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AB69D0" w14:textId="77777777" w:rsidR="00151300" w:rsidRDefault="00151300" w:rsidP="00195F56">
      <w:pPr>
        <w:pStyle w:val="Chapterheading"/>
      </w:pPr>
    </w:p>
    <w:p w14:paraId="4C073F88" w14:textId="77777777" w:rsidR="00151300" w:rsidRDefault="00151300" w:rsidP="00195F56">
      <w:pPr>
        <w:pStyle w:val="Chapterheading"/>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95F56">
      <w:pPr>
        <w:pStyle w:val="Chapterheading"/>
      </w:pPr>
    </w:p>
    <w:p w14:paraId="712F67C8" w14:textId="77777777" w:rsidR="00151300" w:rsidRDefault="00151300" w:rsidP="00195F56">
      <w:pPr>
        <w:pStyle w:val="Chapterheading"/>
      </w:pPr>
    </w:p>
    <w:p w14:paraId="42AD4AAF" w14:textId="00EBE6BC" w:rsidR="00151300" w:rsidRDefault="00AD4C31" w:rsidP="00195F56">
      <w:pPr>
        <w:pStyle w:val="Chapterheading"/>
      </w:pPr>
      <w:r>
        <w:t>Eagna</w:t>
      </w:r>
    </w:p>
    <w:p w14:paraId="0D16EC20" w14:textId="77777777" w:rsidR="00151300" w:rsidRDefault="00372015" w:rsidP="00195F56">
      <w:pPr>
        <w:pStyle w:val="Chapterheading"/>
      </w:pPr>
      <w:r>
        <w:t>Interim</w:t>
      </w:r>
      <w:r w:rsidR="00151300">
        <w:t xml:space="preserve"> Report</w:t>
      </w:r>
    </w:p>
    <w:p w14:paraId="436D4537" w14:textId="77777777" w:rsidR="00151300" w:rsidRDefault="00151300" w:rsidP="00195F56">
      <w:pPr>
        <w:pStyle w:val="Chapterheading"/>
      </w:pPr>
    </w:p>
    <w:p w14:paraId="520534A8" w14:textId="77777777" w:rsidR="00151300" w:rsidRDefault="00151300" w:rsidP="00195F56">
      <w:pPr>
        <w:pStyle w:val="Chapterheading"/>
      </w:pPr>
    </w:p>
    <w:p w14:paraId="2CC1FD87" w14:textId="7F447BBA" w:rsidR="00151300" w:rsidRPr="00AD4C31" w:rsidRDefault="004A03BF" w:rsidP="00195F56">
      <w:pPr>
        <w:pStyle w:val="Chapterheading"/>
      </w:pPr>
      <w:r w:rsidRPr="00AD4C31">
        <w:t>TU</w:t>
      </w:r>
      <w:r w:rsidR="00AD4C31" w:rsidRPr="00AD4C31">
        <w:t>856</w:t>
      </w:r>
    </w:p>
    <w:p w14:paraId="2927FE7C" w14:textId="7FA9E472" w:rsidR="00151300" w:rsidRDefault="00151300" w:rsidP="00195F56">
      <w:pPr>
        <w:pStyle w:val="Chapterheading"/>
      </w:pPr>
      <w:r>
        <w:t xml:space="preserve">BSc </w:t>
      </w:r>
      <w:r w:rsidRPr="00AD4C31">
        <w:t xml:space="preserve">in </w:t>
      </w:r>
      <w:r w:rsidR="00AD4C31" w:rsidRPr="00AD4C31">
        <w:t>Computer Science</w:t>
      </w:r>
    </w:p>
    <w:p w14:paraId="7E5A97BC" w14:textId="77777777" w:rsidR="00151300" w:rsidRDefault="00151300" w:rsidP="00195F56">
      <w:pPr>
        <w:pStyle w:val="Chapterheading"/>
      </w:pPr>
    </w:p>
    <w:p w14:paraId="747C0C71" w14:textId="77777777" w:rsidR="00151300" w:rsidRDefault="00151300" w:rsidP="00195F56"/>
    <w:p w14:paraId="55F642B6" w14:textId="6395F419" w:rsidR="00151300" w:rsidRPr="00AD4C31" w:rsidRDefault="00AD4C31" w:rsidP="00195F56">
      <w:pPr>
        <w:rPr>
          <w:b/>
          <w:bCs/>
        </w:rPr>
      </w:pPr>
      <w:r w:rsidRPr="00AD4C31">
        <w:rPr>
          <w:b/>
          <w:bCs/>
        </w:rPr>
        <w:t>Conor Davis</w:t>
      </w:r>
    </w:p>
    <w:p w14:paraId="636A1D1A" w14:textId="674981BC" w:rsidR="00604B8B" w:rsidRPr="00AD4C31" w:rsidRDefault="00AD4C31" w:rsidP="00195F56">
      <w:pPr>
        <w:rPr>
          <w:b/>
          <w:bCs/>
        </w:rPr>
      </w:pPr>
      <w:r w:rsidRPr="00AD4C31">
        <w:rPr>
          <w:b/>
          <w:bCs/>
        </w:rPr>
        <w:t>C20441826</w:t>
      </w:r>
    </w:p>
    <w:p w14:paraId="78EB583E" w14:textId="77777777" w:rsidR="00604B8B" w:rsidRDefault="00604B8B" w:rsidP="00195F56"/>
    <w:p w14:paraId="77A52EA4" w14:textId="065A8C01" w:rsidR="00151300" w:rsidRPr="007F3450" w:rsidRDefault="007F3450" w:rsidP="00195F56">
      <w:r w:rsidRPr="00AD4C31">
        <w:rPr>
          <w:b/>
          <w:bCs/>
        </w:rPr>
        <w:t>Supervisor</w:t>
      </w:r>
      <w:r w:rsidR="00AD4C31">
        <w:br/>
        <w:t>Eoin Rogers</w:t>
      </w:r>
    </w:p>
    <w:p w14:paraId="16FB4DFB" w14:textId="77777777" w:rsidR="00151300" w:rsidRDefault="00151300" w:rsidP="00195F56"/>
    <w:p w14:paraId="41EB4829" w14:textId="77777777" w:rsidR="00151300" w:rsidRPr="00063EE0" w:rsidRDefault="00151300" w:rsidP="00195F56"/>
    <w:p w14:paraId="7A3C2CA6" w14:textId="77777777" w:rsidR="00151300" w:rsidRPr="007F3450" w:rsidRDefault="007F3450" w:rsidP="00195F56">
      <w:r>
        <w:t>School of Computer Science</w:t>
      </w:r>
    </w:p>
    <w:p w14:paraId="7189E1C0" w14:textId="77777777" w:rsidR="00151300" w:rsidRPr="007F3450" w:rsidRDefault="007F3450" w:rsidP="00195F56">
      <w:r>
        <w:t>Technological University, Dublin</w:t>
      </w:r>
    </w:p>
    <w:p w14:paraId="51A66FEB" w14:textId="77777777" w:rsidR="00151300" w:rsidRPr="003067FA" w:rsidRDefault="00151300" w:rsidP="00195F56"/>
    <w:p w14:paraId="79207D3C" w14:textId="0C14FEB8" w:rsidR="00151300" w:rsidRPr="00AD4C31" w:rsidRDefault="00AD4C31" w:rsidP="00195F56">
      <w:pPr>
        <w:rPr>
          <w:b/>
          <w:bCs/>
        </w:rPr>
      </w:pPr>
      <w:r w:rsidRPr="00AD4C31">
        <w:rPr>
          <w:b/>
          <w:bCs/>
        </w:rPr>
        <w:t>29 / 10 / 2025</w:t>
      </w:r>
    </w:p>
    <w:p w14:paraId="6E715217" w14:textId="77777777" w:rsidR="00151300" w:rsidRDefault="00151300" w:rsidP="00195F56"/>
    <w:p w14:paraId="0C6740C2" w14:textId="77777777" w:rsidR="00151300" w:rsidRDefault="00151300" w:rsidP="00195F56">
      <w:pPr>
        <w:pStyle w:val="Chapterheading"/>
      </w:pPr>
    </w:p>
    <w:p w14:paraId="702C0473" w14:textId="77777777" w:rsidR="00151300" w:rsidRDefault="00151300" w:rsidP="00195F56">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95F56">
      <w:pPr>
        <w:pStyle w:val="Chapterheading"/>
      </w:pPr>
      <w:r>
        <w:lastRenderedPageBreak/>
        <w:t>Abstract</w:t>
      </w:r>
    </w:p>
    <w:p w14:paraId="005617CB" w14:textId="77777777" w:rsidR="00151300" w:rsidRDefault="00151300" w:rsidP="00195F56">
      <w:pPr>
        <w:pStyle w:val="Chapterheading"/>
      </w:pPr>
    </w:p>
    <w:p w14:paraId="01DB750E" w14:textId="6325DA23" w:rsidR="00151300" w:rsidRDefault="00F4105F" w:rsidP="00195F56">
      <w:pPr>
        <w:pStyle w:val="Chapterheading"/>
        <w:rPr>
          <w:b w:val="0"/>
          <w:bCs w:val="0"/>
          <w:sz w:val="24"/>
        </w:rPr>
      </w:pPr>
      <w:r>
        <w:rPr>
          <w:b w:val="0"/>
          <w:bCs w:val="0"/>
          <w:sz w:val="24"/>
        </w:rPr>
        <w:t xml:space="preserve">This project was designed as a solution to the issues faced in registration and </w:t>
      </w:r>
      <w:r w:rsidR="009E1684">
        <w:rPr>
          <w:b w:val="0"/>
          <w:bCs w:val="0"/>
          <w:sz w:val="24"/>
        </w:rPr>
        <w:t xml:space="preserve">the hampered </w:t>
      </w:r>
      <w:r>
        <w:rPr>
          <w:b w:val="0"/>
          <w:bCs w:val="0"/>
          <w:sz w:val="24"/>
        </w:rPr>
        <w:t>usage of Brightspace during the Academic Year of 2025 / 2026.</w:t>
      </w:r>
    </w:p>
    <w:p w14:paraId="2CCCA310" w14:textId="77777777" w:rsidR="00F4105F" w:rsidRDefault="00F4105F" w:rsidP="00195F56">
      <w:pPr>
        <w:pStyle w:val="Chapterheading"/>
        <w:rPr>
          <w:b w:val="0"/>
          <w:bCs w:val="0"/>
          <w:sz w:val="24"/>
        </w:rPr>
      </w:pPr>
    </w:p>
    <w:p w14:paraId="7E66173C" w14:textId="2D965D32" w:rsidR="00787878" w:rsidRDefault="00F4105F" w:rsidP="00195F56">
      <w:pPr>
        <w:pStyle w:val="Chapterheading"/>
        <w:rPr>
          <w:b w:val="0"/>
          <w:bCs w:val="0"/>
          <w:sz w:val="24"/>
        </w:rPr>
      </w:pPr>
      <w:r>
        <w:rPr>
          <w:b w:val="0"/>
          <w:bCs w:val="0"/>
          <w:sz w:val="24"/>
        </w:rPr>
        <w:t>Through deep research and meticulous design, this web application, at the centre of a distributed system, containing three separate machines for the web application, database and monitoring system, is an approach to creating a condensed, functional portal to support registration and login for students, to access their modules and the necessary content to engage in their studies. It also provides login access for lecturers to interact with their modules in the way they need</w:t>
      </w:r>
      <w:r w:rsidR="00EE051F">
        <w:rPr>
          <w:b w:val="0"/>
          <w:bCs w:val="0"/>
          <w:sz w:val="24"/>
        </w:rPr>
        <w:t>, along with an administration panel for maintenance by staff</w:t>
      </w:r>
      <w:r>
        <w:rPr>
          <w:b w:val="0"/>
          <w:bCs w:val="0"/>
          <w:sz w:val="24"/>
        </w:rPr>
        <w:t>.</w:t>
      </w:r>
    </w:p>
    <w:p w14:paraId="26FF77A0" w14:textId="77777777" w:rsidR="00787878" w:rsidRDefault="00787878" w:rsidP="00195F56">
      <w:pPr>
        <w:pStyle w:val="Chapterheading"/>
        <w:rPr>
          <w:b w:val="0"/>
          <w:bCs w:val="0"/>
          <w:sz w:val="24"/>
        </w:rPr>
      </w:pPr>
    </w:p>
    <w:p w14:paraId="6C63244E" w14:textId="55BEF68D" w:rsidR="00787878" w:rsidRPr="00F4105F" w:rsidRDefault="00787878" w:rsidP="00195F56">
      <w:pPr>
        <w:pStyle w:val="Chapterheading"/>
        <w:rPr>
          <w:b w:val="0"/>
          <w:bCs w:val="0"/>
          <w:sz w:val="24"/>
        </w:rPr>
      </w:pPr>
      <w:hyperlink r:id="rId11" w:history="1">
        <w:r w:rsidRPr="00787878">
          <w:rPr>
            <w:rStyle w:val="Hyperlink"/>
            <w:b w:val="0"/>
            <w:bCs w:val="0"/>
            <w:sz w:val="24"/>
          </w:rPr>
          <w:t>GitHub Repository</w:t>
        </w:r>
      </w:hyperlink>
    </w:p>
    <w:p w14:paraId="5B26574D" w14:textId="77777777" w:rsidR="00151300" w:rsidRDefault="00151300" w:rsidP="00195F56">
      <w:pPr>
        <w:pStyle w:val="Chapterheading"/>
      </w:pPr>
      <w:r>
        <w:br w:type="page"/>
      </w:r>
      <w:r>
        <w:lastRenderedPageBreak/>
        <w:t>Declaration</w:t>
      </w:r>
    </w:p>
    <w:p w14:paraId="68F01C8B" w14:textId="77777777" w:rsidR="00151300" w:rsidRDefault="00151300" w:rsidP="00195F56">
      <w:pPr>
        <w:pStyle w:val="BodyText"/>
        <w:rPr>
          <w:lang w:val="en-IE"/>
        </w:rPr>
      </w:pPr>
    </w:p>
    <w:p w14:paraId="5E83FCE0" w14:textId="77777777" w:rsidR="00151300" w:rsidRDefault="00151300" w:rsidP="00195F56">
      <w:pPr>
        <w:pStyle w:val="BodyText"/>
        <w:rPr>
          <w:lang w:val="en-IE"/>
        </w:rPr>
      </w:pPr>
    </w:p>
    <w:p w14:paraId="08890B4C" w14:textId="77777777" w:rsidR="00151300" w:rsidRDefault="00151300" w:rsidP="00195F56">
      <w:pPr>
        <w:pStyle w:val="BodyText"/>
        <w:rPr>
          <w:lang w:val="en-US"/>
        </w:rPr>
      </w:pPr>
      <w:r>
        <w:t xml:space="preserve">I hereby </w:t>
      </w:r>
      <w:r w:rsidRPr="00195F56">
        <w:t>declare</w:t>
      </w:r>
      <w:r>
        <w:t xml:space="preserv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95F56">
      <w:pPr>
        <w:pStyle w:val="BodyText"/>
        <w:rPr>
          <w:lang w:val="en-US"/>
        </w:rPr>
      </w:pPr>
    </w:p>
    <w:p w14:paraId="1EA21CC2" w14:textId="77777777" w:rsidR="00151300" w:rsidRDefault="00151300" w:rsidP="00195F56">
      <w:pPr>
        <w:pStyle w:val="BodyText"/>
        <w:rPr>
          <w:lang w:val="en-US"/>
        </w:rPr>
      </w:pPr>
    </w:p>
    <w:p w14:paraId="4C35FE04" w14:textId="77777777" w:rsidR="00151300" w:rsidRDefault="00151300" w:rsidP="00195F56">
      <w:pPr>
        <w:pStyle w:val="BodyText"/>
        <w:rPr>
          <w:lang w:val="en-US"/>
        </w:rPr>
      </w:pPr>
      <w:r>
        <w:rPr>
          <w:lang w:val="en-US"/>
        </w:rPr>
        <w:t>Signed:</w:t>
      </w:r>
    </w:p>
    <w:p w14:paraId="4E5EBA7E" w14:textId="77777777" w:rsidR="00151300" w:rsidRDefault="00151300" w:rsidP="00195F56">
      <w:pPr>
        <w:pStyle w:val="BodyText"/>
        <w:rPr>
          <w:lang w:val="en-US"/>
        </w:rPr>
      </w:pPr>
    </w:p>
    <w:p w14:paraId="232541DA" w14:textId="210C1FE8" w:rsidR="00151300" w:rsidRPr="00AD4C31" w:rsidRDefault="00AD4C31" w:rsidP="00195F56">
      <w:pPr>
        <w:pStyle w:val="BodyText"/>
        <w:rPr>
          <w:rFonts w:ascii="Vladimir Script" w:hAnsi="Vladimir Script"/>
          <w:sz w:val="36"/>
          <w:szCs w:val="36"/>
          <w:u w:val="single"/>
          <w:lang w:val="en-US"/>
        </w:rPr>
      </w:pPr>
      <w:r w:rsidRPr="00AD4C31">
        <w:rPr>
          <w:rFonts w:ascii="Vladimir Script" w:hAnsi="Vladimir Script"/>
          <w:sz w:val="36"/>
          <w:szCs w:val="36"/>
          <w:u w:val="single"/>
        </w:rPr>
        <w:t>Conor Davis</w:t>
      </w:r>
    </w:p>
    <w:p w14:paraId="675C0602" w14:textId="2FD641A5" w:rsidR="00151300" w:rsidRDefault="00AD4C31" w:rsidP="00195F56">
      <w:r>
        <w:t>Conor Davis</w:t>
      </w:r>
    </w:p>
    <w:p w14:paraId="505F754F" w14:textId="77777777" w:rsidR="00151300" w:rsidRDefault="00151300" w:rsidP="00195F56">
      <w:pPr>
        <w:pStyle w:val="BodyText"/>
      </w:pPr>
    </w:p>
    <w:p w14:paraId="792437D4" w14:textId="7AAB4A7C" w:rsidR="00151300" w:rsidRDefault="00AD4C31" w:rsidP="00195F56">
      <w:pPr>
        <w:rPr>
          <w:lang w:val="en-US"/>
        </w:rPr>
      </w:pPr>
      <w:r>
        <w:t>29 / 10 / 2025</w:t>
      </w:r>
    </w:p>
    <w:p w14:paraId="7D7EC1F0" w14:textId="77777777" w:rsidR="00151300" w:rsidRDefault="00151300" w:rsidP="00195F56">
      <w:pPr>
        <w:pStyle w:val="BodyText"/>
        <w:rPr>
          <w:lang w:val="en-US"/>
        </w:rPr>
      </w:pPr>
    </w:p>
    <w:p w14:paraId="02E31332" w14:textId="77777777" w:rsidR="00151300" w:rsidRDefault="00151300" w:rsidP="00195F56">
      <w:pPr>
        <w:rPr>
          <w:lang w:val="en-US"/>
        </w:rPr>
      </w:pPr>
    </w:p>
    <w:p w14:paraId="5C641425" w14:textId="77777777" w:rsidR="00151300" w:rsidRDefault="00151300" w:rsidP="00195F56">
      <w:pPr>
        <w:rPr>
          <w:lang w:val="en-US"/>
        </w:rPr>
      </w:pPr>
    </w:p>
    <w:p w14:paraId="4823B4B2" w14:textId="77777777" w:rsidR="00151300" w:rsidRDefault="00151300" w:rsidP="00195F56">
      <w:pPr>
        <w:rPr>
          <w:sz w:val="40"/>
        </w:rPr>
      </w:pPr>
      <w:r>
        <w:br w:type="page"/>
      </w:r>
    </w:p>
    <w:p w14:paraId="1CD7ED47" w14:textId="77777777" w:rsidR="00151300" w:rsidRDefault="00151300" w:rsidP="00195F56">
      <w:pPr>
        <w:pStyle w:val="Chapterheading"/>
      </w:pPr>
      <w:r>
        <w:lastRenderedPageBreak/>
        <w:t>Acknowledgements</w:t>
      </w:r>
    </w:p>
    <w:p w14:paraId="3337998B" w14:textId="77777777" w:rsidR="00436D97" w:rsidRDefault="00436D97" w:rsidP="00195F56">
      <w:pPr>
        <w:pStyle w:val="BodyText"/>
      </w:pPr>
    </w:p>
    <w:p w14:paraId="07C1B0D5" w14:textId="605EF155" w:rsidR="00EF0F72" w:rsidRDefault="003810DF" w:rsidP="00195F56">
      <w:r>
        <w:t xml:space="preserve">I would like to thank everyone that has helped me </w:t>
      </w:r>
      <w:r w:rsidR="00EF0F72">
        <w:t>in my studies at the Technological University of Dublin.</w:t>
      </w:r>
      <w:r w:rsidR="007525E6">
        <w:br/>
      </w:r>
    </w:p>
    <w:p w14:paraId="210BC3D3" w14:textId="355D3AA6" w:rsidR="00306F7C" w:rsidRDefault="00EF0F72" w:rsidP="00195F56">
      <w:r>
        <w:t xml:space="preserve">I would like to thank Eoin Rogers, my Final Year Project supervisor, for his help </w:t>
      </w:r>
      <w:r w:rsidR="003810DF">
        <w:t>through</w:t>
      </w:r>
      <w:r>
        <w:t>out</w:t>
      </w:r>
      <w:r w:rsidR="003810DF">
        <w:t xml:space="preserve"> the creation of this project.</w:t>
      </w:r>
      <w:r w:rsidR="007525E6">
        <w:br/>
      </w:r>
    </w:p>
    <w:p w14:paraId="02BFFE42" w14:textId="549FB3F1" w:rsidR="00306F7C" w:rsidRDefault="00306F7C" w:rsidP="00195F56">
      <w:r>
        <w:t>I would like to thank the students and lecturers who took the time to fill out the questionnaires I created for my Requirements Gathering.</w:t>
      </w:r>
      <w:r w:rsidR="007525E6">
        <w:br/>
      </w:r>
    </w:p>
    <w:p w14:paraId="3BEA7B05" w14:textId="0DC702E4" w:rsidR="003810DF" w:rsidRDefault="003810DF" w:rsidP="00195F56">
      <w:r>
        <w:t>I would like to thank Damian Bourke &amp; Mariana Rocha for the immense support they provided through some of the roughest moments during my time at TUD.</w:t>
      </w:r>
      <w:r w:rsidR="007525E6">
        <w:br/>
      </w:r>
    </w:p>
    <w:p w14:paraId="2109F5E6" w14:textId="5F9BD031" w:rsidR="003810DF" w:rsidRDefault="003810DF" w:rsidP="00195F56">
      <w:r>
        <w:t xml:space="preserve">I would also like to thank </w:t>
      </w:r>
      <w:r w:rsidR="00EF0F72">
        <w:t>Patricia O’Byrne</w:t>
      </w:r>
      <w:r>
        <w:t xml:space="preserve"> for her support </w:t>
      </w:r>
      <w:r w:rsidR="00EF0F72">
        <w:t xml:space="preserve">at the end of my third year, </w:t>
      </w:r>
      <w:r>
        <w:t>before her retirement.</w:t>
      </w:r>
    </w:p>
    <w:p w14:paraId="63F42F9F" w14:textId="77777777" w:rsidR="00151300" w:rsidRDefault="00151300" w:rsidP="00195F56">
      <w:pPr>
        <w:pStyle w:val="BodyText"/>
      </w:pPr>
    </w:p>
    <w:p w14:paraId="29D3C9AB" w14:textId="77777777" w:rsidR="00151300" w:rsidRDefault="00151300" w:rsidP="00195F56">
      <w:pPr>
        <w:pStyle w:val="BodyText"/>
      </w:pPr>
    </w:p>
    <w:p w14:paraId="4525373E" w14:textId="77777777" w:rsidR="00436D97" w:rsidRDefault="00436D97" w:rsidP="00195F56">
      <w:pPr>
        <w:sectPr w:rsidR="00436D97" w:rsidSect="00B11639">
          <w:headerReference w:type="default" r:id="rId12"/>
          <w:footerReference w:type="default" r:id="rId13"/>
          <w:pgSz w:w="11900" w:h="16840"/>
          <w:pgMar w:top="1440" w:right="1440" w:bottom="1440" w:left="1440" w:header="708" w:footer="708" w:gutter="0"/>
          <w:pgNumType w:start="1"/>
          <w:cols w:space="708"/>
          <w:docGrid w:linePitch="360"/>
        </w:sectPr>
      </w:pPr>
    </w:p>
    <w:sdt>
      <w:sdtPr>
        <w:rPr>
          <w:rFonts w:ascii="Times New Roman" w:eastAsia="Times New Roman" w:hAnsi="Times New Roman" w:cs="Times New Roman"/>
          <w:color w:val="auto"/>
          <w:sz w:val="24"/>
          <w:szCs w:val="24"/>
          <w:lang w:val="en-GB"/>
        </w:rPr>
        <w:id w:val="-1758358607"/>
        <w:docPartObj>
          <w:docPartGallery w:val="Table of Contents"/>
          <w:docPartUnique/>
        </w:docPartObj>
      </w:sdtPr>
      <w:sdtEndPr>
        <w:rPr>
          <w:b/>
          <w:bCs/>
          <w:noProof/>
        </w:rPr>
      </w:sdtEndPr>
      <w:sdtContent>
        <w:p w14:paraId="0443B46C" w14:textId="323237F2" w:rsidR="00C510DF" w:rsidRDefault="00C510DF">
          <w:pPr>
            <w:pStyle w:val="TOCHeading"/>
          </w:pPr>
          <w:r>
            <w:t>Contents</w:t>
          </w:r>
        </w:p>
        <w:p w14:paraId="044B442E" w14:textId="6D6C9DC3" w:rsidR="00B60D2A" w:rsidRDefault="00C510DF">
          <w:pPr>
            <w:pStyle w:val="TOC1"/>
            <w:tabs>
              <w:tab w:val="right" w:leader="dot" w:pos="9010"/>
            </w:tabs>
            <w:rPr>
              <w:rFonts w:asciiTheme="minorHAnsi" w:eastAsiaTheme="minorEastAsia" w:hAnsiTheme="minorHAnsi" w:cstheme="minorBidi"/>
              <w:noProof/>
              <w:kern w:val="2"/>
              <w:lang w:val="en-IE" w:eastAsia="en-IE"/>
              <w14:ligatures w14:val="standardContextual"/>
            </w:rPr>
          </w:pPr>
          <w:r>
            <w:fldChar w:fldCharType="begin"/>
          </w:r>
          <w:r>
            <w:instrText xml:space="preserve"> TOC \o "1-4" \h \z \u </w:instrText>
          </w:r>
          <w:r>
            <w:fldChar w:fldCharType="separate"/>
          </w:r>
          <w:hyperlink w:anchor="_Toc214723028" w:history="1">
            <w:r w:rsidR="00B60D2A" w:rsidRPr="00784962">
              <w:rPr>
                <w:rStyle w:val="Hyperlink"/>
                <w:noProof/>
              </w:rPr>
              <w:t>1. Introduction</w:t>
            </w:r>
            <w:r w:rsidR="00B60D2A">
              <w:rPr>
                <w:noProof/>
                <w:webHidden/>
              </w:rPr>
              <w:tab/>
            </w:r>
            <w:r w:rsidR="00B60D2A">
              <w:rPr>
                <w:noProof/>
                <w:webHidden/>
              </w:rPr>
              <w:fldChar w:fldCharType="begin"/>
            </w:r>
            <w:r w:rsidR="00B60D2A">
              <w:rPr>
                <w:noProof/>
                <w:webHidden/>
              </w:rPr>
              <w:instrText xml:space="preserve"> PAGEREF _Toc214723028 \h </w:instrText>
            </w:r>
            <w:r w:rsidR="00B60D2A">
              <w:rPr>
                <w:noProof/>
                <w:webHidden/>
              </w:rPr>
            </w:r>
            <w:r w:rsidR="00B60D2A">
              <w:rPr>
                <w:noProof/>
                <w:webHidden/>
              </w:rPr>
              <w:fldChar w:fldCharType="separate"/>
            </w:r>
            <w:r w:rsidR="00B60D2A">
              <w:rPr>
                <w:noProof/>
                <w:webHidden/>
              </w:rPr>
              <w:t>1</w:t>
            </w:r>
            <w:r w:rsidR="00B60D2A">
              <w:rPr>
                <w:noProof/>
                <w:webHidden/>
              </w:rPr>
              <w:fldChar w:fldCharType="end"/>
            </w:r>
          </w:hyperlink>
        </w:p>
        <w:p w14:paraId="56833C73" w14:textId="77B2D847"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29" w:history="1">
            <w:r w:rsidRPr="00784962">
              <w:rPr>
                <w:rStyle w:val="Hyperlink"/>
                <w:noProof/>
              </w:rPr>
              <w:t>1.1 Project Background</w:t>
            </w:r>
            <w:r>
              <w:rPr>
                <w:noProof/>
                <w:webHidden/>
              </w:rPr>
              <w:tab/>
            </w:r>
            <w:r>
              <w:rPr>
                <w:noProof/>
                <w:webHidden/>
              </w:rPr>
              <w:fldChar w:fldCharType="begin"/>
            </w:r>
            <w:r>
              <w:rPr>
                <w:noProof/>
                <w:webHidden/>
              </w:rPr>
              <w:instrText xml:space="preserve"> PAGEREF _Toc214723029 \h </w:instrText>
            </w:r>
            <w:r>
              <w:rPr>
                <w:noProof/>
                <w:webHidden/>
              </w:rPr>
            </w:r>
            <w:r>
              <w:rPr>
                <w:noProof/>
                <w:webHidden/>
              </w:rPr>
              <w:fldChar w:fldCharType="separate"/>
            </w:r>
            <w:r>
              <w:rPr>
                <w:noProof/>
                <w:webHidden/>
              </w:rPr>
              <w:t>1</w:t>
            </w:r>
            <w:r>
              <w:rPr>
                <w:noProof/>
                <w:webHidden/>
              </w:rPr>
              <w:fldChar w:fldCharType="end"/>
            </w:r>
          </w:hyperlink>
        </w:p>
        <w:p w14:paraId="03B2FA46" w14:textId="22ED0B3B"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30" w:history="1">
            <w:r w:rsidRPr="00784962">
              <w:rPr>
                <w:rStyle w:val="Hyperlink"/>
                <w:noProof/>
              </w:rPr>
              <w:t>1.2 Project Description</w:t>
            </w:r>
            <w:r>
              <w:rPr>
                <w:noProof/>
                <w:webHidden/>
              </w:rPr>
              <w:tab/>
            </w:r>
            <w:r>
              <w:rPr>
                <w:noProof/>
                <w:webHidden/>
              </w:rPr>
              <w:fldChar w:fldCharType="begin"/>
            </w:r>
            <w:r>
              <w:rPr>
                <w:noProof/>
                <w:webHidden/>
              </w:rPr>
              <w:instrText xml:space="preserve"> PAGEREF _Toc214723030 \h </w:instrText>
            </w:r>
            <w:r>
              <w:rPr>
                <w:noProof/>
                <w:webHidden/>
              </w:rPr>
            </w:r>
            <w:r>
              <w:rPr>
                <w:noProof/>
                <w:webHidden/>
              </w:rPr>
              <w:fldChar w:fldCharType="separate"/>
            </w:r>
            <w:r>
              <w:rPr>
                <w:noProof/>
                <w:webHidden/>
              </w:rPr>
              <w:t>1</w:t>
            </w:r>
            <w:r>
              <w:rPr>
                <w:noProof/>
                <w:webHidden/>
              </w:rPr>
              <w:fldChar w:fldCharType="end"/>
            </w:r>
          </w:hyperlink>
        </w:p>
        <w:p w14:paraId="0437F187" w14:textId="4725DC88"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31" w:history="1">
            <w:r w:rsidRPr="00784962">
              <w:rPr>
                <w:rStyle w:val="Hyperlink"/>
                <w:noProof/>
              </w:rPr>
              <w:t>1.3 Project Aims and Objectives</w:t>
            </w:r>
            <w:r>
              <w:rPr>
                <w:noProof/>
                <w:webHidden/>
              </w:rPr>
              <w:tab/>
            </w:r>
            <w:r>
              <w:rPr>
                <w:noProof/>
                <w:webHidden/>
              </w:rPr>
              <w:fldChar w:fldCharType="begin"/>
            </w:r>
            <w:r>
              <w:rPr>
                <w:noProof/>
                <w:webHidden/>
              </w:rPr>
              <w:instrText xml:space="preserve"> PAGEREF _Toc214723031 \h </w:instrText>
            </w:r>
            <w:r>
              <w:rPr>
                <w:noProof/>
                <w:webHidden/>
              </w:rPr>
            </w:r>
            <w:r>
              <w:rPr>
                <w:noProof/>
                <w:webHidden/>
              </w:rPr>
              <w:fldChar w:fldCharType="separate"/>
            </w:r>
            <w:r>
              <w:rPr>
                <w:noProof/>
                <w:webHidden/>
              </w:rPr>
              <w:t>2</w:t>
            </w:r>
            <w:r>
              <w:rPr>
                <w:noProof/>
                <w:webHidden/>
              </w:rPr>
              <w:fldChar w:fldCharType="end"/>
            </w:r>
          </w:hyperlink>
        </w:p>
        <w:p w14:paraId="71396DF4" w14:textId="59276C86"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32" w:history="1">
            <w:r w:rsidRPr="00784962">
              <w:rPr>
                <w:rStyle w:val="Hyperlink"/>
                <w:noProof/>
              </w:rPr>
              <w:t>1.4  Project Scope</w:t>
            </w:r>
            <w:r>
              <w:rPr>
                <w:noProof/>
                <w:webHidden/>
              </w:rPr>
              <w:tab/>
            </w:r>
            <w:r>
              <w:rPr>
                <w:noProof/>
                <w:webHidden/>
              </w:rPr>
              <w:fldChar w:fldCharType="begin"/>
            </w:r>
            <w:r>
              <w:rPr>
                <w:noProof/>
                <w:webHidden/>
              </w:rPr>
              <w:instrText xml:space="preserve"> PAGEREF _Toc214723032 \h </w:instrText>
            </w:r>
            <w:r>
              <w:rPr>
                <w:noProof/>
                <w:webHidden/>
              </w:rPr>
            </w:r>
            <w:r>
              <w:rPr>
                <w:noProof/>
                <w:webHidden/>
              </w:rPr>
              <w:fldChar w:fldCharType="separate"/>
            </w:r>
            <w:r>
              <w:rPr>
                <w:noProof/>
                <w:webHidden/>
              </w:rPr>
              <w:t>6</w:t>
            </w:r>
            <w:r>
              <w:rPr>
                <w:noProof/>
                <w:webHidden/>
              </w:rPr>
              <w:fldChar w:fldCharType="end"/>
            </w:r>
          </w:hyperlink>
        </w:p>
        <w:p w14:paraId="433C2665" w14:textId="08D8B975"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33" w:history="1">
            <w:r w:rsidRPr="00784962">
              <w:rPr>
                <w:rStyle w:val="Hyperlink"/>
                <w:noProof/>
              </w:rPr>
              <w:t>1.5 Thesis Roadmap</w:t>
            </w:r>
            <w:r>
              <w:rPr>
                <w:noProof/>
                <w:webHidden/>
              </w:rPr>
              <w:tab/>
            </w:r>
            <w:r>
              <w:rPr>
                <w:noProof/>
                <w:webHidden/>
              </w:rPr>
              <w:fldChar w:fldCharType="begin"/>
            </w:r>
            <w:r>
              <w:rPr>
                <w:noProof/>
                <w:webHidden/>
              </w:rPr>
              <w:instrText xml:space="preserve"> PAGEREF _Toc214723033 \h </w:instrText>
            </w:r>
            <w:r>
              <w:rPr>
                <w:noProof/>
                <w:webHidden/>
              </w:rPr>
            </w:r>
            <w:r>
              <w:rPr>
                <w:noProof/>
                <w:webHidden/>
              </w:rPr>
              <w:fldChar w:fldCharType="separate"/>
            </w:r>
            <w:r>
              <w:rPr>
                <w:noProof/>
                <w:webHidden/>
              </w:rPr>
              <w:t>6</w:t>
            </w:r>
            <w:r>
              <w:rPr>
                <w:noProof/>
                <w:webHidden/>
              </w:rPr>
              <w:fldChar w:fldCharType="end"/>
            </w:r>
          </w:hyperlink>
        </w:p>
        <w:p w14:paraId="7599DB29" w14:textId="6B18A594" w:rsidR="00B60D2A" w:rsidRDefault="00B60D2A">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23034" w:history="1">
            <w:r w:rsidRPr="00784962">
              <w:rPr>
                <w:rStyle w:val="Hyperlink"/>
                <w:noProof/>
              </w:rPr>
              <w:t>2. Literature Review</w:t>
            </w:r>
            <w:r>
              <w:rPr>
                <w:noProof/>
                <w:webHidden/>
              </w:rPr>
              <w:tab/>
            </w:r>
            <w:r>
              <w:rPr>
                <w:noProof/>
                <w:webHidden/>
              </w:rPr>
              <w:fldChar w:fldCharType="begin"/>
            </w:r>
            <w:r>
              <w:rPr>
                <w:noProof/>
                <w:webHidden/>
              </w:rPr>
              <w:instrText xml:space="preserve"> PAGEREF _Toc214723034 \h </w:instrText>
            </w:r>
            <w:r>
              <w:rPr>
                <w:noProof/>
                <w:webHidden/>
              </w:rPr>
            </w:r>
            <w:r>
              <w:rPr>
                <w:noProof/>
                <w:webHidden/>
              </w:rPr>
              <w:fldChar w:fldCharType="separate"/>
            </w:r>
            <w:r>
              <w:rPr>
                <w:noProof/>
                <w:webHidden/>
              </w:rPr>
              <w:t>7</w:t>
            </w:r>
            <w:r>
              <w:rPr>
                <w:noProof/>
                <w:webHidden/>
              </w:rPr>
              <w:fldChar w:fldCharType="end"/>
            </w:r>
          </w:hyperlink>
        </w:p>
        <w:p w14:paraId="2A79B85F" w14:textId="1064FDC7"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35" w:history="1">
            <w:r w:rsidRPr="00784962">
              <w:rPr>
                <w:rStyle w:val="Hyperlink"/>
                <w:noProof/>
              </w:rPr>
              <w:t>2.1 Introduction</w:t>
            </w:r>
            <w:r>
              <w:rPr>
                <w:noProof/>
                <w:webHidden/>
              </w:rPr>
              <w:tab/>
            </w:r>
            <w:r>
              <w:rPr>
                <w:noProof/>
                <w:webHidden/>
              </w:rPr>
              <w:fldChar w:fldCharType="begin"/>
            </w:r>
            <w:r>
              <w:rPr>
                <w:noProof/>
                <w:webHidden/>
              </w:rPr>
              <w:instrText xml:space="preserve"> PAGEREF _Toc214723035 \h </w:instrText>
            </w:r>
            <w:r>
              <w:rPr>
                <w:noProof/>
                <w:webHidden/>
              </w:rPr>
            </w:r>
            <w:r>
              <w:rPr>
                <w:noProof/>
                <w:webHidden/>
              </w:rPr>
              <w:fldChar w:fldCharType="separate"/>
            </w:r>
            <w:r>
              <w:rPr>
                <w:noProof/>
                <w:webHidden/>
              </w:rPr>
              <w:t>7</w:t>
            </w:r>
            <w:r>
              <w:rPr>
                <w:noProof/>
                <w:webHidden/>
              </w:rPr>
              <w:fldChar w:fldCharType="end"/>
            </w:r>
          </w:hyperlink>
        </w:p>
        <w:p w14:paraId="1AA2CD63" w14:textId="7C935489"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36" w:history="1">
            <w:r w:rsidRPr="00784962">
              <w:rPr>
                <w:rStyle w:val="Hyperlink"/>
                <w:noProof/>
              </w:rPr>
              <w:t>2.2 Alternative Existing Solutions</w:t>
            </w:r>
            <w:r>
              <w:rPr>
                <w:noProof/>
                <w:webHidden/>
              </w:rPr>
              <w:tab/>
            </w:r>
            <w:r>
              <w:rPr>
                <w:noProof/>
                <w:webHidden/>
              </w:rPr>
              <w:fldChar w:fldCharType="begin"/>
            </w:r>
            <w:r>
              <w:rPr>
                <w:noProof/>
                <w:webHidden/>
              </w:rPr>
              <w:instrText xml:space="preserve"> PAGEREF _Toc214723036 \h </w:instrText>
            </w:r>
            <w:r>
              <w:rPr>
                <w:noProof/>
                <w:webHidden/>
              </w:rPr>
            </w:r>
            <w:r>
              <w:rPr>
                <w:noProof/>
                <w:webHidden/>
              </w:rPr>
              <w:fldChar w:fldCharType="separate"/>
            </w:r>
            <w:r>
              <w:rPr>
                <w:noProof/>
                <w:webHidden/>
              </w:rPr>
              <w:t>7</w:t>
            </w:r>
            <w:r>
              <w:rPr>
                <w:noProof/>
                <w:webHidden/>
              </w:rPr>
              <w:fldChar w:fldCharType="end"/>
            </w:r>
          </w:hyperlink>
        </w:p>
        <w:p w14:paraId="72ADFD45" w14:textId="2E10242D"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37" w:history="1">
            <w:r w:rsidRPr="00784962">
              <w:rPr>
                <w:rStyle w:val="Hyperlink"/>
                <w:noProof/>
              </w:rPr>
              <w:t>2.3 Core Technologies</w:t>
            </w:r>
            <w:r>
              <w:rPr>
                <w:noProof/>
                <w:webHidden/>
              </w:rPr>
              <w:tab/>
            </w:r>
            <w:r>
              <w:rPr>
                <w:noProof/>
                <w:webHidden/>
              </w:rPr>
              <w:fldChar w:fldCharType="begin"/>
            </w:r>
            <w:r>
              <w:rPr>
                <w:noProof/>
                <w:webHidden/>
              </w:rPr>
              <w:instrText xml:space="preserve"> PAGEREF _Toc214723037 \h </w:instrText>
            </w:r>
            <w:r>
              <w:rPr>
                <w:noProof/>
                <w:webHidden/>
              </w:rPr>
            </w:r>
            <w:r>
              <w:rPr>
                <w:noProof/>
                <w:webHidden/>
              </w:rPr>
              <w:fldChar w:fldCharType="separate"/>
            </w:r>
            <w:r>
              <w:rPr>
                <w:noProof/>
                <w:webHidden/>
              </w:rPr>
              <w:t>12</w:t>
            </w:r>
            <w:r>
              <w:rPr>
                <w:noProof/>
                <w:webHidden/>
              </w:rPr>
              <w:fldChar w:fldCharType="end"/>
            </w:r>
          </w:hyperlink>
        </w:p>
        <w:p w14:paraId="17DA23A6" w14:textId="4B951883"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38" w:history="1">
            <w:r w:rsidRPr="00784962">
              <w:rPr>
                <w:rStyle w:val="Hyperlink"/>
                <w:noProof/>
              </w:rPr>
              <w:t>2.4 Requirements</w:t>
            </w:r>
            <w:r>
              <w:rPr>
                <w:noProof/>
                <w:webHidden/>
              </w:rPr>
              <w:tab/>
            </w:r>
            <w:r>
              <w:rPr>
                <w:noProof/>
                <w:webHidden/>
              </w:rPr>
              <w:fldChar w:fldCharType="begin"/>
            </w:r>
            <w:r>
              <w:rPr>
                <w:noProof/>
                <w:webHidden/>
              </w:rPr>
              <w:instrText xml:space="preserve"> PAGEREF _Toc214723038 \h </w:instrText>
            </w:r>
            <w:r>
              <w:rPr>
                <w:noProof/>
                <w:webHidden/>
              </w:rPr>
            </w:r>
            <w:r>
              <w:rPr>
                <w:noProof/>
                <w:webHidden/>
              </w:rPr>
              <w:fldChar w:fldCharType="separate"/>
            </w:r>
            <w:r>
              <w:rPr>
                <w:noProof/>
                <w:webHidden/>
              </w:rPr>
              <w:t>21</w:t>
            </w:r>
            <w:r>
              <w:rPr>
                <w:noProof/>
                <w:webHidden/>
              </w:rPr>
              <w:fldChar w:fldCharType="end"/>
            </w:r>
          </w:hyperlink>
        </w:p>
        <w:p w14:paraId="26965A38" w14:textId="1DE212E2"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39" w:history="1">
            <w:r w:rsidRPr="00784962">
              <w:rPr>
                <w:rStyle w:val="Hyperlink"/>
                <w:noProof/>
              </w:rPr>
              <w:t>2.5 Existing Final Year Projects</w:t>
            </w:r>
            <w:r>
              <w:rPr>
                <w:noProof/>
                <w:webHidden/>
              </w:rPr>
              <w:tab/>
            </w:r>
            <w:r>
              <w:rPr>
                <w:noProof/>
                <w:webHidden/>
              </w:rPr>
              <w:fldChar w:fldCharType="begin"/>
            </w:r>
            <w:r>
              <w:rPr>
                <w:noProof/>
                <w:webHidden/>
              </w:rPr>
              <w:instrText xml:space="preserve"> PAGEREF _Toc214723039 \h </w:instrText>
            </w:r>
            <w:r>
              <w:rPr>
                <w:noProof/>
                <w:webHidden/>
              </w:rPr>
            </w:r>
            <w:r>
              <w:rPr>
                <w:noProof/>
                <w:webHidden/>
              </w:rPr>
              <w:fldChar w:fldCharType="separate"/>
            </w:r>
            <w:r>
              <w:rPr>
                <w:noProof/>
                <w:webHidden/>
              </w:rPr>
              <w:t>27</w:t>
            </w:r>
            <w:r>
              <w:rPr>
                <w:noProof/>
                <w:webHidden/>
              </w:rPr>
              <w:fldChar w:fldCharType="end"/>
            </w:r>
          </w:hyperlink>
        </w:p>
        <w:p w14:paraId="710FD1AF" w14:textId="3015F1AC"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40" w:history="1">
            <w:r w:rsidRPr="00784962">
              <w:rPr>
                <w:rStyle w:val="Hyperlink"/>
                <w:noProof/>
              </w:rPr>
              <w:t>2.6 Overall Conclusion</w:t>
            </w:r>
            <w:r>
              <w:rPr>
                <w:noProof/>
                <w:webHidden/>
              </w:rPr>
              <w:tab/>
            </w:r>
            <w:r>
              <w:rPr>
                <w:noProof/>
                <w:webHidden/>
              </w:rPr>
              <w:fldChar w:fldCharType="begin"/>
            </w:r>
            <w:r>
              <w:rPr>
                <w:noProof/>
                <w:webHidden/>
              </w:rPr>
              <w:instrText xml:space="preserve"> PAGEREF _Toc214723040 \h </w:instrText>
            </w:r>
            <w:r>
              <w:rPr>
                <w:noProof/>
                <w:webHidden/>
              </w:rPr>
            </w:r>
            <w:r>
              <w:rPr>
                <w:noProof/>
                <w:webHidden/>
              </w:rPr>
              <w:fldChar w:fldCharType="separate"/>
            </w:r>
            <w:r>
              <w:rPr>
                <w:noProof/>
                <w:webHidden/>
              </w:rPr>
              <w:t>29</w:t>
            </w:r>
            <w:r>
              <w:rPr>
                <w:noProof/>
                <w:webHidden/>
              </w:rPr>
              <w:fldChar w:fldCharType="end"/>
            </w:r>
          </w:hyperlink>
        </w:p>
        <w:p w14:paraId="06EC2163" w14:textId="7528906B" w:rsidR="00B60D2A" w:rsidRDefault="00B60D2A">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23041" w:history="1">
            <w:r w:rsidRPr="00784962">
              <w:rPr>
                <w:rStyle w:val="Hyperlink"/>
                <w:noProof/>
              </w:rPr>
              <w:t>3. System Analysis</w:t>
            </w:r>
            <w:r>
              <w:rPr>
                <w:noProof/>
                <w:webHidden/>
              </w:rPr>
              <w:tab/>
            </w:r>
            <w:r>
              <w:rPr>
                <w:noProof/>
                <w:webHidden/>
              </w:rPr>
              <w:fldChar w:fldCharType="begin"/>
            </w:r>
            <w:r>
              <w:rPr>
                <w:noProof/>
                <w:webHidden/>
              </w:rPr>
              <w:instrText xml:space="preserve"> PAGEREF _Toc214723041 \h </w:instrText>
            </w:r>
            <w:r>
              <w:rPr>
                <w:noProof/>
                <w:webHidden/>
              </w:rPr>
            </w:r>
            <w:r>
              <w:rPr>
                <w:noProof/>
                <w:webHidden/>
              </w:rPr>
              <w:fldChar w:fldCharType="separate"/>
            </w:r>
            <w:r>
              <w:rPr>
                <w:noProof/>
                <w:webHidden/>
              </w:rPr>
              <w:t>30</w:t>
            </w:r>
            <w:r>
              <w:rPr>
                <w:noProof/>
                <w:webHidden/>
              </w:rPr>
              <w:fldChar w:fldCharType="end"/>
            </w:r>
          </w:hyperlink>
        </w:p>
        <w:p w14:paraId="2BC97B5A" w14:textId="22B0A483"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42" w:history="1">
            <w:r w:rsidRPr="00784962">
              <w:rPr>
                <w:rStyle w:val="Hyperlink"/>
                <w:noProof/>
              </w:rPr>
              <w:t>3.1 System Overview</w:t>
            </w:r>
            <w:r>
              <w:rPr>
                <w:noProof/>
                <w:webHidden/>
              </w:rPr>
              <w:tab/>
            </w:r>
            <w:r>
              <w:rPr>
                <w:noProof/>
                <w:webHidden/>
              </w:rPr>
              <w:fldChar w:fldCharType="begin"/>
            </w:r>
            <w:r>
              <w:rPr>
                <w:noProof/>
                <w:webHidden/>
              </w:rPr>
              <w:instrText xml:space="preserve"> PAGEREF _Toc214723042 \h </w:instrText>
            </w:r>
            <w:r>
              <w:rPr>
                <w:noProof/>
                <w:webHidden/>
              </w:rPr>
            </w:r>
            <w:r>
              <w:rPr>
                <w:noProof/>
                <w:webHidden/>
              </w:rPr>
              <w:fldChar w:fldCharType="separate"/>
            </w:r>
            <w:r>
              <w:rPr>
                <w:noProof/>
                <w:webHidden/>
              </w:rPr>
              <w:t>30</w:t>
            </w:r>
            <w:r>
              <w:rPr>
                <w:noProof/>
                <w:webHidden/>
              </w:rPr>
              <w:fldChar w:fldCharType="end"/>
            </w:r>
          </w:hyperlink>
        </w:p>
        <w:p w14:paraId="6B8E01DC" w14:textId="46110D40"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43" w:history="1">
            <w:r w:rsidRPr="00784962">
              <w:rPr>
                <w:rStyle w:val="Hyperlink"/>
                <w:noProof/>
              </w:rPr>
              <w:t>3.2 Requirements Outline</w:t>
            </w:r>
            <w:r>
              <w:rPr>
                <w:noProof/>
                <w:webHidden/>
              </w:rPr>
              <w:tab/>
            </w:r>
            <w:r>
              <w:rPr>
                <w:noProof/>
                <w:webHidden/>
              </w:rPr>
              <w:fldChar w:fldCharType="begin"/>
            </w:r>
            <w:r>
              <w:rPr>
                <w:noProof/>
                <w:webHidden/>
              </w:rPr>
              <w:instrText xml:space="preserve"> PAGEREF _Toc214723043 \h </w:instrText>
            </w:r>
            <w:r>
              <w:rPr>
                <w:noProof/>
                <w:webHidden/>
              </w:rPr>
            </w:r>
            <w:r>
              <w:rPr>
                <w:noProof/>
                <w:webHidden/>
              </w:rPr>
              <w:fldChar w:fldCharType="separate"/>
            </w:r>
            <w:r>
              <w:rPr>
                <w:noProof/>
                <w:webHidden/>
              </w:rPr>
              <w:t>30</w:t>
            </w:r>
            <w:r>
              <w:rPr>
                <w:noProof/>
                <w:webHidden/>
              </w:rPr>
              <w:fldChar w:fldCharType="end"/>
            </w:r>
          </w:hyperlink>
        </w:p>
        <w:p w14:paraId="41EA50C7" w14:textId="144442AB"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44" w:history="1">
            <w:r w:rsidRPr="00784962">
              <w:rPr>
                <w:rStyle w:val="Hyperlink"/>
                <w:noProof/>
              </w:rPr>
              <w:t>3.3 Questionnaires</w:t>
            </w:r>
            <w:r>
              <w:rPr>
                <w:noProof/>
                <w:webHidden/>
              </w:rPr>
              <w:tab/>
            </w:r>
            <w:r>
              <w:rPr>
                <w:noProof/>
                <w:webHidden/>
              </w:rPr>
              <w:fldChar w:fldCharType="begin"/>
            </w:r>
            <w:r>
              <w:rPr>
                <w:noProof/>
                <w:webHidden/>
              </w:rPr>
              <w:instrText xml:space="preserve"> PAGEREF _Toc214723044 \h </w:instrText>
            </w:r>
            <w:r>
              <w:rPr>
                <w:noProof/>
                <w:webHidden/>
              </w:rPr>
            </w:r>
            <w:r>
              <w:rPr>
                <w:noProof/>
                <w:webHidden/>
              </w:rPr>
              <w:fldChar w:fldCharType="separate"/>
            </w:r>
            <w:r>
              <w:rPr>
                <w:noProof/>
                <w:webHidden/>
              </w:rPr>
              <w:t>31</w:t>
            </w:r>
            <w:r>
              <w:rPr>
                <w:noProof/>
                <w:webHidden/>
              </w:rPr>
              <w:fldChar w:fldCharType="end"/>
            </w:r>
          </w:hyperlink>
        </w:p>
        <w:p w14:paraId="5529C5DF" w14:textId="35D32B52"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45" w:history="1">
            <w:r w:rsidRPr="00784962">
              <w:rPr>
                <w:rStyle w:val="Hyperlink"/>
                <w:noProof/>
              </w:rPr>
              <w:t>3.4 Questionnaire Feedback</w:t>
            </w:r>
            <w:r>
              <w:rPr>
                <w:noProof/>
                <w:webHidden/>
              </w:rPr>
              <w:tab/>
            </w:r>
            <w:r>
              <w:rPr>
                <w:noProof/>
                <w:webHidden/>
              </w:rPr>
              <w:fldChar w:fldCharType="begin"/>
            </w:r>
            <w:r>
              <w:rPr>
                <w:noProof/>
                <w:webHidden/>
              </w:rPr>
              <w:instrText xml:space="preserve"> PAGEREF _Toc214723045 \h </w:instrText>
            </w:r>
            <w:r>
              <w:rPr>
                <w:noProof/>
                <w:webHidden/>
              </w:rPr>
            </w:r>
            <w:r>
              <w:rPr>
                <w:noProof/>
                <w:webHidden/>
              </w:rPr>
              <w:fldChar w:fldCharType="separate"/>
            </w:r>
            <w:r>
              <w:rPr>
                <w:noProof/>
                <w:webHidden/>
              </w:rPr>
              <w:t>34</w:t>
            </w:r>
            <w:r>
              <w:rPr>
                <w:noProof/>
                <w:webHidden/>
              </w:rPr>
              <w:fldChar w:fldCharType="end"/>
            </w:r>
          </w:hyperlink>
        </w:p>
        <w:p w14:paraId="3E98E536" w14:textId="6E6E9BDD"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46" w:history="1">
            <w:r w:rsidRPr="00784962">
              <w:rPr>
                <w:rStyle w:val="Hyperlink"/>
                <w:noProof/>
              </w:rPr>
              <w:t>3.5 Brightspace Features Analysis</w:t>
            </w:r>
            <w:r>
              <w:rPr>
                <w:noProof/>
                <w:webHidden/>
              </w:rPr>
              <w:tab/>
            </w:r>
            <w:r>
              <w:rPr>
                <w:noProof/>
                <w:webHidden/>
              </w:rPr>
              <w:fldChar w:fldCharType="begin"/>
            </w:r>
            <w:r>
              <w:rPr>
                <w:noProof/>
                <w:webHidden/>
              </w:rPr>
              <w:instrText xml:space="preserve"> PAGEREF _Toc214723046 \h </w:instrText>
            </w:r>
            <w:r>
              <w:rPr>
                <w:noProof/>
                <w:webHidden/>
              </w:rPr>
            </w:r>
            <w:r>
              <w:rPr>
                <w:noProof/>
                <w:webHidden/>
              </w:rPr>
              <w:fldChar w:fldCharType="separate"/>
            </w:r>
            <w:r>
              <w:rPr>
                <w:noProof/>
                <w:webHidden/>
              </w:rPr>
              <w:t>45</w:t>
            </w:r>
            <w:r>
              <w:rPr>
                <w:noProof/>
                <w:webHidden/>
              </w:rPr>
              <w:fldChar w:fldCharType="end"/>
            </w:r>
          </w:hyperlink>
        </w:p>
        <w:p w14:paraId="0A9E235C" w14:textId="527655E8"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47" w:history="1">
            <w:r w:rsidRPr="00784962">
              <w:rPr>
                <w:rStyle w:val="Hyperlink"/>
                <w:noProof/>
              </w:rPr>
              <w:t>3.6 Nielsen’s Heuristics</w:t>
            </w:r>
            <w:r>
              <w:rPr>
                <w:noProof/>
                <w:webHidden/>
              </w:rPr>
              <w:tab/>
            </w:r>
            <w:r>
              <w:rPr>
                <w:noProof/>
                <w:webHidden/>
              </w:rPr>
              <w:fldChar w:fldCharType="begin"/>
            </w:r>
            <w:r>
              <w:rPr>
                <w:noProof/>
                <w:webHidden/>
              </w:rPr>
              <w:instrText xml:space="preserve"> PAGEREF _Toc214723047 \h </w:instrText>
            </w:r>
            <w:r>
              <w:rPr>
                <w:noProof/>
                <w:webHidden/>
              </w:rPr>
            </w:r>
            <w:r>
              <w:rPr>
                <w:noProof/>
                <w:webHidden/>
              </w:rPr>
              <w:fldChar w:fldCharType="separate"/>
            </w:r>
            <w:r>
              <w:rPr>
                <w:noProof/>
                <w:webHidden/>
              </w:rPr>
              <w:t>49</w:t>
            </w:r>
            <w:r>
              <w:rPr>
                <w:noProof/>
                <w:webHidden/>
              </w:rPr>
              <w:fldChar w:fldCharType="end"/>
            </w:r>
          </w:hyperlink>
        </w:p>
        <w:p w14:paraId="6FBF329F" w14:textId="14C06B53"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48" w:history="1">
            <w:r w:rsidRPr="00784962">
              <w:rPr>
                <w:rStyle w:val="Hyperlink"/>
                <w:noProof/>
              </w:rPr>
              <w:t>3.7 Requirements Analysis</w:t>
            </w:r>
            <w:r>
              <w:rPr>
                <w:noProof/>
                <w:webHidden/>
              </w:rPr>
              <w:tab/>
            </w:r>
            <w:r>
              <w:rPr>
                <w:noProof/>
                <w:webHidden/>
              </w:rPr>
              <w:fldChar w:fldCharType="begin"/>
            </w:r>
            <w:r>
              <w:rPr>
                <w:noProof/>
                <w:webHidden/>
              </w:rPr>
              <w:instrText xml:space="preserve"> PAGEREF _Toc214723048 \h </w:instrText>
            </w:r>
            <w:r>
              <w:rPr>
                <w:noProof/>
                <w:webHidden/>
              </w:rPr>
            </w:r>
            <w:r>
              <w:rPr>
                <w:noProof/>
                <w:webHidden/>
              </w:rPr>
              <w:fldChar w:fldCharType="separate"/>
            </w:r>
            <w:r>
              <w:rPr>
                <w:noProof/>
                <w:webHidden/>
              </w:rPr>
              <w:t>50</w:t>
            </w:r>
            <w:r>
              <w:rPr>
                <w:noProof/>
                <w:webHidden/>
              </w:rPr>
              <w:fldChar w:fldCharType="end"/>
            </w:r>
          </w:hyperlink>
        </w:p>
        <w:p w14:paraId="1505F26E" w14:textId="5CAE561E"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49" w:history="1">
            <w:r w:rsidRPr="00784962">
              <w:rPr>
                <w:rStyle w:val="Hyperlink"/>
                <w:noProof/>
              </w:rPr>
              <w:t>3.8 Initial System Specification</w:t>
            </w:r>
            <w:r>
              <w:rPr>
                <w:noProof/>
                <w:webHidden/>
              </w:rPr>
              <w:tab/>
            </w:r>
            <w:r>
              <w:rPr>
                <w:noProof/>
                <w:webHidden/>
              </w:rPr>
              <w:fldChar w:fldCharType="begin"/>
            </w:r>
            <w:r>
              <w:rPr>
                <w:noProof/>
                <w:webHidden/>
              </w:rPr>
              <w:instrText xml:space="preserve"> PAGEREF _Toc214723049 \h </w:instrText>
            </w:r>
            <w:r>
              <w:rPr>
                <w:noProof/>
                <w:webHidden/>
              </w:rPr>
            </w:r>
            <w:r>
              <w:rPr>
                <w:noProof/>
                <w:webHidden/>
              </w:rPr>
              <w:fldChar w:fldCharType="separate"/>
            </w:r>
            <w:r>
              <w:rPr>
                <w:noProof/>
                <w:webHidden/>
              </w:rPr>
              <w:t>55</w:t>
            </w:r>
            <w:r>
              <w:rPr>
                <w:noProof/>
                <w:webHidden/>
              </w:rPr>
              <w:fldChar w:fldCharType="end"/>
            </w:r>
          </w:hyperlink>
        </w:p>
        <w:p w14:paraId="20321265" w14:textId="2963F122"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50" w:history="1">
            <w:r w:rsidRPr="00784962">
              <w:rPr>
                <w:rStyle w:val="Hyperlink"/>
                <w:noProof/>
              </w:rPr>
              <w:t>3.9 Conclusions</w:t>
            </w:r>
            <w:r>
              <w:rPr>
                <w:noProof/>
                <w:webHidden/>
              </w:rPr>
              <w:tab/>
            </w:r>
            <w:r>
              <w:rPr>
                <w:noProof/>
                <w:webHidden/>
              </w:rPr>
              <w:fldChar w:fldCharType="begin"/>
            </w:r>
            <w:r>
              <w:rPr>
                <w:noProof/>
                <w:webHidden/>
              </w:rPr>
              <w:instrText xml:space="preserve"> PAGEREF _Toc214723050 \h </w:instrText>
            </w:r>
            <w:r>
              <w:rPr>
                <w:noProof/>
                <w:webHidden/>
              </w:rPr>
            </w:r>
            <w:r>
              <w:rPr>
                <w:noProof/>
                <w:webHidden/>
              </w:rPr>
              <w:fldChar w:fldCharType="separate"/>
            </w:r>
            <w:r>
              <w:rPr>
                <w:noProof/>
                <w:webHidden/>
              </w:rPr>
              <w:t>58</w:t>
            </w:r>
            <w:r>
              <w:rPr>
                <w:noProof/>
                <w:webHidden/>
              </w:rPr>
              <w:fldChar w:fldCharType="end"/>
            </w:r>
          </w:hyperlink>
        </w:p>
        <w:p w14:paraId="3BF87B84" w14:textId="30328043" w:rsidR="00B60D2A" w:rsidRDefault="00B60D2A">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23051" w:history="1">
            <w:r w:rsidRPr="00784962">
              <w:rPr>
                <w:rStyle w:val="Hyperlink"/>
                <w:noProof/>
              </w:rPr>
              <w:t>4. System Design</w:t>
            </w:r>
            <w:r>
              <w:rPr>
                <w:noProof/>
                <w:webHidden/>
              </w:rPr>
              <w:tab/>
            </w:r>
            <w:r>
              <w:rPr>
                <w:noProof/>
                <w:webHidden/>
              </w:rPr>
              <w:fldChar w:fldCharType="begin"/>
            </w:r>
            <w:r>
              <w:rPr>
                <w:noProof/>
                <w:webHidden/>
              </w:rPr>
              <w:instrText xml:space="preserve"> PAGEREF _Toc214723051 \h </w:instrText>
            </w:r>
            <w:r>
              <w:rPr>
                <w:noProof/>
                <w:webHidden/>
              </w:rPr>
            </w:r>
            <w:r>
              <w:rPr>
                <w:noProof/>
                <w:webHidden/>
              </w:rPr>
              <w:fldChar w:fldCharType="separate"/>
            </w:r>
            <w:r>
              <w:rPr>
                <w:noProof/>
                <w:webHidden/>
              </w:rPr>
              <w:t>59</w:t>
            </w:r>
            <w:r>
              <w:rPr>
                <w:noProof/>
                <w:webHidden/>
              </w:rPr>
              <w:fldChar w:fldCharType="end"/>
            </w:r>
          </w:hyperlink>
        </w:p>
        <w:p w14:paraId="46A75417" w14:textId="7515F067"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52" w:history="1">
            <w:r w:rsidRPr="00784962">
              <w:rPr>
                <w:rStyle w:val="Hyperlink"/>
                <w:noProof/>
              </w:rPr>
              <w:t>4.1 Introduction</w:t>
            </w:r>
            <w:r>
              <w:rPr>
                <w:noProof/>
                <w:webHidden/>
              </w:rPr>
              <w:tab/>
            </w:r>
            <w:r>
              <w:rPr>
                <w:noProof/>
                <w:webHidden/>
              </w:rPr>
              <w:fldChar w:fldCharType="begin"/>
            </w:r>
            <w:r>
              <w:rPr>
                <w:noProof/>
                <w:webHidden/>
              </w:rPr>
              <w:instrText xml:space="preserve"> PAGEREF _Toc214723052 \h </w:instrText>
            </w:r>
            <w:r>
              <w:rPr>
                <w:noProof/>
                <w:webHidden/>
              </w:rPr>
            </w:r>
            <w:r>
              <w:rPr>
                <w:noProof/>
                <w:webHidden/>
              </w:rPr>
              <w:fldChar w:fldCharType="separate"/>
            </w:r>
            <w:r>
              <w:rPr>
                <w:noProof/>
                <w:webHidden/>
              </w:rPr>
              <w:t>59</w:t>
            </w:r>
            <w:r>
              <w:rPr>
                <w:noProof/>
                <w:webHidden/>
              </w:rPr>
              <w:fldChar w:fldCharType="end"/>
            </w:r>
          </w:hyperlink>
        </w:p>
        <w:p w14:paraId="1C51C7BB" w14:textId="5AE404F5"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53" w:history="1">
            <w:r w:rsidRPr="00784962">
              <w:rPr>
                <w:rStyle w:val="Hyperlink"/>
                <w:noProof/>
              </w:rPr>
              <w:t>4.2 Software Methodology</w:t>
            </w:r>
            <w:r>
              <w:rPr>
                <w:noProof/>
                <w:webHidden/>
              </w:rPr>
              <w:tab/>
            </w:r>
            <w:r>
              <w:rPr>
                <w:noProof/>
                <w:webHidden/>
              </w:rPr>
              <w:fldChar w:fldCharType="begin"/>
            </w:r>
            <w:r>
              <w:rPr>
                <w:noProof/>
                <w:webHidden/>
              </w:rPr>
              <w:instrText xml:space="preserve"> PAGEREF _Toc214723053 \h </w:instrText>
            </w:r>
            <w:r>
              <w:rPr>
                <w:noProof/>
                <w:webHidden/>
              </w:rPr>
            </w:r>
            <w:r>
              <w:rPr>
                <w:noProof/>
                <w:webHidden/>
              </w:rPr>
              <w:fldChar w:fldCharType="separate"/>
            </w:r>
            <w:r>
              <w:rPr>
                <w:noProof/>
                <w:webHidden/>
              </w:rPr>
              <w:t>59</w:t>
            </w:r>
            <w:r>
              <w:rPr>
                <w:noProof/>
                <w:webHidden/>
              </w:rPr>
              <w:fldChar w:fldCharType="end"/>
            </w:r>
          </w:hyperlink>
        </w:p>
        <w:p w14:paraId="08680E74" w14:textId="0C270EFE"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54" w:history="1">
            <w:r w:rsidRPr="00784962">
              <w:rPr>
                <w:rStyle w:val="Hyperlink"/>
                <w:noProof/>
              </w:rPr>
              <w:t>4.3 The Overall Model</w:t>
            </w:r>
            <w:r>
              <w:rPr>
                <w:noProof/>
                <w:webHidden/>
              </w:rPr>
              <w:tab/>
            </w:r>
            <w:r>
              <w:rPr>
                <w:noProof/>
                <w:webHidden/>
              </w:rPr>
              <w:fldChar w:fldCharType="begin"/>
            </w:r>
            <w:r>
              <w:rPr>
                <w:noProof/>
                <w:webHidden/>
              </w:rPr>
              <w:instrText xml:space="preserve"> PAGEREF _Toc214723054 \h </w:instrText>
            </w:r>
            <w:r>
              <w:rPr>
                <w:noProof/>
                <w:webHidden/>
              </w:rPr>
            </w:r>
            <w:r>
              <w:rPr>
                <w:noProof/>
                <w:webHidden/>
              </w:rPr>
              <w:fldChar w:fldCharType="separate"/>
            </w:r>
            <w:r>
              <w:rPr>
                <w:noProof/>
                <w:webHidden/>
              </w:rPr>
              <w:t>62</w:t>
            </w:r>
            <w:r>
              <w:rPr>
                <w:noProof/>
                <w:webHidden/>
              </w:rPr>
              <w:fldChar w:fldCharType="end"/>
            </w:r>
          </w:hyperlink>
        </w:p>
        <w:p w14:paraId="1AFF307D" w14:textId="56A0B707"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55" w:history="1">
            <w:r w:rsidRPr="00784962">
              <w:rPr>
                <w:rStyle w:val="Hyperlink"/>
                <w:noProof/>
              </w:rPr>
              <w:t>4.4 The Features List</w:t>
            </w:r>
            <w:r>
              <w:rPr>
                <w:noProof/>
                <w:webHidden/>
              </w:rPr>
              <w:tab/>
            </w:r>
            <w:r>
              <w:rPr>
                <w:noProof/>
                <w:webHidden/>
              </w:rPr>
              <w:fldChar w:fldCharType="begin"/>
            </w:r>
            <w:r>
              <w:rPr>
                <w:noProof/>
                <w:webHidden/>
              </w:rPr>
              <w:instrText xml:space="preserve"> PAGEREF _Toc214723055 \h </w:instrText>
            </w:r>
            <w:r>
              <w:rPr>
                <w:noProof/>
                <w:webHidden/>
              </w:rPr>
            </w:r>
            <w:r>
              <w:rPr>
                <w:noProof/>
                <w:webHidden/>
              </w:rPr>
              <w:fldChar w:fldCharType="separate"/>
            </w:r>
            <w:r>
              <w:rPr>
                <w:noProof/>
                <w:webHidden/>
              </w:rPr>
              <w:t>63</w:t>
            </w:r>
            <w:r>
              <w:rPr>
                <w:noProof/>
                <w:webHidden/>
              </w:rPr>
              <w:fldChar w:fldCharType="end"/>
            </w:r>
          </w:hyperlink>
        </w:p>
        <w:p w14:paraId="4AF3F5AA" w14:textId="326BCBB9"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56" w:history="1">
            <w:r w:rsidRPr="00784962">
              <w:rPr>
                <w:rStyle w:val="Hyperlink"/>
                <w:noProof/>
              </w:rPr>
              <w:t>4.5 Plan By Feature</w:t>
            </w:r>
            <w:r>
              <w:rPr>
                <w:noProof/>
                <w:webHidden/>
              </w:rPr>
              <w:tab/>
            </w:r>
            <w:r>
              <w:rPr>
                <w:noProof/>
                <w:webHidden/>
              </w:rPr>
              <w:fldChar w:fldCharType="begin"/>
            </w:r>
            <w:r>
              <w:rPr>
                <w:noProof/>
                <w:webHidden/>
              </w:rPr>
              <w:instrText xml:space="preserve"> PAGEREF _Toc214723056 \h </w:instrText>
            </w:r>
            <w:r>
              <w:rPr>
                <w:noProof/>
                <w:webHidden/>
              </w:rPr>
            </w:r>
            <w:r>
              <w:rPr>
                <w:noProof/>
                <w:webHidden/>
              </w:rPr>
              <w:fldChar w:fldCharType="separate"/>
            </w:r>
            <w:r>
              <w:rPr>
                <w:noProof/>
                <w:webHidden/>
              </w:rPr>
              <w:t>65</w:t>
            </w:r>
            <w:r>
              <w:rPr>
                <w:noProof/>
                <w:webHidden/>
              </w:rPr>
              <w:fldChar w:fldCharType="end"/>
            </w:r>
          </w:hyperlink>
        </w:p>
        <w:p w14:paraId="0C2454D3" w14:textId="2010DD2C"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57" w:history="1">
            <w:r w:rsidRPr="00784962">
              <w:rPr>
                <w:rStyle w:val="Hyperlink"/>
                <w:noProof/>
              </w:rPr>
              <w:t>4.6 Design By Feature</w:t>
            </w:r>
            <w:r>
              <w:rPr>
                <w:noProof/>
                <w:webHidden/>
              </w:rPr>
              <w:tab/>
            </w:r>
            <w:r>
              <w:rPr>
                <w:noProof/>
                <w:webHidden/>
              </w:rPr>
              <w:fldChar w:fldCharType="begin"/>
            </w:r>
            <w:r>
              <w:rPr>
                <w:noProof/>
                <w:webHidden/>
              </w:rPr>
              <w:instrText xml:space="preserve"> PAGEREF _Toc214723057 \h </w:instrText>
            </w:r>
            <w:r>
              <w:rPr>
                <w:noProof/>
                <w:webHidden/>
              </w:rPr>
            </w:r>
            <w:r>
              <w:rPr>
                <w:noProof/>
                <w:webHidden/>
              </w:rPr>
              <w:fldChar w:fldCharType="separate"/>
            </w:r>
            <w:r>
              <w:rPr>
                <w:noProof/>
                <w:webHidden/>
              </w:rPr>
              <w:t>67</w:t>
            </w:r>
            <w:r>
              <w:rPr>
                <w:noProof/>
                <w:webHidden/>
              </w:rPr>
              <w:fldChar w:fldCharType="end"/>
            </w:r>
          </w:hyperlink>
        </w:p>
        <w:p w14:paraId="68D6E2DD" w14:textId="517B469C"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58" w:history="1">
            <w:r w:rsidRPr="00784962">
              <w:rPr>
                <w:rStyle w:val="Hyperlink"/>
                <w:noProof/>
              </w:rPr>
              <w:t>4.7 Conclusions</w:t>
            </w:r>
            <w:r>
              <w:rPr>
                <w:noProof/>
                <w:webHidden/>
              </w:rPr>
              <w:tab/>
            </w:r>
            <w:r>
              <w:rPr>
                <w:noProof/>
                <w:webHidden/>
              </w:rPr>
              <w:fldChar w:fldCharType="begin"/>
            </w:r>
            <w:r>
              <w:rPr>
                <w:noProof/>
                <w:webHidden/>
              </w:rPr>
              <w:instrText xml:space="preserve"> PAGEREF _Toc214723058 \h </w:instrText>
            </w:r>
            <w:r>
              <w:rPr>
                <w:noProof/>
                <w:webHidden/>
              </w:rPr>
            </w:r>
            <w:r>
              <w:rPr>
                <w:noProof/>
                <w:webHidden/>
              </w:rPr>
              <w:fldChar w:fldCharType="separate"/>
            </w:r>
            <w:r>
              <w:rPr>
                <w:noProof/>
                <w:webHidden/>
              </w:rPr>
              <w:t>72</w:t>
            </w:r>
            <w:r>
              <w:rPr>
                <w:noProof/>
                <w:webHidden/>
              </w:rPr>
              <w:fldChar w:fldCharType="end"/>
            </w:r>
          </w:hyperlink>
        </w:p>
        <w:p w14:paraId="16CA2BAD" w14:textId="0CAE4EAA" w:rsidR="00B60D2A" w:rsidRDefault="00B60D2A">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23059" w:history="1">
            <w:r w:rsidRPr="00784962">
              <w:rPr>
                <w:rStyle w:val="Hyperlink"/>
                <w:noProof/>
              </w:rPr>
              <w:t>5. Testing and Evaluation</w:t>
            </w:r>
            <w:r>
              <w:rPr>
                <w:noProof/>
                <w:webHidden/>
              </w:rPr>
              <w:tab/>
            </w:r>
            <w:r>
              <w:rPr>
                <w:noProof/>
                <w:webHidden/>
              </w:rPr>
              <w:fldChar w:fldCharType="begin"/>
            </w:r>
            <w:r>
              <w:rPr>
                <w:noProof/>
                <w:webHidden/>
              </w:rPr>
              <w:instrText xml:space="preserve"> PAGEREF _Toc214723059 \h </w:instrText>
            </w:r>
            <w:r>
              <w:rPr>
                <w:noProof/>
                <w:webHidden/>
              </w:rPr>
            </w:r>
            <w:r>
              <w:rPr>
                <w:noProof/>
                <w:webHidden/>
              </w:rPr>
              <w:fldChar w:fldCharType="separate"/>
            </w:r>
            <w:r>
              <w:rPr>
                <w:noProof/>
                <w:webHidden/>
              </w:rPr>
              <w:t>73</w:t>
            </w:r>
            <w:r>
              <w:rPr>
                <w:noProof/>
                <w:webHidden/>
              </w:rPr>
              <w:fldChar w:fldCharType="end"/>
            </w:r>
          </w:hyperlink>
        </w:p>
        <w:p w14:paraId="64FA5B32" w14:textId="79A8EB3E"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60" w:history="1">
            <w:r w:rsidRPr="00784962">
              <w:rPr>
                <w:rStyle w:val="Hyperlink"/>
                <w:noProof/>
              </w:rPr>
              <w:t>5.1 Introduction</w:t>
            </w:r>
            <w:r>
              <w:rPr>
                <w:noProof/>
                <w:webHidden/>
              </w:rPr>
              <w:tab/>
            </w:r>
            <w:r>
              <w:rPr>
                <w:noProof/>
                <w:webHidden/>
              </w:rPr>
              <w:fldChar w:fldCharType="begin"/>
            </w:r>
            <w:r>
              <w:rPr>
                <w:noProof/>
                <w:webHidden/>
              </w:rPr>
              <w:instrText xml:space="preserve"> PAGEREF _Toc214723060 \h </w:instrText>
            </w:r>
            <w:r>
              <w:rPr>
                <w:noProof/>
                <w:webHidden/>
              </w:rPr>
            </w:r>
            <w:r>
              <w:rPr>
                <w:noProof/>
                <w:webHidden/>
              </w:rPr>
              <w:fldChar w:fldCharType="separate"/>
            </w:r>
            <w:r>
              <w:rPr>
                <w:noProof/>
                <w:webHidden/>
              </w:rPr>
              <w:t>73</w:t>
            </w:r>
            <w:r>
              <w:rPr>
                <w:noProof/>
                <w:webHidden/>
              </w:rPr>
              <w:fldChar w:fldCharType="end"/>
            </w:r>
          </w:hyperlink>
        </w:p>
        <w:p w14:paraId="738974B6" w14:textId="501F74A5"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61" w:history="1">
            <w:r w:rsidRPr="00784962">
              <w:rPr>
                <w:rStyle w:val="Hyperlink"/>
                <w:noProof/>
              </w:rPr>
              <w:t>5.2 Plan for Testing</w:t>
            </w:r>
            <w:r>
              <w:rPr>
                <w:noProof/>
                <w:webHidden/>
              </w:rPr>
              <w:tab/>
            </w:r>
            <w:r>
              <w:rPr>
                <w:noProof/>
                <w:webHidden/>
              </w:rPr>
              <w:fldChar w:fldCharType="begin"/>
            </w:r>
            <w:r>
              <w:rPr>
                <w:noProof/>
                <w:webHidden/>
              </w:rPr>
              <w:instrText xml:space="preserve"> PAGEREF _Toc214723061 \h </w:instrText>
            </w:r>
            <w:r>
              <w:rPr>
                <w:noProof/>
                <w:webHidden/>
              </w:rPr>
            </w:r>
            <w:r>
              <w:rPr>
                <w:noProof/>
                <w:webHidden/>
              </w:rPr>
              <w:fldChar w:fldCharType="separate"/>
            </w:r>
            <w:r>
              <w:rPr>
                <w:noProof/>
                <w:webHidden/>
              </w:rPr>
              <w:t>73</w:t>
            </w:r>
            <w:r>
              <w:rPr>
                <w:noProof/>
                <w:webHidden/>
              </w:rPr>
              <w:fldChar w:fldCharType="end"/>
            </w:r>
          </w:hyperlink>
        </w:p>
        <w:p w14:paraId="7B4F6B5D" w14:textId="39B9DCAA"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62" w:history="1">
            <w:r w:rsidRPr="00784962">
              <w:rPr>
                <w:rStyle w:val="Hyperlink"/>
                <w:noProof/>
              </w:rPr>
              <w:t>5.3 Plan for Evaluation</w:t>
            </w:r>
            <w:r>
              <w:rPr>
                <w:noProof/>
                <w:webHidden/>
              </w:rPr>
              <w:tab/>
            </w:r>
            <w:r>
              <w:rPr>
                <w:noProof/>
                <w:webHidden/>
              </w:rPr>
              <w:fldChar w:fldCharType="begin"/>
            </w:r>
            <w:r>
              <w:rPr>
                <w:noProof/>
                <w:webHidden/>
              </w:rPr>
              <w:instrText xml:space="preserve"> PAGEREF _Toc214723062 \h </w:instrText>
            </w:r>
            <w:r>
              <w:rPr>
                <w:noProof/>
                <w:webHidden/>
              </w:rPr>
            </w:r>
            <w:r>
              <w:rPr>
                <w:noProof/>
                <w:webHidden/>
              </w:rPr>
              <w:fldChar w:fldCharType="separate"/>
            </w:r>
            <w:r>
              <w:rPr>
                <w:noProof/>
                <w:webHidden/>
              </w:rPr>
              <w:t>78</w:t>
            </w:r>
            <w:r>
              <w:rPr>
                <w:noProof/>
                <w:webHidden/>
              </w:rPr>
              <w:fldChar w:fldCharType="end"/>
            </w:r>
          </w:hyperlink>
        </w:p>
        <w:p w14:paraId="30D6DBBA" w14:textId="55881017"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63" w:history="1">
            <w:r w:rsidRPr="00784962">
              <w:rPr>
                <w:rStyle w:val="Hyperlink"/>
                <w:noProof/>
              </w:rPr>
              <w:t>5.4 Conclusions</w:t>
            </w:r>
            <w:r>
              <w:rPr>
                <w:noProof/>
                <w:webHidden/>
              </w:rPr>
              <w:tab/>
            </w:r>
            <w:r>
              <w:rPr>
                <w:noProof/>
                <w:webHidden/>
              </w:rPr>
              <w:fldChar w:fldCharType="begin"/>
            </w:r>
            <w:r>
              <w:rPr>
                <w:noProof/>
                <w:webHidden/>
              </w:rPr>
              <w:instrText xml:space="preserve"> PAGEREF _Toc214723063 \h </w:instrText>
            </w:r>
            <w:r>
              <w:rPr>
                <w:noProof/>
                <w:webHidden/>
              </w:rPr>
            </w:r>
            <w:r>
              <w:rPr>
                <w:noProof/>
                <w:webHidden/>
              </w:rPr>
              <w:fldChar w:fldCharType="separate"/>
            </w:r>
            <w:r>
              <w:rPr>
                <w:noProof/>
                <w:webHidden/>
              </w:rPr>
              <w:t>78</w:t>
            </w:r>
            <w:r>
              <w:rPr>
                <w:noProof/>
                <w:webHidden/>
              </w:rPr>
              <w:fldChar w:fldCharType="end"/>
            </w:r>
          </w:hyperlink>
        </w:p>
        <w:p w14:paraId="3DB83BAC" w14:textId="69B27BE4" w:rsidR="00B60D2A" w:rsidRDefault="00B60D2A">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23064" w:history="1">
            <w:r w:rsidRPr="00784962">
              <w:rPr>
                <w:rStyle w:val="Hyperlink"/>
                <w:noProof/>
              </w:rPr>
              <w:t>6. System Prototype</w:t>
            </w:r>
            <w:r>
              <w:rPr>
                <w:noProof/>
                <w:webHidden/>
              </w:rPr>
              <w:tab/>
            </w:r>
            <w:r>
              <w:rPr>
                <w:noProof/>
                <w:webHidden/>
              </w:rPr>
              <w:fldChar w:fldCharType="begin"/>
            </w:r>
            <w:r>
              <w:rPr>
                <w:noProof/>
                <w:webHidden/>
              </w:rPr>
              <w:instrText xml:space="preserve"> PAGEREF _Toc214723064 \h </w:instrText>
            </w:r>
            <w:r>
              <w:rPr>
                <w:noProof/>
                <w:webHidden/>
              </w:rPr>
            </w:r>
            <w:r>
              <w:rPr>
                <w:noProof/>
                <w:webHidden/>
              </w:rPr>
              <w:fldChar w:fldCharType="separate"/>
            </w:r>
            <w:r>
              <w:rPr>
                <w:noProof/>
                <w:webHidden/>
              </w:rPr>
              <w:t>79</w:t>
            </w:r>
            <w:r>
              <w:rPr>
                <w:noProof/>
                <w:webHidden/>
              </w:rPr>
              <w:fldChar w:fldCharType="end"/>
            </w:r>
          </w:hyperlink>
        </w:p>
        <w:p w14:paraId="5FD60BCD" w14:textId="7F623AA8"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65" w:history="1">
            <w:r w:rsidRPr="00784962">
              <w:rPr>
                <w:rStyle w:val="Hyperlink"/>
                <w:noProof/>
              </w:rPr>
              <w:t>6.1 Introduction</w:t>
            </w:r>
            <w:r>
              <w:rPr>
                <w:noProof/>
                <w:webHidden/>
              </w:rPr>
              <w:tab/>
            </w:r>
            <w:r>
              <w:rPr>
                <w:noProof/>
                <w:webHidden/>
              </w:rPr>
              <w:fldChar w:fldCharType="begin"/>
            </w:r>
            <w:r>
              <w:rPr>
                <w:noProof/>
                <w:webHidden/>
              </w:rPr>
              <w:instrText xml:space="preserve"> PAGEREF _Toc214723065 \h </w:instrText>
            </w:r>
            <w:r>
              <w:rPr>
                <w:noProof/>
                <w:webHidden/>
              </w:rPr>
            </w:r>
            <w:r>
              <w:rPr>
                <w:noProof/>
                <w:webHidden/>
              </w:rPr>
              <w:fldChar w:fldCharType="separate"/>
            </w:r>
            <w:r>
              <w:rPr>
                <w:noProof/>
                <w:webHidden/>
              </w:rPr>
              <w:t>79</w:t>
            </w:r>
            <w:r>
              <w:rPr>
                <w:noProof/>
                <w:webHidden/>
              </w:rPr>
              <w:fldChar w:fldCharType="end"/>
            </w:r>
          </w:hyperlink>
        </w:p>
        <w:p w14:paraId="318F9AE7" w14:textId="715A3521"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66" w:history="1">
            <w:r w:rsidRPr="00784962">
              <w:rPr>
                <w:rStyle w:val="Hyperlink"/>
                <w:noProof/>
              </w:rPr>
              <w:t>6.2 Prototype Development</w:t>
            </w:r>
            <w:r>
              <w:rPr>
                <w:noProof/>
                <w:webHidden/>
              </w:rPr>
              <w:tab/>
            </w:r>
            <w:r>
              <w:rPr>
                <w:noProof/>
                <w:webHidden/>
              </w:rPr>
              <w:fldChar w:fldCharType="begin"/>
            </w:r>
            <w:r>
              <w:rPr>
                <w:noProof/>
                <w:webHidden/>
              </w:rPr>
              <w:instrText xml:space="preserve"> PAGEREF _Toc214723066 \h </w:instrText>
            </w:r>
            <w:r>
              <w:rPr>
                <w:noProof/>
                <w:webHidden/>
              </w:rPr>
            </w:r>
            <w:r>
              <w:rPr>
                <w:noProof/>
                <w:webHidden/>
              </w:rPr>
              <w:fldChar w:fldCharType="separate"/>
            </w:r>
            <w:r>
              <w:rPr>
                <w:noProof/>
                <w:webHidden/>
              </w:rPr>
              <w:t>79</w:t>
            </w:r>
            <w:r>
              <w:rPr>
                <w:noProof/>
                <w:webHidden/>
              </w:rPr>
              <w:fldChar w:fldCharType="end"/>
            </w:r>
          </w:hyperlink>
        </w:p>
        <w:p w14:paraId="6D366B2E" w14:textId="3A915D8E"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67" w:history="1">
            <w:r w:rsidRPr="00784962">
              <w:rPr>
                <w:rStyle w:val="Hyperlink"/>
                <w:noProof/>
              </w:rPr>
              <w:t>6.3 Results</w:t>
            </w:r>
            <w:r>
              <w:rPr>
                <w:noProof/>
                <w:webHidden/>
              </w:rPr>
              <w:tab/>
            </w:r>
            <w:r>
              <w:rPr>
                <w:noProof/>
                <w:webHidden/>
              </w:rPr>
              <w:fldChar w:fldCharType="begin"/>
            </w:r>
            <w:r>
              <w:rPr>
                <w:noProof/>
                <w:webHidden/>
              </w:rPr>
              <w:instrText xml:space="preserve"> PAGEREF _Toc214723067 \h </w:instrText>
            </w:r>
            <w:r>
              <w:rPr>
                <w:noProof/>
                <w:webHidden/>
              </w:rPr>
            </w:r>
            <w:r>
              <w:rPr>
                <w:noProof/>
                <w:webHidden/>
              </w:rPr>
              <w:fldChar w:fldCharType="separate"/>
            </w:r>
            <w:r>
              <w:rPr>
                <w:noProof/>
                <w:webHidden/>
              </w:rPr>
              <w:t>87</w:t>
            </w:r>
            <w:r>
              <w:rPr>
                <w:noProof/>
                <w:webHidden/>
              </w:rPr>
              <w:fldChar w:fldCharType="end"/>
            </w:r>
          </w:hyperlink>
        </w:p>
        <w:p w14:paraId="5BBAA6B1" w14:textId="35A1E6E3"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68" w:history="1">
            <w:r w:rsidRPr="00784962">
              <w:rPr>
                <w:rStyle w:val="Hyperlink"/>
                <w:noProof/>
              </w:rPr>
              <w:t>6.5 Conclusions</w:t>
            </w:r>
            <w:r>
              <w:rPr>
                <w:noProof/>
                <w:webHidden/>
              </w:rPr>
              <w:tab/>
            </w:r>
            <w:r>
              <w:rPr>
                <w:noProof/>
                <w:webHidden/>
              </w:rPr>
              <w:fldChar w:fldCharType="begin"/>
            </w:r>
            <w:r>
              <w:rPr>
                <w:noProof/>
                <w:webHidden/>
              </w:rPr>
              <w:instrText xml:space="preserve"> PAGEREF _Toc214723068 \h </w:instrText>
            </w:r>
            <w:r>
              <w:rPr>
                <w:noProof/>
                <w:webHidden/>
              </w:rPr>
            </w:r>
            <w:r>
              <w:rPr>
                <w:noProof/>
                <w:webHidden/>
              </w:rPr>
              <w:fldChar w:fldCharType="separate"/>
            </w:r>
            <w:r>
              <w:rPr>
                <w:noProof/>
                <w:webHidden/>
              </w:rPr>
              <w:t>88</w:t>
            </w:r>
            <w:r>
              <w:rPr>
                <w:noProof/>
                <w:webHidden/>
              </w:rPr>
              <w:fldChar w:fldCharType="end"/>
            </w:r>
          </w:hyperlink>
        </w:p>
        <w:p w14:paraId="2299AC32" w14:textId="2AA3192B" w:rsidR="00B60D2A" w:rsidRDefault="00B60D2A">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23069" w:history="1">
            <w:r w:rsidRPr="00784962">
              <w:rPr>
                <w:rStyle w:val="Hyperlink"/>
                <w:noProof/>
              </w:rPr>
              <w:t>7. Issues and Future Work</w:t>
            </w:r>
            <w:r>
              <w:rPr>
                <w:noProof/>
                <w:webHidden/>
              </w:rPr>
              <w:tab/>
            </w:r>
            <w:r>
              <w:rPr>
                <w:noProof/>
                <w:webHidden/>
              </w:rPr>
              <w:fldChar w:fldCharType="begin"/>
            </w:r>
            <w:r>
              <w:rPr>
                <w:noProof/>
                <w:webHidden/>
              </w:rPr>
              <w:instrText xml:space="preserve"> PAGEREF _Toc214723069 \h </w:instrText>
            </w:r>
            <w:r>
              <w:rPr>
                <w:noProof/>
                <w:webHidden/>
              </w:rPr>
            </w:r>
            <w:r>
              <w:rPr>
                <w:noProof/>
                <w:webHidden/>
              </w:rPr>
              <w:fldChar w:fldCharType="separate"/>
            </w:r>
            <w:r>
              <w:rPr>
                <w:noProof/>
                <w:webHidden/>
              </w:rPr>
              <w:t>89</w:t>
            </w:r>
            <w:r>
              <w:rPr>
                <w:noProof/>
                <w:webHidden/>
              </w:rPr>
              <w:fldChar w:fldCharType="end"/>
            </w:r>
          </w:hyperlink>
        </w:p>
        <w:p w14:paraId="7C6FB01C" w14:textId="562B7E8B"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70" w:history="1">
            <w:r w:rsidRPr="00784962">
              <w:rPr>
                <w:rStyle w:val="Hyperlink"/>
                <w:noProof/>
              </w:rPr>
              <w:t>7.1 Introduction</w:t>
            </w:r>
            <w:r>
              <w:rPr>
                <w:noProof/>
                <w:webHidden/>
              </w:rPr>
              <w:tab/>
            </w:r>
            <w:r>
              <w:rPr>
                <w:noProof/>
                <w:webHidden/>
              </w:rPr>
              <w:fldChar w:fldCharType="begin"/>
            </w:r>
            <w:r>
              <w:rPr>
                <w:noProof/>
                <w:webHidden/>
              </w:rPr>
              <w:instrText xml:space="preserve"> PAGEREF _Toc214723070 \h </w:instrText>
            </w:r>
            <w:r>
              <w:rPr>
                <w:noProof/>
                <w:webHidden/>
              </w:rPr>
            </w:r>
            <w:r>
              <w:rPr>
                <w:noProof/>
                <w:webHidden/>
              </w:rPr>
              <w:fldChar w:fldCharType="separate"/>
            </w:r>
            <w:r>
              <w:rPr>
                <w:noProof/>
                <w:webHidden/>
              </w:rPr>
              <w:t>89</w:t>
            </w:r>
            <w:r>
              <w:rPr>
                <w:noProof/>
                <w:webHidden/>
              </w:rPr>
              <w:fldChar w:fldCharType="end"/>
            </w:r>
          </w:hyperlink>
        </w:p>
        <w:p w14:paraId="63C419FB" w14:textId="3BD19EDD"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71" w:history="1">
            <w:r w:rsidRPr="00784962">
              <w:rPr>
                <w:rStyle w:val="Hyperlink"/>
                <w:noProof/>
              </w:rPr>
              <w:t>7.2 Issues and Risks</w:t>
            </w:r>
            <w:r>
              <w:rPr>
                <w:noProof/>
                <w:webHidden/>
              </w:rPr>
              <w:tab/>
            </w:r>
            <w:r>
              <w:rPr>
                <w:noProof/>
                <w:webHidden/>
              </w:rPr>
              <w:fldChar w:fldCharType="begin"/>
            </w:r>
            <w:r>
              <w:rPr>
                <w:noProof/>
                <w:webHidden/>
              </w:rPr>
              <w:instrText xml:space="preserve"> PAGEREF _Toc214723071 \h </w:instrText>
            </w:r>
            <w:r>
              <w:rPr>
                <w:noProof/>
                <w:webHidden/>
              </w:rPr>
            </w:r>
            <w:r>
              <w:rPr>
                <w:noProof/>
                <w:webHidden/>
              </w:rPr>
              <w:fldChar w:fldCharType="separate"/>
            </w:r>
            <w:r>
              <w:rPr>
                <w:noProof/>
                <w:webHidden/>
              </w:rPr>
              <w:t>89</w:t>
            </w:r>
            <w:r>
              <w:rPr>
                <w:noProof/>
                <w:webHidden/>
              </w:rPr>
              <w:fldChar w:fldCharType="end"/>
            </w:r>
          </w:hyperlink>
        </w:p>
        <w:p w14:paraId="75259D1A" w14:textId="686847F3"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72" w:history="1">
            <w:r w:rsidRPr="00784962">
              <w:rPr>
                <w:rStyle w:val="Hyperlink"/>
                <w:noProof/>
              </w:rPr>
              <w:t>7.3 Plans and Future Work</w:t>
            </w:r>
            <w:r>
              <w:rPr>
                <w:noProof/>
                <w:webHidden/>
              </w:rPr>
              <w:tab/>
            </w:r>
            <w:r>
              <w:rPr>
                <w:noProof/>
                <w:webHidden/>
              </w:rPr>
              <w:fldChar w:fldCharType="begin"/>
            </w:r>
            <w:r>
              <w:rPr>
                <w:noProof/>
                <w:webHidden/>
              </w:rPr>
              <w:instrText xml:space="preserve"> PAGEREF _Toc214723072 \h </w:instrText>
            </w:r>
            <w:r>
              <w:rPr>
                <w:noProof/>
                <w:webHidden/>
              </w:rPr>
            </w:r>
            <w:r>
              <w:rPr>
                <w:noProof/>
                <w:webHidden/>
              </w:rPr>
              <w:fldChar w:fldCharType="separate"/>
            </w:r>
            <w:r>
              <w:rPr>
                <w:noProof/>
                <w:webHidden/>
              </w:rPr>
              <w:t>89</w:t>
            </w:r>
            <w:r>
              <w:rPr>
                <w:noProof/>
                <w:webHidden/>
              </w:rPr>
              <w:fldChar w:fldCharType="end"/>
            </w:r>
          </w:hyperlink>
        </w:p>
        <w:p w14:paraId="3F08F65E" w14:textId="404A8AAB" w:rsidR="00B60D2A" w:rsidRDefault="00B60D2A">
          <w:pPr>
            <w:pStyle w:val="TOC3"/>
            <w:tabs>
              <w:tab w:val="right" w:leader="dot" w:pos="9010"/>
            </w:tabs>
            <w:rPr>
              <w:rFonts w:asciiTheme="minorHAnsi" w:eastAsiaTheme="minorEastAsia" w:hAnsiTheme="minorHAnsi" w:cstheme="minorBidi"/>
              <w:noProof/>
              <w:kern w:val="2"/>
              <w:lang w:val="en-IE" w:eastAsia="en-IE"/>
              <w14:ligatures w14:val="standardContextual"/>
            </w:rPr>
          </w:pPr>
          <w:hyperlink w:anchor="_Toc214723073" w:history="1">
            <w:r w:rsidRPr="00784962">
              <w:rPr>
                <w:rStyle w:val="Hyperlink"/>
                <w:noProof/>
              </w:rPr>
              <w:t>7.3.1 Project Plan with GANTT Chart</w:t>
            </w:r>
            <w:r>
              <w:rPr>
                <w:noProof/>
                <w:webHidden/>
              </w:rPr>
              <w:tab/>
            </w:r>
            <w:r>
              <w:rPr>
                <w:noProof/>
                <w:webHidden/>
              </w:rPr>
              <w:fldChar w:fldCharType="begin"/>
            </w:r>
            <w:r>
              <w:rPr>
                <w:noProof/>
                <w:webHidden/>
              </w:rPr>
              <w:instrText xml:space="preserve"> PAGEREF _Toc214723073 \h </w:instrText>
            </w:r>
            <w:r>
              <w:rPr>
                <w:noProof/>
                <w:webHidden/>
              </w:rPr>
            </w:r>
            <w:r>
              <w:rPr>
                <w:noProof/>
                <w:webHidden/>
              </w:rPr>
              <w:fldChar w:fldCharType="separate"/>
            </w:r>
            <w:r>
              <w:rPr>
                <w:noProof/>
                <w:webHidden/>
              </w:rPr>
              <w:t>90</w:t>
            </w:r>
            <w:r>
              <w:rPr>
                <w:noProof/>
                <w:webHidden/>
              </w:rPr>
              <w:fldChar w:fldCharType="end"/>
            </w:r>
          </w:hyperlink>
        </w:p>
        <w:p w14:paraId="55E03ACE" w14:textId="24F1D068" w:rsidR="00B60D2A" w:rsidRDefault="00B60D2A">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23074" w:history="1">
            <w:r w:rsidRPr="00784962">
              <w:rPr>
                <w:rStyle w:val="Hyperlink"/>
                <w:noProof/>
              </w:rPr>
              <w:t>8. Appendices</w:t>
            </w:r>
            <w:r>
              <w:rPr>
                <w:noProof/>
                <w:webHidden/>
              </w:rPr>
              <w:tab/>
            </w:r>
            <w:r>
              <w:rPr>
                <w:noProof/>
                <w:webHidden/>
              </w:rPr>
              <w:fldChar w:fldCharType="begin"/>
            </w:r>
            <w:r>
              <w:rPr>
                <w:noProof/>
                <w:webHidden/>
              </w:rPr>
              <w:instrText xml:space="preserve"> PAGEREF _Toc214723074 \h </w:instrText>
            </w:r>
            <w:r>
              <w:rPr>
                <w:noProof/>
                <w:webHidden/>
              </w:rPr>
            </w:r>
            <w:r>
              <w:rPr>
                <w:noProof/>
                <w:webHidden/>
              </w:rPr>
              <w:fldChar w:fldCharType="separate"/>
            </w:r>
            <w:r>
              <w:rPr>
                <w:noProof/>
                <w:webHidden/>
              </w:rPr>
              <w:t>91</w:t>
            </w:r>
            <w:r>
              <w:rPr>
                <w:noProof/>
                <w:webHidden/>
              </w:rPr>
              <w:fldChar w:fldCharType="end"/>
            </w:r>
          </w:hyperlink>
        </w:p>
        <w:p w14:paraId="163CD5B1" w14:textId="6103FA9C"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75" w:history="1">
            <w:r w:rsidRPr="00784962">
              <w:rPr>
                <w:rStyle w:val="Hyperlink"/>
                <w:noProof/>
              </w:rPr>
              <w:t>Appendix A: Potential Technologies Research</w:t>
            </w:r>
            <w:r>
              <w:rPr>
                <w:noProof/>
                <w:webHidden/>
              </w:rPr>
              <w:tab/>
            </w:r>
            <w:r>
              <w:rPr>
                <w:noProof/>
                <w:webHidden/>
              </w:rPr>
              <w:fldChar w:fldCharType="begin"/>
            </w:r>
            <w:r>
              <w:rPr>
                <w:noProof/>
                <w:webHidden/>
              </w:rPr>
              <w:instrText xml:space="preserve"> PAGEREF _Toc214723075 \h </w:instrText>
            </w:r>
            <w:r>
              <w:rPr>
                <w:noProof/>
                <w:webHidden/>
              </w:rPr>
            </w:r>
            <w:r>
              <w:rPr>
                <w:noProof/>
                <w:webHidden/>
              </w:rPr>
              <w:fldChar w:fldCharType="separate"/>
            </w:r>
            <w:r>
              <w:rPr>
                <w:noProof/>
                <w:webHidden/>
              </w:rPr>
              <w:t>91</w:t>
            </w:r>
            <w:r>
              <w:rPr>
                <w:noProof/>
                <w:webHidden/>
              </w:rPr>
              <w:fldChar w:fldCharType="end"/>
            </w:r>
          </w:hyperlink>
        </w:p>
        <w:p w14:paraId="36DEAD82" w14:textId="7D73A2C5"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76" w:history="1">
            <w:r w:rsidRPr="00784962">
              <w:rPr>
                <w:rStyle w:val="Hyperlink"/>
                <w:noProof/>
              </w:rPr>
              <w:t>Appendix B: Questionnaire Feedback</w:t>
            </w:r>
            <w:r>
              <w:rPr>
                <w:noProof/>
                <w:webHidden/>
              </w:rPr>
              <w:tab/>
            </w:r>
            <w:r>
              <w:rPr>
                <w:noProof/>
                <w:webHidden/>
              </w:rPr>
              <w:fldChar w:fldCharType="begin"/>
            </w:r>
            <w:r>
              <w:rPr>
                <w:noProof/>
                <w:webHidden/>
              </w:rPr>
              <w:instrText xml:space="preserve"> PAGEREF _Toc214723076 \h </w:instrText>
            </w:r>
            <w:r>
              <w:rPr>
                <w:noProof/>
                <w:webHidden/>
              </w:rPr>
            </w:r>
            <w:r>
              <w:rPr>
                <w:noProof/>
                <w:webHidden/>
              </w:rPr>
              <w:fldChar w:fldCharType="separate"/>
            </w:r>
            <w:r>
              <w:rPr>
                <w:noProof/>
                <w:webHidden/>
              </w:rPr>
              <w:t>94</w:t>
            </w:r>
            <w:r>
              <w:rPr>
                <w:noProof/>
                <w:webHidden/>
              </w:rPr>
              <w:fldChar w:fldCharType="end"/>
            </w:r>
          </w:hyperlink>
        </w:p>
        <w:p w14:paraId="17B335A3" w14:textId="05F857BB"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77" w:history="1">
            <w:r w:rsidRPr="00784962">
              <w:rPr>
                <w:rStyle w:val="Hyperlink"/>
                <w:noProof/>
              </w:rPr>
              <w:t>Appendix C: System Model and Analysis</w:t>
            </w:r>
            <w:r>
              <w:rPr>
                <w:noProof/>
                <w:webHidden/>
              </w:rPr>
              <w:tab/>
            </w:r>
            <w:r>
              <w:rPr>
                <w:noProof/>
                <w:webHidden/>
              </w:rPr>
              <w:fldChar w:fldCharType="begin"/>
            </w:r>
            <w:r>
              <w:rPr>
                <w:noProof/>
                <w:webHidden/>
              </w:rPr>
              <w:instrText xml:space="preserve"> PAGEREF _Toc214723077 \h </w:instrText>
            </w:r>
            <w:r>
              <w:rPr>
                <w:noProof/>
                <w:webHidden/>
              </w:rPr>
            </w:r>
            <w:r>
              <w:rPr>
                <w:noProof/>
                <w:webHidden/>
              </w:rPr>
              <w:fldChar w:fldCharType="separate"/>
            </w:r>
            <w:r>
              <w:rPr>
                <w:noProof/>
                <w:webHidden/>
              </w:rPr>
              <w:t>1</w:t>
            </w:r>
            <w:r>
              <w:rPr>
                <w:noProof/>
                <w:webHidden/>
              </w:rPr>
              <w:fldChar w:fldCharType="end"/>
            </w:r>
          </w:hyperlink>
        </w:p>
        <w:p w14:paraId="511D66C9" w14:textId="75B4B064"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78" w:history="1">
            <w:r w:rsidRPr="00784962">
              <w:rPr>
                <w:rStyle w:val="Hyperlink"/>
                <w:noProof/>
              </w:rPr>
              <w:t>Appendix D: Design</w:t>
            </w:r>
            <w:r>
              <w:rPr>
                <w:noProof/>
                <w:webHidden/>
              </w:rPr>
              <w:tab/>
            </w:r>
            <w:r>
              <w:rPr>
                <w:noProof/>
                <w:webHidden/>
              </w:rPr>
              <w:fldChar w:fldCharType="begin"/>
            </w:r>
            <w:r>
              <w:rPr>
                <w:noProof/>
                <w:webHidden/>
              </w:rPr>
              <w:instrText xml:space="preserve"> PAGEREF _Toc214723078 \h </w:instrText>
            </w:r>
            <w:r>
              <w:rPr>
                <w:noProof/>
                <w:webHidden/>
              </w:rPr>
            </w:r>
            <w:r>
              <w:rPr>
                <w:noProof/>
                <w:webHidden/>
              </w:rPr>
              <w:fldChar w:fldCharType="separate"/>
            </w:r>
            <w:r>
              <w:rPr>
                <w:noProof/>
                <w:webHidden/>
              </w:rPr>
              <w:t>1</w:t>
            </w:r>
            <w:r>
              <w:rPr>
                <w:noProof/>
                <w:webHidden/>
              </w:rPr>
              <w:fldChar w:fldCharType="end"/>
            </w:r>
          </w:hyperlink>
        </w:p>
        <w:p w14:paraId="6FFD0C2D" w14:textId="3B655BE2"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79" w:history="1">
            <w:r w:rsidRPr="00784962">
              <w:rPr>
                <w:rStyle w:val="Hyperlink"/>
                <w:noProof/>
              </w:rPr>
              <w:t>Appendix E: Prompts Used with ChatGPT</w:t>
            </w:r>
            <w:r>
              <w:rPr>
                <w:noProof/>
                <w:webHidden/>
              </w:rPr>
              <w:tab/>
            </w:r>
            <w:r>
              <w:rPr>
                <w:noProof/>
                <w:webHidden/>
              </w:rPr>
              <w:fldChar w:fldCharType="begin"/>
            </w:r>
            <w:r>
              <w:rPr>
                <w:noProof/>
                <w:webHidden/>
              </w:rPr>
              <w:instrText xml:space="preserve"> PAGEREF _Toc214723079 \h </w:instrText>
            </w:r>
            <w:r>
              <w:rPr>
                <w:noProof/>
                <w:webHidden/>
              </w:rPr>
            </w:r>
            <w:r>
              <w:rPr>
                <w:noProof/>
                <w:webHidden/>
              </w:rPr>
              <w:fldChar w:fldCharType="separate"/>
            </w:r>
            <w:r>
              <w:rPr>
                <w:noProof/>
                <w:webHidden/>
              </w:rPr>
              <w:t>1</w:t>
            </w:r>
            <w:r>
              <w:rPr>
                <w:noProof/>
                <w:webHidden/>
              </w:rPr>
              <w:fldChar w:fldCharType="end"/>
            </w:r>
          </w:hyperlink>
        </w:p>
        <w:p w14:paraId="59C90E69" w14:textId="43EC162F"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80" w:history="1">
            <w:r w:rsidRPr="00784962">
              <w:rPr>
                <w:rStyle w:val="Hyperlink"/>
                <w:noProof/>
              </w:rPr>
              <w:t>Appendix F: Testing Results</w:t>
            </w:r>
            <w:r>
              <w:rPr>
                <w:noProof/>
                <w:webHidden/>
              </w:rPr>
              <w:tab/>
            </w:r>
            <w:r>
              <w:rPr>
                <w:noProof/>
                <w:webHidden/>
              </w:rPr>
              <w:fldChar w:fldCharType="begin"/>
            </w:r>
            <w:r>
              <w:rPr>
                <w:noProof/>
                <w:webHidden/>
              </w:rPr>
              <w:instrText xml:space="preserve"> PAGEREF _Toc214723080 \h </w:instrText>
            </w:r>
            <w:r>
              <w:rPr>
                <w:noProof/>
                <w:webHidden/>
              </w:rPr>
            </w:r>
            <w:r>
              <w:rPr>
                <w:noProof/>
                <w:webHidden/>
              </w:rPr>
              <w:fldChar w:fldCharType="separate"/>
            </w:r>
            <w:r>
              <w:rPr>
                <w:noProof/>
                <w:webHidden/>
              </w:rPr>
              <w:t>1</w:t>
            </w:r>
            <w:r>
              <w:rPr>
                <w:noProof/>
                <w:webHidden/>
              </w:rPr>
              <w:fldChar w:fldCharType="end"/>
            </w:r>
          </w:hyperlink>
        </w:p>
        <w:p w14:paraId="113AB9EC" w14:textId="6E41EF2C" w:rsidR="00B60D2A" w:rsidRDefault="00B60D2A">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23081" w:history="1">
            <w:r w:rsidRPr="00784962">
              <w:rPr>
                <w:rStyle w:val="Hyperlink"/>
                <w:noProof/>
              </w:rPr>
              <w:t>Appendix G: Additional Code Samples</w:t>
            </w:r>
            <w:r>
              <w:rPr>
                <w:noProof/>
                <w:webHidden/>
              </w:rPr>
              <w:tab/>
            </w:r>
            <w:r>
              <w:rPr>
                <w:noProof/>
                <w:webHidden/>
              </w:rPr>
              <w:fldChar w:fldCharType="begin"/>
            </w:r>
            <w:r>
              <w:rPr>
                <w:noProof/>
                <w:webHidden/>
              </w:rPr>
              <w:instrText xml:space="preserve"> PAGEREF _Toc214723081 \h </w:instrText>
            </w:r>
            <w:r>
              <w:rPr>
                <w:noProof/>
                <w:webHidden/>
              </w:rPr>
            </w:r>
            <w:r>
              <w:rPr>
                <w:noProof/>
                <w:webHidden/>
              </w:rPr>
              <w:fldChar w:fldCharType="separate"/>
            </w:r>
            <w:r>
              <w:rPr>
                <w:noProof/>
                <w:webHidden/>
              </w:rPr>
              <w:t>17</w:t>
            </w:r>
            <w:r>
              <w:rPr>
                <w:noProof/>
                <w:webHidden/>
              </w:rPr>
              <w:fldChar w:fldCharType="end"/>
            </w:r>
          </w:hyperlink>
        </w:p>
        <w:p w14:paraId="14FB5C2B" w14:textId="663CAD53" w:rsidR="00B60D2A" w:rsidRDefault="00B60D2A">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23082" w:history="1">
            <w:r w:rsidRPr="00784962">
              <w:rPr>
                <w:rStyle w:val="Hyperlink"/>
                <w:noProof/>
              </w:rPr>
              <w:t>9. References</w:t>
            </w:r>
            <w:r>
              <w:rPr>
                <w:noProof/>
                <w:webHidden/>
              </w:rPr>
              <w:tab/>
            </w:r>
            <w:r>
              <w:rPr>
                <w:noProof/>
                <w:webHidden/>
              </w:rPr>
              <w:fldChar w:fldCharType="begin"/>
            </w:r>
            <w:r>
              <w:rPr>
                <w:noProof/>
                <w:webHidden/>
              </w:rPr>
              <w:instrText xml:space="preserve"> PAGEREF _Toc214723082 \h </w:instrText>
            </w:r>
            <w:r>
              <w:rPr>
                <w:noProof/>
                <w:webHidden/>
              </w:rPr>
            </w:r>
            <w:r>
              <w:rPr>
                <w:noProof/>
                <w:webHidden/>
              </w:rPr>
              <w:fldChar w:fldCharType="separate"/>
            </w:r>
            <w:r>
              <w:rPr>
                <w:noProof/>
                <w:webHidden/>
              </w:rPr>
              <w:t>18</w:t>
            </w:r>
            <w:r>
              <w:rPr>
                <w:noProof/>
                <w:webHidden/>
              </w:rPr>
              <w:fldChar w:fldCharType="end"/>
            </w:r>
          </w:hyperlink>
        </w:p>
        <w:p w14:paraId="346D4E0E" w14:textId="0A0B9166" w:rsidR="00C510DF" w:rsidRDefault="00C510DF">
          <w:r>
            <w:fldChar w:fldCharType="end"/>
          </w:r>
        </w:p>
      </w:sdtContent>
    </w:sdt>
    <w:p w14:paraId="35331A19" w14:textId="77777777" w:rsidR="00436D97" w:rsidRDefault="00436D97" w:rsidP="00195F56"/>
    <w:p w14:paraId="4A2D4785" w14:textId="77777777" w:rsidR="00DD54C4" w:rsidRDefault="00DD54C4" w:rsidP="00195F56"/>
    <w:p w14:paraId="79B13F89" w14:textId="77777777" w:rsidR="00DD54C4" w:rsidRDefault="00DD54C4" w:rsidP="00195F56"/>
    <w:p w14:paraId="553DB07D" w14:textId="77777777" w:rsidR="00DD54C4" w:rsidRDefault="00DD54C4" w:rsidP="00195F56"/>
    <w:p w14:paraId="6D1864EA" w14:textId="77777777" w:rsidR="00DD54C4" w:rsidRDefault="00DD54C4" w:rsidP="00195F56"/>
    <w:p w14:paraId="5EFB349D" w14:textId="77777777" w:rsidR="00DD54C4" w:rsidRDefault="00DD54C4" w:rsidP="00195F56"/>
    <w:p w14:paraId="34C61A35" w14:textId="77777777" w:rsidR="00DD54C4" w:rsidRDefault="00DD54C4" w:rsidP="00195F56"/>
    <w:p w14:paraId="1EAD7132" w14:textId="77777777" w:rsidR="00DD54C4" w:rsidRDefault="00DD54C4" w:rsidP="00195F56"/>
    <w:p w14:paraId="634A8084" w14:textId="77777777" w:rsidR="00DD54C4" w:rsidRDefault="00DD54C4" w:rsidP="00195F56"/>
    <w:p w14:paraId="44577581" w14:textId="77777777" w:rsidR="00DD54C4" w:rsidRDefault="00DD54C4" w:rsidP="00195F56"/>
    <w:p w14:paraId="412E6445" w14:textId="77777777" w:rsidR="00DD54C4" w:rsidRDefault="00DD54C4" w:rsidP="00195F56"/>
    <w:p w14:paraId="6DD14061" w14:textId="77777777" w:rsidR="00DD54C4" w:rsidRDefault="00DD54C4" w:rsidP="00195F56"/>
    <w:p w14:paraId="00394337" w14:textId="77777777" w:rsidR="00DD54C4" w:rsidRDefault="00DD54C4" w:rsidP="00195F56"/>
    <w:p w14:paraId="7E0C20C0" w14:textId="77777777" w:rsidR="00DD54C4" w:rsidRDefault="00DD54C4" w:rsidP="00195F56"/>
    <w:p w14:paraId="78CC6748" w14:textId="77777777" w:rsidR="00DD54C4" w:rsidRDefault="00DD54C4" w:rsidP="00195F56"/>
    <w:p w14:paraId="143FFC60" w14:textId="77777777" w:rsidR="00DD54C4" w:rsidRDefault="00DD54C4" w:rsidP="00195F56"/>
    <w:p w14:paraId="29E342A3" w14:textId="77777777" w:rsidR="00DD54C4" w:rsidRDefault="00DD54C4" w:rsidP="00195F56"/>
    <w:p w14:paraId="487F85A4" w14:textId="53C483FF" w:rsidR="00DD54C4" w:rsidRDefault="00794365" w:rsidP="00794365">
      <w:pPr>
        <w:pStyle w:val="TOCHeading"/>
      </w:pPr>
      <w:r>
        <w:t>Table of Figures</w:t>
      </w:r>
    </w:p>
    <w:p w14:paraId="067A94BC" w14:textId="77777777" w:rsidR="00B60D2A" w:rsidRDefault="00794365">
      <w:pPr>
        <w:pStyle w:val="TableofFigures"/>
        <w:tabs>
          <w:tab w:val="right" w:leader="dot" w:pos="9010"/>
        </w:tabs>
        <w:rPr>
          <w:noProof/>
        </w:rPr>
      </w:pPr>
      <w:r>
        <w:br/>
      </w:r>
      <w:r w:rsidR="00DD54C4">
        <w:fldChar w:fldCharType="begin"/>
      </w:r>
      <w:r w:rsidR="00DD54C4">
        <w:instrText xml:space="preserve"> TOC \h \z \c "Figure" </w:instrText>
      </w:r>
      <w:r w:rsidR="00DD54C4">
        <w:fldChar w:fldCharType="separate"/>
      </w:r>
    </w:p>
    <w:p w14:paraId="27A8B72E" w14:textId="3083DE87"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83" w:history="1">
        <w:r w:rsidRPr="007D6B3A">
          <w:rPr>
            <w:rStyle w:val="Hyperlink"/>
            <w:rFonts w:eastAsiaTheme="majorEastAsia"/>
            <w:noProof/>
          </w:rPr>
          <w:t>Figure 1 - General Overview of the Eagna System</w:t>
        </w:r>
        <w:r>
          <w:rPr>
            <w:noProof/>
            <w:webHidden/>
          </w:rPr>
          <w:tab/>
        </w:r>
        <w:r>
          <w:rPr>
            <w:noProof/>
            <w:webHidden/>
          </w:rPr>
          <w:fldChar w:fldCharType="begin"/>
        </w:r>
        <w:r>
          <w:rPr>
            <w:noProof/>
            <w:webHidden/>
          </w:rPr>
          <w:instrText xml:space="preserve"> PAGEREF _Toc214723083 \h </w:instrText>
        </w:r>
        <w:r>
          <w:rPr>
            <w:noProof/>
            <w:webHidden/>
          </w:rPr>
        </w:r>
        <w:r>
          <w:rPr>
            <w:noProof/>
            <w:webHidden/>
          </w:rPr>
          <w:fldChar w:fldCharType="separate"/>
        </w:r>
        <w:r>
          <w:rPr>
            <w:noProof/>
            <w:webHidden/>
          </w:rPr>
          <w:t>2</w:t>
        </w:r>
        <w:r>
          <w:rPr>
            <w:noProof/>
            <w:webHidden/>
          </w:rPr>
          <w:fldChar w:fldCharType="end"/>
        </w:r>
      </w:hyperlink>
    </w:p>
    <w:p w14:paraId="0E88331C" w14:textId="70A0840B"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84" w:history="1">
        <w:r w:rsidRPr="007D6B3A">
          <w:rPr>
            <w:rStyle w:val="Hyperlink"/>
            <w:rFonts w:eastAsiaTheme="majorEastAsia"/>
            <w:noProof/>
          </w:rPr>
          <w:t>Figure 2 - Student Feedback Questionnaire - Which Virtual Learning Environment(s) have you used before?</w:t>
        </w:r>
        <w:r>
          <w:rPr>
            <w:noProof/>
            <w:webHidden/>
          </w:rPr>
          <w:tab/>
        </w:r>
        <w:r>
          <w:rPr>
            <w:noProof/>
            <w:webHidden/>
          </w:rPr>
          <w:fldChar w:fldCharType="begin"/>
        </w:r>
        <w:r>
          <w:rPr>
            <w:noProof/>
            <w:webHidden/>
          </w:rPr>
          <w:instrText xml:space="preserve"> PAGEREF _Toc214723084 \h </w:instrText>
        </w:r>
        <w:r>
          <w:rPr>
            <w:noProof/>
            <w:webHidden/>
          </w:rPr>
        </w:r>
        <w:r>
          <w:rPr>
            <w:noProof/>
            <w:webHidden/>
          </w:rPr>
          <w:fldChar w:fldCharType="separate"/>
        </w:r>
        <w:r>
          <w:rPr>
            <w:noProof/>
            <w:webHidden/>
          </w:rPr>
          <w:t>34</w:t>
        </w:r>
        <w:r>
          <w:rPr>
            <w:noProof/>
            <w:webHidden/>
          </w:rPr>
          <w:fldChar w:fldCharType="end"/>
        </w:r>
      </w:hyperlink>
    </w:p>
    <w:p w14:paraId="1A1D7305" w14:textId="04646C49"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85" w:history="1">
        <w:r w:rsidRPr="007D6B3A">
          <w:rPr>
            <w:rStyle w:val="Hyperlink"/>
            <w:rFonts w:eastAsiaTheme="majorEastAsia"/>
            <w:noProof/>
          </w:rPr>
          <w:t>Figure 3 - Student Feedback Questionnaire - General Experience Rating</w:t>
        </w:r>
        <w:r>
          <w:rPr>
            <w:noProof/>
            <w:webHidden/>
          </w:rPr>
          <w:tab/>
        </w:r>
        <w:r>
          <w:rPr>
            <w:noProof/>
            <w:webHidden/>
          </w:rPr>
          <w:fldChar w:fldCharType="begin"/>
        </w:r>
        <w:r>
          <w:rPr>
            <w:noProof/>
            <w:webHidden/>
          </w:rPr>
          <w:instrText xml:space="preserve"> PAGEREF _Toc214723085 \h </w:instrText>
        </w:r>
        <w:r>
          <w:rPr>
            <w:noProof/>
            <w:webHidden/>
          </w:rPr>
        </w:r>
        <w:r>
          <w:rPr>
            <w:noProof/>
            <w:webHidden/>
          </w:rPr>
          <w:fldChar w:fldCharType="separate"/>
        </w:r>
        <w:r>
          <w:rPr>
            <w:noProof/>
            <w:webHidden/>
          </w:rPr>
          <w:t>35</w:t>
        </w:r>
        <w:r>
          <w:rPr>
            <w:noProof/>
            <w:webHidden/>
          </w:rPr>
          <w:fldChar w:fldCharType="end"/>
        </w:r>
      </w:hyperlink>
    </w:p>
    <w:p w14:paraId="76D242FB" w14:textId="1F53AE07"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86" w:history="1">
        <w:r w:rsidRPr="007D6B3A">
          <w:rPr>
            <w:rStyle w:val="Hyperlink"/>
            <w:rFonts w:eastAsiaTheme="majorEastAsia"/>
            <w:noProof/>
          </w:rPr>
          <w:t>Figure 4 - Student Feedback Questionnaire - Easiest Feature Word Cloud</w:t>
        </w:r>
        <w:r>
          <w:rPr>
            <w:noProof/>
            <w:webHidden/>
          </w:rPr>
          <w:tab/>
        </w:r>
        <w:r>
          <w:rPr>
            <w:noProof/>
            <w:webHidden/>
          </w:rPr>
          <w:fldChar w:fldCharType="begin"/>
        </w:r>
        <w:r>
          <w:rPr>
            <w:noProof/>
            <w:webHidden/>
          </w:rPr>
          <w:instrText xml:space="preserve"> PAGEREF _Toc214723086 \h </w:instrText>
        </w:r>
        <w:r>
          <w:rPr>
            <w:noProof/>
            <w:webHidden/>
          </w:rPr>
        </w:r>
        <w:r>
          <w:rPr>
            <w:noProof/>
            <w:webHidden/>
          </w:rPr>
          <w:fldChar w:fldCharType="separate"/>
        </w:r>
        <w:r>
          <w:rPr>
            <w:noProof/>
            <w:webHidden/>
          </w:rPr>
          <w:t>35</w:t>
        </w:r>
        <w:r>
          <w:rPr>
            <w:noProof/>
            <w:webHidden/>
          </w:rPr>
          <w:fldChar w:fldCharType="end"/>
        </w:r>
      </w:hyperlink>
    </w:p>
    <w:p w14:paraId="7B6091EA" w14:textId="2D1D3F53"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87" w:history="1">
        <w:r w:rsidRPr="007D6B3A">
          <w:rPr>
            <w:rStyle w:val="Hyperlink"/>
            <w:rFonts w:eastAsiaTheme="majorEastAsia"/>
            <w:noProof/>
          </w:rPr>
          <w:t>Figure 5 - Student Feedback Questionnaire - Easiest Feature Feedback I</w:t>
        </w:r>
        <w:r>
          <w:rPr>
            <w:noProof/>
            <w:webHidden/>
          </w:rPr>
          <w:tab/>
        </w:r>
        <w:r>
          <w:rPr>
            <w:noProof/>
            <w:webHidden/>
          </w:rPr>
          <w:fldChar w:fldCharType="begin"/>
        </w:r>
        <w:r>
          <w:rPr>
            <w:noProof/>
            <w:webHidden/>
          </w:rPr>
          <w:instrText xml:space="preserve"> PAGEREF _Toc214723087 \h </w:instrText>
        </w:r>
        <w:r>
          <w:rPr>
            <w:noProof/>
            <w:webHidden/>
          </w:rPr>
        </w:r>
        <w:r>
          <w:rPr>
            <w:noProof/>
            <w:webHidden/>
          </w:rPr>
          <w:fldChar w:fldCharType="separate"/>
        </w:r>
        <w:r>
          <w:rPr>
            <w:noProof/>
            <w:webHidden/>
          </w:rPr>
          <w:t>35</w:t>
        </w:r>
        <w:r>
          <w:rPr>
            <w:noProof/>
            <w:webHidden/>
          </w:rPr>
          <w:fldChar w:fldCharType="end"/>
        </w:r>
      </w:hyperlink>
    </w:p>
    <w:p w14:paraId="42CAAC3A" w14:textId="362B1B0B"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88" w:history="1">
        <w:r w:rsidRPr="007D6B3A">
          <w:rPr>
            <w:rStyle w:val="Hyperlink"/>
            <w:rFonts w:eastAsiaTheme="majorEastAsia"/>
            <w:noProof/>
          </w:rPr>
          <w:t>Figure 6 - Student Feedback Questionnaire - Easiest Feature Feedback II</w:t>
        </w:r>
        <w:r>
          <w:rPr>
            <w:noProof/>
            <w:webHidden/>
          </w:rPr>
          <w:tab/>
        </w:r>
        <w:r>
          <w:rPr>
            <w:noProof/>
            <w:webHidden/>
          </w:rPr>
          <w:fldChar w:fldCharType="begin"/>
        </w:r>
        <w:r>
          <w:rPr>
            <w:noProof/>
            <w:webHidden/>
          </w:rPr>
          <w:instrText xml:space="preserve"> PAGEREF _Toc214723088 \h </w:instrText>
        </w:r>
        <w:r>
          <w:rPr>
            <w:noProof/>
            <w:webHidden/>
          </w:rPr>
        </w:r>
        <w:r>
          <w:rPr>
            <w:noProof/>
            <w:webHidden/>
          </w:rPr>
          <w:fldChar w:fldCharType="separate"/>
        </w:r>
        <w:r>
          <w:rPr>
            <w:noProof/>
            <w:webHidden/>
          </w:rPr>
          <w:t>36</w:t>
        </w:r>
        <w:r>
          <w:rPr>
            <w:noProof/>
            <w:webHidden/>
          </w:rPr>
          <w:fldChar w:fldCharType="end"/>
        </w:r>
      </w:hyperlink>
    </w:p>
    <w:p w14:paraId="743E0E66" w14:textId="16FB0EF1"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89" w:history="1">
        <w:r w:rsidRPr="007D6B3A">
          <w:rPr>
            <w:rStyle w:val="Hyperlink"/>
            <w:rFonts w:eastAsiaTheme="majorEastAsia"/>
            <w:noProof/>
          </w:rPr>
          <w:t>Figure 7 - Student Feedback Questionnaire - Easiest Feature Feedback III</w:t>
        </w:r>
        <w:r>
          <w:rPr>
            <w:noProof/>
            <w:webHidden/>
          </w:rPr>
          <w:tab/>
        </w:r>
        <w:r>
          <w:rPr>
            <w:noProof/>
            <w:webHidden/>
          </w:rPr>
          <w:fldChar w:fldCharType="begin"/>
        </w:r>
        <w:r>
          <w:rPr>
            <w:noProof/>
            <w:webHidden/>
          </w:rPr>
          <w:instrText xml:space="preserve"> PAGEREF _Toc214723089 \h </w:instrText>
        </w:r>
        <w:r>
          <w:rPr>
            <w:noProof/>
            <w:webHidden/>
          </w:rPr>
        </w:r>
        <w:r>
          <w:rPr>
            <w:noProof/>
            <w:webHidden/>
          </w:rPr>
          <w:fldChar w:fldCharType="separate"/>
        </w:r>
        <w:r>
          <w:rPr>
            <w:noProof/>
            <w:webHidden/>
          </w:rPr>
          <w:t>36</w:t>
        </w:r>
        <w:r>
          <w:rPr>
            <w:noProof/>
            <w:webHidden/>
          </w:rPr>
          <w:fldChar w:fldCharType="end"/>
        </w:r>
      </w:hyperlink>
    </w:p>
    <w:p w14:paraId="0BBB5D63" w14:textId="12EA5635"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0" w:history="1">
        <w:r w:rsidRPr="007D6B3A">
          <w:rPr>
            <w:rStyle w:val="Hyperlink"/>
            <w:rFonts w:eastAsiaTheme="majorEastAsia"/>
            <w:noProof/>
          </w:rPr>
          <w:t>Figure 8 - Student Feedback Questionnaire - Hardest Feature Word Cloud</w:t>
        </w:r>
        <w:r>
          <w:rPr>
            <w:noProof/>
            <w:webHidden/>
          </w:rPr>
          <w:tab/>
        </w:r>
        <w:r>
          <w:rPr>
            <w:noProof/>
            <w:webHidden/>
          </w:rPr>
          <w:fldChar w:fldCharType="begin"/>
        </w:r>
        <w:r>
          <w:rPr>
            <w:noProof/>
            <w:webHidden/>
          </w:rPr>
          <w:instrText xml:space="preserve"> PAGEREF _Toc214723090 \h </w:instrText>
        </w:r>
        <w:r>
          <w:rPr>
            <w:noProof/>
            <w:webHidden/>
          </w:rPr>
        </w:r>
        <w:r>
          <w:rPr>
            <w:noProof/>
            <w:webHidden/>
          </w:rPr>
          <w:fldChar w:fldCharType="separate"/>
        </w:r>
        <w:r>
          <w:rPr>
            <w:noProof/>
            <w:webHidden/>
          </w:rPr>
          <w:t>36</w:t>
        </w:r>
        <w:r>
          <w:rPr>
            <w:noProof/>
            <w:webHidden/>
          </w:rPr>
          <w:fldChar w:fldCharType="end"/>
        </w:r>
      </w:hyperlink>
    </w:p>
    <w:p w14:paraId="2DFA5C08" w14:textId="089E448C"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1" w:history="1">
        <w:r w:rsidRPr="007D6B3A">
          <w:rPr>
            <w:rStyle w:val="Hyperlink"/>
            <w:rFonts w:eastAsiaTheme="majorEastAsia"/>
            <w:noProof/>
          </w:rPr>
          <w:t>Figure 9 - Student Feedback Questionnaire - Hardest Feature Feedback I</w:t>
        </w:r>
        <w:r>
          <w:rPr>
            <w:noProof/>
            <w:webHidden/>
          </w:rPr>
          <w:tab/>
        </w:r>
        <w:r>
          <w:rPr>
            <w:noProof/>
            <w:webHidden/>
          </w:rPr>
          <w:fldChar w:fldCharType="begin"/>
        </w:r>
        <w:r>
          <w:rPr>
            <w:noProof/>
            <w:webHidden/>
          </w:rPr>
          <w:instrText xml:space="preserve"> PAGEREF _Toc214723091 \h </w:instrText>
        </w:r>
        <w:r>
          <w:rPr>
            <w:noProof/>
            <w:webHidden/>
          </w:rPr>
        </w:r>
        <w:r>
          <w:rPr>
            <w:noProof/>
            <w:webHidden/>
          </w:rPr>
          <w:fldChar w:fldCharType="separate"/>
        </w:r>
        <w:r>
          <w:rPr>
            <w:noProof/>
            <w:webHidden/>
          </w:rPr>
          <w:t>36</w:t>
        </w:r>
        <w:r>
          <w:rPr>
            <w:noProof/>
            <w:webHidden/>
          </w:rPr>
          <w:fldChar w:fldCharType="end"/>
        </w:r>
      </w:hyperlink>
    </w:p>
    <w:p w14:paraId="78A97A2A" w14:textId="4F6D65BB"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2" w:history="1">
        <w:r w:rsidRPr="007D6B3A">
          <w:rPr>
            <w:rStyle w:val="Hyperlink"/>
            <w:rFonts w:eastAsiaTheme="majorEastAsia"/>
            <w:noProof/>
          </w:rPr>
          <w:t>Figure 10 - Student Feedback Questionnaire - Hardest Feature Feedback II</w:t>
        </w:r>
        <w:r>
          <w:rPr>
            <w:noProof/>
            <w:webHidden/>
          </w:rPr>
          <w:tab/>
        </w:r>
        <w:r>
          <w:rPr>
            <w:noProof/>
            <w:webHidden/>
          </w:rPr>
          <w:fldChar w:fldCharType="begin"/>
        </w:r>
        <w:r>
          <w:rPr>
            <w:noProof/>
            <w:webHidden/>
          </w:rPr>
          <w:instrText xml:space="preserve"> PAGEREF _Toc214723092 \h </w:instrText>
        </w:r>
        <w:r>
          <w:rPr>
            <w:noProof/>
            <w:webHidden/>
          </w:rPr>
        </w:r>
        <w:r>
          <w:rPr>
            <w:noProof/>
            <w:webHidden/>
          </w:rPr>
          <w:fldChar w:fldCharType="separate"/>
        </w:r>
        <w:r>
          <w:rPr>
            <w:noProof/>
            <w:webHidden/>
          </w:rPr>
          <w:t>36</w:t>
        </w:r>
        <w:r>
          <w:rPr>
            <w:noProof/>
            <w:webHidden/>
          </w:rPr>
          <w:fldChar w:fldCharType="end"/>
        </w:r>
      </w:hyperlink>
    </w:p>
    <w:p w14:paraId="18C0A69B" w14:textId="07A695AE"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3" w:history="1">
        <w:r w:rsidRPr="007D6B3A">
          <w:rPr>
            <w:rStyle w:val="Hyperlink"/>
            <w:rFonts w:eastAsiaTheme="majorEastAsia"/>
            <w:noProof/>
          </w:rPr>
          <w:t>Figure 11 - Student Feedback Questionnaire - Hardest Feature Feedback III</w:t>
        </w:r>
        <w:r>
          <w:rPr>
            <w:noProof/>
            <w:webHidden/>
          </w:rPr>
          <w:tab/>
        </w:r>
        <w:r>
          <w:rPr>
            <w:noProof/>
            <w:webHidden/>
          </w:rPr>
          <w:fldChar w:fldCharType="begin"/>
        </w:r>
        <w:r>
          <w:rPr>
            <w:noProof/>
            <w:webHidden/>
          </w:rPr>
          <w:instrText xml:space="preserve"> PAGEREF _Toc214723093 \h </w:instrText>
        </w:r>
        <w:r>
          <w:rPr>
            <w:noProof/>
            <w:webHidden/>
          </w:rPr>
        </w:r>
        <w:r>
          <w:rPr>
            <w:noProof/>
            <w:webHidden/>
          </w:rPr>
          <w:fldChar w:fldCharType="separate"/>
        </w:r>
        <w:r>
          <w:rPr>
            <w:noProof/>
            <w:webHidden/>
          </w:rPr>
          <w:t>36</w:t>
        </w:r>
        <w:r>
          <w:rPr>
            <w:noProof/>
            <w:webHidden/>
          </w:rPr>
          <w:fldChar w:fldCharType="end"/>
        </w:r>
      </w:hyperlink>
    </w:p>
    <w:p w14:paraId="31C439D6" w14:textId="6316B4FA"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4" w:history="1">
        <w:r w:rsidRPr="007D6B3A">
          <w:rPr>
            <w:rStyle w:val="Hyperlink"/>
            <w:rFonts w:eastAsiaTheme="majorEastAsia"/>
            <w:noProof/>
          </w:rPr>
          <w:t>Figure 12 - Student Feedback Questionnaire - Hardest Feature Feedback IV</w:t>
        </w:r>
        <w:r>
          <w:rPr>
            <w:noProof/>
            <w:webHidden/>
          </w:rPr>
          <w:tab/>
        </w:r>
        <w:r>
          <w:rPr>
            <w:noProof/>
            <w:webHidden/>
          </w:rPr>
          <w:fldChar w:fldCharType="begin"/>
        </w:r>
        <w:r>
          <w:rPr>
            <w:noProof/>
            <w:webHidden/>
          </w:rPr>
          <w:instrText xml:space="preserve"> PAGEREF _Toc214723094 \h </w:instrText>
        </w:r>
        <w:r>
          <w:rPr>
            <w:noProof/>
            <w:webHidden/>
          </w:rPr>
        </w:r>
        <w:r>
          <w:rPr>
            <w:noProof/>
            <w:webHidden/>
          </w:rPr>
          <w:fldChar w:fldCharType="separate"/>
        </w:r>
        <w:r>
          <w:rPr>
            <w:noProof/>
            <w:webHidden/>
          </w:rPr>
          <w:t>37</w:t>
        </w:r>
        <w:r>
          <w:rPr>
            <w:noProof/>
            <w:webHidden/>
          </w:rPr>
          <w:fldChar w:fldCharType="end"/>
        </w:r>
      </w:hyperlink>
    </w:p>
    <w:p w14:paraId="4FEBA30E" w14:textId="53C1BE00"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5" w:history="1">
        <w:r w:rsidRPr="007D6B3A">
          <w:rPr>
            <w:rStyle w:val="Hyperlink"/>
            <w:rFonts w:eastAsiaTheme="majorEastAsia"/>
            <w:noProof/>
          </w:rPr>
          <w:t>Figure 13 - Student Feedback Questionnaire - Hardest Feature Feedback V</w:t>
        </w:r>
        <w:r>
          <w:rPr>
            <w:noProof/>
            <w:webHidden/>
          </w:rPr>
          <w:tab/>
        </w:r>
        <w:r>
          <w:rPr>
            <w:noProof/>
            <w:webHidden/>
          </w:rPr>
          <w:fldChar w:fldCharType="begin"/>
        </w:r>
        <w:r>
          <w:rPr>
            <w:noProof/>
            <w:webHidden/>
          </w:rPr>
          <w:instrText xml:space="preserve"> PAGEREF _Toc214723095 \h </w:instrText>
        </w:r>
        <w:r>
          <w:rPr>
            <w:noProof/>
            <w:webHidden/>
          </w:rPr>
        </w:r>
        <w:r>
          <w:rPr>
            <w:noProof/>
            <w:webHidden/>
          </w:rPr>
          <w:fldChar w:fldCharType="separate"/>
        </w:r>
        <w:r>
          <w:rPr>
            <w:noProof/>
            <w:webHidden/>
          </w:rPr>
          <w:t>37</w:t>
        </w:r>
        <w:r>
          <w:rPr>
            <w:noProof/>
            <w:webHidden/>
          </w:rPr>
          <w:fldChar w:fldCharType="end"/>
        </w:r>
      </w:hyperlink>
    </w:p>
    <w:p w14:paraId="1DDB2189" w14:textId="66B3FE4A"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6" w:history="1">
        <w:r w:rsidRPr="007D6B3A">
          <w:rPr>
            <w:rStyle w:val="Hyperlink"/>
            <w:rFonts w:eastAsiaTheme="majorEastAsia"/>
            <w:noProof/>
          </w:rPr>
          <w:t>Figure 14 - Student Feedback Questionnaire - Easiest Feature Feedback IV</w:t>
        </w:r>
        <w:r>
          <w:rPr>
            <w:noProof/>
            <w:webHidden/>
          </w:rPr>
          <w:tab/>
        </w:r>
        <w:r>
          <w:rPr>
            <w:noProof/>
            <w:webHidden/>
          </w:rPr>
          <w:fldChar w:fldCharType="begin"/>
        </w:r>
        <w:r>
          <w:rPr>
            <w:noProof/>
            <w:webHidden/>
          </w:rPr>
          <w:instrText xml:space="preserve"> PAGEREF _Toc214723096 \h </w:instrText>
        </w:r>
        <w:r>
          <w:rPr>
            <w:noProof/>
            <w:webHidden/>
          </w:rPr>
        </w:r>
        <w:r>
          <w:rPr>
            <w:noProof/>
            <w:webHidden/>
          </w:rPr>
          <w:fldChar w:fldCharType="separate"/>
        </w:r>
        <w:r>
          <w:rPr>
            <w:noProof/>
            <w:webHidden/>
          </w:rPr>
          <w:t>37</w:t>
        </w:r>
        <w:r>
          <w:rPr>
            <w:noProof/>
            <w:webHidden/>
          </w:rPr>
          <w:fldChar w:fldCharType="end"/>
        </w:r>
      </w:hyperlink>
    </w:p>
    <w:p w14:paraId="7AA24940" w14:textId="0DD3A983"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7" w:history="1">
        <w:r w:rsidRPr="007D6B3A">
          <w:rPr>
            <w:rStyle w:val="Hyperlink"/>
            <w:rFonts w:eastAsiaTheme="majorEastAsia"/>
            <w:noProof/>
          </w:rPr>
          <w:t>Figure 15 - Student Feedback Questionnaire - Easiest Feature Feedback V</w:t>
        </w:r>
        <w:r>
          <w:rPr>
            <w:noProof/>
            <w:webHidden/>
          </w:rPr>
          <w:tab/>
        </w:r>
        <w:r>
          <w:rPr>
            <w:noProof/>
            <w:webHidden/>
          </w:rPr>
          <w:fldChar w:fldCharType="begin"/>
        </w:r>
        <w:r>
          <w:rPr>
            <w:noProof/>
            <w:webHidden/>
          </w:rPr>
          <w:instrText xml:space="preserve"> PAGEREF _Toc214723097 \h </w:instrText>
        </w:r>
        <w:r>
          <w:rPr>
            <w:noProof/>
            <w:webHidden/>
          </w:rPr>
        </w:r>
        <w:r>
          <w:rPr>
            <w:noProof/>
            <w:webHidden/>
          </w:rPr>
          <w:fldChar w:fldCharType="separate"/>
        </w:r>
        <w:r>
          <w:rPr>
            <w:noProof/>
            <w:webHidden/>
          </w:rPr>
          <w:t>37</w:t>
        </w:r>
        <w:r>
          <w:rPr>
            <w:noProof/>
            <w:webHidden/>
          </w:rPr>
          <w:fldChar w:fldCharType="end"/>
        </w:r>
      </w:hyperlink>
    </w:p>
    <w:p w14:paraId="3EE11D34" w14:textId="7A665891"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8" w:history="1">
        <w:r w:rsidRPr="007D6B3A">
          <w:rPr>
            <w:rStyle w:val="Hyperlink"/>
            <w:rFonts w:eastAsiaTheme="majorEastAsia"/>
            <w:noProof/>
          </w:rPr>
          <w:t>Figure 16 - Student Feedback Questionnaire - Easiest Feature Feedback VI</w:t>
        </w:r>
        <w:r>
          <w:rPr>
            <w:noProof/>
            <w:webHidden/>
          </w:rPr>
          <w:tab/>
        </w:r>
        <w:r>
          <w:rPr>
            <w:noProof/>
            <w:webHidden/>
          </w:rPr>
          <w:fldChar w:fldCharType="begin"/>
        </w:r>
        <w:r>
          <w:rPr>
            <w:noProof/>
            <w:webHidden/>
          </w:rPr>
          <w:instrText xml:space="preserve"> PAGEREF _Toc214723098 \h </w:instrText>
        </w:r>
        <w:r>
          <w:rPr>
            <w:noProof/>
            <w:webHidden/>
          </w:rPr>
        </w:r>
        <w:r>
          <w:rPr>
            <w:noProof/>
            <w:webHidden/>
          </w:rPr>
          <w:fldChar w:fldCharType="separate"/>
        </w:r>
        <w:r>
          <w:rPr>
            <w:noProof/>
            <w:webHidden/>
          </w:rPr>
          <w:t>37</w:t>
        </w:r>
        <w:r>
          <w:rPr>
            <w:noProof/>
            <w:webHidden/>
          </w:rPr>
          <w:fldChar w:fldCharType="end"/>
        </w:r>
      </w:hyperlink>
    </w:p>
    <w:p w14:paraId="5D2A1E98" w14:textId="6DBB8A81"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099" w:history="1">
        <w:r w:rsidRPr="007D6B3A">
          <w:rPr>
            <w:rStyle w:val="Hyperlink"/>
            <w:rFonts w:eastAsiaTheme="majorEastAsia"/>
            <w:noProof/>
          </w:rPr>
          <w:t>Figure 17 - Student Feedback Questionnaire - Hardest Feature Feedback VI</w:t>
        </w:r>
        <w:r>
          <w:rPr>
            <w:noProof/>
            <w:webHidden/>
          </w:rPr>
          <w:tab/>
        </w:r>
        <w:r>
          <w:rPr>
            <w:noProof/>
            <w:webHidden/>
          </w:rPr>
          <w:fldChar w:fldCharType="begin"/>
        </w:r>
        <w:r>
          <w:rPr>
            <w:noProof/>
            <w:webHidden/>
          </w:rPr>
          <w:instrText xml:space="preserve"> PAGEREF _Toc214723099 \h </w:instrText>
        </w:r>
        <w:r>
          <w:rPr>
            <w:noProof/>
            <w:webHidden/>
          </w:rPr>
        </w:r>
        <w:r>
          <w:rPr>
            <w:noProof/>
            <w:webHidden/>
          </w:rPr>
          <w:fldChar w:fldCharType="separate"/>
        </w:r>
        <w:r>
          <w:rPr>
            <w:noProof/>
            <w:webHidden/>
          </w:rPr>
          <w:t>38</w:t>
        </w:r>
        <w:r>
          <w:rPr>
            <w:noProof/>
            <w:webHidden/>
          </w:rPr>
          <w:fldChar w:fldCharType="end"/>
        </w:r>
      </w:hyperlink>
    </w:p>
    <w:p w14:paraId="33E48ABB" w14:textId="517A27CB"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0" w:history="1">
        <w:r w:rsidRPr="007D6B3A">
          <w:rPr>
            <w:rStyle w:val="Hyperlink"/>
            <w:rFonts w:eastAsiaTheme="majorEastAsia"/>
            <w:noProof/>
          </w:rPr>
          <w:t>Figure 18 - Student Feedback Questionnaire - Hardest Feature Feedback VII</w:t>
        </w:r>
        <w:r>
          <w:rPr>
            <w:noProof/>
            <w:webHidden/>
          </w:rPr>
          <w:tab/>
        </w:r>
        <w:r>
          <w:rPr>
            <w:noProof/>
            <w:webHidden/>
          </w:rPr>
          <w:fldChar w:fldCharType="begin"/>
        </w:r>
        <w:r>
          <w:rPr>
            <w:noProof/>
            <w:webHidden/>
          </w:rPr>
          <w:instrText xml:space="preserve"> PAGEREF _Toc214723100 \h </w:instrText>
        </w:r>
        <w:r>
          <w:rPr>
            <w:noProof/>
            <w:webHidden/>
          </w:rPr>
        </w:r>
        <w:r>
          <w:rPr>
            <w:noProof/>
            <w:webHidden/>
          </w:rPr>
          <w:fldChar w:fldCharType="separate"/>
        </w:r>
        <w:r>
          <w:rPr>
            <w:noProof/>
            <w:webHidden/>
          </w:rPr>
          <w:t>38</w:t>
        </w:r>
        <w:r>
          <w:rPr>
            <w:noProof/>
            <w:webHidden/>
          </w:rPr>
          <w:fldChar w:fldCharType="end"/>
        </w:r>
      </w:hyperlink>
    </w:p>
    <w:p w14:paraId="61AAF5C8" w14:textId="26B31D54"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1" w:history="1">
        <w:r w:rsidRPr="007D6B3A">
          <w:rPr>
            <w:rStyle w:val="Hyperlink"/>
            <w:rFonts w:eastAsiaTheme="majorEastAsia"/>
            <w:noProof/>
          </w:rPr>
          <w:t>Figure 19 - Student Feedback Questionnaire - Hardest Feature Feedback VIII</w:t>
        </w:r>
        <w:r>
          <w:rPr>
            <w:noProof/>
            <w:webHidden/>
          </w:rPr>
          <w:tab/>
        </w:r>
        <w:r>
          <w:rPr>
            <w:noProof/>
            <w:webHidden/>
          </w:rPr>
          <w:fldChar w:fldCharType="begin"/>
        </w:r>
        <w:r>
          <w:rPr>
            <w:noProof/>
            <w:webHidden/>
          </w:rPr>
          <w:instrText xml:space="preserve"> PAGEREF _Toc214723101 \h </w:instrText>
        </w:r>
        <w:r>
          <w:rPr>
            <w:noProof/>
            <w:webHidden/>
          </w:rPr>
        </w:r>
        <w:r>
          <w:rPr>
            <w:noProof/>
            <w:webHidden/>
          </w:rPr>
          <w:fldChar w:fldCharType="separate"/>
        </w:r>
        <w:r>
          <w:rPr>
            <w:noProof/>
            <w:webHidden/>
          </w:rPr>
          <w:t>38</w:t>
        </w:r>
        <w:r>
          <w:rPr>
            <w:noProof/>
            <w:webHidden/>
          </w:rPr>
          <w:fldChar w:fldCharType="end"/>
        </w:r>
      </w:hyperlink>
    </w:p>
    <w:p w14:paraId="76A3EF4A" w14:textId="7BC0CCB4"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2" w:history="1">
        <w:r w:rsidRPr="007D6B3A">
          <w:rPr>
            <w:rStyle w:val="Hyperlink"/>
            <w:rFonts w:eastAsiaTheme="majorEastAsia"/>
            <w:noProof/>
          </w:rPr>
          <w:t>Figure 20 - Student Feedback Questionnaire - Hardest Feature Feedback IX</w:t>
        </w:r>
        <w:r>
          <w:rPr>
            <w:noProof/>
            <w:webHidden/>
          </w:rPr>
          <w:tab/>
        </w:r>
        <w:r>
          <w:rPr>
            <w:noProof/>
            <w:webHidden/>
          </w:rPr>
          <w:fldChar w:fldCharType="begin"/>
        </w:r>
        <w:r>
          <w:rPr>
            <w:noProof/>
            <w:webHidden/>
          </w:rPr>
          <w:instrText xml:space="preserve"> PAGEREF _Toc214723102 \h </w:instrText>
        </w:r>
        <w:r>
          <w:rPr>
            <w:noProof/>
            <w:webHidden/>
          </w:rPr>
        </w:r>
        <w:r>
          <w:rPr>
            <w:noProof/>
            <w:webHidden/>
          </w:rPr>
          <w:fldChar w:fldCharType="separate"/>
        </w:r>
        <w:r>
          <w:rPr>
            <w:noProof/>
            <w:webHidden/>
          </w:rPr>
          <w:t>38</w:t>
        </w:r>
        <w:r>
          <w:rPr>
            <w:noProof/>
            <w:webHidden/>
          </w:rPr>
          <w:fldChar w:fldCharType="end"/>
        </w:r>
      </w:hyperlink>
    </w:p>
    <w:p w14:paraId="0A1FF0D5" w14:textId="197EFDDE"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3" w:history="1">
        <w:r w:rsidRPr="007D6B3A">
          <w:rPr>
            <w:rStyle w:val="Hyperlink"/>
            <w:rFonts w:eastAsiaTheme="majorEastAsia"/>
            <w:noProof/>
          </w:rPr>
          <w:t>Figure 21 - Student Feedback Questionnaire - Hardest Feature Feedback X</w:t>
        </w:r>
        <w:r>
          <w:rPr>
            <w:noProof/>
            <w:webHidden/>
          </w:rPr>
          <w:tab/>
        </w:r>
        <w:r>
          <w:rPr>
            <w:noProof/>
            <w:webHidden/>
          </w:rPr>
          <w:fldChar w:fldCharType="begin"/>
        </w:r>
        <w:r>
          <w:rPr>
            <w:noProof/>
            <w:webHidden/>
          </w:rPr>
          <w:instrText xml:space="preserve"> PAGEREF _Toc214723103 \h </w:instrText>
        </w:r>
        <w:r>
          <w:rPr>
            <w:noProof/>
            <w:webHidden/>
          </w:rPr>
        </w:r>
        <w:r>
          <w:rPr>
            <w:noProof/>
            <w:webHidden/>
          </w:rPr>
          <w:fldChar w:fldCharType="separate"/>
        </w:r>
        <w:r>
          <w:rPr>
            <w:noProof/>
            <w:webHidden/>
          </w:rPr>
          <w:t>38</w:t>
        </w:r>
        <w:r>
          <w:rPr>
            <w:noProof/>
            <w:webHidden/>
          </w:rPr>
          <w:fldChar w:fldCharType="end"/>
        </w:r>
      </w:hyperlink>
    </w:p>
    <w:p w14:paraId="0666D41A" w14:textId="56B0732F"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4" w:history="1">
        <w:r w:rsidRPr="007D6B3A">
          <w:rPr>
            <w:rStyle w:val="Hyperlink"/>
            <w:rFonts w:eastAsiaTheme="majorEastAsia"/>
            <w:noProof/>
          </w:rPr>
          <w:t>Figure 22 - Student Feedback Questionnaire - Hardest Feature Feedback XI</w:t>
        </w:r>
        <w:r>
          <w:rPr>
            <w:noProof/>
            <w:webHidden/>
          </w:rPr>
          <w:tab/>
        </w:r>
        <w:r>
          <w:rPr>
            <w:noProof/>
            <w:webHidden/>
          </w:rPr>
          <w:fldChar w:fldCharType="begin"/>
        </w:r>
        <w:r>
          <w:rPr>
            <w:noProof/>
            <w:webHidden/>
          </w:rPr>
          <w:instrText xml:space="preserve"> PAGEREF _Toc214723104 \h </w:instrText>
        </w:r>
        <w:r>
          <w:rPr>
            <w:noProof/>
            <w:webHidden/>
          </w:rPr>
        </w:r>
        <w:r>
          <w:rPr>
            <w:noProof/>
            <w:webHidden/>
          </w:rPr>
          <w:fldChar w:fldCharType="separate"/>
        </w:r>
        <w:r>
          <w:rPr>
            <w:noProof/>
            <w:webHidden/>
          </w:rPr>
          <w:t>38</w:t>
        </w:r>
        <w:r>
          <w:rPr>
            <w:noProof/>
            <w:webHidden/>
          </w:rPr>
          <w:fldChar w:fldCharType="end"/>
        </w:r>
      </w:hyperlink>
    </w:p>
    <w:p w14:paraId="31E3B02E" w14:textId="0828DC62"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5" w:history="1">
        <w:r w:rsidRPr="007D6B3A">
          <w:rPr>
            <w:rStyle w:val="Hyperlink"/>
            <w:rFonts w:eastAsiaTheme="majorEastAsia"/>
            <w:noProof/>
          </w:rPr>
          <w:t>Figure 23 - Student Feedback Questionnaire - One Thing To Change Word Cloud</w:t>
        </w:r>
        <w:r>
          <w:rPr>
            <w:noProof/>
            <w:webHidden/>
          </w:rPr>
          <w:tab/>
        </w:r>
        <w:r>
          <w:rPr>
            <w:noProof/>
            <w:webHidden/>
          </w:rPr>
          <w:fldChar w:fldCharType="begin"/>
        </w:r>
        <w:r>
          <w:rPr>
            <w:noProof/>
            <w:webHidden/>
          </w:rPr>
          <w:instrText xml:space="preserve"> PAGEREF _Toc214723105 \h </w:instrText>
        </w:r>
        <w:r>
          <w:rPr>
            <w:noProof/>
            <w:webHidden/>
          </w:rPr>
        </w:r>
        <w:r>
          <w:rPr>
            <w:noProof/>
            <w:webHidden/>
          </w:rPr>
          <w:fldChar w:fldCharType="separate"/>
        </w:r>
        <w:r>
          <w:rPr>
            <w:noProof/>
            <w:webHidden/>
          </w:rPr>
          <w:t>39</w:t>
        </w:r>
        <w:r>
          <w:rPr>
            <w:noProof/>
            <w:webHidden/>
          </w:rPr>
          <w:fldChar w:fldCharType="end"/>
        </w:r>
      </w:hyperlink>
    </w:p>
    <w:p w14:paraId="06EA9A2C" w14:textId="38D13F7C"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6" w:history="1">
        <w:r w:rsidRPr="007D6B3A">
          <w:rPr>
            <w:rStyle w:val="Hyperlink"/>
            <w:rFonts w:eastAsiaTheme="majorEastAsia"/>
            <w:noProof/>
          </w:rPr>
          <w:t>Figure 24 - Student Feedback Questionnaire - Do you identify with any of the following disability categories?</w:t>
        </w:r>
        <w:r>
          <w:rPr>
            <w:noProof/>
            <w:webHidden/>
          </w:rPr>
          <w:tab/>
        </w:r>
        <w:r>
          <w:rPr>
            <w:noProof/>
            <w:webHidden/>
          </w:rPr>
          <w:fldChar w:fldCharType="begin"/>
        </w:r>
        <w:r>
          <w:rPr>
            <w:noProof/>
            <w:webHidden/>
          </w:rPr>
          <w:instrText xml:space="preserve"> PAGEREF _Toc214723106 \h </w:instrText>
        </w:r>
        <w:r>
          <w:rPr>
            <w:noProof/>
            <w:webHidden/>
          </w:rPr>
        </w:r>
        <w:r>
          <w:rPr>
            <w:noProof/>
            <w:webHidden/>
          </w:rPr>
          <w:fldChar w:fldCharType="separate"/>
        </w:r>
        <w:r>
          <w:rPr>
            <w:noProof/>
            <w:webHidden/>
          </w:rPr>
          <w:t>39</w:t>
        </w:r>
        <w:r>
          <w:rPr>
            <w:noProof/>
            <w:webHidden/>
          </w:rPr>
          <w:fldChar w:fldCharType="end"/>
        </w:r>
      </w:hyperlink>
    </w:p>
    <w:p w14:paraId="71294C12" w14:textId="37FAABCD"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7" w:history="1">
        <w:r w:rsidRPr="007D6B3A">
          <w:rPr>
            <w:rStyle w:val="Hyperlink"/>
            <w:rFonts w:eastAsiaTheme="majorEastAsia"/>
            <w:noProof/>
          </w:rPr>
          <w:t>Figure 25 - Student Feedback Questionnaire - Disability Affected Usage Feedback I</w:t>
        </w:r>
        <w:r>
          <w:rPr>
            <w:noProof/>
            <w:webHidden/>
          </w:rPr>
          <w:tab/>
        </w:r>
        <w:r>
          <w:rPr>
            <w:noProof/>
            <w:webHidden/>
          </w:rPr>
          <w:fldChar w:fldCharType="begin"/>
        </w:r>
        <w:r>
          <w:rPr>
            <w:noProof/>
            <w:webHidden/>
          </w:rPr>
          <w:instrText xml:space="preserve"> PAGEREF _Toc214723107 \h </w:instrText>
        </w:r>
        <w:r>
          <w:rPr>
            <w:noProof/>
            <w:webHidden/>
          </w:rPr>
        </w:r>
        <w:r>
          <w:rPr>
            <w:noProof/>
            <w:webHidden/>
          </w:rPr>
          <w:fldChar w:fldCharType="separate"/>
        </w:r>
        <w:r>
          <w:rPr>
            <w:noProof/>
            <w:webHidden/>
          </w:rPr>
          <w:t>40</w:t>
        </w:r>
        <w:r>
          <w:rPr>
            <w:noProof/>
            <w:webHidden/>
          </w:rPr>
          <w:fldChar w:fldCharType="end"/>
        </w:r>
      </w:hyperlink>
    </w:p>
    <w:p w14:paraId="58583052" w14:textId="0BB92F74"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8" w:history="1">
        <w:r w:rsidRPr="007D6B3A">
          <w:rPr>
            <w:rStyle w:val="Hyperlink"/>
            <w:rFonts w:eastAsiaTheme="majorEastAsia"/>
            <w:noProof/>
          </w:rPr>
          <w:t>Figure 26 - Student Feedback Questionnaire - Disability Affected Usage Feedback II</w:t>
        </w:r>
        <w:r>
          <w:rPr>
            <w:noProof/>
            <w:webHidden/>
          </w:rPr>
          <w:tab/>
        </w:r>
        <w:r>
          <w:rPr>
            <w:noProof/>
            <w:webHidden/>
          </w:rPr>
          <w:fldChar w:fldCharType="begin"/>
        </w:r>
        <w:r>
          <w:rPr>
            <w:noProof/>
            <w:webHidden/>
          </w:rPr>
          <w:instrText xml:space="preserve"> PAGEREF _Toc214723108 \h </w:instrText>
        </w:r>
        <w:r>
          <w:rPr>
            <w:noProof/>
            <w:webHidden/>
          </w:rPr>
        </w:r>
        <w:r>
          <w:rPr>
            <w:noProof/>
            <w:webHidden/>
          </w:rPr>
          <w:fldChar w:fldCharType="separate"/>
        </w:r>
        <w:r>
          <w:rPr>
            <w:noProof/>
            <w:webHidden/>
          </w:rPr>
          <w:t>40</w:t>
        </w:r>
        <w:r>
          <w:rPr>
            <w:noProof/>
            <w:webHidden/>
          </w:rPr>
          <w:fldChar w:fldCharType="end"/>
        </w:r>
      </w:hyperlink>
    </w:p>
    <w:p w14:paraId="4A429547" w14:textId="6809F56C"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09" w:history="1">
        <w:r w:rsidRPr="007D6B3A">
          <w:rPr>
            <w:rStyle w:val="Hyperlink"/>
            <w:rFonts w:eastAsiaTheme="majorEastAsia"/>
            <w:noProof/>
          </w:rPr>
          <w:t>Figure 27 - Student Feedback Questionnaire - Disability Affected Usage Feedback III</w:t>
        </w:r>
        <w:r>
          <w:rPr>
            <w:noProof/>
            <w:webHidden/>
          </w:rPr>
          <w:tab/>
        </w:r>
        <w:r>
          <w:rPr>
            <w:noProof/>
            <w:webHidden/>
          </w:rPr>
          <w:fldChar w:fldCharType="begin"/>
        </w:r>
        <w:r>
          <w:rPr>
            <w:noProof/>
            <w:webHidden/>
          </w:rPr>
          <w:instrText xml:space="preserve"> PAGEREF _Toc214723109 \h </w:instrText>
        </w:r>
        <w:r>
          <w:rPr>
            <w:noProof/>
            <w:webHidden/>
          </w:rPr>
        </w:r>
        <w:r>
          <w:rPr>
            <w:noProof/>
            <w:webHidden/>
          </w:rPr>
          <w:fldChar w:fldCharType="separate"/>
        </w:r>
        <w:r>
          <w:rPr>
            <w:noProof/>
            <w:webHidden/>
          </w:rPr>
          <w:t>40</w:t>
        </w:r>
        <w:r>
          <w:rPr>
            <w:noProof/>
            <w:webHidden/>
          </w:rPr>
          <w:fldChar w:fldCharType="end"/>
        </w:r>
      </w:hyperlink>
    </w:p>
    <w:p w14:paraId="77659650" w14:textId="1DE2B02E"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0" w:history="1">
        <w:r w:rsidRPr="007D6B3A">
          <w:rPr>
            <w:rStyle w:val="Hyperlink"/>
            <w:rFonts w:eastAsiaTheme="majorEastAsia"/>
            <w:noProof/>
          </w:rPr>
          <w:t>Figure 28 - Student Feedback Questionnaire - Disability Affected Usage Feedback IV</w:t>
        </w:r>
        <w:r>
          <w:rPr>
            <w:noProof/>
            <w:webHidden/>
          </w:rPr>
          <w:tab/>
        </w:r>
        <w:r>
          <w:rPr>
            <w:noProof/>
            <w:webHidden/>
          </w:rPr>
          <w:fldChar w:fldCharType="begin"/>
        </w:r>
        <w:r>
          <w:rPr>
            <w:noProof/>
            <w:webHidden/>
          </w:rPr>
          <w:instrText xml:space="preserve"> PAGEREF _Toc214723110 \h </w:instrText>
        </w:r>
        <w:r>
          <w:rPr>
            <w:noProof/>
            <w:webHidden/>
          </w:rPr>
        </w:r>
        <w:r>
          <w:rPr>
            <w:noProof/>
            <w:webHidden/>
          </w:rPr>
          <w:fldChar w:fldCharType="separate"/>
        </w:r>
        <w:r>
          <w:rPr>
            <w:noProof/>
            <w:webHidden/>
          </w:rPr>
          <w:t>40</w:t>
        </w:r>
        <w:r>
          <w:rPr>
            <w:noProof/>
            <w:webHidden/>
          </w:rPr>
          <w:fldChar w:fldCharType="end"/>
        </w:r>
      </w:hyperlink>
    </w:p>
    <w:p w14:paraId="0F446CE2" w14:textId="016894AB"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1" w:history="1">
        <w:r w:rsidRPr="007D6B3A">
          <w:rPr>
            <w:rStyle w:val="Hyperlink"/>
            <w:rFonts w:eastAsiaTheme="majorEastAsia"/>
            <w:noProof/>
          </w:rPr>
          <w:t>Figure 29 - Student Feedback Questionnaire - Suggested Missing Feature I</w:t>
        </w:r>
        <w:r>
          <w:rPr>
            <w:noProof/>
            <w:webHidden/>
          </w:rPr>
          <w:tab/>
        </w:r>
        <w:r>
          <w:rPr>
            <w:noProof/>
            <w:webHidden/>
          </w:rPr>
          <w:fldChar w:fldCharType="begin"/>
        </w:r>
        <w:r>
          <w:rPr>
            <w:noProof/>
            <w:webHidden/>
          </w:rPr>
          <w:instrText xml:space="preserve"> PAGEREF _Toc214723111 \h </w:instrText>
        </w:r>
        <w:r>
          <w:rPr>
            <w:noProof/>
            <w:webHidden/>
          </w:rPr>
        </w:r>
        <w:r>
          <w:rPr>
            <w:noProof/>
            <w:webHidden/>
          </w:rPr>
          <w:fldChar w:fldCharType="separate"/>
        </w:r>
        <w:r>
          <w:rPr>
            <w:noProof/>
            <w:webHidden/>
          </w:rPr>
          <w:t>40</w:t>
        </w:r>
        <w:r>
          <w:rPr>
            <w:noProof/>
            <w:webHidden/>
          </w:rPr>
          <w:fldChar w:fldCharType="end"/>
        </w:r>
      </w:hyperlink>
    </w:p>
    <w:p w14:paraId="4F11CA48" w14:textId="636649E7"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2" w:history="1">
        <w:r w:rsidRPr="007D6B3A">
          <w:rPr>
            <w:rStyle w:val="Hyperlink"/>
            <w:rFonts w:eastAsiaTheme="majorEastAsia"/>
            <w:noProof/>
          </w:rPr>
          <w:t>Figure 30 - Student Feedback Questionnaire - Suggested Missing Feature II</w:t>
        </w:r>
        <w:r>
          <w:rPr>
            <w:noProof/>
            <w:webHidden/>
          </w:rPr>
          <w:tab/>
        </w:r>
        <w:r>
          <w:rPr>
            <w:noProof/>
            <w:webHidden/>
          </w:rPr>
          <w:fldChar w:fldCharType="begin"/>
        </w:r>
        <w:r>
          <w:rPr>
            <w:noProof/>
            <w:webHidden/>
          </w:rPr>
          <w:instrText xml:space="preserve"> PAGEREF _Toc214723112 \h </w:instrText>
        </w:r>
        <w:r>
          <w:rPr>
            <w:noProof/>
            <w:webHidden/>
          </w:rPr>
        </w:r>
        <w:r>
          <w:rPr>
            <w:noProof/>
            <w:webHidden/>
          </w:rPr>
          <w:fldChar w:fldCharType="separate"/>
        </w:r>
        <w:r>
          <w:rPr>
            <w:noProof/>
            <w:webHidden/>
          </w:rPr>
          <w:t>40</w:t>
        </w:r>
        <w:r>
          <w:rPr>
            <w:noProof/>
            <w:webHidden/>
          </w:rPr>
          <w:fldChar w:fldCharType="end"/>
        </w:r>
      </w:hyperlink>
    </w:p>
    <w:p w14:paraId="7889FE20" w14:textId="0EEB8D2B"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3" w:history="1">
        <w:r w:rsidRPr="007D6B3A">
          <w:rPr>
            <w:rStyle w:val="Hyperlink"/>
            <w:rFonts w:eastAsiaTheme="majorEastAsia"/>
            <w:noProof/>
          </w:rPr>
          <w:t>Figure 31 - Student Feedback Questionnaire - Suggested Missing Feature III</w:t>
        </w:r>
        <w:r>
          <w:rPr>
            <w:noProof/>
            <w:webHidden/>
          </w:rPr>
          <w:tab/>
        </w:r>
        <w:r>
          <w:rPr>
            <w:noProof/>
            <w:webHidden/>
          </w:rPr>
          <w:fldChar w:fldCharType="begin"/>
        </w:r>
        <w:r>
          <w:rPr>
            <w:noProof/>
            <w:webHidden/>
          </w:rPr>
          <w:instrText xml:space="preserve"> PAGEREF _Toc214723113 \h </w:instrText>
        </w:r>
        <w:r>
          <w:rPr>
            <w:noProof/>
            <w:webHidden/>
          </w:rPr>
        </w:r>
        <w:r>
          <w:rPr>
            <w:noProof/>
            <w:webHidden/>
          </w:rPr>
          <w:fldChar w:fldCharType="separate"/>
        </w:r>
        <w:r>
          <w:rPr>
            <w:noProof/>
            <w:webHidden/>
          </w:rPr>
          <w:t>40</w:t>
        </w:r>
        <w:r>
          <w:rPr>
            <w:noProof/>
            <w:webHidden/>
          </w:rPr>
          <w:fldChar w:fldCharType="end"/>
        </w:r>
      </w:hyperlink>
    </w:p>
    <w:p w14:paraId="60E706E3" w14:textId="1A796C27"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4" w:history="1">
        <w:r w:rsidRPr="007D6B3A">
          <w:rPr>
            <w:rStyle w:val="Hyperlink"/>
            <w:rFonts w:eastAsiaTheme="majorEastAsia"/>
            <w:noProof/>
          </w:rPr>
          <w:t>Figure 32 - Student Feedback Questionnaire - Suggested Missing Feature IV</w:t>
        </w:r>
        <w:r>
          <w:rPr>
            <w:noProof/>
            <w:webHidden/>
          </w:rPr>
          <w:tab/>
        </w:r>
        <w:r>
          <w:rPr>
            <w:noProof/>
            <w:webHidden/>
          </w:rPr>
          <w:fldChar w:fldCharType="begin"/>
        </w:r>
        <w:r>
          <w:rPr>
            <w:noProof/>
            <w:webHidden/>
          </w:rPr>
          <w:instrText xml:space="preserve"> PAGEREF _Toc214723114 \h </w:instrText>
        </w:r>
        <w:r>
          <w:rPr>
            <w:noProof/>
            <w:webHidden/>
          </w:rPr>
        </w:r>
        <w:r>
          <w:rPr>
            <w:noProof/>
            <w:webHidden/>
          </w:rPr>
          <w:fldChar w:fldCharType="separate"/>
        </w:r>
        <w:r>
          <w:rPr>
            <w:noProof/>
            <w:webHidden/>
          </w:rPr>
          <w:t>40</w:t>
        </w:r>
        <w:r>
          <w:rPr>
            <w:noProof/>
            <w:webHidden/>
          </w:rPr>
          <w:fldChar w:fldCharType="end"/>
        </w:r>
      </w:hyperlink>
    </w:p>
    <w:p w14:paraId="1A0016A6" w14:textId="349E4AB7"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5" w:history="1">
        <w:r w:rsidRPr="007D6B3A">
          <w:rPr>
            <w:rStyle w:val="Hyperlink"/>
            <w:rFonts w:eastAsiaTheme="majorEastAsia"/>
            <w:noProof/>
          </w:rPr>
          <w:t>Figure 33 - Student Feedback Questionnaire - Suggested Missing Feature V</w:t>
        </w:r>
        <w:r>
          <w:rPr>
            <w:noProof/>
            <w:webHidden/>
          </w:rPr>
          <w:tab/>
        </w:r>
        <w:r>
          <w:rPr>
            <w:noProof/>
            <w:webHidden/>
          </w:rPr>
          <w:fldChar w:fldCharType="begin"/>
        </w:r>
        <w:r>
          <w:rPr>
            <w:noProof/>
            <w:webHidden/>
          </w:rPr>
          <w:instrText xml:space="preserve"> PAGEREF _Toc214723115 \h </w:instrText>
        </w:r>
        <w:r>
          <w:rPr>
            <w:noProof/>
            <w:webHidden/>
          </w:rPr>
        </w:r>
        <w:r>
          <w:rPr>
            <w:noProof/>
            <w:webHidden/>
          </w:rPr>
          <w:fldChar w:fldCharType="separate"/>
        </w:r>
        <w:r>
          <w:rPr>
            <w:noProof/>
            <w:webHidden/>
          </w:rPr>
          <w:t>40</w:t>
        </w:r>
        <w:r>
          <w:rPr>
            <w:noProof/>
            <w:webHidden/>
          </w:rPr>
          <w:fldChar w:fldCharType="end"/>
        </w:r>
      </w:hyperlink>
    </w:p>
    <w:p w14:paraId="10718C2A" w14:textId="56A3DC7A"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6" w:history="1">
        <w:r w:rsidRPr="007D6B3A">
          <w:rPr>
            <w:rStyle w:val="Hyperlink"/>
            <w:rFonts w:eastAsiaTheme="majorEastAsia"/>
            <w:noProof/>
          </w:rPr>
          <w:t>Figure 34 - Student Feedback Questionnaire - Suggested Missing Feature VI</w:t>
        </w:r>
        <w:r>
          <w:rPr>
            <w:noProof/>
            <w:webHidden/>
          </w:rPr>
          <w:tab/>
        </w:r>
        <w:r>
          <w:rPr>
            <w:noProof/>
            <w:webHidden/>
          </w:rPr>
          <w:fldChar w:fldCharType="begin"/>
        </w:r>
        <w:r>
          <w:rPr>
            <w:noProof/>
            <w:webHidden/>
          </w:rPr>
          <w:instrText xml:space="preserve"> PAGEREF _Toc214723116 \h </w:instrText>
        </w:r>
        <w:r>
          <w:rPr>
            <w:noProof/>
            <w:webHidden/>
          </w:rPr>
        </w:r>
        <w:r>
          <w:rPr>
            <w:noProof/>
            <w:webHidden/>
          </w:rPr>
          <w:fldChar w:fldCharType="separate"/>
        </w:r>
        <w:r>
          <w:rPr>
            <w:noProof/>
            <w:webHidden/>
          </w:rPr>
          <w:t>41</w:t>
        </w:r>
        <w:r>
          <w:rPr>
            <w:noProof/>
            <w:webHidden/>
          </w:rPr>
          <w:fldChar w:fldCharType="end"/>
        </w:r>
      </w:hyperlink>
    </w:p>
    <w:p w14:paraId="6F1AE106" w14:textId="39960027"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7" w:history="1">
        <w:r w:rsidRPr="007D6B3A">
          <w:rPr>
            <w:rStyle w:val="Hyperlink"/>
            <w:rFonts w:eastAsiaTheme="majorEastAsia"/>
            <w:noProof/>
          </w:rPr>
          <w:t>Figure 35 - Lecturer Feedback Questionnaire - Which Virtual Learning Environment(s) have you used before?</w:t>
        </w:r>
        <w:r>
          <w:rPr>
            <w:noProof/>
            <w:webHidden/>
          </w:rPr>
          <w:tab/>
        </w:r>
        <w:r>
          <w:rPr>
            <w:noProof/>
            <w:webHidden/>
          </w:rPr>
          <w:fldChar w:fldCharType="begin"/>
        </w:r>
        <w:r>
          <w:rPr>
            <w:noProof/>
            <w:webHidden/>
          </w:rPr>
          <w:instrText xml:space="preserve"> PAGEREF _Toc214723117 \h </w:instrText>
        </w:r>
        <w:r>
          <w:rPr>
            <w:noProof/>
            <w:webHidden/>
          </w:rPr>
        </w:r>
        <w:r>
          <w:rPr>
            <w:noProof/>
            <w:webHidden/>
          </w:rPr>
          <w:fldChar w:fldCharType="separate"/>
        </w:r>
        <w:r>
          <w:rPr>
            <w:noProof/>
            <w:webHidden/>
          </w:rPr>
          <w:t>41</w:t>
        </w:r>
        <w:r>
          <w:rPr>
            <w:noProof/>
            <w:webHidden/>
          </w:rPr>
          <w:fldChar w:fldCharType="end"/>
        </w:r>
      </w:hyperlink>
    </w:p>
    <w:p w14:paraId="7537A51A" w14:textId="2A2C9DDE"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8" w:history="1">
        <w:r w:rsidRPr="007D6B3A">
          <w:rPr>
            <w:rStyle w:val="Hyperlink"/>
            <w:rFonts w:eastAsiaTheme="majorEastAsia"/>
            <w:noProof/>
          </w:rPr>
          <w:t>Figure 36 - Lecturer Feedback Questionnaire - General Experience Rating</w:t>
        </w:r>
        <w:r>
          <w:rPr>
            <w:noProof/>
            <w:webHidden/>
          </w:rPr>
          <w:tab/>
        </w:r>
        <w:r>
          <w:rPr>
            <w:noProof/>
            <w:webHidden/>
          </w:rPr>
          <w:fldChar w:fldCharType="begin"/>
        </w:r>
        <w:r>
          <w:rPr>
            <w:noProof/>
            <w:webHidden/>
          </w:rPr>
          <w:instrText xml:space="preserve"> PAGEREF _Toc214723118 \h </w:instrText>
        </w:r>
        <w:r>
          <w:rPr>
            <w:noProof/>
            <w:webHidden/>
          </w:rPr>
        </w:r>
        <w:r>
          <w:rPr>
            <w:noProof/>
            <w:webHidden/>
          </w:rPr>
          <w:fldChar w:fldCharType="separate"/>
        </w:r>
        <w:r>
          <w:rPr>
            <w:noProof/>
            <w:webHidden/>
          </w:rPr>
          <w:t>42</w:t>
        </w:r>
        <w:r>
          <w:rPr>
            <w:noProof/>
            <w:webHidden/>
          </w:rPr>
          <w:fldChar w:fldCharType="end"/>
        </w:r>
      </w:hyperlink>
    </w:p>
    <w:p w14:paraId="72C5D572" w14:textId="023C43FC"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19" w:history="1">
        <w:r w:rsidRPr="007D6B3A">
          <w:rPr>
            <w:rStyle w:val="Hyperlink"/>
            <w:rFonts w:eastAsiaTheme="majorEastAsia"/>
            <w:noProof/>
          </w:rPr>
          <w:t>Figure 37 - Lecturer Feedback Questionnaire - Easiest Feature Feedback</w:t>
        </w:r>
        <w:r>
          <w:rPr>
            <w:noProof/>
            <w:webHidden/>
          </w:rPr>
          <w:tab/>
        </w:r>
        <w:r>
          <w:rPr>
            <w:noProof/>
            <w:webHidden/>
          </w:rPr>
          <w:fldChar w:fldCharType="begin"/>
        </w:r>
        <w:r>
          <w:rPr>
            <w:noProof/>
            <w:webHidden/>
          </w:rPr>
          <w:instrText xml:space="preserve"> PAGEREF _Toc214723119 \h </w:instrText>
        </w:r>
        <w:r>
          <w:rPr>
            <w:noProof/>
            <w:webHidden/>
          </w:rPr>
        </w:r>
        <w:r>
          <w:rPr>
            <w:noProof/>
            <w:webHidden/>
          </w:rPr>
          <w:fldChar w:fldCharType="separate"/>
        </w:r>
        <w:r>
          <w:rPr>
            <w:noProof/>
            <w:webHidden/>
          </w:rPr>
          <w:t>42</w:t>
        </w:r>
        <w:r>
          <w:rPr>
            <w:noProof/>
            <w:webHidden/>
          </w:rPr>
          <w:fldChar w:fldCharType="end"/>
        </w:r>
      </w:hyperlink>
    </w:p>
    <w:p w14:paraId="2A9A721F" w14:textId="3516D664"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0" w:history="1">
        <w:r w:rsidRPr="007D6B3A">
          <w:rPr>
            <w:rStyle w:val="Hyperlink"/>
            <w:rFonts w:eastAsiaTheme="majorEastAsia"/>
            <w:noProof/>
          </w:rPr>
          <w:t>Figure 38 - Lecturer Feedback Questionnaire - Hardest Feature Feedback</w:t>
        </w:r>
        <w:r>
          <w:rPr>
            <w:noProof/>
            <w:webHidden/>
          </w:rPr>
          <w:tab/>
        </w:r>
        <w:r>
          <w:rPr>
            <w:noProof/>
            <w:webHidden/>
          </w:rPr>
          <w:fldChar w:fldCharType="begin"/>
        </w:r>
        <w:r>
          <w:rPr>
            <w:noProof/>
            <w:webHidden/>
          </w:rPr>
          <w:instrText xml:space="preserve"> PAGEREF _Toc214723120 \h </w:instrText>
        </w:r>
        <w:r>
          <w:rPr>
            <w:noProof/>
            <w:webHidden/>
          </w:rPr>
        </w:r>
        <w:r>
          <w:rPr>
            <w:noProof/>
            <w:webHidden/>
          </w:rPr>
          <w:fldChar w:fldCharType="separate"/>
        </w:r>
        <w:r>
          <w:rPr>
            <w:noProof/>
            <w:webHidden/>
          </w:rPr>
          <w:t>42</w:t>
        </w:r>
        <w:r>
          <w:rPr>
            <w:noProof/>
            <w:webHidden/>
          </w:rPr>
          <w:fldChar w:fldCharType="end"/>
        </w:r>
      </w:hyperlink>
    </w:p>
    <w:p w14:paraId="0218E4E9" w14:textId="4905BCA2"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1" w:history="1">
        <w:r w:rsidRPr="007D6B3A">
          <w:rPr>
            <w:rStyle w:val="Hyperlink"/>
            <w:rFonts w:eastAsiaTheme="majorEastAsia"/>
            <w:noProof/>
          </w:rPr>
          <w:t>Figure 39 - Lecturer Feedback Questionnaire - One Thing To Change Feedback</w:t>
        </w:r>
        <w:r>
          <w:rPr>
            <w:noProof/>
            <w:webHidden/>
          </w:rPr>
          <w:tab/>
        </w:r>
        <w:r>
          <w:rPr>
            <w:noProof/>
            <w:webHidden/>
          </w:rPr>
          <w:fldChar w:fldCharType="begin"/>
        </w:r>
        <w:r>
          <w:rPr>
            <w:noProof/>
            <w:webHidden/>
          </w:rPr>
          <w:instrText xml:space="preserve"> PAGEREF _Toc214723121 \h </w:instrText>
        </w:r>
        <w:r>
          <w:rPr>
            <w:noProof/>
            <w:webHidden/>
          </w:rPr>
        </w:r>
        <w:r>
          <w:rPr>
            <w:noProof/>
            <w:webHidden/>
          </w:rPr>
          <w:fldChar w:fldCharType="separate"/>
        </w:r>
        <w:r>
          <w:rPr>
            <w:noProof/>
            <w:webHidden/>
          </w:rPr>
          <w:t>43</w:t>
        </w:r>
        <w:r>
          <w:rPr>
            <w:noProof/>
            <w:webHidden/>
          </w:rPr>
          <w:fldChar w:fldCharType="end"/>
        </w:r>
      </w:hyperlink>
    </w:p>
    <w:p w14:paraId="1012635D" w14:textId="4E0A06FC"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2" w:history="1">
        <w:r w:rsidRPr="007D6B3A">
          <w:rPr>
            <w:rStyle w:val="Hyperlink"/>
            <w:rFonts w:eastAsiaTheme="majorEastAsia"/>
            <w:noProof/>
          </w:rPr>
          <w:t>Figure 40 - Lecturer Feedback Questionnaire - Associated Disability Category</w:t>
        </w:r>
        <w:r>
          <w:rPr>
            <w:noProof/>
            <w:webHidden/>
          </w:rPr>
          <w:tab/>
        </w:r>
        <w:r>
          <w:rPr>
            <w:noProof/>
            <w:webHidden/>
          </w:rPr>
          <w:fldChar w:fldCharType="begin"/>
        </w:r>
        <w:r>
          <w:rPr>
            <w:noProof/>
            <w:webHidden/>
          </w:rPr>
          <w:instrText xml:space="preserve"> PAGEREF _Toc214723122 \h </w:instrText>
        </w:r>
        <w:r>
          <w:rPr>
            <w:noProof/>
            <w:webHidden/>
          </w:rPr>
        </w:r>
        <w:r>
          <w:rPr>
            <w:noProof/>
            <w:webHidden/>
          </w:rPr>
          <w:fldChar w:fldCharType="separate"/>
        </w:r>
        <w:r>
          <w:rPr>
            <w:noProof/>
            <w:webHidden/>
          </w:rPr>
          <w:t>43</w:t>
        </w:r>
        <w:r>
          <w:rPr>
            <w:noProof/>
            <w:webHidden/>
          </w:rPr>
          <w:fldChar w:fldCharType="end"/>
        </w:r>
      </w:hyperlink>
    </w:p>
    <w:p w14:paraId="2C7A9A6A" w14:textId="24D77520"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3" w:history="1">
        <w:r w:rsidRPr="007D6B3A">
          <w:rPr>
            <w:rStyle w:val="Hyperlink"/>
            <w:rFonts w:eastAsiaTheme="majorEastAsia"/>
            <w:noProof/>
          </w:rPr>
          <w:t>Figure 41 - Lecturer Feedback Questionnaire - How Associated Disability Category Affects VLE Usage</w:t>
        </w:r>
        <w:r>
          <w:rPr>
            <w:noProof/>
            <w:webHidden/>
          </w:rPr>
          <w:tab/>
        </w:r>
        <w:r>
          <w:rPr>
            <w:noProof/>
            <w:webHidden/>
          </w:rPr>
          <w:fldChar w:fldCharType="begin"/>
        </w:r>
        <w:r>
          <w:rPr>
            <w:noProof/>
            <w:webHidden/>
          </w:rPr>
          <w:instrText xml:space="preserve"> PAGEREF _Toc214723123 \h </w:instrText>
        </w:r>
        <w:r>
          <w:rPr>
            <w:noProof/>
            <w:webHidden/>
          </w:rPr>
        </w:r>
        <w:r>
          <w:rPr>
            <w:noProof/>
            <w:webHidden/>
          </w:rPr>
          <w:fldChar w:fldCharType="separate"/>
        </w:r>
        <w:r>
          <w:rPr>
            <w:noProof/>
            <w:webHidden/>
          </w:rPr>
          <w:t>44</w:t>
        </w:r>
        <w:r>
          <w:rPr>
            <w:noProof/>
            <w:webHidden/>
          </w:rPr>
          <w:fldChar w:fldCharType="end"/>
        </w:r>
      </w:hyperlink>
    </w:p>
    <w:p w14:paraId="7682A4C1" w14:textId="52F43590"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4" w:history="1">
        <w:r w:rsidRPr="007D6B3A">
          <w:rPr>
            <w:rStyle w:val="Hyperlink"/>
            <w:rFonts w:eastAsiaTheme="majorEastAsia"/>
            <w:noProof/>
          </w:rPr>
          <w:t>Figure 42 - Lecturer Feedback Questionnaire - One Missing Feature to Help Deal with Disability Category</w:t>
        </w:r>
        <w:r>
          <w:rPr>
            <w:noProof/>
            <w:webHidden/>
          </w:rPr>
          <w:tab/>
        </w:r>
        <w:r>
          <w:rPr>
            <w:noProof/>
            <w:webHidden/>
          </w:rPr>
          <w:fldChar w:fldCharType="begin"/>
        </w:r>
        <w:r>
          <w:rPr>
            <w:noProof/>
            <w:webHidden/>
          </w:rPr>
          <w:instrText xml:space="preserve"> PAGEREF _Toc214723124 \h </w:instrText>
        </w:r>
        <w:r>
          <w:rPr>
            <w:noProof/>
            <w:webHidden/>
          </w:rPr>
        </w:r>
        <w:r>
          <w:rPr>
            <w:noProof/>
            <w:webHidden/>
          </w:rPr>
          <w:fldChar w:fldCharType="separate"/>
        </w:r>
        <w:r>
          <w:rPr>
            <w:noProof/>
            <w:webHidden/>
          </w:rPr>
          <w:t>44</w:t>
        </w:r>
        <w:r>
          <w:rPr>
            <w:noProof/>
            <w:webHidden/>
          </w:rPr>
          <w:fldChar w:fldCharType="end"/>
        </w:r>
      </w:hyperlink>
    </w:p>
    <w:p w14:paraId="0CF76E90" w14:textId="0ED20E49"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5" w:history="1">
        <w:r w:rsidRPr="007D6B3A">
          <w:rPr>
            <w:rStyle w:val="Hyperlink"/>
            <w:rFonts w:eastAsiaTheme="majorEastAsia"/>
            <w:noProof/>
          </w:rPr>
          <w:t>Figure 43 - Brightspace Homepage Header</w:t>
        </w:r>
        <w:r>
          <w:rPr>
            <w:noProof/>
            <w:webHidden/>
          </w:rPr>
          <w:tab/>
        </w:r>
        <w:r>
          <w:rPr>
            <w:noProof/>
            <w:webHidden/>
          </w:rPr>
          <w:fldChar w:fldCharType="begin"/>
        </w:r>
        <w:r>
          <w:rPr>
            <w:noProof/>
            <w:webHidden/>
          </w:rPr>
          <w:instrText xml:space="preserve"> PAGEREF _Toc214723125 \h </w:instrText>
        </w:r>
        <w:r>
          <w:rPr>
            <w:noProof/>
            <w:webHidden/>
          </w:rPr>
        </w:r>
        <w:r>
          <w:rPr>
            <w:noProof/>
            <w:webHidden/>
          </w:rPr>
          <w:fldChar w:fldCharType="separate"/>
        </w:r>
        <w:r>
          <w:rPr>
            <w:noProof/>
            <w:webHidden/>
          </w:rPr>
          <w:t>45</w:t>
        </w:r>
        <w:r>
          <w:rPr>
            <w:noProof/>
            <w:webHidden/>
          </w:rPr>
          <w:fldChar w:fldCharType="end"/>
        </w:r>
      </w:hyperlink>
    </w:p>
    <w:p w14:paraId="0B5933E7" w14:textId="2015A81A"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6" w:history="1">
        <w:r w:rsidRPr="007D6B3A">
          <w:rPr>
            <w:rStyle w:val="Hyperlink"/>
            <w:rFonts w:eastAsiaTheme="majorEastAsia"/>
            <w:noProof/>
          </w:rPr>
          <w:t>Figure 44 - Brightspace Work To Do Widget</w:t>
        </w:r>
        <w:r>
          <w:rPr>
            <w:noProof/>
            <w:webHidden/>
          </w:rPr>
          <w:tab/>
        </w:r>
        <w:r>
          <w:rPr>
            <w:noProof/>
            <w:webHidden/>
          </w:rPr>
          <w:fldChar w:fldCharType="begin"/>
        </w:r>
        <w:r>
          <w:rPr>
            <w:noProof/>
            <w:webHidden/>
          </w:rPr>
          <w:instrText xml:space="preserve"> PAGEREF _Toc214723126 \h </w:instrText>
        </w:r>
        <w:r>
          <w:rPr>
            <w:noProof/>
            <w:webHidden/>
          </w:rPr>
        </w:r>
        <w:r>
          <w:rPr>
            <w:noProof/>
            <w:webHidden/>
          </w:rPr>
          <w:fldChar w:fldCharType="separate"/>
        </w:r>
        <w:r>
          <w:rPr>
            <w:noProof/>
            <w:webHidden/>
          </w:rPr>
          <w:t>45</w:t>
        </w:r>
        <w:r>
          <w:rPr>
            <w:noProof/>
            <w:webHidden/>
          </w:rPr>
          <w:fldChar w:fldCharType="end"/>
        </w:r>
      </w:hyperlink>
    </w:p>
    <w:p w14:paraId="7828D11F" w14:textId="6EF276D5"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7" w:history="1">
        <w:r w:rsidRPr="007D6B3A">
          <w:rPr>
            <w:rStyle w:val="Hyperlink"/>
            <w:rFonts w:eastAsiaTheme="majorEastAsia"/>
            <w:noProof/>
          </w:rPr>
          <w:t>Figure 45 - Brightspace Modules Dashboard</w:t>
        </w:r>
        <w:r>
          <w:rPr>
            <w:noProof/>
            <w:webHidden/>
          </w:rPr>
          <w:tab/>
        </w:r>
        <w:r>
          <w:rPr>
            <w:noProof/>
            <w:webHidden/>
          </w:rPr>
          <w:fldChar w:fldCharType="begin"/>
        </w:r>
        <w:r>
          <w:rPr>
            <w:noProof/>
            <w:webHidden/>
          </w:rPr>
          <w:instrText xml:space="preserve"> PAGEREF _Toc214723127 \h </w:instrText>
        </w:r>
        <w:r>
          <w:rPr>
            <w:noProof/>
            <w:webHidden/>
          </w:rPr>
        </w:r>
        <w:r>
          <w:rPr>
            <w:noProof/>
            <w:webHidden/>
          </w:rPr>
          <w:fldChar w:fldCharType="separate"/>
        </w:r>
        <w:r>
          <w:rPr>
            <w:noProof/>
            <w:webHidden/>
          </w:rPr>
          <w:t>46</w:t>
        </w:r>
        <w:r>
          <w:rPr>
            <w:noProof/>
            <w:webHidden/>
          </w:rPr>
          <w:fldChar w:fldCharType="end"/>
        </w:r>
      </w:hyperlink>
    </w:p>
    <w:p w14:paraId="50EB98E8" w14:textId="4A6646CF"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8" w:history="1">
        <w:r w:rsidRPr="007D6B3A">
          <w:rPr>
            <w:rStyle w:val="Hyperlink"/>
            <w:rFonts w:eastAsiaTheme="majorEastAsia"/>
            <w:noProof/>
          </w:rPr>
          <w:t>Figure 46 - Brightspace Module Header &amp; Navigation Menu</w:t>
        </w:r>
        <w:r>
          <w:rPr>
            <w:noProof/>
            <w:webHidden/>
          </w:rPr>
          <w:tab/>
        </w:r>
        <w:r>
          <w:rPr>
            <w:noProof/>
            <w:webHidden/>
          </w:rPr>
          <w:fldChar w:fldCharType="begin"/>
        </w:r>
        <w:r>
          <w:rPr>
            <w:noProof/>
            <w:webHidden/>
          </w:rPr>
          <w:instrText xml:space="preserve"> PAGEREF _Toc214723128 \h </w:instrText>
        </w:r>
        <w:r>
          <w:rPr>
            <w:noProof/>
            <w:webHidden/>
          </w:rPr>
        </w:r>
        <w:r>
          <w:rPr>
            <w:noProof/>
            <w:webHidden/>
          </w:rPr>
          <w:fldChar w:fldCharType="separate"/>
        </w:r>
        <w:r>
          <w:rPr>
            <w:noProof/>
            <w:webHidden/>
          </w:rPr>
          <w:t>46</w:t>
        </w:r>
        <w:r>
          <w:rPr>
            <w:noProof/>
            <w:webHidden/>
          </w:rPr>
          <w:fldChar w:fldCharType="end"/>
        </w:r>
      </w:hyperlink>
    </w:p>
    <w:p w14:paraId="7955E5DA" w14:textId="2538519B"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29" w:history="1">
        <w:r w:rsidRPr="007D6B3A">
          <w:rPr>
            <w:rStyle w:val="Hyperlink"/>
            <w:rFonts w:eastAsiaTheme="majorEastAsia"/>
            <w:noProof/>
          </w:rPr>
          <w:t>Figure 47 - Brightspace Module Learning Materials &amp; Announcements</w:t>
        </w:r>
        <w:r>
          <w:rPr>
            <w:noProof/>
            <w:webHidden/>
          </w:rPr>
          <w:tab/>
        </w:r>
        <w:r>
          <w:rPr>
            <w:noProof/>
            <w:webHidden/>
          </w:rPr>
          <w:fldChar w:fldCharType="begin"/>
        </w:r>
        <w:r>
          <w:rPr>
            <w:noProof/>
            <w:webHidden/>
          </w:rPr>
          <w:instrText xml:space="preserve"> PAGEREF _Toc214723129 \h </w:instrText>
        </w:r>
        <w:r>
          <w:rPr>
            <w:noProof/>
            <w:webHidden/>
          </w:rPr>
        </w:r>
        <w:r>
          <w:rPr>
            <w:noProof/>
            <w:webHidden/>
          </w:rPr>
          <w:fldChar w:fldCharType="separate"/>
        </w:r>
        <w:r>
          <w:rPr>
            <w:noProof/>
            <w:webHidden/>
          </w:rPr>
          <w:t>47</w:t>
        </w:r>
        <w:r>
          <w:rPr>
            <w:noProof/>
            <w:webHidden/>
          </w:rPr>
          <w:fldChar w:fldCharType="end"/>
        </w:r>
      </w:hyperlink>
    </w:p>
    <w:p w14:paraId="6F5FD9C6" w14:textId="0B1F6387"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30" w:history="1">
        <w:r w:rsidRPr="007D6B3A">
          <w:rPr>
            <w:rStyle w:val="Hyperlink"/>
            <w:rFonts w:eastAsiaTheme="majorEastAsia"/>
            <w:noProof/>
          </w:rPr>
          <w:t>Figure 48 - Brightspace Progress Menu</w:t>
        </w:r>
        <w:r>
          <w:rPr>
            <w:noProof/>
            <w:webHidden/>
          </w:rPr>
          <w:tab/>
        </w:r>
        <w:r>
          <w:rPr>
            <w:noProof/>
            <w:webHidden/>
          </w:rPr>
          <w:fldChar w:fldCharType="begin"/>
        </w:r>
        <w:r>
          <w:rPr>
            <w:noProof/>
            <w:webHidden/>
          </w:rPr>
          <w:instrText xml:space="preserve"> PAGEREF _Toc214723130 \h </w:instrText>
        </w:r>
        <w:r>
          <w:rPr>
            <w:noProof/>
            <w:webHidden/>
          </w:rPr>
        </w:r>
        <w:r>
          <w:rPr>
            <w:noProof/>
            <w:webHidden/>
          </w:rPr>
          <w:fldChar w:fldCharType="separate"/>
        </w:r>
        <w:r>
          <w:rPr>
            <w:noProof/>
            <w:webHidden/>
          </w:rPr>
          <w:t>47</w:t>
        </w:r>
        <w:r>
          <w:rPr>
            <w:noProof/>
            <w:webHidden/>
          </w:rPr>
          <w:fldChar w:fldCharType="end"/>
        </w:r>
      </w:hyperlink>
    </w:p>
    <w:p w14:paraId="4B326B41" w14:textId="1EBC6A44"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31" w:history="1">
        <w:r w:rsidRPr="007D6B3A">
          <w:rPr>
            <w:rStyle w:val="Hyperlink"/>
            <w:rFonts w:eastAsiaTheme="majorEastAsia"/>
            <w:noProof/>
          </w:rPr>
          <w:t>Figure 49 - Brightspace Discover Module Feature</w:t>
        </w:r>
        <w:r>
          <w:rPr>
            <w:noProof/>
            <w:webHidden/>
          </w:rPr>
          <w:tab/>
        </w:r>
        <w:r>
          <w:rPr>
            <w:noProof/>
            <w:webHidden/>
          </w:rPr>
          <w:fldChar w:fldCharType="begin"/>
        </w:r>
        <w:r>
          <w:rPr>
            <w:noProof/>
            <w:webHidden/>
          </w:rPr>
          <w:instrText xml:space="preserve"> PAGEREF _Toc214723131 \h </w:instrText>
        </w:r>
        <w:r>
          <w:rPr>
            <w:noProof/>
            <w:webHidden/>
          </w:rPr>
        </w:r>
        <w:r>
          <w:rPr>
            <w:noProof/>
            <w:webHidden/>
          </w:rPr>
          <w:fldChar w:fldCharType="separate"/>
        </w:r>
        <w:r>
          <w:rPr>
            <w:noProof/>
            <w:webHidden/>
          </w:rPr>
          <w:t>48</w:t>
        </w:r>
        <w:r>
          <w:rPr>
            <w:noProof/>
            <w:webHidden/>
          </w:rPr>
          <w:fldChar w:fldCharType="end"/>
        </w:r>
      </w:hyperlink>
    </w:p>
    <w:p w14:paraId="68496CDC" w14:textId="2CBDE9BE"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32" w:history="1">
        <w:r w:rsidRPr="007D6B3A">
          <w:rPr>
            <w:rStyle w:val="Hyperlink"/>
            <w:rFonts w:eastAsiaTheme="majorEastAsia"/>
            <w:noProof/>
          </w:rPr>
          <w:t>Figure 50 - Initial Student Use Case</w:t>
        </w:r>
        <w:r>
          <w:rPr>
            <w:noProof/>
            <w:webHidden/>
          </w:rPr>
          <w:tab/>
        </w:r>
        <w:r>
          <w:rPr>
            <w:noProof/>
            <w:webHidden/>
          </w:rPr>
          <w:fldChar w:fldCharType="begin"/>
        </w:r>
        <w:r>
          <w:rPr>
            <w:noProof/>
            <w:webHidden/>
          </w:rPr>
          <w:instrText xml:space="preserve"> PAGEREF _Toc214723132 \h </w:instrText>
        </w:r>
        <w:r>
          <w:rPr>
            <w:noProof/>
            <w:webHidden/>
          </w:rPr>
        </w:r>
        <w:r>
          <w:rPr>
            <w:noProof/>
            <w:webHidden/>
          </w:rPr>
          <w:fldChar w:fldCharType="separate"/>
        </w:r>
        <w:r>
          <w:rPr>
            <w:noProof/>
            <w:webHidden/>
          </w:rPr>
          <w:t>51</w:t>
        </w:r>
        <w:r>
          <w:rPr>
            <w:noProof/>
            <w:webHidden/>
          </w:rPr>
          <w:fldChar w:fldCharType="end"/>
        </w:r>
      </w:hyperlink>
    </w:p>
    <w:p w14:paraId="63E2225D" w14:textId="47AEB445"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33" w:history="1">
        <w:r w:rsidRPr="007D6B3A">
          <w:rPr>
            <w:rStyle w:val="Hyperlink"/>
            <w:rFonts w:eastAsiaTheme="majorEastAsia"/>
            <w:noProof/>
          </w:rPr>
          <w:t>Figure 51 - Initial Lecturer Use Case</w:t>
        </w:r>
        <w:r>
          <w:rPr>
            <w:noProof/>
            <w:webHidden/>
          </w:rPr>
          <w:tab/>
        </w:r>
        <w:r>
          <w:rPr>
            <w:noProof/>
            <w:webHidden/>
          </w:rPr>
          <w:fldChar w:fldCharType="begin"/>
        </w:r>
        <w:r>
          <w:rPr>
            <w:noProof/>
            <w:webHidden/>
          </w:rPr>
          <w:instrText xml:space="preserve"> PAGEREF _Toc214723133 \h </w:instrText>
        </w:r>
        <w:r>
          <w:rPr>
            <w:noProof/>
            <w:webHidden/>
          </w:rPr>
        </w:r>
        <w:r>
          <w:rPr>
            <w:noProof/>
            <w:webHidden/>
          </w:rPr>
          <w:fldChar w:fldCharType="separate"/>
        </w:r>
        <w:r>
          <w:rPr>
            <w:noProof/>
            <w:webHidden/>
          </w:rPr>
          <w:t>52</w:t>
        </w:r>
        <w:r>
          <w:rPr>
            <w:noProof/>
            <w:webHidden/>
          </w:rPr>
          <w:fldChar w:fldCharType="end"/>
        </w:r>
      </w:hyperlink>
    </w:p>
    <w:p w14:paraId="754D3FF2" w14:textId="71332C51" w:rsidR="00B60D2A" w:rsidRDefault="00B60D2A">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723134" w:history="1">
        <w:r w:rsidRPr="007D6B3A">
          <w:rPr>
            <w:rStyle w:val="Hyperlink"/>
            <w:rFonts w:eastAsiaTheme="majorEastAsia"/>
            <w:noProof/>
          </w:rPr>
          <w:t>Figure 52 - Expanded Use Case</w:t>
        </w:r>
        <w:r>
          <w:rPr>
            <w:noProof/>
            <w:webHidden/>
          </w:rPr>
          <w:tab/>
        </w:r>
        <w:r>
          <w:rPr>
            <w:noProof/>
            <w:webHidden/>
          </w:rPr>
          <w:fldChar w:fldCharType="begin"/>
        </w:r>
        <w:r>
          <w:rPr>
            <w:noProof/>
            <w:webHidden/>
          </w:rPr>
          <w:instrText xml:space="preserve"> PAGEREF _Toc214723134 \h </w:instrText>
        </w:r>
        <w:r>
          <w:rPr>
            <w:noProof/>
            <w:webHidden/>
          </w:rPr>
        </w:r>
        <w:r>
          <w:rPr>
            <w:noProof/>
            <w:webHidden/>
          </w:rPr>
          <w:fldChar w:fldCharType="separate"/>
        </w:r>
        <w:r>
          <w:rPr>
            <w:noProof/>
            <w:webHidden/>
          </w:rPr>
          <w:t>53</w:t>
        </w:r>
        <w:r>
          <w:rPr>
            <w:noProof/>
            <w:webHidden/>
          </w:rPr>
          <w:fldChar w:fldCharType="end"/>
        </w:r>
      </w:hyperlink>
    </w:p>
    <w:p w14:paraId="622F2181" w14:textId="751FBC3D" w:rsidR="00DD54C4" w:rsidRDefault="00DD54C4" w:rsidP="00195F56">
      <w:pPr>
        <w:sectPr w:rsidR="00DD54C4" w:rsidSect="00436D97">
          <w:footerReference w:type="default" r:id="rId14"/>
          <w:pgSz w:w="11900" w:h="16840"/>
          <w:pgMar w:top="1440" w:right="1440" w:bottom="1440" w:left="1440" w:header="708" w:footer="708" w:gutter="0"/>
          <w:pgNumType w:fmt="lowerRoman" w:start="1"/>
          <w:cols w:space="708"/>
          <w:docGrid w:linePitch="360"/>
        </w:sectPr>
      </w:pPr>
      <w:r>
        <w:fldChar w:fldCharType="end"/>
      </w:r>
    </w:p>
    <w:p w14:paraId="2D103F3E" w14:textId="77777777" w:rsidR="009B697E" w:rsidRDefault="009B697E" w:rsidP="00195F56">
      <w:pPr>
        <w:pStyle w:val="Heading1"/>
      </w:pPr>
      <w:bookmarkStart w:id="0" w:name="_Toc214723028"/>
      <w:r>
        <w:lastRenderedPageBreak/>
        <w:t>1. Introduction</w:t>
      </w:r>
      <w:bookmarkEnd w:id="0"/>
    </w:p>
    <w:p w14:paraId="477BB814" w14:textId="77777777" w:rsidR="009B697E" w:rsidRDefault="009B697E" w:rsidP="00195F56"/>
    <w:p w14:paraId="7051C45C" w14:textId="1E6B9983" w:rsidR="009B697E" w:rsidRDefault="008F271D" w:rsidP="008F271D">
      <w:pPr>
        <w:pStyle w:val="Heading2"/>
      </w:pPr>
      <w:bookmarkStart w:id="1" w:name="_Toc214723029"/>
      <w:r>
        <w:t xml:space="preserve">1.1 </w:t>
      </w:r>
      <w:r w:rsidR="009B697E">
        <w:t>Project Background</w:t>
      </w:r>
      <w:bookmarkEnd w:id="1"/>
    </w:p>
    <w:p w14:paraId="0BE6E93F" w14:textId="77777777" w:rsidR="007B01AD" w:rsidRDefault="007B01AD" w:rsidP="00195F56"/>
    <w:p w14:paraId="2427F1E8" w14:textId="6970208F" w:rsidR="00345C28" w:rsidRDefault="00345C28" w:rsidP="00195F56">
      <w:r>
        <w:t>“</w:t>
      </w:r>
      <w:r w:rsidRPr="00345C28">
        <w:t>Users spend most of their time on other websites, so they expect your site to work like all the other sites they already know. When a design deviates from users’ expectations, usability suffers. Don’t be arrogant and assume that your new design idea is so brilliant that it can overrule decades of user habituation.</w:t>
      </w:r>
      <w:r>
        <w:t xml:space="preserve">” – Jakob Nielsen </w:t>
      </w:r>
      <w:r w:rsidR="00B23190">
        <w:fldChar w:fldCharType="begin"/>
      </w:r>
      <w:r w:rsidR="00E91F77">
        <w:instrText xml:space="preserve"> ADDIN ZOTERO_ITEM CSL_CITATION {"citationID":"KQ0iddzS","properties":{"formattedCitation":"[1]","plainCitation":"[1]","noteIndex":0},"citationItems":[{"id":"BHKOJ1Rb/LQa5cpSJ","uris":["http://zotero.org/users/local/3JzwTZpO/items/9D7GDYYT"],"itemData":{"id":3,"type":"webpage","abstract":"Users spend most of their time on other websites, so they expect your site to work like all the other sites they already know. When a design deviates from users’ expectations, usability suffers. Don’t be arrogant and assume that your new design idea is so brilliant that it can overrule decades of user habituation.","container-title":"UX Tigers","language":"en","title":"Jakob’s Law of the Internet User Experience","URL":"https://www.uxtigers.com/post/jakobs-law","author":[{"family":"Nielsen","given":"Jakob"}],"accessed":{"date-parts":[["2025",10,29]]},"issued":{"date-parts":[["2023",9,8]]}}}],"schema":"https://github.com/citation-style-language/schema/raw/master/csl-citation.json"} </w:instrText>
      </w:r>
      <w:r w:rsidR="00B23190">
        <w:fldChar w:fldCharType="separate"/>
      </w:r>
      <w:r w:rsidR="00B23190" w:rsidRPr="00B23190">
        <w:t>[1]</w:t>
      </w:r>
      <w:r w:rsidR="00B23190">
        <w:fldChar w:fldCharType="end"/>
      </w:r>
    </w:p>
    <w:p w14:paraId="7645A032" w14:textId="32617B77" w:rsidR="00CC37E0" w:rsidRDefault="00CC37E0" w:rsidP="00195F56">
      <w:r>
        <w:t xml:space="preserve">Having created the Law of the Internet User Experience </w:t>
      </w:r>
      <w:r w:rsidR="00B23190">
        <w:t xml:space="preserve">as far back as 2000 </w:t>
      </w:r>
      <w:r w:rsidR="00B23190">
        <w:fldChar w:fldCharType="begin"/>
      </w:r>
      <w:r w:rsidR="00E91F77">
        <w:instrText xml:space="preserve"> ADDIN ZOTERO_ITEM CSL_CITATION {"citationID":"Sm61kSdO","properties":{"formattedCitation":"[2]","plainCitation":"[2]","noteIndex":0},"citationItems":[{"id":"BHKOJ1Rb/uUEWHdkv","uris":["http://zotero.org/users/local/3JzwTZpO/items/YH7NEWGE"],"itemData":{"id":5,"type":"webpage","abstract":"Websites have to reduce their differences and allow advanced features to either become standard across sites or be extracted from the sites altogether and placed in the browser. Focus on services and content; use a standard design.","container-title":"Nielsen Norman Group","language":"en","title":"End of Web Design","URL":"https://www.nngroup.com/articles/end-of-web-design/","accessed":{"date-parts":[["2025",10,29]]}}}],"schema":"https://github.com/citation-style-language/schema/raw/master/csl-citation.json"} </w:instrText>
      </w:r>
      <w:r w:rsidR="00B23190">
        <w:fldChar w:fldCharType="separate"/>
      </w:r>
      <w:r w:rsidR="00B23190" w:rsidRPr="00B23190">
        <w:t>[2]</w:t>
      </w:r>
      <w:r w:rsidR="00B23190">
        <w:fldChar w:fldCharType="end"/>
      </w:r>
      <w:r w:rsidR="00B23190">
        <w:t>, Jakob Nielsen has tried to tell designers, for decades, that they must relinquish control of creating their vision of the perfect website, in order to accommodate the novice user who will not have the time of day to learn the</w:t>
      </w:r>
      <w:r w:rsidR="00D85A84">
        <w:t>ir</w:t>
      </w:r>
      <w:r w:rsidR="00B23190">
        <w:t xml:space="preserve"> website</w:t>
      </w:r>
      <w:r w:rsidR="00D85A84">
        <w:t xml:space="preserve"> </w:t>
      </w:r>
      <w:r w:rsidR="00B23190">
        <w:t>inside out</w:t>
      </w:r>
      <w:r w:rsidR="009A136C">
        <w:t xml:space="preserve"> in order to simply begin using it properly</w:t>
      </w:r>
      <w:r w:rsidR="00B23190">
        <w:t>.</w:t>
      </w:r>
    </w:p>
    <w:p w14:paraId="1AB41A50" w14:textId="37E4D57D" w:rsidR="00B23190" w:rsidRDefault="00B23190" w:rsidP="00195F56">
      <w:r>
        <w:t>With the problems faced in the summer by the Technological University of Dublin, regarding the newly created registration system, and the subsequent knock-on effect on Brightspace, the idea to create a condensed, user friendly, and accessible solution to the issue at hand</w:t>
      </w:r>
      <w:r w:rsidR="003810DF">
        <w:t xml:space="preserve"> was formed</w:t>
      </w:r>
      <w:r>
        <w:t>.</w:t>
      </w:r>
    </w:p>
    <w:p w14:paraId="213DC430" w14:textId="7303A5C3" w:rsidR="0007721D" w:rsidRDefault="00B23190" w:rsidP="00195F56">
      <w:r>
        <w:t>This</w:t>
      </w:r>
      <w:r w:rsidR="003810DF">
        <w:t xml:space="preserve"> background</w:t>
      </w:r>
      <w:r>
        <w:t xml:space="preserve"> forms the </w:t>
      </w:r>
      <w:r w:rsidR="003810DF">
        <w:t>aim of this</w:t>
      </w:r>
      <w:r>
        <w:t xml:space="preserve"> project idea. A clean and functional Virtual Learning Environment, tailored to the</w:t>
      </w:r>
      <w:r w:rsidR="00D85A84">
        <w:t xml:space="preserve"> implicit</w:t>
      </w:r>
      <w:r>
        <w:t xml:space="preserve"> needs of the students </w:t>
      </w:r>
      <w:r w:rsidR="00D85A84">
        <w:t>for learning</w:t>
      </w:r>
      <w:r>
        <w:t>, with a focus on a clear and accessible structure</w:t>
      </w:r>
      <w:r w:rsidR="00D85A84">
        <w:t>d design, with an integrated registration system, supported by the already existing email system</w:t>
      </w:r>
      <w:r w:rsidR="003810DF">
        <w:t>, with the provided tools necessary for lecturers to run their modules</w:t>
      </w:r>
      <w:r w:rsidR="00D85A84">
        <w:t>.</w:t>
      </w:r>
    </w:p>
    <w:p w14:paraId="4540B03C" w14:textId="6DA664D9" w:rsidR="00F93724" w:rsidRPr="007B01AD" w:rsidRDefault="00D85A84" w:rsidP="00195F56">
      <w:r>
        <w:t xml:space="preserve">With </w:t>
      </w:r>
      <w:r w:rsidR="00253720">
        <w:t>a secondary</w:t>
      </w:r>
      <w:r>
        <w:t xml:space="preserve"> aim of removing bloat, while ensuring everything that is required to function is there (including the functionality necessary for lecturers to interact with their modules), </w:t>
      </w:r>
      <w:r w:rsidR="003810DF">
        <w:t>this</w:t>
      </w:r>
      <w:r>
        <w:t xml:space="preserve"> project aims to create a potential in-house solution for th</w:t>
      </w:r>
      <w:r w:rsidR="003810DF">
        <w:t>e</w:t>
      </w:r>
      <w:r>
        <w:t xml:space="preserve"> university.</w:t>
      </w:r>
      <w:r w:rsidR="008C415F">
        <w:br/>
      </w:r>
    </w:p>
    <w:p w14:paraId="7FE66276" w14:textId="6D8CF030" w:rsidR="009B697E" w:rsidRDefault="00195F56" w:rsidP="00195F56">
      <w:pPr>
        <w:pStyle w:val="Heading2"/>
      </w:pPr>
      <w:bookmarkStart w:id="2" w:name="_Toc214723030"/>
      <w:r>
        <w:t xml:space="preserve">1.2 </w:t>
      </w:r>
      <w:r w:rsidR="009B697E">
        <w:t>Project Description</w:t>
      </w:r>
      <w:bookmarkEnd w:id="2"/>
    </w:p>
    <w:p w14:paraId="445C3A29" w14:textId="77777777" w:rsidR="007B63DE" w:rsidRDefault="007B63DE" w:rsidP="00195F56"/>
    <w:p w14:paraId="213002F3" w14:textId="32361F36" w:rsidR="007B63DE" w:rsidRDefault="00D85A84" w:rsidP="00195F56">
      <w:r>
        <w:t xml:space="preserve">Eagna, the Irish word for ‘Wisdom’, is a web application at the centre of a distributed system, designed for </w:t>
      </w:r>
      <w:r w:rsidR="003810DF">
        <w:t>the Technological University of Dublin</w:t>
      </w:r>
      <w:r>
        <w:t xml:space="preserve">, that would replace the core Brightspace &amp; Registration System that has been put in place. With a single online portal, combining the functionality of a Virtual Learning Environment with an integrated registration system, that will handle the mandatory and optional modules of the courses available, this application would provide the access to the necessary tools and functionality needed to engage in </w:t>
      </w:r>
      <w:r w:rsidR="003810DF">
        <w:t>studying at TUD</w:t>
      </w:r>
      <w:r>
        <w:t>, in an accessible, available and secure manner.</w:t>
      </w:r>
    </w:p>
    <w:p w14:paraId="1A93B9B4" w14:textId="2CB25B54" w:rsidR="00D85A84" w:rsidRDefault="00D85A84" w:rsidP="00195F56">
      <w:r>
        <w:t>The core design of this system is as follows: a web application</w:t>
      </w:r>
      <w:r w:rsidR="00253720">
        <w:t>, supporting registration and a login, access to course modules, material and assignments, for both student and lecturer. A database will support the functionality of this system, containing fabricated student data to mimic the current registry of students and lecturers. Alongside this, will be a platform monitoring system, to visualize metrics and uptime for system administrators that would be required to keep the system running, should issues arise.</w:t>
      </w:r>
    </w:p>
    <w:p w14:paraId="62C03E90" w14:textId="16B5AA94" w:rsidR="008C415F" w:rsidRDefault="00253720" w:rsidP="00746934">
      <w:r>
        <w:t>The distributed system will be designed to deploy on either an on-site local network, that could reach the internet, once accommodated by network security, or deployed with a Cloud-as-a-Service (CaaS) provider, should it be preferable to host the system off-site.</w:t>
      </w:r>
      <w:r w:rsidR="00DD6299">
        <w:br/>
      </w:r>
    </w:p>
    <w:p w14:paraId="119F4598" w14:textId="77777777" w:rsidR="00C80E10" w:rsidRDefault="00DD54C4" w:rsidP="00C80E10">
      <w:pPr>
        <w:keepNext/>
      </w:pPr>
      <w:r>
        <w:rPr>
          <w:noProof/>
        </w:rPr>
        <w:lastRenderedPageBreak/>
        <w:drawing>
          <wp:inline distT="0" distB="0" distL="0" distR="0" wp14:anchorId="7C8C3198" wp14:editId="77FAF3AE">
            <wp:extent cx="5727700" cy="3858260"/>
            <wp:effectExtent l="0" t="0" r="6350" b="8890"/>
            <wp:docPr id="95858868" name="Picture 1" descr="A diagram of a web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58868" name="Picture 1" descr="A diagram of a web application&#10;&#10;AI-generated content may be incorrect."/>
                    <pic:cNvPicPr/>
                  </pic:nvPicPr>
                  <pic:blipFill>
                    <a:blip r:embed="rId15"/>
                    <a:stretch>
                      <a:fillRect/>
                    </a:stretch>
                  </pic:blipFill>
                  <pic:spPr>
                    <a:xfrm>
                      <a:off x="0" y="0"/>
                      <a:ext cx="5727700" cy="3858260"/>
                    </a:xfrm>
                    <a:prstGeom prst="rect">
                      <a:avLst/>
                    </a:prstGeom>
                  </pic:spPr>
                </pic:pic>
              </a:graphicData>
            </a:graphic>
          </wp:inline>
        </w:drawing>
      </w:r>
    </w:p>
    <w:p w14:paraId="17C6D280" w14:textId="0B6E49C7" w:rsidR="00EF0158" w:rsidRDefault="00C80E10" w:rsidP="00C80E10">
      <w:pPr>
        <w:pStyle w:val="Caption"/>
      </w:pPr>
      <w:bookmarkStart w:id="3" w:name="_Toc214723083"/>
      <w:r>
        <w:t xml:space="preserve">Figure </w:t>
      </w:r>
      <w:r>
        <w:fldChar w:fldCharType="begin"/>
      </w:r>
      <w:r>
        <w:instrText xml:space="preserve"> SEQ Figure \* ARABIC </w:instrText>
      </w:r>
      <w:r>
        <w:fldChar w:fldCharType="separate"/>
      </w:r>
      <w:r w:rsidR="005B3B67">
        <w:rPr>
          <w:noProof/>
        </w:rPr>
        <w:t>1</w:t>
      </w:r>
      <w:r>
        <w:fldChar w:fldCharType="end"/>
      </w:r>
      <w:r>
        <w:t xml:space="preserve"> - </w:t>
      </w:r>
      <w:r w:rsidRPr="009133E0">
        <w:t>General Overview of the Eagna System</w:t>
      </w:r>
      <w:bookmarkEnd w:id="3"/>
    </w:p>
    <w:p w14:paraId="0DA3DBE4" w14:textId="77777777" w:rsidR="00DD54C4" w:rsidRPr="007B63DE" w:rsidRDefault="00DD54C4" w:rsidP="00746934"/>
    <w:p w14:paraId="454AC9F7" w14:textId="7A2DF2D1" w:rsidR="009B697E" w:rsidRDefault="00195F56" w:rsidP="00195F56">
      <w:pPr>
        <w:pStyle w:val="Heading2"/>
      </w:pPr>
      <w:bookmarkStart w:id="4" w:name="_Toc214723031"/>
      <w:r>
        <w:t xml:space="preserve">1.3 </w:t>
      </w:r>
      <w:r w:rsidR="009B697E">
        <w:t>Project Aims and Objectives</w:t>
      </w:r>
      <w:bookmarkEnd w:id="4"/>
    </w:p>
    <w:p w14:paraId="6132D049" w14:textId="77777777" w:rsidR="007B63DE" w:rsidRDefault="007B63DE" w:rsidP="00195F56"/>
    <w:p w14:paraId="2970B1FF" w14:textId="7D7194D4" w:rsidR="00F4105F" w:rsidRDefault="003810DF" w:rsidP="00195F56">
      <w:r>
        <w:t>The overall aim</w:t>
      </w:r>
      <w:r w:rsidR="00253720">
        <w:t xml:space="preserve"> for this project is to deliver a functional and clean Virtual Learning Environment, with an integrated Registration System, that has custom user data associated with it, allowing for access to the application.</w:t>
      </w:r>
      <w:r w:rsidR="003B5BF0">
        <w:t xml:space="preserve"> </w:t>
      </w:r>
      <w:r w:rsidR="00F36B75">
        <w:t>Here are the</w:t>
      </w:r>
      <w:r w:rsidR="00747528">
        <w:t xml:space="preserve"> following</w:t>
      </w:r>
      <w:r w:rsidR="006B3868">
        <w:t xml:space="preserve"> final</w:t>
      </w:r>
      <w:r w:rsidR="00747528">
        <w:t xml:space="preserve"> objectives for this project to be met:</w:t>
      </w:r>
    </w:p>
    <w:p w14:paraId="5973A2AD" w14:textId="77777777" w:rsidR="00F4105F" w:rsidRDefault="00F4105F" w:rsidP="00195F56"/>
    <w:p w14:paraId="57AE3647" w14:textId="77F70821" w:rsidR="00F4105F" w:rsidRPr="00345F19" w:rsidRDefault="00F4105F" w:rsidP="00F4105F">
      <w:pPr>
        <w:pStyle w:val="ListParagraph"/>
        <w:numPr>
          <w:ilvl w:val="0"/>
          <w:numId w:val="12"/>
        </w:numPr>
        <w:rPr>
          <w:b/>
          <w:bCs/>
        </w:rPr>
      </w:pPr>
      <w:r w:rsidRPr="00345F19">
        <w:rPr>
          <w:b/>
          <w:bCs/>
        </w:rPr>
        <w:t>Research</w:t>
      </w:r>
      <w:r w:rsidRPr="00345F19">
        <w:rPr>
          <w:b/>
          <w:bCs/>
        </w:rPr>
        <w:br/>
      </w:r>
    </w:p>
    <w:p w14:paraId="37B2C02D" w14:textId="50453E7D" w:rsidR="002C4BDC" w:rsidRDefault="002C4BDC" w:rsidP="00F4105F">
      <w:pPr>
        <w:pStyle w:val="ListParagraph"/>
        <w:numPr>
          <w:ilvl w:val="1"/>
          <w:numId w:val="12"/>
        </w:numPr>
      </w:pPr>
      <w:r>
        <w:t>Provide a detailed review and analysis with references</w:t>
      </w:r>
      <w:r w:rsidR="00B13773">
        <w:t xml:space="preserve"> on the following sections, to have a comprehensive overview of what is best suited for this project</w:t>
      </w:r>
      <w:r w:rsidR="00A0255D">
        <w:t>:</w:t>
      </w:r>
      <w:r w:rsidR="00A0255D">
        <w:br/>
      </w:r>
    </w:p>
    <w:p w14:paraId="070602E6" w14:textId="71A3A580" w:rsidR="00F4105F" w:rsidRDefault="00F4105F" w:rsidP="00557A7E">
      <w:pPr>
        <w:pStyle w:val="ListParagraph"/>
        <w:numPr>
          <w:ilvl w:val="2"/>
          <w:numId w:val="12"/>
        </w:numPr>
      </w:pPr>
      <w:r>
        <w:t>Conduct a review of relevant contemporary Virtual Learning Environments</w:t>
      </w:r>
      <w:r w:rsidR="003B5BF0">
        <w:t>:</w:t>
      </w:r>
      <w:r w:rsidR="00F93724">
        <w:br/>
      </w:r>
    </w:p>
    <w:p w14:paraId="673718C8" w14:textId="0C82E2E6" w:rsidR="00F93724" w:rsidRPr="002C4BDC" w:rsidRDefault="00F93724" w:rsidP="00557A7E">
      <w:pPr>
        <w:pStyle w:val="ListParagraph"/>
        <w:numPr>
          <w:ilvl w:val="3"/>
          <w:numId w:val="12"/>
        </w:numPr>
        <w:rPr>
          <w:b/>
          <w:bCs/>
          <w:i/>
          <w:iCs/>
        </w:rPr>
      </w:pPr>
      <w:r w:rsidRPr="002C4BDC">
        <w:rPr>
          <w:b/>
          <w:bCs/>
          <w:i/>
          <w:iCs/>
        </w:rPr>
        <w:t>Brightspace</w:t>
      </w:r>
    </w:p>
    <w:p w14:paraId="0DBA0F60" w14:textId="610C7B1D" w:rsidR="00F93724" w:rsidRPr="002C4BDC" w:rsidRDefault="00F93724" w:rsidP="00557A7E">
      <w:pPr>
        <w:pStyle w:val="ListParagraph"/>
        <w:numPr>
          <w:ilvl w:val="3"/>
          <w:numId w:val="12"/>
        </w:numPr>
        <w:rPr>
          <w:b/>
          <w:bCs/>
          <w:i/>
          <w:iCs/>
        </w:rPr>
      </w:pPr>
      <w:r w:rsidRPr="002C4BDC">
        <w:rPr>
          <w:b/>
          <w:bCs/>
          <w:i/>
          <w:iCs/>
        </w:rPr>
        <w:t>Moodle</w:t>
      </w:r>
    </w:p>
    <w:p w14:paraId="2CC68D06" w14:textId="15A9409C" w:rsidR="00F93724" w:rsidRPr="002C4BDC" w:rsidRDefault="00F93724" w:rsidP="00557A7E">
      <w:pPr>
        <w:pStyle w:val="ListParagraph"/>
        <w:numPr>
          <w:ilvl w:val="3"/>
          <w:numId w:val="12"/>
        </w:numPr>
        <w:rPr>
          <w:b/>
          <w:bCs/>
          <w:i/>
          <w:iCs/>
        </w:rPr>
      </w:pPr>
      <w:r w:rsidRPr="002C4BDC">
        <w:rPr>
          <w:b/>
          <w:bCs/>
          <w:i/>
          <w:iCs/>
        </w:rPr>
        <w:t>Loop</w:t>
      </w:r>
    </w:p>
    <w:p w14:paraId="07AAEE98" w14:textId="50099768" w:rsidR="00F93724" w:rsidRPr="002C4BDC" w:rsidRDefault="00F93724" w:rsidP="00557A7E">
      <w:pPr>
        <w:pStyle w:val="ListParagraph"/>
        <w:numPr>
          <w:ilvl w:val="3"/>
          <w:numId w:val="12"/>
        </w:numPr>
        <w:rPr>
          <w:b/>
          <w:bCs/>
          <w:i/>
          <w:iCs/>
        </w:rPr>
      </w:pPr>
      <w:r w:rsidRPr="002C4BDC">
        <w:rPr>
          <w:b/>
          <w:bCs/>
          <w:i/>
          <w:iCs/>
        </w:rPr>
        <w:t>Blackboard</w:t>
      </w:r>
    </w:p>
    <w:p w14:paraId="44B8A79F" w14:textId="0B63F99A" w:rsidR="00F93724" w:rsidRDefault="00F93724" w:rsidP="00557A7E">
      <w:pPr>
        <w:pStyle w:val="ListParagraph"/>
        <w:numPr>
          <w:ilvl w:val="3"/>
          <w:numId w:val="12"/>
        </w:numPr>
      </w:pPr>
      <w:r w:rsidRPr="002C4BDC">
        <w:rPr>
          <w:b/>
          <w:bCs/>
          <w:i/>
          <w:iCs/>
        </w:rPr>
        <w:t>Canvas</w:t>
      </w:r>
      <w:r>
        <w:br/>
      </w:r>
      <w:r w:rsidR="00DD54C4">
        <w:br/>
      </w:r>
    </w:p>
    <w:p w14:paraId="0FBF4E0D" w14:textId="7BD8FC77" w:rsidR="00F4105F" w:rsidRDefault="00F4105F" w:rsidP="00557A7E">
      <w:pPr>
        <w:pStyle w:val="ListParagraph"/>
        <w:numPr>
          <w:ilvl w:val="2"/>
          <w:numId w:val="12"/>
        </w:numPr>
      </w:pPr>
      <w:r>
        <w:lastRenderedPageBreak/>
        <w:t xml:space="preserve">Engage in </w:t>
      </w:r>
      <w:r w:rsidR="003B5BF0">
        <w:t xml:space="preserve">a literature-based review </w:t>
      </w:r>
      <w:r>
        <w:t>on relevant</w:t>
      </w:r>
      <w:r w:rsidR="00DD54C4">
        <w:t xml:space="preserve"> core</w:t>
      </w:r>
      <w:r>
        <w:t xml:space="preserve"> technologies</w:t>
      </w:r>
      <w:r w:rsidR="003B5BF0">
        <w:t>:</w:t>
      </w:r>
      <w:r w:rsidR="00F93724">
        <w:br/>
      </w:r>
    </w:p>
    <w:p w14:paraId="69ECB6FB" w14:textId="265A153B" w:rsidR="00F93724" w:rsidRPr="00F93724" w:rsidRDefault="00F93724" w:rsidP="00557A7E">
      <w:pPr>
        <w:pStyle w:val="ListParagraph"/>
        <w:numPr>
          <w:ilvl w:val="3"/>
          <w:numId w:val="12"/>
        </w:numPr>
        <w:rPr>
          <w:b/>
          <w:bCs/>
          <w:i/>
          <w:iCs/>
        </w:rPr>
      </w:pPr>
      <w:r w:rsidRPr="00F93724">
        <w:rPr>
          <w:b/>
          <w:bCs/>
          <w:i/>
          <w:iCs/>
        </w:rPr>
        <w:t>Web Application Technologies</w:t>
      </w:r>
      <w:r w:rsidRPr="00F93724">
        <w:rPr>
          <w:b/>
          <w:bCs/>
          <w:i/>
          <w:iCs/>
        </w:rPr>
        <w:br/>
      </w:r>
    </w:p>
    <w:p w14:paraId="26A48ED6" w14:textId="6344FA5E" w:rsidR="00F93724" w:rsidRDefault="00F93724" w:rsidP="00557A7E">
      <w:pPr>
        <w:pStyle w:val="ListParagraph"/>
        <w:numPr>
          <w:ilvl w:val="4"/>
          <w:numId w:val="12"/>
        </w:numPr>
      </w:pPr>
      <w:r>
        <w:t>Front-End (HTML, CSS, HTMX</w:t>
      </w:r>
      <w:r w:rsidR="002C4BDC">
        <w:t>, JavaScript, React</w:t>
      </w:r>
      <w:r>
        <w:t>)</w:t>
      </w:r>
    </w:p>
    <w:p w14:paraId="75297D98" w14:textId="6845D2B2" w:rsidR="00F93724" w:rsidRDefault="00F93724" w:rsidP="00557A7E">
      <w:pPr>
        <w:pStyle w:val="ListParagraph"/>
        <w:numPr>
          <w:ilvl w:val="4"/>
          <w:numId w:val="12"/>
        </w:numPr>
      </w:pPr>
      <w:r>
        <w:t>Back-End (Django</w:t>
      </w:r>
      <w:r w:rsidR="002C4BDC">
        <w:t>, Flask, Ruby on Rails</w:t>
      </w:r>
      <w:r>
        <w:t>)</w:t>
      </w:r>
      <w:r>
        <w:br/>
      </w:r>
    </w:p>
    <w:p w14:paraId="635FDDA0" w14:textId="129C636D" w:rsidR="00F93724" w:rsidRPr="00F93724" w:rsidRDefault="00F93724" w:rsidP="00557A7E">
      <w:pPr>
        <w:pStyle w:val="ListParagraph"/>
        <w:numPr>
          <w:ilvl w:val="3"/>
          <w:numId w:val="12"/>
        </w:numPr>
        <w:rPr>
          <w:b/>
          <w:bCs/>
          <w:i/>
          <w:iCs/>
        </w:rPr>
      </w:pPr>
      <w:r w:rsidRPr="00F93724">
        <w:rPr>
          <w:b/>
          <w:bCs/>
          <w:i/>
          <w:iCs/>
        </w:rPr>
        <w:t>Database Technologies</w:t>
      </w:r>
      <w:r w:rsidRPr="00F93724">
        <w:rPr>
          <w:b/>
          <w:bCs/>
          <w:i/>
          <w:iCs/>
        </w:rPr>
        <w:br/>
      </w:r>
    </w:p>
    <w:p w14:paraId="05B3E4AE" w14:textId="15FC70F5" w:rsidR="00F93724" w:rsidRDefault="00F93724" w:rsidP="00557A7E">
      <w:pPr>
        <w:pStyle w:val="ListParagraph"/>
        <w:numPr>
          <w:ilvl w:val="4"/>
          <w:numId w:val="12"/>
        </w:numPr>
      </w:pPr>
      <w:r>
        <w:t>SQL (PostgreSQL, MySQL)</w:t>
      </w:r>
    </w:p>
    <w:p w14:paraId="2216CB1B" w14:textId="10861623" w:rsidR="00F93724" w:rsidRDefault="00F93724" w:rsidP="00557A7E">
      <w:pPr>
        <w:pStyle w:val="ListParagraph"/>
        <w:numPr>
          <w:ilvl w:val="4"/>
          <w:numId w:val="12"/>
        </w:numPr>
      </w:pPr>
      <w:r>
        <w:t>NoSQL (MongoDB, Apache Cassandra)</w:t>
      </w:r>
      <w:r>
        <w:br/>
      </w:r>
    </w:p>
    <w:p w14:paraId="4457B933" w14:textId="7DA2C1C7" w:rsidR="00F93724" w:rsidRPr="00F93724" w:rsidRDefault="00F93724" w:rsidP="00557A7E">
      <w:pPr>
        <w:pStyle w:val="ListParagraph"/>
        <w:numPr>
          <w:ilvl w:val="3"/>
          <w:numId w:val="12"/>
        </w:numPr>
        <w:rPr>
          <w:b/>
          <w:bCs/>
          <w:i/>
          <w:iCs/>
        </w:rPr>
      </w:pPr>
      <w:r w:rsidRPr="00F93724">
        <w:rPr>
          <w:b/>
          <w:bCs/>
          <w:i/>
          <w:iCs/>
        </w:rPr>
        <w:t>Monitoring Technologies</w:t>
      </w:r>
      <w:r w:rsidRPr="00F93724">
        <w:rPr>
          <w:b/>
          <w:bCs/>
          <w:i/>
          <w:iCs/>
        </w:rPr>
        <w:br/>
      </w:r>
    </w:p>
    <w:p w14:paraId="68BCCE56" w14:textId="2E449FAC" w:rsidR="00780326" w:rsidRDefault="00F93724" w:rsidP="00557A7E">
      <w:pPr>
        <w:pStyle w:val="ListParagraph"/>
        <w:numPr>
          <w:ilvl w:val="4"/>
          <w:numId w:val="12"/>
        </w:numPr>
      </w:pPr>
      <w:r>
        <w:t>Prometheus</w:t>
      </w:r>
      <w:r w:rsidR="002C4BDC">
        <w:t xml:space="preserve">, </w:t>
      </w:r>
      <w:r>
        <w:t>Grafana</w:t>
      </w:r>
      <w:r w:rsidR="002C4BDC">
        <w:t xml:space="preserve">, </w:t>
      </w:r>
      <w:r>
        <w:t>Zabbix</w:t>
      </w:r>
      <w:r w:rsidR="002C4BDC">
        <w:t xml:space="preserve">, </w:t>
      </w:r>
      <w:r>
        <w:t>Datadog</w:t>
      </w:r>
      <w:r w:rsidR="00780326">
        <w:br/>
      </w:r>
    </w:p>
    <w:p w14:paraId="6F99B483" w14:textId="76AEF36F" w:rsidR="00780326" w:rsidRPr="00780326" w:rsidRDefault="00780326" w:rsidP="00557A7E">
      <w:pPr>
        <w:pStyle w:val="ListParagraph"/>
        <w:numPr>
          <w:ilvl w:val="3"/>
          <w:numId w:val="12"/>
        </w:numPr>
        <w:rPr>
          <w:b/>
          <w:bCs/>
          <w:i/>
          <w:iCs/>
        </w:rPr>
      </w:pPr>
      <w:r w:rsidRPr="00780326">
        <w:rPr>
          <w:b/>
          <w:bCs/>
          <w:i/>
          <w:iCs/>
        </w:rPr>
        <w:t>Virtualization Technologies</w:t>
      </w:r>
      <w:r w:rsidRPr="00780326">
        <w:rPr>
          <w:b/>
          <w:bCs/>
          <w:i/>
          <w:iCs/>
        </w:rPr>
        <w:br/>
      </w:r>
    </w:p>
    <w:p w14:paraId="6421D6D2" w14:textId="013B2689" w:rsidR="00780326" w:rsidRDefault="00780326" w:rsidP="00557A7E">
      <w:pPr>
        <w:pStyle w:val="ListParagraph"/>
        <w:numPr>
          <w:ilvl w:val="4"/>
          <w:numId w:val="12"/>
        </w:numPr>
      </w:pPr>
      <w:r>
        <w:t>Oracle VirtualBox, VMWare</w:t>
      </w:r>
      <w:r>
        <w:br/>
      </w:r>
    </w:p>
    <w:p w14:paraId="35F11A38" w14:textId="735A87EC" w:rsidR="007525E6" w:rsidRDefault="00780326" w:rsidP="00557A7E">
      <w:pPr>
        <w:pStyle w:val="ListParagraph"/>
        <w:numPr>
          <w:ilvl w:val="2"/>
          <w:numId w:val="12"/>
        </w:numPr>
      </w:pPr>
      <w:r>
        <w:t>Engage in a short review on potential future technologies:</w:t>
      </w:r>
      <w:r w:rsidR="00E17CB1">
        <w:br/>
      </w:r>
      <w:r w:rsidR="00E17CB1" w:rsidRPr="00E17CB1">
        <w:rPr>
          <w:i/>
          <w:iCs/>
        </w:rPr>
        <w:t xml:space="preserve">Moved </w:t>
      </w:r>
      <w:proofErr w:type="gramStart"/>
      <w:r w:rsidR="00E17CB1" w:rsidRPr="00E17CB1">
        <w:rPr>
          <w:i/>
          <w:iCs/>
        </w:rPr>
        <w:t>To</w:t>
      </w:r>
      <w:proofErr w:type="gramEnd"/>
      <w:r w:rsidR="00E17CB1" w:rsidRPr="00E17CB1">
        <w:rPr>
          <w:i/>
          <w:iCs/>
        </w:rPr>
        <w:t xml:space="preserve"> Appendix A</w:t>
      </w:r>
      <w:r w:rsidR="007525E6">
        <w:br/>
      </w:r>
    </w:p>
    <w:p w14:paraId="2E67F813" w14:textId="20DB8856" w:rsidR="007525E6" w:rsidRPr="00557A7E" w:rsidRDefault="007525E6" w:rsidP="00557A7E">
      <w:pPr>
        <w:pStyle w:val="ListParagraph"/>
        <w:numPr>
          <w:ilvl w:val="3"/>
          <w:numId w:val="12"/>
        </w:numPr>
        <w:rPr>
          <w:b/>
          <w:bCs/>
          <w:i/>
          <w:iCs/>
        </w:rPr>
      </w:pPr>
      <w:r w:rsidRPr="00557A7E">
        <w:rPr>
          <w:b/>
          <w:bCs/>
          <w:i/>
          <w:iCs/>
        </w:rPr>
        <w:t>Caching</w:t>
      </w:r>
      <w:r w:rsidRPr="00557A7E">
        <w:rPr>
          <w:b/>
          <w:bCs/>
          <w:i/>
          <w:iCs/>
        </w:rPr>
        <w:br/>
      </w:r>
    </w:p>
    <w:p w14:paraId="1E326EB7" w14:textId="222D1538" w:rsidR="00F93724" w:rsidRDefault="007525E6" w:rsidP="00557A7E">
      <w:pPr>
        <w:pStyle w:val="ListParagraph"/>
        <w:numPr>
          <w:ilvl w:val="4"/>
          <w:numId w:val="12"/>
        </w:numPr>
      </w:pPr>
      <w:r>
        <w:t>Redis, Valkey, Dragonfly</w:t>
      </w:r>
      <w:r w:rsidR="00F93724">
        <w:br/>
      </w:r>
    </w:p>
    <w:p w14:paraId="29DFDD64" w14:textId="0C3D04F2" w:rsidR="00F93724" w:rsidRPr="00F93724" w:rsidRDefault="00F93724" w:rsidP="00557A7E">
      <w:pPr>
        <w:pStyle w:val="ListParagraph"/>
        <w:numPr>
          <w:ilvl w:val="3"/>
          <w:numId w:val="12"/>
        </w:numPr>
        <w:rPr>
          <w:b/>
          <w:bCs/>
          <w:i/>
          <w:iCs/>
        </w:rPr>
      </w:pPr>
      <w:r w:rsidRPr="00F93724">
        <w:rPr>
          <w:b/>
          <w:bCs/>
          <w:i/>
          <w:iCs/>
        </w:rPr>
        <w:t>Container Orchestration Technologies</w:t>
      </w:r>
      <w:r w:rsidRPr="00F93724">
        <w:rPr>
          <w:b/>
          <w:bCs/>
          <w:i/>
          <w:iCs/>
        </w:rPr>
        <w:br/>
      </w:r>
    </w:p>
    <w:p w14:paraId="64545E8E" w14:textId="63A63FE9" w:rsidR="003B5BF0" w:rsidRDefault="00F93724" w:rsidP="00557A7E">
      <w:pPr>
        <w:pStyle w:val="ListParagraph"/>
        <w:numPr>
          <w:ilvl w:val="4"/>
          <w:numId w:val="12"/>
        </w:numPr>
      </w:pPr>
      <w:r>
        <w:t>Kubernetes</w:t>
      </w:r>
      <w:r w:rsidR="002C4BDC">
        <w:t xml:space="preserve">, ECS Fargate, </w:t>
      </w:r>
      <w:r>
        <w:t>Docker</w:t>
      </w:r>
      <w:r w:rsidR="003B5BF0">
        <w:br/>
      </w:r>
    </w:p>
    <w:p w14:paraId="13BC542A" w14:textId="77777777" w:rsidR="003B5BF0" w:rsidRPr="003B5BF0" w:rsidRDefault="003B5BF0" w:rsidP="00557A7E">
      <w:pPr>
        <w:pStyle w:val="ListParagraph"/>
        <w:numPr>
          <w:ilvl w:val="3"/>
          <w:numId w:val="12"/>
        </w:numPr>
        <w:rPr>
          <w:b/>
          <w:bCs/>
          <w:i/>
          <w:iCs/>
        </w:rPr>
      </w:pPr>
      <w:r w:rsidRPr="003B5BF0">
        <w:rPr>
          <w:b/>
          <w:bCs/>
          <w:i/>
          <w:iCs/>
        </w:rPr>
        <w:t>Cloud Services</w:t>
      </w:r>
    </w:p>
    <w:p w14:paraId="3AF59C49" w14:textId="77777777" w:rsidR="003B5BF0" w:rsidRDefault="003B5BF0" w:rsidP="003B5BF0">
      <w:pPr>
        <w:pStyle w:val="ListParagraph"/>
        <w:ind w:left="2160"/>
      </w:pPr>
    </w:p>
    <w:p w14:paraId="2F389745" w14:textId="6B189DC5" w:rsidR="00DD54C4" w:rsidRDefault="003B5BF0" w:rsidP="00557A7E">
      <w:pPr>
        <w:pStyle w:val="ListParagraph"/>
        <w:numPr>
          <w:ilvl w:val="4"/>
          <w:numId w:val="12"/>
        </w:numPr>
      </w:pPr>
      <w:r>
        <w:t>Amazon AWS, Microsoft Azure &amp; Google Cloud</w:t>
      </w:r>
      <w:r w:rsidR="00DD54C4">
        <w:br/>
      </w:r>
    </w:p>
    <w:p w14:paraId="5F6517AD" w14:textId="59795FC3" w:rsidR="00DD54C4" w:rsidRDefault="00DD54C4" w:rsidP="00557A7E">
      <w:pPr>
        <w:pStyle w:val="ListParagraph"/>
        <w:numPr>
          <w:ilvl w:val="2"/>
          <w:numId w:val="12"/>
        </w:numPr>
      </w:pPr>
      <w:r>
        <w:t>Engage in a short review on requirements:</w:t>
      </w:r>
      <w:r>
        <w:br/>
      </w:r>
    </w:p>
    <w:p w14:paraId="2374657F" w14:textId="09C49E44" w:rsidR="00DD54C4" w:rsidRPr="00557A7E" w:rsidRDefault="00A80B69" w:rsidP="00557A7E">
      <w:pPr>
        <w:pStyle w:val="ListParagraph"/>
        <w:numPr>
          <w:ilvl w:val="3"/>
          <w:numId w:val="12"/>
        </w:numPr>
        <w:rPr>
          <w:b/>
          <w:bCs/>
          <w:i/>
          <w:iCs/>
        </w:rPr>
      </w:pPr>
      <w:r w:rsidRPr="00557A7E">
        <w:rPr>
          <w:b/>
          <w:bCs/>
          <w:i/>
          <w:iCs/>
        </w:rPr>
        <w:t>Availability</w:t>
      </w:r>
    </w:p>
    <w:p w14:paraId="1A1E53BB" w14:textId="53708C24" w:rsidR="00DD54C4" w:rsidRPr="00557A7E" w:rsidRDefault="00A80B69" w:rsidP="00557A7E">
      <w:pPr>
        <w:pStyle w:val="ListParagraph"/>
        <w:numPr>
          <w:ilvl w:val="3"/>
          <w:numId w:val="12"/>
        </w:numPr>
        <w:rPr>
          <w:b/>
          <w:bCs/>
          <w:i/>
          <w:iCs/>
        </w:rPr>
      </w:pPr>
      <w:r w:rsidRPr="00557A7E">
        <w:rPr>
          <w:b/>
          <w:bCs/>
          <w:i/>
          <w:iCs/>
        </w:rPr>
        <w:t>Performance</w:t>
      </w:r>
    </w:p>
    <w:p w14:paraId="4F6635BB" w14:textId="62B0AF84" w:rsidR="00DD54C4" w:rsidRPr="00557A7E" w:rsidRDefault="00A80B69" w:rsidP="00557A7E">
      <w:pPr>
        <w:pStyle w:val="ListParagraph"/>
        <w:numPr>
          <w:ilvl w:val="3"/>
          <w:numId w:val="12"/>
        </w:numPr>
        <w:rPr>
          <w:b/>
          <w:bCs/>
          <w:i/>
          <w:iCs/>
        </w:rPr>
      </w:pPr>
      <w:r w:rsidRPr="00557A7E">
        <w:rPr>
          <w:b/>
          <w:bCs/>
          <w:i/>
          <w:iCs/>
        </w:rPr>
        <w:t>Security</w:t>
      </w:r>
    </w:p>
    <w:p w14:paraId="18840C5A" w14:textId="047F0C32" w:rsidR="00DD54C4" w:rsidRPr="00557A7E" w:rsidRDefault="00A80B69" w:rsidP="00557A7E">
      <w:pPr>
        <w:pStyle w:val="ListParagraph"/>
        <w:numPr>
          <w:ilvl w:val="3"/>
          <w:numId w:val="12"/>
        </w:numPr>
        <w:rPr>
          <w:b/>
          <w:bCs/>
          <w:i/>
          <w:iCs/>
        </w:rPr>
      </w:pPr>
      <w:r w:rsidRPr="00557A7E">
        <w:rPr>
          <w:b/>
          <w:bCs/>
          <w:i/>
          <w:iCs/>
        </w:rPr>
        <w:t>General Data Protection Regulation</w:t>
      </w:r>
    </w:p>
    <w:p w14:paraId="09FDF100" w14:textId="23752F23" w:rsidR="00DD54C4" w:rsidRPr="00557A7E" w:rsidRDefault="00A80B69" w:rsidP="00557A7E">
      <w:pPr>
        <w:pStyle w:val="ListParagraph"/>
        <w:numPr>
          <w:ilvl w:val="3"/>
          <w:numId w:val="12"/>
        </w:numPr>
        <w:rPr>
          <w:b/>
          <w:bCs/>
          <w:i/>
          <w:iCs/>
        </w:rPr>
      </w:pPr>
      <w:r w:rsidRPr="00557A7E">
        <w:rPr>
          <w:b/>
          <w:bCs/>
          <w:i/>
          <w:iCs/>
        </w:rPr>
        <w:t>Accessibility</w:t>
      </w:r>
    </w:p>
    <w:p w14:paraId="61957296" w14:textId="0D78F1F0" w:rsidR="003B5BF0" w:rsidRPr="00DD54C4" w:rsidRDefault="003B5BF0" w:rsidP="00A80B69">
      <w:pPr>
        <w:pStyle w:val="ListParagraph"/>
        <w:ind w:left="2160"/>
        <w:rPr>
          <w:b/>
          <w:bCs/>
        </w:rPr>
      </w:pPr>
    </w:p>
    <w:p w14:paraId="65A4FEE7" w14:textId="05D3C87A" w:rsidR="00F93724" w:rsidRDefault="00F4105F" w:rsidP="00557A7E">
      <w:pPr>
        <w:pStyle w:val="ListParagraph"/>
        <w:numPr>
          <w:ilvl w:val="2"/>
          <w:numId w:val="12"/>
        </w:numPr>
      </w:pPr>
      <w:r>
        <w:t>Review previous Final Year Projects to help in gauging standards</w:t>
      </w:r>
      <w:r w:rsidR="00345F19">
        <w:t>.</w:t>
      </w:r>
      <w:r w:rsidR="00F93724">
        <w:br/>
      </w:r>
    </w:p>
    <w:p w14:paraId="79730FC8" w14:textId="77777777" w:rsidR="00F93724" w:rsidRPr="002C4BDC" w:rsidRDefault="00F93724" w:rsidP="00557A7E">
      <w:pPr>
        <w:pStyle w:val="ListParagraph"/>
        <w:numPr>
          <w:ilvl w:val="3"/>
          <w:numId w:val="12"/>
        </w:numPr>
        <w:rPr>
          <w:b/>
          <w:bCs/>
          <w:i/>
          <w:iCs/>
        </w:rPr>
      </w:pPr>
      <w:proofErr w:type="spellStart"/>
      <w:r w:rsidRPr="002C4BDC">
        <w:rPr>
          <w:b/>
          <w:bCs/>
          <w:i/>
          <w:iCs/>
        </w:rPr>
        <w:t>Suaimhneas</w:t>
      </w:r>
      <w:proofErr w:type="spellEnd"/>
    </w:p>
    <w:p w14:paraId="61514DAC" w14:textId="0C9C0A52" w:rsidR="00A80B69" w:rsidRDefault="00F93724" w:rsidP="00557A7E">
      <w:pPr>
        <w:pStyle w:val="ListParagraph"/>
        <w:numPr>
          <w:ilvl w:val="3"/>
          <w:numId w:val="12"/>
        </w:numPr>
      </w:pPr>
      <w:r w:rsidRPr="002C4BDC">
        <w:rPr>
          <w:b/>
          <w:bCs/>
          <w:i/>
          <w:iCs/>
        </w:rPr>
        <w:t xml:space="preserve">eLearning System </w:t>
      </w:r>
      <w:proofErr w:type="gramStart"/>
      <w:r w:rsidRPr="002C4BDC">
        <w:rPr>
          <w:b/>
          <w:bCs/>
          <w:i/>
          <w:iCs/>
        </w:rPr>
        <w:t>For</w:t>
      </w:r>
      <w:proofErr w:type="gramEnd"/>
      <w:r w:rsidRPr="002C4BDC">
        <w:rPr>
          <w:b/>
          <w:bCs/>
          <w:i/>
          <w:iCs/>
        </w:rPr>
        <w:t xml:space="preserve"> Anonymous Feedback</w:t>
      </w:r>
      <w:r w:rsidR="00DD54C4">
        <w:rPr>
          <w:b/>
          <w:bCs/>
          <w:i/>
          <w:iCs/>
        </w:rPr>
        <w:br/>
      </w:r>
      <w:r w:rsidR="002C4BDC" w:rsidRPr="002C4BDC">
        <w:rPr>
          <w:b/>
          <w:bCs/>
          <w:i/>
          <w:iCs/>
        </w:rPr>
        <w:br/>
      </w:r>
      <w:r w:rsidR="00A80B69">
        <w:lastRenderedPageBreak/>
        <w:br/>
      </w:r>
    </w:p>
    <w:p w14:paraId="00862A8D" w14:textId="2276D197" w:rsidR="00F4105F" w:rsidRPr="00345F19" w:rsidRDefault="00F4105F" w:rsidP="00F4105F">
      <w:pPr>
        <w:pStyle w:val="ListParagraph"/>
        <w:numPr>
          <w:ilvl w:val="0"/>
          <w:numId w:val="12"/>
        </w:numPr>
        <w:rPr>
          <w:b/>
          <w:bCs/>
        </w:rPr>
      </w:pPr>
      <w:r w:rsidRPr="00345F19">
        <w:rPr>
          <w:b/>
          <w:bCs/>
        </w:rPr>
        <w:t>Requirements Gathering</w:t>
      </w:r>
      <w:r w:rsidRPr="00345F19">
        <w:rPr>
          <w:b/>
          <w:bCs/>
        </w:rPr>
        <w:br/>
      </w:r>
    </w:p>
    <w:p w14:paraId="4831FB17" w14:textId="2B3FE638" w:rsidR="00F4105F" w:rsidRDefault="00F4105F" w:rsidP="00F4105F">
      <w:pPr>
        <w:pStyle w:val="ListParagraph"/>
        <w:numPr>
          <w:ilvl w:val="1"/>
          <w:numId w:val="12"/>
        </w:numPr>
      </w:pPr>
      <w:r>
        <w:t xml:space="preserve">Understand &amp; </w:t>
      </w:r>
      <w:r w:rsidR="00345F19">
        <w:t>collect the</w:t>
      </w:r>
      <w:r>
        <w:t xml:space="preserve"> necessary requirements for users and stakeholders</w:t>
      </w:r>
      <w:r w:rsidR="00345F19">
        <w:t>.</w:t>
      </w:r>
    </w:p>
    <w:p w14:paraId="12D7B2E7" w14:textId="70C9B87C" w:rsidR="00F4105F" w:rsidRDefault="00345F19" w:rsidP="00F4105F">
      <w:pPr>
        <w:pStyle w:val="ListParagraph"/>
        <w:numPr>
          <w:ilvl w:val="1"/>
          <w:numId w:val="12"/>
        </w:numPr>
      </w:pPr>
      <w:r>
        <w:t>Collect and critically review feedback from potential end users that have previously used Virtual Learning Environments.</w:t>
      </w:r>
    </w:p>
    <w:p w14:paraId="679EC7B6" w14:textId="23025806" w:rsidR="0096581B" w:rsidRDefault="0096581B" w:rsidP="00F4105F">
      <w:pPr>
        <w:pStyle w:val="ListParagraph"/>
        <w:numPr>
          <w:ilvl w:val="1"/>
          <w:numId w:val="12"/>
        </w:numPr>
      </w:pPr>
      <w:r>
        <w:t>Review the features of Brightspace, the currently used system by the Technological University of Dublin.</w:t>
      </w:r>
    </w:p>
    <w:p w14:paraId="05ACF277" w14:textId="77777777" w:rsidR="0096581B" w:rsidRDefault="00345F19" w:rsidP="00345F19">
      <w:pPr>
        <w:pStyle w:val="ListParagraph"/>
        <w:numPr>
          <w:ilvl w:val="1"/>
          <w:numId w:val="12"/>
        </w:numPr>
      </w:pPr>
      <w:r>
        <w:t>Analyse collected requirements to develop an initial system model.</w:t>
      </w:r>
    </w:p>
    <w:p w14:paraId="45BE9C73" w14:textId="77777777" w:rsidR="0096581B" w:rsidRDefault="0096581B" w:rsidP="00345F19">
      <w:pPr>
        <w:pStyle w:val="ListParagraph"/>
        <w:numPr>
          <w:ilvl w:val="1"/>
          <w:numId w:val="12"/>
        </w:numPr>
      </w:pPr>
      <w:r>
        <w:t>Define the functional and non-functional requirements of the system</w:t>
      </w:r>
    </w:p>
    <w:p w14:paraId="1F1166E6" w14:textId="5086DD98" w:rsidR="00345F19" w:rsidRDefault="0096581B" w:rsidP="00345F19">
      <w:pPr>
        <w:pStyle w:val="ListParagraph"/>
        <w:numPr>
          <w:ilvl w:val="1"/>
          <w:numId w:val="12"/>
        </w:numPr>
      </w:pPr>
      <w:r>
        <w:t>Outline the architecture of the system.</w:t>
      </w:r>
      <w:r w:rsidR="00345F19">
        <w:br/>
      </w:r>
    </w:p>
    <w:p w14:paraId="2EFA43A6" w14:textId="3AFF4962" w:rsidR="00F4105F" w:rsidRPr="00345F19" w:rsidRDefault="00F4105F" w:rsidP="00F4105F">
      <w:pPr>
        <w:pStyle w:val="ListParagraph"/>
        <w:numPr>
          <w:ilvl w:val="0"/>
          <w:numId w:val="12"/>
        </w:numPr>
        <w:rPr>
          <w:b/>
          <w:bCs/>
        </w:rPr>
      </w:pPr>
      <w:r w:rsidRPr="00345F19">
        <w:rPr>
          <w:b/>
          <w:bCs/>
        </w:rPr>
        <w:t>Design</w:t>
      </w:r>
      <w:r w:rsidR="00345F19" w:rsidRPr="00345F19">
        <w:rPr>
          <w:b/>
          <w:bCs/>
        </w:rPr>
        <w:br/>
      </w:r>
    </w:p>
    <w:p w14:paraId="3C5C07B7" w14:textId="47CD95EB" w:rsidR="00345F19" w:rsidRDefault="00345F19" w:rsidP="00345F19">
      <w:pPr>
        <w:pStyle w:val="ListParagraph"/>
        <w:numPr>
          <w:ilvl w:val="1"/>
          <w:numId w:val="12"/>
        </w:numPr>
      </w:pPr>
      <w:r>
        <w:t>Identify a relevant design methodology to create the system</w:t>
      </w:r>
      <w:r w:rsidR="00B13773">
        <w:t>.</w:t>
      </w:r>
    </w:p>
    <w:p w14:paraId="1ED7F8DE" w14:textId="34FD458B" w:rsidR="00345F19" w:rsidRDefault="00345F19" w:rsidP="00345F19">
      <w:pPr>
        <w:pStyle w:val="ListParagraph"/>
        <w:numPr>
          <w:ilvl w:val="1"/>
          <w:numId w:val="12"/>
        </w:numPr>
      </w:pPr>
      <w:r>
        <w:t>Design the logical architecture</w:t>
      </w:r>
      <w:r w:rsidR="00B13773">
        <w:t>.</w:t>
      </w:r>
    </w:p>
    <w:p w14:paraId="69E3D7EC" w14:textId="7361B1EC" w:rsidR="00345F19" w:rsidRDefault="00345F19" w:rsidP="00345F19">
      <w:pPr>
        <w:pStyle w:val="ListParagraph"/>
        <w:numPr>
          <w:ilvl w:val="1"/>
          <w:numId w:val="12"/>
        </w:numPr>
      </w:pPr>
      <w:r>
        <w:t>Describe the initial physical infrastructure</w:t>
      </w:r>
      <w:r w:rsidR="00B13773">
        <w:t>.</w:t>
      </w:r>
    </w:p>
    <w:p w14:paraId="352A0745" w14:textId="18E8CE2F" w:rsidR="002336A2" w:rsidRDefault="00345F19" w:rsidP="00345F19">
      <w:pPr>
        <w:pStyle w:val="ListParagraph"/>
        <w:numPr>
          <w:ilvl w:val="1"/>
          <w:numId w:val="12"/>
        </w:numPr>
      </w:pPr>
      <w:r>
        <w:t xml:space="preserve">Use the relevant design methodology to </w:t>
      </w:r>
      <w:r w:rsidR="00CD5E0F">
        <w:t>implement</w:t>
      </w:r>
      <w:r>
        <w:t xml:space="preserve"> the system design process</w:t>
      </w:r>
      <w:r w:rsidR="00B13773">
        <w:t>.</w:t>
      </w:r>
      <w:r w:rsidR="002336A2">
        <w:br/>
      </w:r>
    </w:p>
    <w:p w14:paraId="713CFD96" w14:textId="6E9302AA" w:rsidR="002336A2" w:rsidRPr="002336A2" w:rsidRDefault="002336A2" w:rsidP="002336A2">
      <w:pPr>
        <w:pStyle w:val="ListParagraph"/>
        <w:numPr>
          <w:ilvl w:val="0"/>
          <w:numId w:val="12"/>
        </w:numPr>
        <w:rPr>
          <w:b/>
          <w:bCs/>
        </w:rPr>
      </w:pPr>
      <w:r w:rsidRPr="002336A2">
        <w:rPr>
          <w:b/>
          <w:bCs/>
        </w:rPr>
        <w:t>Testing</w:t>
      </w:r>
      <w:r w:rsidR="00EE051F">
        <w:rPr>
          <w:b/>
          <w:bCs/>
        </w:rPr>
        <w:t xml:space="preserve"> &amp; Evaluation</w:t>
      </w:r>
      <w:r w:rsidRPr="002336A2">
        <w:rPr>
          <w:b/>
          <w:bCs/>
        </w:rPr>
        <w:br/>
      </w:r>
    </w:p>
    <w:p w14:paraId="3814AD56" w14:textId="78887C6A" w:rsidR="002336A2" w:rsidRPr="00C97825" w:rsidRDefault="002336A2" w:rsidP="002336A2">
      <w:pPr>
        <w:pStyle w:val="ListParagraph"/>
        <w:numPr>
          <w:ilvl w:val="1"/>
          <w:numId w:val="12"/>
        </w:numPr>
      </w:pPr>
      <w:r>
        <w:t>Describe testing and evaluation approach to each part of the system</w:t>
      </w:r>
      <w:r w:rsidR="0096581B">
        <w:t>.</w:t>
      </w:r>
    </w:p>
    <w:p w14:paraId="255A1649" w14:textId="6DF0AE66" w:rsidR="002336A2" w:rsidRDefault="002336A2" w:rsidP="002336A2">
      <w:pPr>
        <w:pStyle w:val="ListParagraph"/>
        <w:numPr>
          <w:ilvl w:val="1"/>
          <w:numId w:val="12"/>
        </w:numPr>
      </w:pPr>
      <w:r>
        <w:t>Provide the test plan in an organized and structured manner</w:t>
      </w:r>
      <w:r w:rsidR="0096581B">
        <w:t>.</w:t>
      </w:r>
    </w:p>
    <w:p w14:paraId="4C2F9EFD" w14:textId="7194A0FB" w:rsidR="00345F19" w:rsidRDefault="002336A2" w:rsidP="002336A2">
      <w:pPr>
        <w:pStyle w:val="ListParagraph"/>
        <w:numPr>
          <w:ilvl w:val="1"/>
          <w:numId w:val="12"/>
        </w:numPr>
      </w:pPr>
      <w:r>
        <w:t>Identify evaluation methodology for each part of the system</w:t>
      </w:r>
      <w:r w:rsidR="0096581B">
        <w:t>.</w:t>
      </w:r>
      <w:r w:rsidR="00DD54C4">
        <w:br/>
      </w:r>
      <w:r w:rsidR="00345F19">
        <w:br/>
      </w:r>
    </w:p>
    <w:p w14:paraId="271105FE" w14:textId="54D99F1F" w:rsidR="00F4105F" w:rsidRPr="00345F19" w:rsidRDefault="002C4BDC" w:rsidP="00F4105F">
      <w:pPr>
        <w:pStyle w:val="ListParagraph"/>
        <w:numPr>
          <w:ilvl w:val="0"/>
          <w:numId w:val="12"/>
        </w:numPr>
        <w:rPr>
          <w:b/>
          <w:bCs/>
        </w:rPr>
      </w:pPr>
      <w:r>
        <w:rPr>
          <w:b/>
          <w:bCs/>
        </w:rPr>
        <w:t xml:space="preserve">Prototype &amp; Final </w:t>
      </w:r>
      <w:r w:rsidR="00F4105F" w:rsidRPr="00345F19">
        <w:rPr>
          <w:b/>
          <w:bCs/>
        </w:rPr>
        <w:t>Implementation</w:t>
      </w:r>
      <w:r w:rsidR="00345F19" w:rsidRPr="00345F19">
        <w:rPr>
          <w:b/>
          <w:bCs/>
        </w:rPr>
        <w:br/>
      </w:r>
    </w:p>
    <w:p w14:paraId="5F910631" w14:textId="643FAFF3" w:rsidR="00F93724" w:rsidRDefault="00F93724" w:rsidP="00345F19">
      <w:pPr>
        <w:pStyle w:val="ListParagraph"/>
        <w:numPr>
          <w:ilvl w:val="1"/>
          <w:numId w:val="12"/>
        </w:numPr>
      </w:pPr>
      <w:r>
        <w:t>Implement</w:t>
      </w:r>
      <w:r w:rsidR="003C7E9E">
        <w:t>ation of</w:t>
      </w:r>
      <w:r>
        <w:t xml:space="preserve"> an </w:t>
      </w:r>
      <w:r w:rsidRPr="002C4BDC">
        <w:rPr>
          <w:b/>
          <w:bCs/>
        </w:rPr>
        <w:t>initial system prototype</w:t>
      </w:r>
      <w:r>
        <w:t xml:space="preserve"> </w:t>
      </w:r>
      <w:r w:rsidR="003C7E9E">
        <w:t xml:space="preserve">(along with this report) </w:t>
      </w:r>
      <w:r>
        <w:t xml:space="preserve">for the </w:t>
      </w:r>
      <w:r w:rsidR="002C4BDC" w:rsidRPr="002C4BDC">
        <w:rPr>
          <w:b/>
          <w:bCs/>
        </w:rPr>
        <w:t>Interim</w:t>
      </w:r>
      <w:r>
        <w:t xml:space="preserve"> composed of the following:</w:t>
      </w:r>
      <w:r>
        <w:br/>
      </w:r>
    </w:p>
    <w:p w14:paraId="40F40268" w14:textId="14D0F0A9" w:rsidR="00F93724" w:rsidRPr="002C4BDC" w:rsidRDefault="00F93724" w:rsidP="00F93724">
      <w:pPr>
        <w:pStyle w:val="ListParagraph"/>
        <w:numPr>
          <w:ilvl w:val="2"/>
          <w:numId w:val="12"/>
        </w:numPr>
        <w:rPr>
          <w:b/>
          <w:bCs/>
          <w:i/>
          <w:iCs/>
        </w:rPr>
      </w:pPr>
      <w:r w:rsidRPr="002C4BDC">
        <w:rPr>
          <w:b/>
          <w:bCs/>
          <w:i/>
          <w:iCs/>
        </w:rPr>
        <w:t>Web Application</w:t>
      </w:r>
      <w:r w:rsidRPr="002C4BDC">
        <w:rPr>
          <w:b/>
          <w:bCs/>
          <w:i/>
          <w:iCs/>
        </w:rPr>
        <w:br/>
      </w:r>
    </w:p>
    <w:p w14:paraId="42F679BB" w14:textId="780AAB45" w:rsidR="00F93724" w:rsidRDefault="00F93724" w:rsidP="00DD54C4">
      <w:pPr>
        <w:pStyle w:val="ListParagraph"/>
        <w:numPr>
          <w:ilvl w:val="3"/>
          <w:numId w:val="12"/>
        </w:numPr>
      </w:pPr>
      <w:r>
        <w:t xml:space="preserve">Implementation of a functional login system for </w:t>
      </w:r>
      <w:r w:rsidR="0096581B">
        <w:t>users</w:t>
      </w:r>
      <w:r>
        <w:t>.</w:t>
      </w:r>
    </w:p>
    <w:p w14:paraId="5DC5EA2F" w14:textId="3A92AA87" w:rsidR="00F93724" w:rsidRDefault="00F93724" w:rsidP="00F93724">
      <w:pPr>
        <w:pStyle w:val="ListParagraph"/>
        <w:numPr>
          <w:ilvl w:val="3"/>
          <w:numId w:val="12"/>
        </w:numPr>
      </w:pPr>
      <w:r>
        <w:t xml:space="preserve">Access to the relevant modules for </w:t>
      </w:r>
      <w:r w:rsidR="0096581B">
        <w:t>users</w:t>
      </w:r>
      <w:r>
        <w:t>.</w:t>
      </w:r>
    </w:p>
    <w:p w14:paraId="5F8B3959" w14:textId="7C6C2804" w:rsidR="00F93724" w:rsidRDefault="00F93724" w:rsidP="00DD54C4">
      <w:pPr>
        <w:pStyle w:val="ListParagraph"/>
        <w:numPr>
          <w:ilvl w:val="3"/>
          <w:numId w:val="12"/>
        </w:numPr>
      </w:pPr>
      <w:r>
        <w:t xml:space="preserve">Access to the relevant notes and assignments for </w:t>
      </w:r>
      <w:r w:rsidR="0096581B">
        <w:t>users</w:t>
      </w:r>
      <w:r w:rsidR="00B13773">
        <w:t xml:space="preserve">, with </w:t>
      </w:r>
      <w:r w:rsidR="0096581B">
        <w:t>lecturers</w:t>
      </w:r>
      <w:r w:rsidR="00B13773">
        <w:t xml:space="preserve"> able to </w:t>
      </w:r>
      <w:r w:rsidR="00DD54C4">
        <w:t>create / attach uploads to</w:t>
      </w:r>
      <w:r w:rsidR="00B13773">
        <w:t xml:space="preserve"> both.</w:t>
      </w:r>
      <w:r>
        <w:br/>
      </w:r>
    </w:p>
    <w:p w14:paraId="18481259" w14:textId="3DE5D6BF" w:rsidR="00F93724" w:rsidRPr="002C4BDC" w:rsidRDefault="00F93724" w:rsidP="00F93724">
      <w:pPr>
        <w:pStyle w:val="ListParagraph"/>
        <w:numPr>
          <w:ilvl w:val="2"/>
          <w:numId w:val="12"/>
        </w:numPr>
        <w:rPr>
          <w:b/>
          <w:bCs/>
          <w:i/>
          <w:iCs/>
        </w:rPr>
      </w:pPr>
      <w:r w:rsidRPr="002C4BDC">
        <w:rPr>
          <w:b/>
          <w:bCs/>
          <w:i/>
          <w:iCs/>
        </w:rPr>
        <w:t>Database</w:t>
      </w:r>
      <w:r w:rsidR="002C4BDC" w:rsidRPr="002C4BDC">
        <w:rPr>
          <w:b/>
          <w:bCs/>
          <w:i/>
          <w:iCs/>
        </w:rPr>
        <w:br/>
      </w:r>
    </w:p>
    <w:p w14:paraId="5C0D8218" w14:textId="77777777" w:rsidR="00B13773" w:rsidRDefault="00F93724" w:rsidP="002C4BDC">
      <w:pPr>
        <w:pStyle w:val="ListParagraph"/>
        <w:numPr>
          <w:ilvl w:val="3"/>
          <w:numId w:val="12"/>
        </w:numPr>
      </w:pPr>
      <w:r>
        <w:t>Designed to support prototype implementation</w:t>
      </w:r>
      <w:r w:rsidR="00B13773">
        <w:t>.</w:t>
      </w:r>
    </w:p>
    <w:p w14:paraId="39FFF83D" w14:textId="3D2A3E36" w:rsidR="002C4BDC" w:rsidRDefault="00B13773" w:rsidP="002C4BDC">
      <w:pPr>
        <w:pStyle w:val="ListParagraph"/>
        <w:numPr>
          <w:ilvl w:val="3"/>
          <w:numId w:val="12"/>
        </w:numPr>
      </w:pPr>
      <w:r>
        <w:t>Inclusion of custom data to mimic student and lecturer data.</w:t>
      </w:r>
      <w:r w:rsidR="00DD54C4">
        <w:br/>
      </w:r>
    </w:p>
    <w:p w14:paraId="6BEBD7B8" w14:textId="51BFA50E" w:rsidR="002C4BDC" w:rsidRPr="002C4BDC" w:rsidRDefault="002C4BDC" w:rsidP="002C4BDC">
      <w:pPr>
        <w:pStyle w:val="ListParagraph"/>
        <w:numPr>
          <w:ilvl w:val="2"/>
          <w:numId w:val="12"/>
        </w:numPr>
        <w:rPr>
          <w:b/>
          <w:bCs/>
          <w:i/>
          <w:iCs/>
        </w:rPr>
      </w:pPr>
      <w:r w:rsidRPr="002C4BDC">
        <w:rPr>
          <w:b/>
          <w:bCs/>
          <w:i/>
          <w:iCs/>
        </w:rPr>
        <w:t>Local Network</w:t>
      </w:r>
      <w:r w:rsidRPr="002C4BDC">
        <w:rPr>
          <w:b/>
          <w:bCs/>
          <w:i/>
          <w:iCs/>
        </w:rPr>
        <w:br/>
      </w:r>
    </w:p>
    <w:p w14:paraId="5CA004D1" w14:textId="7FEDB384" w:rsidR="002C4BDC" w:rsidRDefault="002C4BDC" w:rsidP="002C4BDC">
      <w:pPr>
        <w:pStyle w:val="ListParagraph"/>
        <w:numPr>
          <w:ilvl w:val="3"/>
          <w:numId w:val="12"/>
        </w:numPr>
      </w:pPr>
      <w:r>
        <w:t>This prototype system will run on</w:t>
      </w:r>
      <w:r w:rsidR="00B13773">
        <w:t xml:space="preserve"> two</w:t>
      </w:r>
      <w:r>
        <w:t xml:space="preserve"> separate virtual machines</w:t>
      </w:r>
      <w:r w:rsidR="00B13773">
        <w:t>.</w:t>
      </w:r>
      <w:r w:rsidR="00F93724">
        <w:br/>
      </w:r>
    </w:p>
    <w:p w14:paraId="05F51C5D" w14:textId="12DDE0D6" w:rsidR="00B13773" w:rsidRDefault="00345F19" w:rsidP="00345F19">
      <w:pPr>
        <w:pStyle w:val="ListParagraph"/>
        <w:numPr>
          <w:ilvl w:val="1"/>
          <w:numId w:val="12"/>
        </w:numPr>
      </w:pPr>
      <w:r>
        <w:lastRenderedPageBreak/>
        <w:t>Implement a</w:t>
      </w:r>
      <w:r w:rsidR="00B13773">
        <w:t xml:space="preserve"> </w:t>
      </w:r>
      <w:r w:rsidR="00B13773" w:rsidRPr="002336A2">
        <w:rPr>
          <w:b/>
          <w:bCs/>
        </w:rPr>
        <w:t>final system</w:t>
      </w:r>
      <w:r w:rsidR="00B13773">
        <w:t xml:space="preserve"> </w:t>
      </w:r>
      <w:r w:rsidR="0013231F">
        <w:t xml:space="preserve">(along with the </w:t>
      </w:r>
      <w:r w:rsidR="003C7E9E" w:rsidRPr="0013231F">
        <w:t>final report</w:t>
      </w:r>
      <w:r w:rsidR="0013231F">
        <w:t>)</w:t>
      </w:r>
      <w:r w:rsidR="003C7E9E">
        <w:rPr>
          <w:b/>
          <w:bCs/>
        </w:rPr>
        <w:t xml:space="preserve"> </w:t>
      </w:r>
      <w:r w:rsidR="00B13773">
        <w:t>to include the following:</w:t>
      </w:r>
      <w:r w:rsidR="002336A2">
        <w:br/>
      </w:r>
    </w:p>
    <w:p w14:paraId="2139AF7F" w14:textId="3CEABE5E" w:rsidR="00345F19" w:rsidRDefault="00B13773" w:rsidP="0096581B">
      <w:pPr>
        <w:pStyle w:val="ListParagraph"/>
        <w:numPr>
          <w:ilvl w:val="2"/>
          <w:numId w:val="12"/>
        </w:numPr>
      </w:pPr>
      <w:r>
        <w:t xml:space="preserve">A </w:t>
      </w:r>
      <w:r w:rsidR="00345F19">
        <w:t>web application supported by the database to have the following functionality:</w:t>
      </w:r>
      <w:r w:rsidR="00345F19">
        <w:br/>
      </w:r>
    </w:p>
    <w:p w14:paraId="0887F544" w14:textId="39AB7A0F" w:rsidR="00345F19" w:rsidRPr="003C7E9E" w:rsidRDefault="00345F19" w:rsidP="0096581B">
      <w:pPr>
        <w:pStyle w:val="ListParagraph"/>
        <w:numPr>
          <w:ilvl w:val="3"/>
          <w:numId w:val="12"/>
        </w:numPr>
        <w:rPr>
          <w:b/>
          <w:bCs/>
          <w:i/>
          <w:iCs/>
        </w:rPr>
      </w:pPr>
      <w:r w:rsidRPr="003C7E9E">
        <w:rPr>
          <w:b/>
          <w:bCs/>
          <w:i/>
          <w:iCs/>
        </w:rPr>
        <w:t>Students</w:t>
      </w:r>
      <w:r w:rsidRPr="003C7E9E">
        <w:rPr>
          <w:b/>
          <w:bCs/>
          <w:i/>
          <w:iCs/>
        </w:rPr>
        <w:br/>
      </w:r>
    </w:p>
    <w:p w14:paraId="5531A921" w14:textId="77777777" w:rsidR="00345F19" w:rsidRDefault="00345F19" w:rsidP="0096581B">
      <w:pPr>
        <w:pStyle w:val="ListParagraph"/>
        <w:numPr>
          <w:ilvl w:val="4"/>
          <w:numId w:val="12"/>
        </w:numPr>
      </w:pPr>
      <w:r>
        <w:t>Login &amp; Registration</w:t>
      </w:r>
    </w:p>
    <w:p w14:paraId="71D8554F" w14:textId="77777777" w:rsidR="00345F19" w:rsidRDefault="00345F19" w:rsidP="0096581B">
      <w:pPr>
        <w:pStyle w:val="ListParagraph"/>
        <w:numPr>
          <w:ilvl w:val="4"/>
          <w:numId w:val="12"/>
        </w:numPr>
      </w:pPr>
      <w:r>
        <w:t>Access to Modules</w:t>
      </w:r>
    </w:p>
    <w:p w14:paraId="2BFB92D1" w14:textId="77777777" w:rsidR="00345F19" w:rsidRDefault="00345F19" w:rsidP="0096581B">
      <w:pPr>
        <w:pStyle w:val="ListParagraph"/>
        <w:numPr>
          <w:ilvl w:val="4"/>
          <w:numId w:val="12"/>
        </w:numPr>
      </w:pPr>
      <w:r>
        <w:t>Access to Notes</w:t>
      </w:r>
    </w:p>
    <w:p w14:paraId="6F854E46" w14:textId="77777777" w:rsidR="00345F19" w:rsidRDefault="00345F19" w:rsidP="0096581B">
      <w:pPr>
        <w:pStyle w:val="ListParagraph"/>
        <w:numPr>
          <w:ilvl w:val="4"/>
          <w:numId w:val="12"/>
        </w:numPr>
      </w:pPr>
      <w:r>
        <w:t>Access to Assignments</w:t>
      </w:r>
    </w:p>
    <w:p w14:paraId="31AFEB46" w14:textId="77777777" w:rsidR="00345F19" w:rsidRDefault="00345F19" w:rsidP="0096581B">
      <w:pPr>
        <w:pStyle w:val="ListParagraph"/>
        <w:numPr>
          <w:ilvl w:val="4"/>
          <w:numId w:val="12"/>
        </w:numPr>
      </w:pPr>
      <w:r>
        <w:t>Access to Grades</w:t>
      </w:r>
    </w:p>
    <w:p w14:paraId="6E69E918" w14:textId="6F212B1E" w:rsidR="00345F19" w:rsidRDefault="00345F19" w:rsidP="0096581B">
      <w:pPr>
        <w:pStyle w:val="ListParagraph"/>
        <w:numPr>
          <w:ilvl w:val="4"/>
          <w:numId w:val="12"/>
        </w:numPr>
      </w:pPr>
      <w:r>
        <w:t xml:space="preserve">Access to </w:t>
      </w:r>
      <w:r w:rsidR="00DF19B4">
        <w:t>o</w:t>
      </w:r>
      <w:r w:rsidR="003B5BF0">
        <w:t>ther General Features (Accessibility</w:t>
      </w:r>
      <w:r w:rsidR="00DD54C4">
        <w:t xml:space="preserve"> &amp; Tools</w:t>
      </w:r>
      <w:r w:rsidR="003B5BF0">
        <w:t xml:space="preserve"> etc.)</w:t>
      </w:r>
      <w:r>
        <w:br/>
      </w:r>
    </w:p>
    <w:p w14:paraId="7F573931" w14:textId="6DF61308" w:rsidR="00345F19" w:rsidRPr="003C7E9E" w:rsidRDefault="00345F19" w:rsidP="0096581B">
      <w:pPr>
        <w:pStyle w:val="ListParagraph"/>
        <w:numPr>
          <w:ilvl w:val="3"/>
          <w:numId w:val="12"/>
        </w:numPr>
        <w:rPr>
          <w:b/>
          <w:bCs/>
          <w:i/>
          <w:iCs/>
        </w:rPr>
      </w:pPr>
      <w:r w:rsidRPr="003C7E9E">
        <w:rPr>
          <w:b/>
          <w:bCs/>
          <w:i/>
          <w:iCs/>
        </w:rPr>
        <w:t>Lecturers</w:t>
      </w:r>
      <w:r w:rsidRPr="003C7E9E">
        <w:rPr>
          <w:b/>
          <w:bCs/>
          <w:i/>
          <w:iCs/>
        </w:rPr>
        <w:br/>
      </w:r>
    </w:p>
    <w:p w14:paraId="47998FCD" w14:textId="77777777" w:rsidR="00345F19" w:rsidRDefault="00345F19" w:rsidP="0096581B">
      <w:pPr>
        <w:pStyle w:val="ListParagraph"/>
        <w:numPr>
          <w:ilvl w:val="4"/>
          <w:numId w:val="12"/>
        </w:numPr>
      </w:pPr>
      <w:r>
        <w:t>Login (pre-approved system)</w:t>
      </w:r>
    </w:p>
    <w:p w14:paraId="7EBDC466" w14:textId="62D9E451" w:rsidR="00345F19" w:rsidRDefault="00345F19" w:rsidP="0096581B">
      <w:pPr>
        <w:pStyle w:val="ListParagraph"/>
        <w:numPr>
          <w:ilvl w:val="4"/>
          <w:numId w:val="12"/>
        </w:numPr>
      </w:pPr>
      <w:r>
        <w:t>Access to Modules</w:t>
      </w:r>
    </w:p>
    <w:p w14:paraId="7A642FBF" w14:textId="146F4F5A" w:rsidR="00345F19" w:rsidRDefault="00345F19" w:rsidP="0096581B">
      <w:pPr>
        <w:pStyle w:val="ListParagraph"/>
        <w:numPr>
          <w:ilvl w:val="4"/>
          <w:numId w:val="12"/>
        </w:numPr>
      </w:pPr>
      <w:r>
        <w:t xml:space="preserve">Ability to </w:t>
      </w:r>
      <w:r w:rsidR="00A80B69">
        <w:t>Upload Notes</w:t>
      </w:r>
    </w:p>
    <w:p w14:paraId="25F5FB1A" w14:textId="35C20F89" w:rsidR="00345F19" w:rsidRDefault="00345F19" w:rsidP="0096581B">
      <w:pPr>
        <w:pStyle w:val="ListParagraph"/>
        <w:numPr>
          <w:ilvl w:val="4"/>
          <w:numId w:val="12"/>
        </w:numPr>
      </w:pPr>
      <w:r>
        <w:t xml:space="preserve">Ability to </w:t>
      </w:r>
      <w:r w:rsidR="00A80B69">
        <w:t>U</w:t>
      </w:r>
      <w:r>
        <w:t xml:space="preserve">pload </w:t>
      </w:r>
      <w:r w:rsidR="00A80B69">
        <w:t>A</w:t>
      </w:r>
      <w:r>
        <w:t>ssignments</w:t>
      </w:r>
    </w:p>
    <w:p w14:paraId="1797A6D7" w14:textId="153540B1" w:rsidR="003B5BF0" w:rsidRDefault="00345F19" w:rsidP="0096581B">
      <w:pPr>
        <w:pStyle w:val="ListParagraph"/>
        <w:numPr>
          <w:ilvl w:val="4"/>
          <w:numId w:val="12"/>
        </w:numPr>
      </w:pPr>
      <w:r>
        <w:t xml:space="preserve">Ability to </w:t>
      </w:r>
      <w:r w:rsidR="00A80B69">
        <w:t>G</w:t>
      </w:r>
      <w:r>
        <w:t>rade</w:t>
      </w:r>
    </w:p>
    <w:p w14:paraId="24BE355E" w14:textId="77777777" w:rsidR="003B5BF0" w:rsidRDefault="00345F19" w:rsidP="0096581B">
      <w:pPr>
        <w:pStyle w:val="ListParagraph"/>
        <w:numPr>
          <w:ilvl w:val="4"/>
          <w:numId w:val="12"/>
        </w:numPr>
      </w:pPr>
      <w:r>
        <w:t>Limited ability to customize certain areas</w:t>
      </w:r>
    </w:p>
    <w:p w14:paraId="7F7D7010" w14:textId="5BEE9C16" w:rsidR="00345F19" w:rsidRDefault="003B5BF0" w:rsidP="0096581B">
      <w:pPr>
        <w:pStyle w:val="ListParagraph"/>
        <w:numPr>
          <w:ilvl w:val="4"/>
          <w:numId w:val="12"/>
        </w:numPr>
      </w:pPr>
      <w:r>
        <w:t xml:space="preserve">Access to Other General Features (Accessibility </w:t>
      </w:r>
      <w:r w:rsidR="00DD54C4">
        <w:t xml:space="preserve">&amp; Tools </w:t>
      </w:r>
      <w:r>
        <w:t>etc.)</w:t>
      </w:r>
      <w:r w:rsidR="00345F19">
        <w:br/>
      </w:r>
    </w:p>
    <w:p w14:paraId="0BB5A041" w14:textId="0FA899AF" w:rsidR="00B13773" w:rsidRDefault="00345F19" w:rsidP="00EE051F">
      <w:pPr>
        <w:pStyle w:val="ListParagraph"/>
        <w:numPr>
          <w:ilvl w:val="2"/>
          <w:numId w:val="12"/>
        </w:numPr>
      </w:pPr>
      <w:r>
        <w:t>Implement a performance monitoring system using Prometheus &amp; Grafana for administrators.</w:t>
      </w:r>
      <w:r w:rsidR="002336A2">
        <w:br/>
      </w:r>
    </w:p>
    <w:p w14:paraId="104932D9" w14:textId="63306DB2" w:rsidR="00DD54C4" w:rsidRDefault="00B13773" w:rsidP="00EE051F">
      <w:pPr>
        <w:pStyle w:val="ListParagraph"/>
        <w:numPr>
          <w:ilvl w:val="2"/>
          <w:numId w:val="12"/>
        </w:numPr>
      </w:pPr>
      <w:r>
        <w:t>Limited access for Administrators to deal with issues in the Web Application, Database and Monitoring System.</w:t>
      </w:r>
      <w:r w:rsidR="00DD54C4">
        <w:br/>
      </w:r>
    </w:p>
    <w:p w14:paraId="2BE3D0D1" w14:textId="77777777" w:rsidR="00DD54C4" w:rsidRDefault="00DD54C4" w:rsidP="00EE051F">
      <w:pPr>
        <w:pStyle w:val="ListParagraph"/>
        <w:numPr>
          <w:ilvl w:val="3"/>
          <w:numId w:val="12"/>
        </w:numPr>
      </w:pPr>
      <w:r>
        <w:t>Web Application Administrator Panel</w:t>
      </w:r>
    </w:p>
    <w:p w14:paraId="6B9363EB" w14:textId="77777777" w:rsidR="00A80B69" w:rsidRDefault="00A80B69" w:rsidP="00EE051F">
      <w:pPr>
        <w:pStyle w:val="ListParagraph"/>
        <w:numPr>
          <w:ilvl w:val="3"/>
          <w:numId w:val="12"/>
        </w:numPr>
      </w:pPr>
      <w:r>
        <w:t>Database Access</w:t>
      </w:r>
    </w:p>
    <w:p w14:paraId="2C7D9B79" w14:textId="363AA808" w:rsidR="00345F19" w:rsidRDefault="00A80B69" w:rsidP="00EE051F">
      <w:pPr>
        <w:pStyle w:val="ListParagraph"/>
        <w:numPr>
          <w:ilvl w:val="3"/>
          <w:numId w:val="12"/>
        </w:numPr>
      </w:pPr>
      <w:r>
        <w:t>Monitoring System Access</w:t>
      </w:r>
      <w:r w:rsidR="00CD5E0F">
        <w:br/>
      </w:r>
      <w:r>
        <w:br/>
      </w:r>
    </w:p>
    <w:p w14:paraId="7B4B682C" w14:textId="363EF876" w:rsidR="00345F19" w:rsidRPr="00345F19" w:rsidRDefault="00EE051F" w:rsidP="00F4105F">
      <w:pPr>
        <w:pStyle w:val="ListParagraph"/>
        <w:numPr>
          <w:ilvl w:val="0"/>
          <w:numId w:val="12"/>
        </w:numPr>
        <w:rPr>
          <w:b/>
          <w:bCs/>
        </w:rPr>
      </w:pPr>
      <w:r>
        <w:rPr>
          <w:b/>
          <w:bCs/>
        </w:rPr>
        <w:t>Issues &amp; Future Work</w:t>
      </w:r>
      <w:r w:rsidR="00345F19" w:rsidRPr="00345F19">
        <w:rPr>
          <w:b/>
          <w:bCs/>
        </w:rPr>
        <w:br/>
      </w:r>
    </w:p>
    <w:p w14:paraId="36ED753D" w14:textId="776A885C" w:rsidR="00345F19" w:rsidRDefault="00345F19" w:rsidP="00345F19">
      <w:pPr>
        <w:pStyle w:val="ListParagraph"/>
        <w:numPr>
          <w:ilvl w:val="1"/>
          <w:numId w:val="12"/>
        </w:numPr>
      </w:pPr>
      <w:r>
        <w:t>Determine if there should be additional features</w:t>
      </w:r>
      <w:r w:rsidR="002336A2">
        <w:t>.</w:t>
      </w:r>
    </w:p>
    <w:p w14:paraId="1F876A39" w14:textId="46D86A15" w:rsidR="002336A2" w:rsidRDefault="00345F19" w:rsidP="00345F19">
      <w:pPr>
        <w:pStyle w:val="ListParagraph"/>
        <w:numPr>
          <w:ilvl w:val="1"/>
          <w:numId w:val="12"/>
        </w:numPr>
      </w:pPr>
      <w:r>
        <w:t>Determine if features should be improved or removed</w:t>
      </w:r>
      <w:r w:rsidR="002336A2">
        <w:t>.</w:t>
      </w:r>
    </w:p>
    <w:p w14:paraId="76D83A83" w14:textId="7E98CC09" w:rsidR="002336A2" w:rsidRDefault="002336A2" w:rsidP="00345F19">
      <w:pPr>
        <w:pStyle w:val="ListParagraph"/>
        <w:numPr>
          <w:ilvl w:val="1"/>
          <w:numId w:val="12"/>
        </w:numPr>
      </w:pPr>
      <w:r>
        <w:t>Identify key issues that have arisen during development of the prototype.</w:t>
      </w:r>
    </w:p>
    <w:p w14:paraId="77B2A831" w14:textId="77777777" w:rsidR="001F461B" w:rsidRDefault="002336A2" w:rsidP="00345F19">
      <w:pPr>
        <w:pStyle w:val="ListParagraph"/>
        <w:numPr>
          <w:ilvl w:val="1"/>
          <w:numId w:val="12"/>
        </w:numPr>
      </w:pPr>
      <w:r>
        <w:t>Determine if there are more potential issues down the road and how this project may have to adapt to them.</w:t>
      </w:r>
    </w:p>
    <w:p w14:paraId="7DF296AA" w14:textId="77777777" w:rsidR="00A80B69" w:rsidRDefault="00A80B69" w:rsidP="00345F19"/>
    <w:p w14:paraId="3EE2D20B" w14:textId="55F03D7C" w:rsidR="008C415F" w:rsidRDefault="001F461B" w:rsidP="00345F19">
      <w:r>
        <w:t>Once these milestones have been achieved, the project will be completed to a satisfactory and comprehensive degree.</w:t>
      </w:r>
      <w:r w:rsidR="00345F19">
        <w:br/>
      </w:r>
    </w:p>
    <w:p w14:paraId="6DFD9FBB" w14:textId="3F7C7856" w:rsidR="009B697E" w:rsidRDefault="008F271D" w:rsidP="008F271D">
      <w:pPr>
        <w:pStyle w:val="Heading2"/>
      </w:pPr>
      <w:bookmarkStart w:id="5" w:name="_Toc214723032"/>
      <w:proofErr w:type="gramStart"/>
      <w:r>
        <w:lastRenderedPageBreak/>
        <w:t xml:space="preserve">1.4  </w:t>
      </w:r>
      <w:r w:rsidR="00151300">
        <w:t>Project</w:t>
      </w:r>
      <w:proofErr w:type="gramEnd"/>
      <w:r w:rsidR="00151300">
        <w:t xml:space="preserve"> Scope</w:t>
      </w:r>
      <w:bookmarkEnd w:id="5"/>
    </w:p>
    <w:p w14:paraId="35E5A9F7" w14:textId="77777777" w:rsidR="007B63DE" w:rsidRDefault="007B63DE" w:rsidP="00195F56"/>
    <w:p w14:paraId="2EF65B06" w14:textId="77777777" w:rsidR="009D3407" w:rsidRDefault="00D85A84" w:rsidP="00195F56">
      <w:r>
        <w:t xml:space="preserve">The scope of this project solely targets Brightspace and the current registration system in place, it does not seek to replace the website or current Office365 facilities used by the university, instead it seeks to harness them into the design. </w:t>
      </w:r>
    </w:p>
    <w:p w14:paraId="623BDC95" w14:textId="77777777" w:rsidR="009D3407" w:rsidRDefault="00D85A84" w:rsidP="00195F56">
      <w:r>
        <w:t xml:space="preserve">For example, the use of Microsoft Teams in place of the Bongo Virtual Classroom, would ensure that off-site learning can </w:t>
      </w:r>
      <w:r w:rsidR="009D3407">
        <w:t xml:space="preserve">still </w:t>
      </w:r>
      <w:r>
        <w:t xml:space="preserve">take place, if the situation ever arises again, just as we found ourselves during the </w:t>
      </w:r>
      <w:r w:rsidR="009D3407">
        <w:t>p</w:t>
      </w:r>
      <w:r>
        <w:t>andemic.</w:t>
      </w:r>
      <w:r w:rsidR="009D3407">
        <w:t xml:space="preserve"> </w:t>
      </w:r>
    </w:p>
    <w:p w14:paraId="2A46DF49" w14:textId="4F8401FF" w:rsidR="008448B0" w:rsidRDefault="009D3407" w:rsidP="00195F56">
      <w:r>
        <w:t xml:space="preserve">This would be an example of removing certain aspects of bloated design features, </w:t>
      </w:r>
      <w:r w:rsidR="006B3868">
        <w:t>such as students finding themselves</w:t>
      </w:r>
      <w:r>
        <w:t xml:space="preserve"> </w:t>
      </w:r>
      <w:r w:rsidR="006B3868">
        <w:t>switching</w:t>
      </w:r>
      <w:r>
        <w:t xml:space="preserve"> between Teams and Bongo, depending solely on lecturer preference, </w:t>
      </w:r>
      <w:r w:rsidR="006B3868">
        <w:t xml:space="preserve">while </w:t>
      </w:r>
      <w:r>
        <w:t>trying to keep an eye on the calendar of both.</w:t>
      </w:r>
    </w:p>
    <w:p w14:paraId="26F345FF" w14:textId="535B82F3" w:rsidR="006B3868" w:rsidRDefault="001F461B" w:rsidP="00195F56">
      <w:r>
        <w:t>With no access to the university network security, nor the official data records of each student and lecturer, the creation of fabricated data to suit the needs of the system will be necessary.</w:t>
      </w:r>
    </w:p>
    <w:p w14:paraId="0A09EC37" w14:textId="77777777" w:rsidR="008C415F" w:rsidRDefault="008C415F" w:rsidP="00195F56"/>
    <w:p w14:paraId="66EA96D2" w14:textId="5C91C630" w:rsidR="009B697E" w:rsidRDefault="00195F56" w:rsidP="00195F56">
      <w:pPr>
        <w:pStyle w:val="Heading2"/>
      </w:pPr>
      <w:bookmarkStart w:id="6" w:name="_Toc214723033"/>
      <w:r>
        <w:t xml:space="preserve">1.5 </w:t>
      </w:r>
      <w:r w:rsidR="009B697E">
        <w:t>Thesis Roadmap</w:t>
      </w:r>
      <w:bookmarkEnd w:id="6"/>
    </w:p>
    <w:p w14:paraId="50A8EFF9" w14:textId="77777777" w:rsidR="007B63DE" w:rsidRDefault="007B63DE" w:rsidP="00195F56"/>
    <w:p w14:paraId="08D8DCA9" w14:textId="3FF38078" w:rsidR="007525E6" w:rsidRDefault="00F36B75" w:rsidP="00195F56">
      <w:r>
        <w:t>The</w:t>
      </w:r>
      <w:r w:rsidR="00D85A84">
        <w:t xml:space="preserve"> literature review will take you through the initial research phase of the project, including the alternative solutions found in other universities, the technologies </w:t>
      </w:r>
      <w:r>
        <w:t>needed</w:t>
      </w:r>
      <w:r w:rsidR="00D85A84">
        <w:t xml:space="preserve"> to support this project, </w:t>
      </w:r>
      <w:r w:rsidR="007525E6">
        <w:t xml:space="preserve">technologies that could be considered for future implementation, </w:t>
      </w:r>
      <w:r w:rsidR="00D85A84">
        <w:t>alongside similar applications and systems that have been developed by former students.</w:t>
      </w:r>
    </w:p>
    <w:p w14:paraId="6BE4472B" w14:textId="7AFA0E10" w:rsidR="00D85A84" w:rsidRPr="007B63DE" w:rsidRDefault="00D85A84" w:rsidP="00195F56">
      <w:r>
        <w:t>The system analysis will focus on the framework necessary to develop the project, such as</w:t>
      </w:r>
      <w:r w:rsidR="009D3407">
        <w:t xml:space="preserve"> the fundamental requirements needed for the user experience, for both student and lecturer, how this project could accommodate the influx of hundreds of users at once, and what would be required to abide by the necessary guidelines for accessibility, availability, security and data integrity.</w:t>
      </w:r>
    </w:p>
    <w:p w14:paraId="4C8D1F51" w14:textId="425558AF" w:rsidR="009B697E" w:rsidRDefault="009D3407" w:rsidP="00195F56">
      <w:r>
        <w:t xml:space="preserve">The next phase, is the system design itself, focused on the details of how this system is to be developed, </w:t>
      </w:r>
      <w:r w:rsidR="00F36B75">
        <w:t>the</w:t>
      </w:r>
      <w:r>
        <w:t xml:space="preserve"> chosen design methodology, alongside the physical and logical architecture design to support the wide array of features that will be implemented.</w:t>
      </w:r>
    </w:p>
    <w:p w14:paraId="1BFFA6F8" w14:textId="4DA8B0EB" w:rsidR="009D3407" w:rsidRDefault="009D3407" w:rsidP="00195F56">
      <w:r>
        <w:t xml:space="preserve">Following this, will be the outline of the Evaluation &amp; Testing phase, which will be essential in determining the functionality of the system following implementation, alongside gauging what </w:t>
      </w:r>
      <w:r w:rsidR="00F36B75">
        <w:t xml:space="preserve">is </w:t>
      </w:r>
      <w:r>
        <w:t>need</w:t>
      </w:r>
      <w:r w:rsidR="00F36B75">
        <w:t>ed</w:t>
      </w:r>
      <w:r>
        <w:t xml:space="preserve"> to </w:t>
      </w:r>
      <w:r w:rsidR="00F36B75">
        <w:t xml:space="preserve">be </w:t>
      </w:r>
      <w:r>
        <w:t>add</w:t>
      </w:r>
      <w:r w:rsidR="00F36B75">
        <w:t>ed</w:t>
      </w:r>
      <w:r>
        <w:t xml:space="preserve">, and what </w:t>
      </w:r>
      <w:r w:rsidR="00F36B75">
        <w:t>can be removed</w:t>
      </w:r>
      <w:r>
        <w:t>, without compromising the project.</w:t>
      </w:r>
    </w:p>
    <w:p w14:paraId="0EB11A7C" w14:textId="6EF8A6DF" w:rsidR="009D3407" w:rsidRDefault="009D3407" w:rsidP="00195F56">
      <w:r>
        <w:t>Next, will be the physical prototype of system itself, wh</w:t>
      </w:r>
      <w:r w:rsidR="00F36B75">
        <w:t xml:space="preserve">ich has been </w:t>
      </w:r>
      <w:r>
        <w:t>created for the Interim. It will implement various aspects of the previous phases, especially regarding evaluation and testing.</w:t>
      </w:r>
    </w:p>
    <w:p w14:paraId="47C74B9D" w14:textId="6250DEB9" w:rsidR="009D3407" w:rsidRDefault="009D3407" w:rsidP="00195F56">
      <w:r>
        <w:t xml:space="preserve">As the final part of this report, before </w:t>
      </w:r>
      <w:r w:rsidR="00F36B75">
        <w:t>the</w:t>
      </w:r>
      <w:r>
        <w:t xml:space="preserve"> references and appendices, </w:t>
      </w:r>
      <w:r w:rsidR="00F36B75">
        <w:t>there will be a review of the issues faced</w:t>
      </w:r>
      <w:r>
        <w:t xml:space="preserve">, problems that may arise down the road based on what </w:t>
      </w:r>
      <w:r w:rsidR="00F36B75">
        <w:t>has</w:t>
      </w:r>
      <w:r>
        <w:t xml:space="preserve"> </w:t>
      </w:r>
      <w:r w:rsidR="00F36B75">
        <w:t>occurred</w:t>
      </w:r>
      <w:r>
        <w:t xml:space="preserve">, and how </w:t>
      </w:r>
      <w:r w:rsidR="00F36B75">
        <w:t>this project</w:t>
      </w:r>
      <w:r>
        <w:t xml:space="preserve"> will</w:t>
      </w:r>
      <w:r w:rsidR="00F36B75">
        <w:t xml:space="preserve"> need</w:t>
      </w:r>
      <w:r>
        <w:t xml:space="preserve"> pivot to tackle these areas.</w:t>
      </w:r>
    </w:p>
    <w:p w14:paraId="68CA3F33" w14:textId="77777777" w:rsidR="009D3407" w:rsidRDefault="009D3407" w:rsidP="00195F56"/>
    <w:p w14:paraId="5CF73A92" w14:textId="77777777" w:rsidR="007B01AD" w:rsidRDefault="007B01AD" w:rsidP="00195F56">
      <w:pPr>
        <w:rPr>
          <w:rFonts w:asciiTheme="majorHAnsi" w:eastAsiaTheme="majorEastAsia" w:hAnsiTheme="majorHAnsi" w:cstheme="majorBidi"/>
          <w:color w:val="2E74B5" w:themeColor="accent1" w:themeShade="BF"/>
          <w:sz w:val="32"/>
          <w:szCs w:val="32"/>
        </w:rPr>
      </w:pPr>
      <w:r>
        <w:br w:type="page"/>
      </w:r>
    </w:p>
    <w:p w14:paraId="138ECC35" w14:textId="0751C4C2" w:rsidR="009B697E" w:rsidRDefault="00195F56" w:rsidP="00195F56">
      <w:pPr>
        <w:pStyle w:val="Heading1"/>
      </w:pPr>
      <w:bookmarkStart w:id="7" w:name="_Toc214723034"/>
      <w:r>
        <w:lastRenderedPageBreak/>
        <w:t xml:space="preserve">2. </w:t>
      </w:r>
      <w:r w:rsidR="007B01AD">
        <w:t>Literature Review</w:t>
      </w:r>
      <w:bookmarkEnd w:id="7"/>
    </w:p>
    <w:p w14:paraId="683CC692" w14:textId="77777777" w:rsidR="009B697E" w:rsidRDefault="009B697E" w:rsidP="00195F56"/>
    <w:p w14:paraId="75508724" w14:textId="080FDDD0" w:rsidR="009B697E" w:rsidRDefault="009B697E" w:rsidP="00195F56">
      <w:pPr>
        <w:pStyle w:val="Heading2"/>
      </w:pPr>
      <w:bookmarkStart w:id="8" w:name="_Toc214723035"/>
      <w:r>
        <w:t>2.1</w:t>
      </w:r>
      <w:r w:rsidR="00195F56">
        <w:t xml:space="preserve"> </w:t>
      </w:r>
      <w:r>
        <w:t>Introduction</w:t>
      </w:r>
      <w:bookmarkEnd w:id="8"/>
    </w:p>
    <w:p w14:paraId="2D5D6305" w14:textId="77777777" w:rsidR="007B63DE" w:rsidRDefault="007B63DE" w:rsidP="00195F56"/>
    <w:p w14:paraId="21EC3503" w14:textId="77777777" w:rsidR="003110B9" w:rsidRDefault="007B63DE" w:rsidP="00195F56">
      <w:r>
        <w:t>In this chapter</w:t>
      </w:r>
      <w:r w:rsidR="006B3868">
        <w:t xml:space="preserve">, </w:t>
      </w:r>
      <w:r w:rsidR="003110B9">
        <w:t>a review of relevant research materials relating</w:t>
      </w:r>
      <w:r w:rsidR="009406D8">
        <w:t xml:space="preserve"> </w:t>
      </w:r>
      <w:r w:rsidR="003110B9">
        <w:t>to</w:t>
      </w:r>
      <w:r w:rsidR="009406D8">
        <w:t xml:space="preserve"> this project</w:t>
      </w:r>
      <w:r w:rsidR="003110B9">
        <w:t xml:space="preserve"> will take place</w:t>
      </w:r>
      <w:r w:rsidR="009406D8">
        <w:t>, including</w:t>
      </w:r>
      <w:r w:rsidR="003110B9">
        <w:t xml:space="preserve"> papers on</w:t>
      </w:r>
      <w:r w:rsidR="009406D8">
        <w:t xml:space="preserve"> alternative existing solutions for this system, such as the currently available Virtual Learning Environments, including Brightspace, which is in use in TUD </w:t>
      </w:r>
      <w:r w:rsidR="009406D8">
        <w:fldChar w:fldCharType="begin"/>
      </w:r>
      <w:r w:rsidR="009406D8">
        <w:instrText xml:space="preserve"> ADDIN ZOTERO_ITEM CSL_CITATION {"citationID":"du7sgPxN","properties":{"formattedCitation":"[3]","plainCitation":"[3]","noteIndex":0},"citationItems":[{"id":34,"uris":["http://zotero.org/users/local/qICbW6ZG/items/54SG3XP6"],"itemData":{"id":34,"type":"webpage","abstract":"Access Brightspace, the Virtual Learning Environment (VLE) at TU Dublin. Find resources, guides, and support for students and staff to enhance digital learning.","language":"en","title":"Connect | VLE - Brightspace | TU Dublin","URL":"https://www.tudublin.ie/connect/vle/","author":[{"family":"Dublin","given":"T. U."}],"accessed":{"date-parts":[["2025",10,12]]}}}],"schema":"https://github.com/citation-style-language/schema/raw/master/csl-citation.json"} </w:instrText>
      </w:r>
      <w:r w:rsidR="009406D8">
        <w:fldChar w:fldCharType="separate"/>
      </w:r>
      <w:r w:rsidR="009406D8" w:rsidRPr="009406D8">
        <w:t>[3]</w:t>
      </w:r>
      <w:r w:rsidR="009406D8">
        <w:fldChar w:fldCharType="end"/>
      </w:r>
      <w:r w:rsidR="009406D8">
        <w:t xml:space="preserve">. </w:t>
      </w:r>
    </w:p>
    <w:p w14:paraId="59250DD4" w14:textId="28F116EB" w:rsidR="003C7E9E" w:rsidRDefault="003110B9" w:rsidP="00195F56">
      <w:r>
        <w:t>There</w:t>
      </w:r>
      <w:r w:rsidR="009406D8">
        <w:t xml:space="preserve"> will be </w:t>
      </w:r>
      <w:r>
        <w:t>a review of</w:t>
      </w:r>
      <w:r w:rsidR="009406D8">
        <w:t xml:space="preserve"> the technologies considered for developing this system, such as HTMX and Django. </w:t>
      </w:r>
      <w:r>
        <w:t>There</w:t>
      </w:r>
      <w:r w:rsidR="009406D8">
        <w:t xml:space="preserve"> will</w:t>
      </w:r>
      <w:r>
        <w:t xml:space="preserve"> also</w:t>
      </w:r>
      <w:r w:rsidR="009406D8">
        <w:t xml:space="preserve"> be </w:t>
      </w:r>
      <w:r>
        <w:t xml:space="preserve">a </w:t>
      </w:r>
      <w:r w:rsidR="009406D8">
        <w:t>review</w:t>
      </w:r>
      <w:r>
        <w:t xml:space="preserve"> into</w:t>
      </w:r>
      <w:r w:rsidR="009406D8">
        <w:t xml:space="preserve"> the necessary areas relating to the development of this system</w:t>
      </w:r>
      <w:r w:rsidR="003C7E9E">
        <w:t>,</w:t>
      </w:r>
      <w:r w:rsidR="009406D8">
        <w:t xml:space="preserve"> </w:t>
      </w:r>
      <w:r w:rsidR="003C7E9E">
        <w:t>regarding important</w:t>
      </w:r>
      <w:r w:rsidR="009406D8">
        <w:t xml:space="preserve"> development guidelines, such as </w:t>
      </w:r>
      <w:r w:rsidR="003C7E9E">
        <w:t xml:space="preserve">the </w:t>
      </w:r>
      <w:r w:rsidR="003C7E9E" w:rsidRPr="003C7E9E">
        <w:t>General Data Protection Regulation</w:t>
      </w:r>
      <w:r w:rsidR="003C7E9E">
        <w:t>.</w:t>
      </w:r>
    </w:p>
    <w:p w14:paraId="74510445" w14:textId="6FA5B796" w:rsidR="009A136C" w:rsidRDefault="00484F33" w:rsidP="00195F56">
      <w:r>
        <w:t>As an overview, a Virtual Learning Environment</w:t>
      </w:r>
      <w:r w:rsidR="009A136C">
        <w:t>, alternatively known as a Learning Management System,</w:t>
      </w:r>
      <w:r w:rsidR="00270216">
        <w:t xml:space="preserve"> are software services designed to provide online learning, hybrid learning between on-site and off-site learning, or generally enhance on-site learning for students at universities </w:t>
      </w:r>
      <w:r w:rsidR="00270216">
        <w:fldChar w:fldCharType="begin"/>
      </w:r>
      <w:r w:rsidR="00270216">
        <w:instrText xml:space="preserve"> ADDIN ZOTERO_ITEM CSL_CITATION {"citationID":"inaqZajt","properties":{"formattedCitation":"[4]","plainCitation":"[4]","noteIndex":0},"citationItems":[{"id":59,"uris":["http://zotero.org/users/local/qICbW6ZG/items/3JCWFXQP"],"itemData":{"id":59,"type":"document","title":"The Current and Future State of LMSs","URL":"https://ikee.lib.auth.gr/record/306354/files/GRI-2019-25105.pdf","accessed":{"date-parts":[["2025",11,5]]}}}],"schema":"https://github.com/citation-style-language/schema/raw/master/csl-citation.json"} </w:instrText>
      </w:r>
      <w:r w:rsidR="00270216">
        <w:fldChar w:fldCharType="separate"/>
      </w:r>
      <w:r w:rsidR="00270216" w:rsidRPr="00270216">
        <w:t>[4]</w:t>
      </w:r>
      <w:r w:rsidR="00270216">
        <w:fldChar w:fldCharType="end"/>
      </w:r>
      <w:r w:rsidR="00270216">
        <w:t xml:space="preserve">. </w:t>
      </w:r>
    </w:p>
    <w:p w14:paraId="36429FE0" w14:textId="38DC9158" w:rsidR="003A4FB8" w:rsidRDefault="003A4FB8" w:rsidP="00195F56">
      <w:r>
        <w:t xml:space="preserve">At the time of the formation of the Technological University of Dublin, the individual institutions used separate Virtual Learning Environments, with the Dublin Institute of Technology using Brightspace, while both the Institutions of Technology in Blanchardstown and Tallaght used Moodle. Ultimately, D2L Brightspace was chosen as the main Virtual Learning Environment to be used in the newly amalgamated university </w:t>
      </w:r>
      <w:r>
        <w:fldChar w:fldCharType="begin"/>
      </w:r>
      <w:r>
        <w:instrText xml:space="preserve"> ADDIN ZOTERO_ITEM CSL_CITATION {"citationID":"rRszD7af","properties":{"formattedCitation":"[5]","plainCitation":"[5]","noteIndex":0},"citationItems":[{"id":60,"uris":["http://zotero.org/users/local/qICbW6ZG/items/29HWYRGQ"],"itemData":{"id":60,"type":"post-weblog","abstract":"Technological University (TU) Dublin is a higher education institution in the Republic of Ireland, serving the needs of students from apprenticeships up to PhD. The university’s 26,000+ students study across five faculties and three campuses, supported by over 3,000 staff. In 2023/24, TU Dublin navigated a change programme to migrate from three virtual learning environments to a single platform to improve the user experience and support future plans for integrated technology.","container-title":"D2L","language":"en-mea","title":"Adopting D2L Brightspace for a consistent user experience","URL":"https://www.d2l.com/en-mea/why-d2l/customers/tu-dublin/","accessed":{"date-parts":[["2025",11,5]]}}}],"schema":"https://github.com/citation-style-language/schema/raw/master/csl-citation.json"} </w:instrText>
      </w:r>
      <w:r>
        <w:fldChar w:fldCharType="separate"/>
      </w:r>
      <w:r w:rsidRPr="003A4FB8">
        <w:t>[5]</w:t>
      </w:r>
      <w:r>
        <w:fldChar w:fldCharType="end"/>
      </w:r>
      <w:r>
        <w:t>.</w:t>
      </w:r>
    </w:p>
    <w:p w14:paraId="57E52FEC" w14:textId="77777777" w:rsidR="003A4FB8" w:rsidRDefault="009A136C" w:rsidP="00195F56">
      <w:r>
        <w:t xml:space="preserve">Universities in Ireland, contemporary examples to TUD, being the University College of Dublin, and the University of Limerick, are engaged in active research and engagement with supporting their Virtual Learning Environments on a yearly basis </w:t>
      </w:r>
      <w:r>
        <w:fldChar w:fldCharType="begin"/>
      </w:r>
      <w:r w:rsidR="003A4FB8">
        <w:instrText xml:space="preserve"> ADDIN ZOTERO_ITEM CSL_CITATION {"citationID":"x9elIR3V","properties":{"formattedCitation":"[6]","plainCitation":"[6]","noteIndex":0},"citationItems":[{"id":40,"uris":["http://zotero.org/users/local/qICbW6ZG/items/AQZRXIFQ"],"itemData":{"id":40,"type":"webpage","title":"Changes to the Virtual Learning Environment Standards - UCD IT Services","URL":"https://www.ucd.ie/itservices/ourservices/educationaltechnologies/digitallearning-instructors/changestothevirtuallearningenvironmentstandards/","accessed":{"date-parts":[["2025",10,12]]}}}],"schema":"https://github.com/citation-style-language/schema/raw/master/csl-citation.json"} </w:instrText>
      </w:r>
      <w:r>
        <w:fldChar w:fldCharType="separate"/>
      </w:r>
      <w:r w:rsidR="003A4FB8" w:rsidRPr="003A4FB8">
        <w:t>[6]</w:t>
      </w:r>
      <w:r>
        <w:fldChar w:fldCharType="end"/>
      </w:r>
      <w:r>
        <w:t xml:space="preserve"> </w:t>
      </w:r>
      <w:r>
        <w:fldChar w:fldCharType="begin"/>
      </w:r>
      <w:r w:rsidR="003A4FB8">
        <w:instrText xml:space="preserve"> ADDIN ZOTERO_ITEM CSL_CITATION {"citationID":"OignzLm5","properties":{"formattedCitation":"[7]","plainCitation":"[7]","noteIndex":0},"citationItems":[{"id":58,"uris":["http://zotero.org/users/local/qICbW6ZG/items/R3TTGENY"],"itemData":{"id":58,"type":"document","title":"Standard Operation Procedures for the VLE Structure - University of Limerick","URL":"https://www.ul.ie/media/58117/download?inline","accessed":{"date-parts":[["2025",11,5]]}}}],"schema":"https://github.com/citation-style-language/schema/raw/master/csl-citation.json"} </w:instrText>
      </w:r>
      <w:r>
        <w:fldChar w:fldCharType="separate"/>
      </w:r>
      <w:r w:rsidR="003A4FB8" w:rsidRPr="003A4FB8">
        <w:t>[7]</w:t>
      </w:r>
      <w:r>
        <w:fldChar w:fldCharType="end"/>
      </w:r>
      <w:r>
        <w:t xml:space="preserve">. </w:t>
      </w:r>
    </w:p>
    <w:p w14:paraId="0A5F188E" w14:textId="0FB546DE" w:rsidR="009A136C" w:rsidRDefault="009A136C" w:rsidP="00195F56">
      <w:r>
        <w:t xml:space="preserve">The </w:t>
      </w:r>
      <w:r w:rsidR="003A4FB8">
        <w:t xml:space="preserve">consistent </w:t>
      </w:r>
      <w:r>
        <w:t xml:space="preserve">implementation of a Virtual Learning Environment is clearly of vital importance in the day-to-day management and support of </w:t>
      </w:r>
      <w:r w:rsidR="00441424">
        <w:t>student studies from the evidence shown</w:t>
      </w:r>
      <w:r w:rsidR="00515713">
        <w:t>, with the support necessary during situations such as the COVID-19 Pandemic</w:t>
      </w:r>
      <w:r>
        <w:t xml:space="preserve">. </w:t>
      </w:r>
    </w:p>
    <w:p w14:paraId="26C80843" w14:textId="77777777" w:rsidR="003C7E9E" w:rsidRPr="007B63DE" w:rsidRDefault="003C7E9E" w:rsidP="00195F56"/>
    <w:p w14:paraId="57AA219B" w14:textId="7BD69225" w:rsidR="00C97825" w:rsidRDefault="009B697E" w:rsidP="004A03BF">
      <w:pPr>
        <w:pStyle w:val="Heading2"/>
      </w:pPr>
      <w:bookmarkStart w:id="9" w:name="_Toc214723036"/>
      <w:r>
        <w:t>2.2</w:t>
      </w:r>
      <w:r w:rsidR="00195F56">
        <w:t xml:space="preserve"> </w:t>
      </w:r>
      <w:r w:rsidR="00604B8B" w:rsidRPr="00604B8B">
        <w:t>Alternative Existing Solutions</w:t>
      </w:r>
      <w:bookmarkEnd w:id="9"/>
    </w:p>
    <w:p w14:paraId="441A3473" w14:textId="77777777" w:rsidR="004A03BF" w:rsidRPr="004A03BF" w:rsidRDefault="004A03BF" w:rsidP="004A03BF"/>
    <w:p w14:paraId="6F5C07BD" w14:textId="6A4A9F84" w:rsidR="00604B8B" w:rsidRDefault="00A0255D" w:rsidP="00195F56">
      <w:r>
        <w:t xml:space="preserve">The following solutions to </w:t>
      </w:r>
      <w:r w:rsidR="003C7E9E">
        <w:t>this</w:t>
      </w:r>
      <w:r>
        <w:t xml:space="preserve"> system are contemporary Virtual Learning Environments</w:t>
      </w:r>
      <w:r w:rsidR="003C7E9E">
        <w:t>, developed and</w:t>
      </w:r>
      <w:r>
        <w:t xml:space="preserve"> used</w:t>
      </w:r>
      <w:r w:rsidR="003C7E9E">
        <w:t xml:space="preserve"> internationally</w:t>
      </w:r>
      <w:r w:rsidR="003B5BF0">
        <w:t xml:space="preserve"> </w:t>
      </w:r>
      <w:r w:rsidR="003B5BF0">
        <w:fldChar w:fldCharType="begin"/>
      </w:r>
      <w:r w:rsidR="003A4FB8">
        <w:instrText xml:space="preserve"> ADDIN ZOTERO_ITEM CSL_CITATION {"citationID":"DO2WegDp","properties":{"formattedCitation":"[8]","plainCitation":"[8]","noteIndex":0},"citationItems":[{"id":38,"uris":["http://zotero.org/users/local/qICbW6ZG/items/2Y2DEG9X"],"itemData":{"id":38,"type":"webpage","abstract":"Discover the University's virtual learning environmentCanvas is the University's virtual learning environment for teaching and learning.Easy to useCanvas is easy and intuitive to use. Depending on how your academic has set it up, you can use it to:Access your course materialsGet feedback on your workStart discussions and collaborate with other students or academicsAccess your","language":"en","title":"Canvas | University of Oxford","URL":"https://www.ox.ac.uk/students/academic/guidance/canvas","accessed":{"date-parts":[["2025",10,12]]}}}],"schema":"https://github.com/citation-style-language/schema/raw/master/csl-citation.json"} </w:instrText>
      </w:r>
      <w:r w:rsidR="003B5BF0">
        <w:fldChar w:fldCharType="separate"/>
      </w:r>
      <w:r w:rsidR="003A4FB8" w:rsidRPr="003A4FB8">
        <w:t>[8]</w:t>
      </w:r>
      <w:r w:rsidR="003B5BF0">
        <w:fldChar w:fldCharType="end"/>
      </w:r>
      <w:r w:rsidR="003C7E9E">
        <w:t>, along with being found</w:t>
      </w:r>
      <w:r>
        <w:t xml:space="preserve"> in the Republic of Ireland</w:t>
      </w:r>
      <w:r w:rsidR="003B5BF0">
        <w:t>,</w:t>
      </w:r>
      <w:r>
        <w:t xml:space="preserve"> in universities such as the University College of Dublin</w:t>
      </w:r>
      <w:r w:rsidR="003B5BF0">
        <w:t xml:space="preserve"> </w:t>
      </w:r>
      <w:r w:rsidR="003B5BF0">
        <w:fldChar w:fldCharType="begin"/>
      </w:r>
      <w:r w:rsidR="003A4FB8">
        <w:instrText xml:space="preserve"> ADDIN ZOTERO_ITEM CSL_CITATION {"citationID":"nqk7GSNZ","properties":{"formattedCitation":"[9]","plainCitation":"[9]","noteIndex":0},"citationItems":[{"id":32,"uris":["http://zotero.org/users/local/qICbW6ZG/items/ZPFACKLV"],"itemData":{"id":32,"type":"webpage","title":"UCD Connect","URL":"https://www.ucd.ie/connect/","accessed":{"date-parts":[["2025",10,12]]}}}],"schema":"https://github.com/citation-style-language/schema/raw/master/csl-citation.json"} </w:instrText>
      </w:r>
      <w:r w:rsidR="003B5BF0">
        <w:fldChar w:fldCharType="separate"/>
      </w:r>
      <w:r w:rsidR="003A4FB8" w:rsidRPr="003A4FB8">
        <w:t>[9]</w:t>
      </w:r>
      <w:r w:rsidR="003B5BF0">
        <w:fldChar w:fldCharType="end"/>
      </w:r>
      <w:r>
        <w:t>, Dublin City University</w:t>
      </w:r>
      <w:r w:rsidR="003B5BF0">
        <w:t xml:space="preserve"> </w:t>
      </w:r>
      <w:r w:rsidR="003B5BF0">
        <w:fldChar w:fldCharType="begin"/>
      </w:r>
      <w:r w:rsidR="003A4FB8">
        <w:instrText xml:space="preserve"> ADDIN ZOTERO_ITEM CSL_CITATION {"citationID":"61Yi90yj","properties":{"formattedCitation":"[10]","plainCitation":"[10]","noteIndex":0},"citationItems":[{"id":30,"uris":["http://zotero.org/users/local/qICbW6ZG/items/IZKIJH59"],"itemData":{"id":30,"type":"webpage","language":"en","title":"About Loop | DCU","URL":"https://www.dcu.ie/teu/loop","accessed":{"date-parts":[["2025",10,12]]},"issued":{"date-parts":[["2016",10,6]]}}}],"schema":"https://github.com/citation-style-language/schema/raw/master/csl-citation.json"} </w:instrText>
      </w:r>
      <w:r w:rsidR="003B5BF0">
        <w:fldChar w:fldCharType="separate"/>
      </w:r>
      <w:r w:rsidR="003A4FB8" w:rsidRPr="003A4FB8">
        <w:t>[10]</w:t>
      </w:r>
      <w:r w:rsidR="003B5BF0">
        <w:fldChar w:fldCharType="end"/>
      </w:r>
      <w:r w:rsidR="003B5BF0">
        <w:t xml:space="preserve"> </w:t>
      </w:r>
      <w:r w:rsidR="003B5BF0">
        <w:fldChar w:fldCharType="begin"/>
      </w:r>
      <w:r w:rsidR="003A4FB8">
        <w:instrText xml:space="preserve"> ADDIN ZOTERO_ITEM CSL_CITATION {"citationID":"RwMMvR5X","properties":{"formattedCitation":"[11]","plainCitation":"[11]","noteIndex":0},"citationItems":[{"id":24,"uris":["http://zotero.org/users/local/qICbW6ZG/items/3W3UVKXV"],"itemData":{"id":24,"type":"webpage","language":"en","title":"Moodle | DCU","URL":"https://www.dcu.ie/students/moodle","accessed":{"date-parts":[["2025",10,12]]},"issued":{"date-parts":[["2013",8,13]]}}}],"schema":"https://github.com/citation-style-language/schema/raw/master/csl-citation.json"} </w:instrText>
      </w:r>
      <w:r w:rsidR="003B5BF0">
        <w:fldChar w:fldCharType="separate"/>
      </w:r>
      <w:r w:rsidR="003A4FB8" w:rsidRPr="003A4FB8">
        <w:t>[11]</w:t>
      </w:r>
      <w:r w:rsidR="003B5BF0">
        <w:fldChar w:fldCharType="end"/>
      </w:r>
      <w:r>
        <w:t>, Maynooth University</w:t>
      </w:r>
      <w:r w:rsidR="003B5BF0">
        <w:t xml:space="preserve"> </w:t>
      </w:r>
      <w:r w:rsidR="003B5BF0">
        <w:fldChar w:fldCharType="begin"/>
      </w:r>
      <w:r w:rsidR="003A4FB8">
        <w:instrText xml:space="preserve"> ADDIN ZOTERO_ITEM CSL_CITATION {"citationID":"UeoQBcR4","properties":{"formattedCitation":"[12]","plainCitation":"[12]","noteIndex":0},"citationItems":[{"id":26,"uris":["http://zotero.org/users/local/qICbW6ZG/items/FLVVNBB6"],"itemData":{"id":26,"type":"webpage","title":"Moodle | Maynooth University","URL":"https://www.maynoothuniversity.ie/centre-teaching-and-learning/technology-enhanced-learning/moodle","accessed":{"date-parts":[["2025",10,12]]}}}],"schema":"https://github.com/citation-style-language/schema/raw/master/csl-citation.json"} </w:instrText>
      </w:r>
      <w:r w:rsidR="003B5BF0">
        <w:fldChar w:fldCharType="separate"/>
      </w:r>
      <w:r w:rsidR="003A4FB8" w:rsidRPr="003A4FB8">
        <w:t>[12]</w:t>
      </w:r>
      <w:r w:rsidR="003B5BF0">
        <w:fldChar w:fldCharType="end"/>
      </w:r>
      <w:r>
        <w:t xml:space="preserve"> and Trinity College</w:t>
      </w:r>
      <w:r w:rsidR="003B5BF0">
        <w:t xml:space="preserve"> </w:t>
      </w:r>
      <w:r w:rsidR="003B5BF0">
        <w:fldChar w:fldCharType="begin"/>
      </w:r>
      <w:r w:rsidR="003A4FB8">
        <w:instrText xml:space="preserve"> ADDIN ZOTERO_ITEM CSL_CITATION {"citationID":"yJcDu7pm","properties":{"formattedCitation":"[13]","plainCitation":"[13]","noteIndex":0},"citationItems":[{"id":36,"uris":["http://zotero.org/users/local/qICbW6ZG/items/B3RD52VX"],"itemData":{"id":36,"type":"webpage","language":"en","title":"Blackboard Learn VLE - IT Services | Trinity College Dublin","URL":"https://www.tcd.ie/itservices/our-services/blackboard-learn-vle/","author":[{"family":"Dublin","given":"Trinity College"}],"accessed":{"date-parts":[["2025",10,12]]}}}],"schema":"https://github.com/citation-style-language/schema/raw/master/csl-citation.json"} </w:instrText>
      </w:r>
      <w:r w:rsidR="003B5BF0">
        <w:fldChar w:fldCharType="separate"/>
      </w:r>
      <w:r w:rsidR="003A4FB8" w:rsidRPr="003A4FB8">
        <w:t>[13]</w:t>
      </w:r>
      <w:r w:rsidR="003B5BF0">
        <w:fldChar w:fldCharType="end"/>
      </w:r>
      <w:r w:rsidR="003C7E9E">
        <w:t>, along with the Technological University of Dublin</w:t>
      </w:r>
      <w:r w:rsidR="003B5BF0">
        <w:t xml:space="preserve"> </w:t>
      </w:r>
      <w:r w:rsidR="003B5BF0">
        <w:fldChar w:fldCharType="begin"/>
      </w:r>
      <w:r w:rsidR="003B5BF0">
        <w:instrText xml:space="preserve"> ADDIN ZOTERO_ITEM CSL_CITATION {"citationID":"PFvHgfAx","properties":{"unsorted":true,"formattedCitation":"[3]","plainCitation":"[3]","noteIndex":0},"citationItems":[{"id":34,"uris":["http://zotero.org/users/local/qICbW6ZG/items/54SG3XP6"],"itemData":{"id":34,"type":"webpage","abstract":"Access Brightspace, the Virtual Learning Environment (VLE) at TU Dublin. Find resources, guides, and support for students and staff to enhance digital learning.","language":"en","title":"Connect | VLE - Brightspace | TU Dublin","URL":"https://www.tudublin.ie/connect/vle/","author":[{"family":"Dublin","given":"T. U."}],"accessed":{"date-parts":[["2025",10,12]]}}}],"schema":"https://github.com/citation-style-language/schema/raw/master/csl-citation.json"} </w:instrText>
      </w:r>
      <w:r w:rsidR="003B5BF0">
        <w:fldChar w:fldCharType="separate"/>
      </w:r>
      <w:r w:rsidR="003B5BF0" w:rsidRPr="003B5BF0">
        <w:t>[3]</w:t>
      </w:r>
      <w:r w:rsidR="003B5BF0">
        <w:fldChar w:fldCharType="end"/>
      </w:r>
      <w:r>
        <w:t>.</w:t>
      </w:r>
    </w:p>
    <w:p w14:paraId="70505E52" w14:textId="7B083F95" w:rsidR="003E7925" w:rsidRDefault="003E7925" w:rsidP="00195F56">
      <w:r>
        <w:t>While some of these solutions use more basic forms of the provided VLE platform, solutions such as Loop, which is used by DCU, are built off these platforms (Moodle in this case), with a far more unique experience, designed for the individual needs of the student</w:t>
      </w:r>
      <w:r w:rsidR="005F062A">
        <w:t>, by combining multiple software services into one</w:t>
      </w:r>
      <w:r>
        <w:t>.</w:t>
      </w:r>
    </w:p>
    <w:p w14:paraId="61F4FD51" w14:textId="72552AF0" w:rsidR="0059749E" w:rsidRDefault="005F062A" w:rsidP="00195F56">
      <w:r>
        <w:t>While an aim of this project is to condense the services required to provide the necessary tools for the student, it is important to note which direction each solution has taken to implement said tools.</w:t>
      </w:r>
    </w:p>
    <w:p w14:paraId="12D015C8" w14:textId="77777777" w:rsidR="003E7925" w:rsidRDefault="003E7925" w:rsidP="00195F56"/>
    <w:p w14:paraId="63EEABD4" w14:textId="77777777" w:rsidR="003E7925" w:rsidRDefault="003E7925" w:rsidP="00195F56"/>
    <w:p w14:paraId="34F083F6" w14:textId="5472857A" w:rsidR="0059749E" w:rsidRPr="00A0255D" w:rsidRDefault="0059749E" w:rsidP="00195F56">
      <w:pPr>
        <w:rPr>
          <w:b/>
          <w:bCs/>
        </w:rPr>
      </w:pPr>
      <w:r w:rsidRPr="00A0255D">
        <w:rPr>
          <w:b/>
          <w:bCs/>
        </w:rPr>
        <w:lastRenderedPageBreak/>
        <w:t>Brightspace</w:t>
      </w:r>
      <w:r w:rsidR="00B4085C">
        <w:rPr>
          <w:b/>
          <w:bCs/>
        </w:rPr>
        <w:br/>
      </w:r>
    </w:p>
    <w:p w14:paraId="33549BE4" w14:textId="2D7D4391" w:rsidR="00764B30" w:rsidRDefault="00441424" w:rsidP="00195F56">
      <w:r>
        <w:t xml:space="preserve">Used by the Technological University of Dublin, the D2L Brightspace Virtual Learning Environment is focused on ‘learner achievement’ and bringing an international solution to universities </w:t>
      </w:r>
      <w:r>
        <w:fldChar w:fldCharType="begin"/>
      </w:r>
      <w:r>
        <w:instrText xml:space="preserve"> ADDIN ZOTERO_ITEM CSL_CITATION {"citationID":"dp2mbBqz","properties":{"formattedCitation":"[14]","plainCitation":"[14]","noteIndex":0},"citationItems":[{"id":62,"uris":["http://zotero.org/users/local/qICbW6ZG/items/8MNZMWR3"],"itemData":{"id":62,"type":"webpage","title":"Login - Elearning - Western Michigan University","URL":"https://elearning.wmich.edu/d2l/login?noRedirect=1","accessed":{"date-parts":[["2025",11,5]]}}}],"schema":"https://github.com/citation-style-language/schema/raw/master/csl-citation.json"} </w:instrText>
      </w:r>
      <w:r>
        <w:fldChar w:fldCharType="separate"/>
      </w:r>
      <w:r w:rsidRPr="00441424">
        <w:t>[14]</w:t>
      </w:r>
      <w:r>
        <w:fldChar w:fldCharType="end"/>
      </w:r>
      <w:r>
        <w:t xml:space="preserve">. </w:t>
      </w:r>
      <w:r w:rsidR="0060528D">
        <w:t>It can</w:t>
      </w:r>
      <w:r>
        <w:t xml:space="preserve"> provide access to individual modules, extensive access to previously studied </w:t>
      </w:r>
      <w:r w:rsidR="00665340">
        <w:t>modules</w:t>
      </w:r>
      <w:r>
        <w:t>, clear notifications regarding upcoming assignments, released grades</w:t>
      </w:r>
      <w:r w:rsidR="003E7925">
        <w:t xml:space="preserve">, along with a large array of features </w:t>
      </w:r>
      <w:r w:rsidR="00764B30">
        <w:t xml:space="preserve">that can be implemented </w:t>
      </w:r>
      <w:r w:rsidR="00764B30">
        <w:fldChar w:fldCharType="begin"/>
      </w:r>
      <w:r w:rsidR="00764B30">
        <w:instrText xml:space="preserve"> ADDIN ZOTERO_ITEM CSL_CITATION {"citationID":"pPKNjPzP","properties":{"formattedCitation":"[15]","plainCitation":"[15]","noteIndex":0},"citationItems":[{"id":82,"uris":["http://zotero.org/users/local/qICbW6ZG/items/WTWIHZH5"],"itemData":{"id":82,"type":"webpage","abstract":"Welcome to the Brightspace Help Documentation Knowledge Base for Higher Education Instructors. In this Knowledge Base, you’ll find information about how to use the many tools Brightspace has to offer. If you are a new user of Brightspace, refer to the headings below to get started. Otherwise, use the navigation pane on the…","container-title":"Brightspace","language":"en","title":"Welcome to the Higher Education Instructor Knowledge Base","URL":"https://community.d2l.com/brightspace/kb/articles/25590-welcome-to-the-higher-education-instructor-knowledge-base","accessed":{"date-parts":[["2025",11,5]]},"issued":{"date-parts":[["2025",1,3]]}}}],"schema":"https://github.com/citation-style-language/schema/raw/master/csl-citation.json"} </w:instrText>
      </w:r>
      <w:r w:rsidR="00764B30">
        <w:fldChar w:fldCharType="separate"/>
      </w:r>
      <w:r w:rsidR="00764B30" w:rsidRPr="00764B30">
        <w:t>[15]</w:t>
      </w:r>
      <w:r w:rsidR="00764B30">
        <w:fldChar w:fldCharType="end"/>
      </w:r>
      <w:r w:rsidR="00764B30">
        <w:t xml:space="preserve"> based on need</w:t>
      </w:r>
      <w:r w:rsidR="003E7925">
        <w:t xml:space="preserve">, such as discussion forums </w:t>
      </w:r>
      <w:r w:rsidR="003E7925">
        <w:fldChar w:fldCharType="begin"/>
      </w:r>
      <w:r w:rsidR="00764B30">
        <w:instrText xml:space="preserve"> ADDIN ZOTERO_ITEM CSL_CITATION {"citationID":"Fdh1Kn41","properties":{"formattedCitation":"[16]","plainCitation":"[16]","noteIndex":0},"citationItems":[{"id":74,"uris":["http://zotero.org/users/local/qICbW6ZG/items/R6ZS4SPN"],"itemData":{"id":74,"type":"webpage","abstract":"Encourage your learners to share thoughts on course material with peers by setting up forums and topics for learners to ask questions, discuss course content and assignments, and work together in assigned groups and sections. You can start the creation of a discussion forum and associated topics from the following tools: *…","container-title":"Brightspace","language":"en","title":"Create discussion forums and topics","URL":"https://community.d2l.com/brightspace/kb/articles/3454-create-discussion-forums-and-topics","accessed":{"date-parts":[["2025",11,5]]},"issued":{"date-parts":[["2025",3,15]]}}}],"schema":"https://github.com/citation-style-language/schema/raw/master/csl-citation.json"} </w:instrText>
      </w:r>
      <w:r w:rsidR="003E7925">
        <w:fldChar w:fldCharType="separate"/>
      </w:r>
      <w:r w:rsidR="00764B30" w:rsidRPr="00764B30">
        <w:t>[16]</w:t>
      </w:r>
      <w:r w:rsidR="003E7925">
        <w:fldChar w:fldCharType="end"/>
      </w:r>
      <w:r w:rsidR="003E7925">
        <w:t xml:space="preserve">, class progress </w:t>
      </w:r>
      <w:r w:rsidR="003E7925">
        <w:fldChar w:fldCharType="begin"/>
      </w:r>
      <w:r w:rsidR="00764B30">
        <w:instrText xml:space="preserve"> ADDIN ZOTERO_ITEM CSL_CITATION {"citationID":"rPQqwW0X","properties":{"formattedCitation":"[17]","plainCitation":"[17]","noteIndex":0},"citationItems":[{"id":77,"uris":["http://zotero.org/users/local/qICbW6ZG/items/IWT5F2EM"],"itemData":{"id":77,"type":"webpage","abstract":"The Class Progress tool tracks your learners' overall progress as a course and individually. You may want to use the Class Progress tool to do any of the following: * Monitor progress for any or all users in your course * Prepare progress reports * View user profiles, email users, or instant message users * Track when a…","container-title":"Brightspace","language":"en","title":"About Class Progress","URL":"https://community.d2l.com/brightspace/kb/articles/3314-about-class-progress","accessed":{"date-parts":[["2025",11,5]]},"issued":{"date-parts":[["2025",7,3]]}}}],"schema":"https://github.com/citation-style-language/schema/raw/master/csl-citation.json"} </w:instrText>
      </w:r>
      <w:r w:rsidR="003E7925">
        <w:fldChar w:fldCharType="separate"/>
      </w:r>
      <w:r w:rsidR="00764B30" w:rsidRPr="00764B30">
        <w:t>[17]</w:t>
      </w:r>
      <w:r w:rsidR="003E7925">
        <w:fldChar w:fldCharType="end"/>
      </w:r>
      <w:r w:rsidR="005F062A">
        <w:t xml:space="preserve"> and a </w:t>
      </w:r>
      <w:r w:rsidR="003E7925">
        <w:t xml:space="preserve">portfolio </w:t>
      </w:r>
      <w:r w:rsidR="00764B30">
        <w:fldChar w:fldCharType="begin"/>
      </w:r>
      <w:r w:rsidR="00764B30">
        <w:instrText xml:space="preserve"> ADDIN ZOTERO_ITEM CSL_CITATION {"citationID":"tn1j98Ht","properties":{"formattedCitation":"[18]","plainCitation":"[18]","noteIndex":0},"citationItems":[{"id":80,"uris":["http://zotero.org/users/local/qICbW6ZG/items/DD2YQ33Q"],"itemData":{"id":80,"type":"webpage","abstract":"Brightspace Portfolio is a tool that empowers learners of all ages to independently capture and share evidence of their learning. Learners can maintain their digital portfolio year after year, as they progress through their learning journey. With Brightspace Portfolio, you can: * Create learner-centered digital portfolios…","container-title":"Brightspace","language":"en","title":"About Portfolio","URL":"https://community.d2l.com/brightspace/kb/articles/5477-about-portfolio","accessed":{"date-parts":[["2025",11,5]]},"issued":{"date-parts":[["2025",1,3]]}}}],"schema":"https://github.com/citation-style-language/schema/raw/master/csl-citation.json"} </w:instrText>
      </w:r>
      <w:r w:rsidR="00764B30">
        <w:fldChar w:fldCharType="separate"/>
      </w:r>
      <w:r w:rsidR="00764B30" w:rsidRPr="00764B30">
        <w:t>[18]</w:t>
      </w:r>
      <w:r w:rsidR="00764B30">
        <w:fldChar w:fldCharType="end"/>
      </w:r>
      <w:r w:rsidR="00764B30">
        <w:t>.</w:t>
      </w:r>
      <w:r w:rsidR="00504E86">
        <w:t xml:space="preserve"> </w:t>
      </w:r>
      <w:r w:rsidR="00764B30">
        <w:t>The D2L Brightspace Community provides a vast supply of knowledge on accessibility, issues faced, partnerships and training</w:t>
      </w:r>
      <w:r w:rsidR="00BB2CAC">
        <w:t>, with the level of features incorporated requiring a lengthy amount of time to understand</w:t>
      </w:r>
      <w:r w:rsidR="00764B30">
        <w:t xml:space="preserve"> </w:t>
      </w:r>
      <w:r w:rsidR="00764B30">
        <w:fldChar w:fldCharType="begin"/>
      </w:r>
      <w:r w:rsidR="00764B30">
        <w:instrText xml:space="preserve"> ADDIN ZOTERO_ITEM CSL_CITATION {"citationID":"CZ3KrtDU","properties":{"formattedCitation":"[19]","plainCitation":"[19]","noteIndex":0},"citationItems":[{"id":84,"uris":["http://zotero.org/users/local/qICbW6ZG/items/AHD3M5MB"],"itemData":{"id":84,"type":"webpage","container-title":"Brightspace","language":"en","title":"Resources","URL":"https://community.d2l.com/brightspace/categories/resources","accessed":{"date-parts":[["2025",11,5]]}}}],"schema":"https://github.com/citation-style-language/schema/raw/master/csl-citation.json"} </w:instrText>
      </w:r>
      <w:r w:rsidR="00764B30">
        <w:fldChar w:fldCharType="separate"/>
      </w:r>
      <w:r w:rsidR="00764B30" w:rsidRPr="00764B30">
        <w:t>[19]</w:t>
      </w:r>
      <w:r w:rsidR="00764B30">
        <w:fldChar w:fldCharType="end"/>
      </w:r>
      <w:r w:rsidR="00764B30">
        <w:t xml:space="preserve">. </w:t>
      </w:r>
    </w:p>
    <w:p w14:paraId="5929CE8C" w14:textId="23DA04E6" w:rsidR="004C1AA1" w:rsidRDefault="004C1AA1" w:rsidP="00195F56">
      <w:r>
        <w:t xml:space="preserve">The advantages of Brightspace include the complex </w:t>
      </w:r>
      <w:r w:rsidR="00504E86">
        <w:t>tools</w:t>
      </w:r>
      <w:r>
        <w:t xml:space="preserve"> availabl</w:t>
      </w:r>
      <w:r w:rsidR="00504E86">
        <w:t>e for learning, such as the Bongo Virtual Classroom</w:t>
      </w:r>
      <w:r>
        <w:t>, along with the accessibility tools that have been provided</w:t>
      </w:r>
      <w:r w:rsidR="00504E86">
        <w:t>, including on-screen keyboard support and captions.</w:t>
      </w:r>
    </w:p>
    <w:p w14:paraId="5AF2DA32" w14:textId="2B11350A" w:rsidR="004C1AA1" w:rsidRDefault="004C1AA1" w:rsidP="00195F56">
      <w:r>
        <w:t>The disadvantages of Brightspace revolve around the vast layout of available features, some of which will never be used</w:t>
      </w:r>
      <w:r w:rsidR="00BB2CAC">
        <w:t xml:space="preserve"> by an institution or user</w:t>
      </w:r>
      <w:r>
        <w:t xml:space="preserve">, </w:t>
      </w:r>
      <w:r w:rsidR="00BB2CAC">
        <w:t>and</w:t>
      </w:r>
      <w:r>
        <w:t xml:space="preserve"> the</w:t>
      </w:r>
      <w:r w:rsidR="00BB2CAC">
        <w:t>se features</w:t>
      </w:r>
      <w:r>
        <w:t xml:space="preserve"> may take a while to find, then learn and use.</w:t>
      </w:r>
      <w:r w:rsidR="00BB2CAC">
        <w:t xml:space="preserve"> This contradicts Nielsen’s Law of the Internet User Experience.</w:t>
      </w:r>
    </w:p>
    <w:p w14:paraId="5E0BC02A" w14:textId="77777777" w:rsidR="00764B30" w:rsidRDefault="00764B30" w:rsidP="00195F56"/>
    <w:p w14:paraId="7C3D6D38" w14:textId="487774E2" w:rsidR="0059749E" w:rsidRDefault="0059749E" w:rsidP="00195F56">
      <w:pPr>
        <w:rPr>
          <w:b/>
          <w:bCs/>
        </w:rPr>
      </w:pPr>
      <w:r w:rsidRPr="00441424">
        <w:rPr>
          <w:b/>
          <w:bCs/>
        </w:rPr>
        <w:t>Moodle</w:t>
      </w:r>
      <w:r w:rsidR="00B4085C">
        <w:rPr>
          <w:b/>
          <w:bCs/>
        </w:rPr>
        <w:br/>
      </w:r>
    </w:p>
    <w:p w14:paraId="7F4474EC" w14:textId="406B6954" w:rsidR="00665340" w:rsidRDefault="00441424" w:rsidP="00195F56">
      <w:r>
        <w:t>Used currently by both Dublin City University</w:t>
      </w:r>
      <w:r w:rsidR="00665340">
        <w:t xml:space="preserve"> in a extensively customized form (the latter mentioned Loop)</w:t>
      </w:r>
      <w:r w:rsidR="0060528D">
        <w:t xml:space="preserve"> </w:t>
      </w:r>
      <w:r w:rsidR="0060528D">
        <w:fldChar w:fldCharType="begin"/>
      </w:r>
      <w:r w:rsidR="0060528D">
        <w:instrText xml:space="preserve"> ADDIN ZOTERO_ITEM CSL_CITATION {"citationID":"VBApgQRR","properties":{"formattedCitation":"[11]","plainCitation":"[11]","noteIndex":0},"citationItems":[{"id":24,"uris":["http://zotero.org/users/local/qICbW6ZG/items/3W3UVKXV"],"itemData":{"id":24,"type":"webpage","language":"en","title":"Moodle | DCU","URL":"https://www.dcu.ie/students/moodle","accessed":{"date-parts":[["2025",10,12]]},"issued":{"date-parts":[["2013",8,13]]}}}],"schema":"https://github.com/citation-style-language/schema/raw/master/csl-citation.json"} </w:instrText>
      </w:r>
      <w:r w:rsidR="0060528D">
        <w:fldChar w:fldCharType="separate"/>
      </w:r>
      <w:r w:rsidR="0060528D" w:rsidRPr="0060528D">
        <w:t>[11]</w:t>
      </w:r>
      <w:r w:rsidR="0060528D">
        <w:fldChar w:fldCharType="end"/>
      </w:r>
      <w:r>
        <w:t xml:space="preserve"> &amp; </w:t>
      </w:r>
      <w:r w:rsidR="00665340">
        <w:t xml:space="preserve">by </w:t>
      </w:r>
      <w:r>
        <w:t>Maynooth University</w:t>
      </w:r>
      <w:r w:rsidR="00665340">
        <w:t xml:space="preserve"> in a more basic form</w:t>
      </w:r>
      <w:r w:rsidR="0060528D">
        <w:t xml:space="preserve"> </w:t>
      </w:r>
      <w:r w:rsidR="0060528D">
        <w:fldChar w:fldCharType="begin"/>
      </w:r>
      <w:r w:rsidR="0060528D">
        <w:instrText xml:space="preserve"> ADDIN ZOTERO_ITEM CSL_CITATION {"citationID":"WsUR8IoP","properties":{"formattedCitation":"[12]","plainCitation":"[12]","noteIndex":0},"citationItems":[{"id":26,"uris":["http://zotero.org/users/local/qICbW6ZG/items/FLVVNBB6"],"itemData":{"id":26,"type":"webpage","title":"Moodle | Maynooth University","URL":"https://www.maynoothuniversity.ie/centre-teaching-and-learning/technology-enhanced-learning/moodle","accessed":{"date-parts":[["2025",10,12]]}}}],"schema":"https://github.com/citation-style-language/schema/raw/master/csl-citation.json"} </w:instrText>
      </w:r>
      <w:r w:rsidR="0060528D">
        <w:fldChar w:fldCharType="separate"/>
      </w:r>
      <w:r w:rsidR="0060528D" w:rsidRPr="0060528D">
        <w:t>[12]</w:t>
      </w:r>
      <w:r w:rsidR="0060528D">
        <w:fldChar w:fldCharType="end"/>
      </w:r>
      <w:r>
        <w:t>, alongside the previous institutions of the Blanchardstown / Tallaght Institutes of Technology, the Moodle Virtual Learning Environment</w:t>
      </w:r>
      <w:r w:rsidR="00665340">
        <w:t xml:space="preserve">, is a extensively customizable platform, to support the individual needs of a university. </w:t>
      </w:r>
      <w:r w:rsidR="005F062A">
        <w:t>Like</w:t>
      </w:r>
      <w:r w:rsidR="00665340">
        <w:t xml:space="preserve"> Brightspace, it provides access to individual modules, access to previously studied modules, clear notifications regarding upcoming assignments, released grades and more. </w:t>
      </w:r>
    </w:p>
    <w:p w14:paraId="1C18A6AA" w14:textId="224BDEE4" w:rsidR="0059749E" w:rsidRDefault="00665340" w:rsidP="00195F56">
      <w:r>
        <w:t xml:space="preserve">It, however, provides a more extensive platform for discussion forums between users than Brightspace, offering multiple subscription methods such as optional subscription (can choose </w:t>
      </w:r>
      <w:proofErr w:type="gramStart"/>
      <w:r>
        <w:t>whether or not</w:t>
      </w:r>
      <w:proofErr w:type="gramEnd"/>
      <w:r>
        <w:t xml:space="preserve"> to subscribe to discussion), forced subscription (forced participation in accessing discussion), auto subscription (initial added participation to the discussion but option to unsubscribe) and disable subscription. It also allows for discussions to be graded</w:t>
      </w:r>
      <w:r w:rsidR="003E7925">
        <w:t xml:space="preserve"> (</w:t>
      </w:r>
      <w:r w:rsidR="005F062A">
        <w:t>this</w:t>
      </w:r>
      <w:r w:rsidR="003E7925">
        <w:t xml:space="preserve"> is included in Brightspace)</w:t>
      </w:r>
      <w:r>
        <w:t>, alongside multiple types of forums of discussio</w:t>
      </w:r>
      <w:r w:rsidR="00BA307D">
        <w:t>n</w:t>
      </w:r>
      <w:r w:rsidR="005F062A">
        <w:t xml:space="preserve"> (which Brightspace does not offer as extensively)</w:t>
      </w:r>
      <w:r w:rsidR="00BA307D">
        <w:t xml:space="preserve"> </w:t>
      </w:r>
      <w:r w:rsidR="00BA307D">
        <w:fldChar w:fldCharType="begin"/>
      </w:r>
      <w:r w:rsidR="00764B30">
        <w:instrText xml:space="preserve"> ADDIN ZOTERO_ITEM CSL_CITATION {"citationID":"IHAaXSNB","properties":{"formattedCitation":"[20]","plainCitation":"[20]","noteIndex":0},"citationItems":[{"id":64,"uris":["http://zotero.org/users/local/qICbW6ZG/items/4WI992BS"],"itemData":{"id":64,"type":"post-weblog","abstract":"By default each course site in Moodle has an Announcements Forum. Additional forums can be added to a course site to promote engagement and interactivity.","container-title":"Technology Help","language":"en-US","title":"Adding and Using Forums in Moodle","URL":"https://help.lafayette.edu/adding-and-using-forums-in-moodle/","author":[{"family":"bentleyc","given":""}],"accessed":{"date-parts":[["2025",11,5]]},"issued":{"date-parts":[["2018",3,28]]}}}],"schema":"https://github.com/citation-style-language/schema/raw/master/csl-citation.json"} </w:instrText>
      </w:r>
      <w:r w:rsidR="00BA307D">
        <w:fldChar w:fldCharType="separate"/>
      </w:r>
      <w:r w:rsidR="00764B30" w:rsidRPr="00764B30">
        <w:t>[20]</w:t>
      </w:r>
      <w:r w:rsidR="00BA307D">
        <w:fldChar w:fldCharType="end"/>
      </w:r>
      <w:r>
        <w:t>.</w:t>
      </w:r>
    </w:p>
    <w:p w14:paraId="11F3F0B2" w14:textId="7D5542D1" w:rsidR="00764B30" w:rsidRDefault="00D5114F" w:rsidP="00195F56">
      <w:r>
        <w:t xml:space="preserve">While it does provide a large amount of features, it lacks the extensive </w:t>
      </w:r>
      <w:r w:rsidR="005F062A">
        <w:t xml:space="preserve">officially </w:t>
      </w:r>
      <w:r w:rsidR="00504E86">
        <w:t>supported</w:t>
      </w:r>
      <w:r>
        <w:t xml:space="preserve"> features provided</w:t>
      </w:r>
      <w:r w:rsidR="00764B30">
        <w:t xml:space="preserve"> by Brightspace</w:t>
      </w:r>
      <w:r>
        <w:t xml:space="preserve"> </w:t>
      </w:r>
      <w:r>
        <w:fldChar w:fldCharType="begin"/>
      </w:r>
      <w:r>
        <w:instrText xml:space="preserve"> ADDIN ZOTERO_ITEM CSL_CITATION {"citationID":"tsVkU9JK","properties":{"formattedCitation":"[21]","plainCitation":"[21]","noteIndex":0},"citationItems":[{"id":86,"uris":["http://zotero.org/users/local/qICbW6ZG/items/WQ8MSZWM"],"itemData":{"id":86,"type":"webpage","title":"Features - MoodleDocs","URL":"https://docs.moodle.org/501/en/Features","accessed":{"date-parts":[["2025",11,5]]}}}],"schema":"https://github.com/citation-style-language/schema/raw/master/csl-citation.json"} </w:instrText>
      </w:r>
      <w:r>
        <w:fldChar w:fldCharType="separate"/>
      </w:r>
      <w:r w:rsidRPr="00D5114F">
        <w:t>[21]</w:t>
      </w:r>
      <w:r>
        <w:fldChar w:fldCharType="end"/>
      </w:r>
      <w:r>
        <w:t xml:space="preserve">, instead opting for a wide array of plugins created by the community, which are not </w:t>
      </w:r>
      <w:r w:rsidR="00504E86">
        <w:t xml:space="preserve">officially </w:t>
      </w:r>
      <w:r>
        <w:t>verified</w:t>
      </w:r>
      <w:r w:rsidR="00504E86">
        <w:t xml:space="preserve"> for use</w:t>
      </w:r>
      <w:r>
        <w:t xml:space="preserve"> by Moodle </w:t>
      </w:r>
      <w:r>
        <w:fldChar w:fldCharType="begin"/>
      </w:r>
      <w:r>
        <w:instrText xml:space="preserve"> ADDIN ZOTERO_ITEM CSL_CITATION {"citationID":"mNdbNRHh","properties":{"formattedCitation":"[22]","plainCitation":"[22]","noteIndex":0},"citationItems":[{"id":88,"uris":["http://zotero.org/users/local/qICbW6ZG/items/9I2JTHWQ"],"itemData":{"id":88,"type":"webpage","language":"en","title":"Moodle Plugins directory | Moodle.org","URL":"https://moodle.org/plugins/index.php","accessed":{"date-parts":[["2025",11,5]]},"issued":{"date-parts":[["2024",12,16]]}}}],"schema":"https://github.com/citation-style-language/schema/raw/master/csl-citation.json"} </w:instrText>
      </w:r>
      <w:r>
        <w:fldChar w:fldCharType="separate"/>
      </w:r>
      <w:r w:rsidRPr="00D5114F">
        <w:t>[22]</w:t>
      </w:r>
      <w:r>
        <w:fldChar w:fldCharType="end"/>
      </w:r>
      <w:r w:rsidR="00764B30">
        <w:t>.</w:t>
      </w:r>
    </w:p>
    <w:p w14:paraId="1D196103" w14:textId="4C5A1BBF" w:rsidR="00504E86" w:rsidRDefault="00504E86" w:rsidP="00195F56">
      <w:r>
        <w:t>The advantage</w:t>
      </w:r>
      <w:r w:rsidR="00BB2CAC">
        <w:t>s</w:t>
      </w:r>
      <w:r>
        <w:t xml:space="preserve"> of Moodle</w:t>
      </w:r>
      <w:r w:rsidR="00BB2CAC">
        <w:t xml:space="preserve"> include</w:t>
      </w:r>
      <w:r>
        <w:t xml:space="preserve"> the in-depth customization provided to modify the appearance </w:t>
      </w:r>
      <w:r w:rsidR="005F062A">
        <w:t>and structure</w:t>
      </w:r>
      <w:r w:rsidR="00BB2CAC">
        <w:t xml:space="preserve"> </w:t>
      </w:r>
      <w:r>
        <w:t>per implementation. This is displayed later in the creation of Loop</w:t>
      </w:r>
      <w:r w:rsidR="00BB2CAC">
        <w:t>, a custom solution for Dublin City University, which amalgamates with more than one piece of software service</w:t>
      </w:r>
      <w:r w:rsidR="005F062A">
        <w:t>s</w:t>
      </w:r>
      <w:r>
        <w:t>.</w:t>
      </w:r>
    </w:p>
    <w:p w14:paraId="43360278" w14:textId="5705BBF1" w:rsidR="00504E86" w:rsidRDefault="00504E86" w:rsidP="00195F56">
      <w:r>
        <w:t xml:space="preserve">The disadvantage of Moodle is that </w:t>
      </w:r>
      <w:proofErr w:type="gramStart"/>
      <w:r>
        <w:t>a large number of</w:t>
      </w:r>
      <w:proofErr w:type="gramEnd"/>
      <w:r>
        <w:t xml:space="preserve"> potential features have been created by the community, and are not officially supported by the platform, but by the relevant community creator.</w:t>
      </w:r>
      <w:r w:rsidR="005F062A">
        <w:t xml:space="preserve"> While many could potentially be designed to a reliable standard, this is not guaranteed, if a plugin is needed and chosen for implementation.</w:t>
      </w:r>
    </w:p>
    <w:p w14:paraId="360F0202" w14:textId="77777777" w:rsidR="00504E86" w:rsidRDefault="00504E86" w:rsidP="00195F56"/>
    <w:p w14:paraId="4C95FAC5" w14:textId="29CBDA98" w:rsidR="0059749E" w:rsidRPr="0060528D" w:rsidRDefault="0059749E" w:rsidP="00195F56">
      <w:pPr>
        <w:rPr>
          <w:b/>
          <w:bCs/>
        </w:rPr>
      </w:pPr>
      <w:r w:rsidRPr="0060528D">
        <w:rPr>
          <w:b/>
          <w:bCs/>
        </w:rPr>
        <w:lastRenderedPageBreak/>
        <w:t>Blackboard</w:t>
      </w:r>
      <w:r w:rsidR="00B4085C">
        <w:rPr>
          <w:b/>
          <w:bCs/>
        </w:rPr>
        <w:br/>
      </w:r>
    </w:p>
    <w:p w14:paraId="2D6D2E6A" w14:textId="67856895" w:rsidR="0059749E" w:rsidRDefault="00BA307D" w:rsidP="00195F56">
      <w:r>
        <w:t xml:space="preserve">The </w:t>
      </w:r>
      <w:r w:rsidR="00515713">
        <w:t xml:space="preserve">core </w:t>
      </w:r>
      <w:r>
        <w:t>of the Virtual Learning Environment used</w:t>
      </w:r>
      <w:r w:rsidR="00665340">
        <w:t xml:space="preserve"> in Trinity College Dublin, </w:t>
      </w:r>
      <w:r>
        <w:t>it provides much of the same features previously mentioned, such as module access, previous module access, notifications for upcoming assignments and released grades.</w:t>
      </w:r>
    </w:p>
    <w:p w14:paraId="75037916" w14:textId="04B84ED6" w:rsidR="00BA307D" w:rsidRDefault="00BA307D" w:rsidP="00195F56">
      <w:r>
        <w:t xml:space="preserve">Blackboard Ultra </w:t>
      </w:r>
      <w:r>
        <w:fldChar w:fldCharType="begin"/>
      </w:r>
      <w:r>
        <w:instrText xml:space="preserve"> ADDIN ZOTERO_ITEM CSL_CITATION {"citationID":"AGqPk6rD","properties":{"formattedCitation":"[13]","plainCitation":"[13]","noteIndex":0},"citationItems":[{"id":36,"uris":["http://zotero.org/users/local/qICbW6ZG/items/B3RD52VX"],"itemData":{"id":36,"type":"webpage","language":"en","title":"Blackboard Learn VLE - IT Services | Trinity College Dublin","URL":"https://www.tcd.ie/itservices/our-services/blackboard-learn-vle/","author":[{"family":"Dublin","given":"Trinity College"}],"accessed":{"date-parts":[["2025",10,12]]}}}],"schema":"https://github.com/citation-style-language/schema/raw/master/csl-citation.json"} </w:instrText>
      </w:r>
      <w:r>
        <w:fldChar w:fldCharType="separate"/>
      </w:r>
      <w:r w:rsidRPr="00BA307D">
        <w:t>[13]</w:t>
      </w:r>
      <w:r>
        <w:fldChar w:fldCharType="end"/>
      </w:r>
      <w:r>
        <w:t xml:space="preserve"> is used by the lecturers to provide learning materials such as notes and videos to the students, communication with said students, the creation of online assignments, alongside provided integrated tools such as Turnitin (plagiarism detection software) </w:t>
      </w:r>
      <w:r>
        <w:fldChar w:fldCharType="begin"/>
      </w:r>
      <w:r w:rsidR="00D5114F">
        <w:instrText xml:space="preserve"> ADDIN ZOTERO_ITEM CSL_CITATION {"citationID":"w8Mr2k8t","properties":{"formattedCitation":"[23]","plainCitation":"[23]","noteIndex":0},"citationItems":[{"id":68,"uris":["http://zotero.org/users/local/qICbW6ZG/items/KLQZAPK3"],"itemData":{"id":68,"type":"webpage","abstract":"Improve student outcomes, maximize educator impact, and protect your institution's reputation with innovative integrity and assessment solutions.","language":"en-us","title":"Technology solutions for the global education community | Turnitin","URL":"https://www.turnitin.com/","accessed":{"date-parts":[["2025",11,5]]}}}],"schema":"https://github.com/citation-style-language/schema/raw/master/csl-citation.json"} </w:instrText>
      </w:r>
      <w:r>
        <w:fldChar w:fldCharType="separate"/>
      </w:r>
      <w:r w:rsidR="00D5114F" w:rsidRPr="00D5114F">
        <w:t>[23]</w:t>
      </w:r>
      <w:r>
        <w:fldChar w:fldCharType="end"/>
      </w:r>
      <w:r>
        <w:t xml:space="preserve">, Panopto (video capture service) </w:t>
      </w:r>
      <w:r>
        <w:fldChar w:fldCharType="begin"/>
      </w:r>
      <w:r w:rsidR="00D5114F">
        <w:instrText xml:space="preserve"> ADDIN ZOTERO_ITEM CSL_CITATION {"citationID":"BljQbLwJ","properties":{"formattedCitation":"[24]","plainCitation":"[24]","noteIndex":0},"citationItems":[{"id":70,"uris":["http://zotero.org/users/local/qICbW6ZG/items/25XDQGKD"],"itemData":{"id":70,"type":"webpage","language":"en","title":"Panopto Lecture Capture - IT Services | Trinity College Dublin","URL":"https://www.tcd.ie/itservices/our-services/panopto-lecture-capture/","author":[{"family":"Dublin","given":"Trinity College"}],"accessed":{"date-parts":[["2025",11,5]]}}}],"schema":"https://github.com/citation-style-language/schema/raw/master/csl-citation.json"} </w:instrText>
      </w:r>
      <w:r>
        <w:fldChar w:fldCharType="separate"/>
      </w:r>
      <w:r w:rsidR="00D5114F" w:rsidRPr="00D5114F">
        <w:t>[24]</w:t>
      </w:r>
      <w:r>
        <w:fldChar w:fldCharType="end"/>
      </w:r>
      <w:r>
        <w:t xml:space="preserve">, and Class Collaborate </w:t>
      </w:r>
      <w:r>
        <w:fldChar w:fldCharType="begin"/>
      </w:r>
      <w:r w:rsidR="00D5114F">
        <w:instrText xml:space="preserve"> ADDIN ZOTERO_ITEM CSL_CITATION {"citationID":"AhJf1sEF","properties":{"formattedCitation":"[25]","plainCitation":"[25]","noteIndex":0},"citationItems":[{"id":72,"uris":["http://zotero.org/users/local/qICbW6ZG/items/JBUFZRPF"],"itemData":{"id":72,"type":"post-weblog","abstract":"With Class Collaborate (now Class for Web), you’ll take your instructors’ and learners’ experiences to the next level with a virtual classroom perfectly embedded.","container-title":"Class","language":"en-US","title":"Class Collaborate (formerly Blackboard Collaborate)","URL":"https://www.class.com/collaborate/","accessed":{"date-parts":[["2025",11,5]]}}}],"schema":"https://github.com/citation-style-language/schema/raw/master/csl-citation.json"} </w:instrText>
      </w:r>
      <w:r>
        <w:fldChar w:fldCharType="separate"/>
      </w:r>
      <w:r w:rsidR="00D5114F" w:rsidRPr="00D5114F">
        <w:t>[25]</w:t>
      </w:r>
      <w:r>
        <w:fldChar w:fldCharType="end"/>
      </w:r>
      <w:r>
        <w:t>.</w:t>
      </w:r>
    </w:p>
    <w:p w14:paraId="4C14D4D1" w14:textId="4BA8A462" w:rsidR="00665340" w:rsidRDefault="00D5114F" w:rsidP="00195F56">
      <w:r>
        <w:t xml:space="preserve">Where Blackboard proves itself, is the number of available features that eclipses Brightspace,  Canvas and Moodle, and the rate at which these features are being released </w:t>
      </w:r>
      <w:r>
        <w:fldChar w:fldCharType="begin"/>
      </w:r>
      <w:r>
        <w:instrText xml:space="preserve"> ADDIN ZOTERO_ITEM CSL_CITATION {"citationID":"7X5AjWKK","properties":{"formattedCitation":"[26]","plainCitation":"[26]","noteIndex":0},"citationItems":[{"id":90,"uris":["http://zotero.org/users/local/qICbW6ZG/items/FG7P9TFF"],"itemData":{"id":90,"type":"webpage","abstract":"Anthology is an EdTech leader with a comprehensive SaaS suite that powers institutions, educators, and learners worldwide.","container-title":"Anthology","language":"en","title":"Why Choose Blackboard","URL":"https://www.anthology.com/why-choose-blackboard","accessed":{"date-parts":[["2025",11,5]]}}}],"schema":"https://github.com/citation-style-language/schema/raw/master/csl-citation.json"} </w:instrText>
      </w:r>
      <w:r>
        <w:fldChar w:fldCharType="separate"/>
      </w:r>
      <w:r w:rsidRPr="00D5114F">
        <w:t>[26]</w:t>
      </w:r>
      <w:r>
        <w:fldChar w:fldCharType="end"/>
      </w:r>
      <w:r>
        <w:t>.</w:t>
      </w:r>
    </w:p>
    <w:p w14:paraId="48D18130" w14:textId="3520B811" w:rsidR="003E7925" w:rsidRDefault="00D5114F" w:rsidP="00195F56">
      <w:r>
        <w:t>It provides new and complex features such as an AI Design Assistant</w:t>
      </w:r>
      <w:r w:rsidR="006D4823">
        <w:t xml:space="preserve"> </w:t>
      </w:r>
      <w:r w:rsidR="006D4823">
        <w:fldChar w:fldCharType="begin"/>
      </w:r>
      <w:r w:rsidR="006D4823">
        <w:instrText xml:space="preserve"> ADDIN ZOTERO_ITEM CSL_CITATION {"citationID":"CFtEahGH","properties":{"formattedCitation":"[27]","plainCitation":"[27]","noteIndex":0},"citationItems":[{"id":92,"uris":["http://zotero.org/users/local/qICbW6ZG/items/KFJ27YLR"],"itemData":{"id":92,"type":"webpage","title":"AI Design Assistant","URL":"https://help.blackboard.com/Learn/Instructor/Ultra/Course_Content/Create_Content/AI_Design_Assistant","accessed":{"date-parts":[["2025",11,5]]}}}],"schema":"https://github.com/citation-style-language/schema/raw/master/csl-citation.json"} </w:instrText>
      </w:r>
      <w:r w:rsidR="006D4823">
        <w:fldChar w:fldCharType="separate"/>
      </w:r>
      <w:r w:rsidR="006D4823" w:rsidRPr="006D4823">
        <w:t>[27]</w:t>
      </w:r>
      <w:r w:rsidR="006D4823">
        <w:fldChar w:fldCharType="end"/>
      </w:r>
      <w:r>
        <w:t>, Content Designer with AI Suggestions</w:t>
      </w:r>
      <w:r w:rsidR="006D4823">
        <w:t xml:space="preserve"> </w:t>
      </w:r>
      <w:r w:rsidR="006D4823">
        <w:fldChar w:fldCharType="begin"/>
      </w:r>
      <w:r w:rsidR="006D4823">
        <w:instrText xml:space="preserve"> ADDIN ZOTERO_ITEM CSL_CITATION {"citationID":"EnREDbRz","properties":{"formattedCitation":"[28]","plainCitation":"[28]","noteIndex":0},"citationItems":[{"id":94,"uris":["http://zotero.org/users/local/qICbW6ZG/items/SNZZT3M9"],"itemData":{"id":94,"type":"webpage","title":"Content Designer: Enhanced Documents – 3900.98 | Blackboard Help","URL":"https://help.blackboard.com/node/48536","accessed":{"date-parts":[["2025",11,5]]}}}],"schema":"https://github.com/citation-style-language/schema/raw/master/csl-citation.json"} </w:instrText>
      </w:r>
      <w:r w:rsidR="006D4823">
        <w:fldChar w:fldCharType="separate"/>
      </w:r>
      <w:r w:rsidR="006D4823" w:rsidRPr="006D4823">
        <w:t>[28]</w:t>
      </w:r>
      <w:r w:rsidR="006D4823">
        <w:fldChar w:fldCharType="end"/>
      </w:r>
      <w:r>
        <w:t xml:space="preserve">, and </w:t>
      </w:r>
      <w:r w:rsidR="006D4823">
        <w:t xml:space="preserve">the </w:t>
      </w:r>
      <w:r>
        <w:t xml:space="preserve">Anthology </w:t>
      </w:r>
      <w:r w:rsidR="006D4823">
        <w:t xml:space="preserve">Digital </w:t>
      </w:r>
      <w:r>
        <w:t>Assistant</w:t>
      </w:r>
      <w:r w:rsidR="006D4823">
        <w:t xml:space="preserve"> </w:t>
      </w:r>
      <w:r w:rsidR="006D4823">
        <w:fldChar w:fldCharType="begin"/>
      </w:r>
      <w:r w:rsidR="006D4823">
        <w:instrText xml:space="preserve"> ADDIN ZOTERO_ITEM CSL_CITATION {"citationID":"tJl2k7m5","properties":{"unsorted":true,"formattedCitation":"[29]","plainCitation":"[29]","noteIndex":0},"citationItems":[{"id":96,"uris":["http://zotero.org/users/local/qICbW6ZG/items/MKSYIYW2"],"itemData":{"id":96,"type":"webpage","abstract":"Anthology is an EdTech leader with a comprehensive SaaS suite that powers institutions, educators, and learners worldwide.","container-title":"Anthology","language":"en","title":"Anthology Digital Assistant","URL":"https://www.anthology.com/products/lifecycle-engagement/enrollment-and-retention/anthology-digital-assistance","accessed":{"date-parts":[["2025",11,5]]},"issued":{"date-parts":[["2024",10,8]]}}}],"schema":"https://github.com/citation-style-language/schema/raw/master/csl-citation.json"} </w:instrText>
      </w:r>
      <w:r w:rsidR="006D4823">
        <w:fldChar w:fldCharType="separate"/>
      </w:r>
      <w:r w:rsidR="006D4823" w:rsidRPr="006D4823">
        <w:t>[29]</w:t>
      </w:r>
      <w:r w:rsidR="006D4823">
        <w:fldChar w:fldCharType="end"/>
      </w:r>
      <w:r>
        <w:t>.</w:t>
      </w:r>
    </w:p>
    <w:p w14:paraId="65E716D2" w14:textId="0729695D" w:rsidR="00504E86" w:rsidRDefault="00504E86" w:rsidP="00195F56">
      <w:r>
        <w:t xml:space="preserve">The main advantage of Blackboard is that it provides the most tools out of any available Virtual Learning Environment of equivalent </w:t>
      </w:r>
      <w:r w:rsidR="005F062A">
        <w:t>size and provides these tools at a far faster rate per annum.</w:t>
      </w:r>
    </w:p>
    <w:p w14:paraId="10329217" w14:textId="19F4EB52" w:rsidR="00504E86" w:rsidRDefault="00504E86" w:rsidP="00195F56">
      <w:r>
        <w:t xml:space="preserve">The disadvantage of Blackboard is that the pricing is </w:t>
      </w:r>
      <w:r w:rsidR="005F062A">
        <w:t>greater than the</w:t>
      </w:r>
      <w:r>
        <w:t xml:space="preserve"> other contemporary solutions available on the market.</w:t>
      </w:r>
    </w:p>
    <w:p w14:paraId="0601A42E" w14:textId="77777777" w:rsidR="00504E86" w:rsidRDefault="00504E86" w:rsidP="00195F56"/>
    <w:p w14:paraId="4EF3BF95" w14:textId="0C8DC08E" w:rsidR="0059749E" w:rsidRDefault="0059749E" w:rsidP="00195F56">
      <w:pPr>
        <w:rPr>
          <w:b/>
          <w:bCs/>
        </w:rPr>
      </w:pPr>
      <w:r w:rsidRPr="0060528D">
        <w:rPr>
          <w:b/>
          <w:bCs/>
        </w:rPr>
        <w:t>Canvas</w:t>
      </w:r>
      <w:r w:rsidR="00B4085C">
        <w:rPr>
          <w:b/>
          <w:bCs/>
        </w:rPr>
        <w:br/>
      </w:r>
    </w:p>
    <w:p w14:paraId="5FD723CE" w14:textId="17AE7776" w:rsidR="00AE2D27" w:rsidRDefault="0024249C" w:rsidP="00195F56">
      <w:r>
        <w:t xml:space="preserve">Used internationally, at home and abroad, in universities such as the University of Galway </w:t>
      </w:r>
      <w:r>
        <w:fldChar w:fldCharType="begin"/>
      </w:r>
      <w:r>
        <w:instrText xml:space="preserve"> ADDIN ZOTERO_ITEM CSL_CITATION {"citationID":"coQcGpD7","properties":{"formattedCitation":"[30]","plainCitation":"[30]","noteIndex":0},"citationItems":[{"id":98,"uris":["http://zotero.org/users/local/qICbW6ZG/items/YR3TDNUJ"],"itemData":{"id":98,"type":"webpage","title":"Students - University of Galway","URL":"https://www.universityofgalway.ie/information-solutions-services/services-for-students/canvas/students/","accessed":{"date-parts":[["2025",11,5]]}}}],"schema":"https://github.com/citation-style-language/schema/raw/master/csl-citation.json"} </w:instrText>
      </w:r>
      <w:r>
        <w:fldChar w:fldCharType="separate"/>
      </w:r>
      <w:r w:rsidRPr="0024249C">
        <w:t>[30]</w:t>
      </w:r>
      <w:r>
        <w:fldChar w:fldCharType="end"/>
      </w:r>
      <w:r>
        <w:t xml:space="preserve">, Queen’s University Belfast </w:t>
      </w:r>
      <w:r w:rsidR="00515713">
        <w:fldChar w:fldCharType="begin"/>
      </w:r>
      <w:r w:rsidR="00515713">
        <w:instrText xml:space="preserve"> ADDIN ZOTERO_ITEM CSL_CITATION {"citationID":"izM37MWn","properties":{"formattedCitation":"[31]","plainCitation":"[31]","noteIndex":0},"citationItems":[{"id":100,"uris":["http://zotero.org/users/local/qICbW6ZG/items/DA6AMEPS"],"itemData":{"id":100,"type":"post-weblog","abstract":"Explore how Canvas VLE at Queen's University Belfast simplifies online learning. Manage courses, access materials, and get 24/7 support.","container-title":"Queen's DigiHub","language":"en-GB","title":"Canvas","URL":"https://blogs.qub.ac.uk/digitallearning/staff/digital-teaching/qub-digital-tools/canvas/","accessed":{"date-parts":[["2025",11,5]]},"issued":{"date-parts":[["2025",9,9]]}}}],"schema":"https://github.com/citation-style-language/schema/raw/master/csl-citation.json"} </w:instrText>
      </w:r>
      <w:r w:rsidR="00515713">
        <w:fldChar w:fldCharType="separate"/>
      </w:r>
      <w:r w:rsidR="00515713" w:rsidRPr="00515713">
        <w:t>[31]</w:t>
      </w:r>
      <w:r w:rsidR="00515713">
        <w:fldChar w:fldCharType="end"/>
      </w:r>
      <w:r>
        <w:t xml:space="preserve">, and Oxford University </w:t>
      </w:r>
      <w:r>
        <w:fldChar w:fldCharType="begin"/>
      </w:r>
      <w:r>
        <w:instrText xml:space="preserve"> ADDIN ZOTERO_ITEM CSL_CITATION {"citationID":"d4nsfPi2","properties":{"formattedCitation":"[8]","plainCitation":"[8]","noteIndex":0},"citationItems":[{"id":38,"uris":["http://zotero.org/users/local/qICbW6ZG/items/2Y2DEG9X"],"itemData":{"id":38,"type":"webpage","abstract":"Discover the University's virtual learning environmentCanvas is the University's virtual learning environment for teaching and learning.Easy to useCanvas is easy and intuitive to use. Depending on how your academic has set it up, you can use it to:Access your course materialsGet feedback on your workStart discussions and collaborate with other students or academicsAccess your","language":"en","title":"Canvas | University of Oxford","URL":"https://www.ox.ac.uk/students/academic/guidance/canvas","accessed":{"date-parts":[["2025",10,12]]}}}],"schema":"https://github.com/citation-style-language/schema/raw/master/csl-citation.json"} </w:instrText>
      </w:r>
      <w:r>
        <w:fldChar w:fldCharType="separate"/>
      </w:r>
      <w:r w:rsidRPr="0024249C">
        <w:t>[8]</w:t>
      </w:r>
      <w:r>
        <w:fldChar w:fldCharType="end"/>
      </w:r>
      <w:r>
        <w:t>, the Canvas Virtual Learning Environment</w:t>
      </w:r>
      <w:r w:rsidR="00AE2D27">
        <w:t xml:space="preserve"> focuses on being as accessible as possible, being available in over a hundred countries, in thirty three different languages, with</w:t>
      </w:r>
      <w:r w:rsidR="00515713">
        <w:t xml:space="preserve"> the infrastructural</w:t>
      </w:r>
      <w:r w:rsidR="00AE2D27">
        <w:t xml:space="preserve"> support for up to six million concurrent users</w:t>
      </w:r>
      <w:r>
        <w:t>.</w:t>
      </w:r>
    </w:p>
    <w:p w14:paraId="5DC9ADA9" w14:textId="0F47E96A" w:rsidR="0060528D" w:rsidRDefault="00AE2D27" w:rsidP="00195F56">
      <w:r>
        <w:t>Like each previously mentioned Virtual Learning Environment, it provides access to modules, learning materials, assignments and grades. However, it provides a parental option, compared to just the typical student and lecturer, which would be useful for younger tiers of education</w:t>
      </w:r>
      <w:r w:rsidR="00515713">
        <w:t xml:space="preserve"> </w:t>
      </w:r>
      <w:r w:rsidR="00515713">
        <w:fldChar w:fldCharType="begin"/>
      </w:r>
      <w:r w:rsidR="00515713">
        <w:instrText xml:space="preserve"> ADDIN ZOTERO_ITEM CSL_CITATION {"citationID":"veZZ8tMH","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 xml:space="preserve">. </w:t>
      </w:r>
    </w:p>
    <w:p w14:paraId="3D90B876" w14:textId="64BB43F5" w:rsidR="00AE2D27" w:rsidRDefault="00AE2D27" w:rsidP="00195F56">
      <w:r>
        <w:t xml:space="preserve">It provides tools such as </w:t>
      </w:r>
      <w:proofErr w:type="spellStart"/>
      <w:r>
        <w:t>SpeedGrader</w:t>
      </w:r>
      <w:proofErr w:type="spellEnd"/>
      <w:r w:rsidR="00515713">
        <w:t xml:space="preserve"> </w:t>
      </w:r>
      <w:r w:rsidR="00515713">
        <w:fldChar w:fldCharType="begin"/>
      </w:r>
      <w:r w:rsidR="00515713">
        <w:instrText xml:space="preserve"> ADDIN ZOTERO_ITEM CSL_CITATION {"citationID":"k78y0zw3","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 which has extensive grading tools, including comments and annotations, Gradebook</w:t>
      </w:r>
      <w:r w:rsidR="00515713">
        <w:t xml:space="preserve"> </w:t>
      </w:r>
      <w:r w:rsidR="00515713">
        <w:fldChar w:fldCharType="begin"/>
      </w:r>
      <w:r w:rsidR="00515713">
        <w:instrText xml:space="preserve"> ADDIN ZOTERO_ITEM CSL_CITATION {"citationID":"HLySPpgC","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 which offers a clean view of learner progress and the ability to adjust weightings, and the organization of data.</w:t>
      </w:r>
      <w:r w:rsidR="00504E86">
        <w:t xml:space="preserve"> </w:t>
      </w:r>
      <w:r>
        <w:t>Canvas Data provides access to event-level data files to assist in the construction of custom dashboards, advanced queries, designed for potential integration with a complex data warehouse</w:t>
      </w:r>
      <w:r w:rsidR="00515713">
        <w:t xml:space="preserve"> </w:t>
      </w:r>
      <w:r w:rsidR="00515713">
        <w:fldChar w:fldCharType="begin"/>
      </w:r>
      <w:r w:rsidR="00515713">
        <w:instrText xml:space="preserve"> ADDIN ZOTERO_ITEM CSL_CITATION {"citationID":"894e2Yax","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w:t>
      </w:r>
    </w:p>
    <w:p w14:paraId="55B73E87" w14:textId="0E95B6F2" w:rsidR="00515713" w:rsidRDefault="00515713" w:rsidP="00195F56">
      <w:r>
        <w:t>With a comprehensive global approach to accommodate most nations and their languages, it is clear why Canvas is used so extensively across the globe.</w:t>
      </w:r>
    </w:p>
    <w:p w14:paraId="2495AE4D" w14:textId="65A35679" w:rsidR="00504E86" w:rsidRDefault="00504E86" w:rsidP="00195F56">
      <w:r>
        <w:t>This is the advantage of Canvas, the sheer level of accessibility to the platform, with a clear catering to supporting as many customers as possible.</w:t>
      </w:r>
    </w:p>
    <w:p w14:paraId="2175CA2E" w14:textId="1035C48D" w:rsidR="00504E86" w:rsidRDefault="00504E86" w:rsidP="00195F56">
      <w:r>
        <w:t>However, the disadvantage of Canvas is that it does not provide the same level of features as other platforms</w:t>
      </w:r>
    </w:p>
    <w:p w14:paraId="47BADEB4" w14:textId="77777777" w:rsidR="0024249C" w:rsidRDefault="0024249C" w:rsidP="00195F56"/>
    <w:p w14:paraId="2CB99362" w14:textId="77777777" w:rsidR="00504E86" w:rsidRPr="0024249C" w:rsidRDefault="00504E86" w:rsidP="00195F56"/>
    <w:p w14:paraId="3DB6DD57" w14:textId="43422BA8" w:rsidR="0060528D" w:rsidRDefault="0060528D" w:rsidP="00195F56">
      <w:pPr>
        <w:rPr>
          <w:b/>
          <w:bCs/>
        </w:rPr>
      </w:pPr>
      <w:r w:rsidRPr="0060528D">
        <w:rPr>
          <w:b/>
          <w:bCs/>
        </w:rPr>
        <w:lastRenderedPageBreak/>
        <w:t>Loop</w:t>
      </w:r>
      <w:r w:rsidR="00B4085C">
        <w:rPr>
          <w:b/>
          <w:bCs/>
        </w:rPr>
        <w:br/>
      </w:r>
    </w:p>
    <w:p w14:paraId="0DFBF132" w14:textId="717CB6A3" w:rsidR="00665340" w:rsidRDefault="0060528D" w:rsidP="00195F56">
      <w:r>
        <w:t xml:space="preserve">A custom solution created for Dublin City University </w:t>
      </w:r>
      <w:r>
        <w:fldChar w:fldCharType="begin"/>
      </w:r>
      <w:r>
        <w:instrText xml:space="preserve"> ADDIN ZOTERO_ITEM CSL_CITATION {"citationID":"vQywrJcD","properties":{"formattedCitation":"[10]","plainCitation":"[10]","noteIndex":0},"citationItems":[{"id":30,"uris":["http://zotero.org/users/local/qICbW6ZG/items/IZKIJH59"],"itemData":{"id":30,"type":"webpage","language":"en","title":"About Loop | DCU","URL":"https://www.dcu.ie/teu/loop","accessed":{"date-parts":[["2025",10,12]]},"issued":{"date-parts":[["2016",10,6]]}}}],"schema":"https://github.com/citation-style-language/schema/raw/master/csl-citation.json"} </w:instrText>
      </w:r>
      <w:r>
        <w:fldChar w:fldCharType="separate"/>
      </w:r>
      <w:r w:rsidRPr="0060528D">
        <w:t>[10]</w:t>
      </w:r>
      <w:r>
        <w:fldChar w:fldCharType="end"/>
      </w:r>
      <w:r w:rsidR="00665340">
        <w:t xml:space="preserve"> based on Moodle</w:t>
      </w:r>
      <w:r>
        <w:t>, this platform serves as an amalgamation of learning tools</w:t>
      </w:r>
      <w:r w:rsidR="00515713">
        <w:t>, including a mobile application available on Google Play and the Apple App Store, featuring offline browsing of course content</w:t>
      </w:r>
      <w:r>
        <w:t>.</w:t>
      </w:r>
    </w:p>
    <w:p w14:paraId="34B91B4F" w14:textId="2D6B68FF" w:rsidR="00515713" w:rsidRDefault="00515713" w:rsidP="00195F56">
      <w:r>
        <w:t xml:space="preserve">While also providing access to modules, previous year content from those same modules, access to assignments and grading, </w:t>
      </w:r>
      <w:r w:rsidR="00D21014">
        <w:t xml:space="preserve">with Loop Class (the core part based on Moodle) </w:t>
      </w:r>
      <w:r w:rsidR="00D21014">
        <w:fldChar w:fldCharType="begin"/>
      </w:r>
      <w:r w:rsidR="00D21014">
        <w:instrText xml:space="preserve"> ADDIN ZOTERO_ITEM CSL_CITATION {"citationID":"Dpt6ORiE","properties":{"formattedCitation":"[33]","plainCitation":"[33]","noteIndex":0},"citationItems":[{"id":104,"uris":["http://zotero.org/users/local/qICbW6ZG/items/Q7NR3YE5"],"itemData":{"id":104,"type":"webpage","language":"en","title":"Loop | Teaching Enhancement Unit","URL":"https://www.dcu.ie/teu/loop-teaching-enhancement-unit","accessed":{"date-parts":[["2025",11,5]]},"issued":{"date-parts":[["2014",7,28]]}}}],"schema":"https://github.com/citation-style-language/schema/raw/master/csl-citation.json"} </w:instrText>
      </w:r>
      <w:r w:rsidR="00D21014">
        <w:fldChar w:fldCharType="separate"/>
      </w:r>
      <w:r w:rsidR="00D21014" w:rsidRPr="00D21014">
        <w:t>[33]</w:t>
      </w:r>
      <w:r w:rsidR="00D21014">
        <w:fldChar w:fldCharType="end"/>
      </w:r>
      <w:r w:rsidR="00D21014">
        <w:t xml:space="preserve">, Loop Connect (powered by Zoom </w:t>
      </w:r>
      <w:r w:rsidR="00D21014">
        <w:fldChar w:fldCharType="begin"/>
      </w:r>
      <w:r w:rsidR="00D21014">
        <w:instrText xml:space="preserve"> ADDIN ZOTERO_ITEM CSL_CITATION {"citationID":"mDfC9g9n","properties":{"formattedCitation":"[34]","plainCitation":"[34]","noteIndex":0},"citationItems":[{"id":106,"uris":["http://zotero.org/users/local/qICbW6ZG/items/BQR9QSAE"],"itemData":{"id":106,"type":"webpage","abstract":"Modernize workflows with Zoom's trusted collaboration tools: including video meetings, team chat, VoIP phone, webinars, whiteboard, contact center, and events.","container-title":"Zoom","language":"en","title":"One platform to connect","URL":"https://www.zoom.com","accessed":{"date-parts":[["2025",11,5]]}}}],"schema":"https://github.com/citation-style-language/schema/raw/master/csl-citation.json"} </w:instrText>
      </w:r>
      <w:r w:rsidR="00D21014">
        <w:fldChar w:fldCharType="separate"/>
      </w:r>
      <w:r w:rsidR="00D21014" w:rsidRPr="00D21014">
        <w:t>[34]</w:t>
      </w:r>
      <w:r w:rsidR="00D21014">
        <w:fldChar w:fldCharType="end"/>
      </w:r>
      <w:r w:rsidR="00D21014">
        <w:t xml:space="preserve">) is provided, as a virtual classroom, for communication online between student and lecturer when necessary, with Loop Check (powered by </w:t>
      </w:r>
      <w:proofErr w:type="spellStart"/>
      <w:r w:rsidR="00D21014">
        <w:t>Ouriginal</w:t>
      </w:r>
      <w:proofErr w:type="spellEnd"/>
      <w:r w:rsidR="00D21014">
        <w:t xml:space="preserve"> </w:t>
      </w:r>
      <w:r w:rsidR="00D21014">
        <w:fldChar w:fldCharType="begin"/>
      </w:r>
      <w:r w:rsidR="00D21014">
        <w:instrText xml:space="preserve"> ADDIN ZOTERO_ITEM CSL_CITATION {"citationID":"l7xnDqm0","properties":{"formattedCitation":"[35]","plainCitation":"[35]","noteIndex":0},"citationItems":[{"id":108,"uris":["http://zotero.org/users/local/qICbW6ZG/items/QFLH8E6J"],"itemData":{"id":108,"type":"post-weblog","abstract":"Award-winning text-matching and writing style analysis solution by Ouriginal. Prevent plagiarism, detect ghostwriting and promote original thinking!","language":"en-US","note":"dimensions: 98","title":"Ouriginal: Text-matching solution - Plagiarism prevention","title-short":"Ouriginal","URL":"https://ouriginal.com/","accessed":{"date-parts":[["2025",11,5]]},"issued":{"date-parts":[["2021",1,9]]}}}],"schema":"https://github.com/citation-style-language/schema/raw/master/csl-citation.json"} </w:instrText>
      </w:r>
      <w:r w:rsidR="00D21014">
        <w:fldChar w:fldCharType="separate"/>
      </w:r>
      <w:r w:rsidR="00D21014" w:rsidRPr="00D21014">
        <w:t>[35]</w:t>
      </w:r>
      <w:r w:rsidR="00D21014">
        <w:fldChar w:fldCharType="end"/>
      </w:r>
      <w:r w:rsidR="00D21014">
        <w:t>) provided to detect and challenge plagiarism in student work, and finally Loop Reflect (powered by Mahara</w:t>
      </w:r>
      <w:r w:rsidR="00490043">
        <w:t xml:space="preserve"> </w:t>
      </w:r>
      <w:r w:rsidR="00490043">
        <w:fldChar w:fldCharType="begin"/>
      </w:r>
      <w:r w:rsidR="00490043">
        <w:instrText xml:space="preserve"> ADDIN ZOTERO_ITEM CSL_CITATION {"citationID":"OnLfV6by","properties":{"formattedCitation":"[36]","plainCitation":"[36]","noteIndex":0},"citationItems":[{"id":110,"uris":["http://zotero.org/users/local/qICbW6ZG/items/BSX6GEIH"],"itemData":{"id":110,"type":"webpage","abstract":"Mahara is an open source ePortfolio and social networking web application.\nIt provides people with tools to create and maintain a digital portfolio of their learning and social networking features to allow them to interact with each other.","language":"en","title":"Home - Mahara ePortfolio System","URL":"https://mahara.org/","accessed":{"date-parts":[["2025",11,5]]}}}],"schema":"https://github.com/citation-style-language/schema/raw/master/csl-citation.json"} </w:instrText>
      </w:r>
      <w:r w:rsidR="00490043">
        <w:fldChar w:fldCharType="separate"/>
      </w:r>
      <w:r w:rsidR="00490043" w:rsidRPr="00490043">
        <w:t>[36]</w:t>
      </w:r>
      <w:r w:rsidR="00490043">
        <w:fldChar w:fldCharType="end"/>
      </w:r>
      <w:r w:rsidR="00D21014">
        <w:t xml:space="preserve">) which is a provided </w:t>
      </w:r>
      <w:proofErr w:type="spellStart"/>
      <w:r w:rsidR="00D21014">
        <w:t>ePortfolio</w:t>
      </w:r>
      <w:proofErr w:type="spellEnd"/>
      <w:r w:rsidR="00D21014">
        <w:t xml:space="preserve"> system, to support those courses that need it.</w:t>
      </w:r>
    </w:p>
    <w:p w14:paraId="612322EF" w14:textId="2CC89F7B" w:rsidR="00665340" w:rsidRDefault="00490043" w:rsidP="00195F56">
      <w:r>
        <w:t>Compared to the other solutions, Loop was clearly designed for the specific needs of DCU, incorporating multiple software services (not just Moodle), yet condensed to avoid the bloat of features that is prevalent in the other services.</w:t>
      </w:r>
    </w:p>
    <w:p w14:paraId="5DCBFA38" w14:textId="4A17229C" w:rsidR="00504E86" w:rsidRDefault="00504E86" w:rsidP="00195F56">
      <w:r>
        <w:t>The advantage of Loop is that the design is catered specifically for the university</w:t>
      </w:r>
      <w:r w:rsidR="005F062A">
        <w:t xml:space="preserve">, with the institution choosing to take </w:t>
      </w:r>
      <w:proofErr w:type="gramStart"/>
      <w:r w:rsidR="005F062A">
        <w:t>a number of</w:t>
      </w:r>
      <w:proofErr w:type="gramEnd"/>
      <w:r w:rsidR="005F062A">
        <w:t xml:space="preserve"> typical software tools, combining them into one platform. This has allowed them total freedom on how it is implemented,</w:t>
      </w:r>
    </w:p>
    <w:p w14:paraId="08355998" w14:textId="6C754549" w:rsidR="005F062A" w:rsidRDefault="005F062A" w:rsidP="00195F56">
      <w:r>
        <w:t>The disadvantage of Loop is that the maintenance, like this project, must be provided for in a greater manner than other solutions</w:t>
      </w:r>
      <w:r w:rsidR="002B5AAA">
        <w:t xml:space="preserve">, due to the </w:t>
      </w:r>
      <w:r w:rsidR="00F36B75">
        <w:t>internal</w:t>
      </w:r>
      <w:r w:rsidR="002B5AAA">
        <w:t xml:space="preserve"> </w:t>
      </w:r>
      <w:r w:rsidR="00F36B75">
        <w:t>development</w:t>
      </w:r>
      <w:r w:rsidR="002B5AAA">
        <w:t xml:space="preserve"> of the project</w:t>
      </w:r>
      <w:r>
        <w:t>.</w:t>
      </w:r>
    </w:p>
    <w:p w14:paraId="75AD9CD2" w14:textId="4F570266" w:rsidR="005F062A" w:rsidRDefault="005F062A" w:rsidP="00195F56">
      <w:r>
        <w:t>Out of all the solutions, Loop is closest in nature to this project, but still uses available software solutions as a foundation, bringing different disadvantages to the table.</w:t>
      </w:r>
    </w:p>
    <w:p w14:paraId="589174AC" w14:textId="77777777" w:rsidR="005F062A" w:rsidRDefault="005F062A" w:rsidP="00195F56"/>
    <w:p w14:paraId="2B652605" w14:textId="77777777" w:rsidR="007525E6" w:rsidRDefault="007525E6" w:rsidP="00195F56"/>
    <w:p w14:paraId="754748F0" w14:textId="76ECF0B1" w:rsidR="00490043" w:rsidRPr="00665340" w:rsidRDefault="00BB7B23" w:rsidP="00195F56">
      <w:pPr>
        <w:rPr>
          <w:b/>
          <w:bCs/>
        </w:rPr>
      </w:pPr>
      <w:r>
        <w:rPr>
          <w:b/>
          <w:bCs/>
        </w:rPr>
        <w:t xml:space="preserve">Alternative Existing Solutions </w:t>
      </w:r>
      <w:r w:rsidR="007900A6">
        <w:rPr>
          <w:b/>
          <w:bCs/>
        </w:rPr>
        <w:t>Conclusion</w:t>
      </w:r>
      <w:r w:rsidR="00B4085C">
        <w:rPr>
          <w:b/>
          <w:bCs/>
        </w:rPr>
        <w:br/>
      </w:r>
    </w:p>
    <w:p w14:paraId="4FA0D508" w14:textId="60F2C832" w:rsidR="00665340" w:rsidRDefault="00FB4B0F" w:rsidP="00195F56">
      <w:r>
        <w:t>While</w:t>
      </w:r>
      <w:r w:rsidR="00533D3A">
        <w:t xml:space="preserve"> technology has </w:t>
      </w:r>
      <w:r>
        <w:t>expanded the scope</w:t>
      </w:r>
      <w:r w:rsidR="00533D3A">
        <w:t xml:space="preserve"> of these tools, it has led to each solution </w:t>
      </w:r>
      <w:r w:rsidR="00665340">
        <w:t xml:space="preserve">providing </w:t>
      </w:r>
      <w:r w:rsidR="00DD0EB7">
        <w:t xml:space="preserve">nearly identical </w:t>
      </w:r>
      <w:r w:rsidR="00665340">
        <w:t xml:space="preserve">tools, </w:t>
      </w:r>
      <w:r w:rsidR="00DD0EB7">
        <w:t xml:space="preserve">with </w:t>
      </w:r>
      <w:r w:rsidR="00665340">
        <w:t xml:space="preserve">the main difference between the Virtual Learning Environments </w:t>
      </w:r>
      <w:r w:rsidR="00DD0EB7">
        <w:t>being</w:t>
      </w:r>
      <w:r w:rsidR="00665340">
        <w:t xml:space="preserve"> the user interface, </w:t>
      </w:r>
      <w:r w:rsidR="00DD0EB7">
        <w:t xml:space="preserve">with </w:t>
      </w:r>
      <w:r w:rsidR="00665340">
        <w:t xml:space="preserve">how these tools </w:t>
      </w:r>
      <w:r w:rsidR="00DD0EB7">
        <w:t>are</w:t>
      </w:r>
      <w:r w:rsidR="00665340">
        <w:t xml:space="preserve"> be</w:t>
      </w:r>
      <w:r w:rsidR="00DD0EB7">
        <w:t>ing</w:t>
      </w:r>
      <w:r w:rsidR="00665340">
        <w:t xml:space="preserve"> accessed.</w:t>
      </w:r>
    </w:p>
    <w:p w14:paraId="6FCCD5F2" w14:textId="1C198912" w:rsidR="00FB4B0F" w:rsidRDefault="00490043" w:rsidP="00195F56">
      <w:r>
        <w:t xml:space="preserve">Blackboard provides the greatest </w:t>
      </w:r>
      <w:proofErr w:type="gramStart"/>
      <w:r>
        <w:t>amount</w:t>
      </w:r>
      <w:proofErr w:type="gramEnd"/>
      <w:r>
        <w:t xml:space="preserve"> of features, </w:t>
      </w:r>
      <w:r w:rsidR="00FB4B0F">
        <w:t xml:space="preserve">for example, but </w:t>
      </w:r>
      <w:r>
        <w:t>many of these will not be necessary for the engagement of studies</w:t>
      </w:r>
      <w:r w:rsidR="00FB4B0F">
        <w:t xml:space="preserve"> for most students</w:t>
      </w:r>
      <w:r>
        <w:t xml:space="preserve">, </w:t>
      </w:r>
      <w:r w:rsidR="00FB4B0F">
        <w:t xml:space="preserve">merely </w:t>
      </w:r>
      <w:r>
        <w:t xml:space="preserve">designed as assistant tools to help the needs of </w:t>
      </w:r>
      <w:r w:rsidR="00FB4B0F">
        <w:t xml:space="preserve">certain </w:t>
      </w:r>
      <w:r>
        <w:t>lecturers or students</w:t>
      </w:r>
      <w:r w:rsidR="00FB4B0F">
        <w:t xml:space="preserve">, </w:t>
      </w:r>
      <w:r w:rsidR="000D7A3A">
        <w:t>and they are not</w:t>
      </w:r>
      <w:r w:rsidR="00FB4B0F">
        <w:t xml:space="preserve"> </w:t>
      </w:r>
      <w:r w:rsidR="000D7A3A">
        <w:t>necessarily</w:t>
      </w:r>
      <w:r w:rsidR="00FB4B0F">
        <w:t xml:space="preserve"> tools of accessibility</w:t>
      </w:r>
      <w:r w:rsidR="000D7A3A">
        <w:t>,</w:t>
      </w:r>
      <w:r w:rsidR="00FB4B0F">
        <w:t xml:space="preserve"> or a</w:t>
      </w:r>
      <w:r w:rsidR="000D7A3A">
        <w:t xml:space="preserve"> clear </w:t>
      </w:r>
      <w:r w:rsidR="00FB4B0F">
        <w:t xml:space="preserve">enhancement </w:t>
      </w:r>
      <w:r w:rsidR="000D7A3A">
        <w:t>to</w:t>
      </w:r>
      <w:r w:rsidR="00FB4B0F">
        <w:t xml:space="preserve"> the user experience</w:t>
      </w:r>
      <w:r>
        <w:t xml:space="preserve">. </w:t>
      </w:r>
    </w:p>
    <w:p w14:paraId="394AFCB1" w14:textId="191FB0C3" w:rsidR="00490043" w:rsidRDefault="00FB4B0F" w:rsidP="00195F56">
      <w:r>
        <w:t>This</w:t>
      </w:r>
      <w:r w:rsidR="00DD0EB7">
        <w:t xml:space="preserve"> growth has led</w:t>
      </w:r>
      <w:r w:rsidR="00490043">
        <w:t xml:space="preserve"> to bloat, </w:t>
      </w:r>
      <w:r w:rsidR="00DD0EB7">
        <w:t xml:space="preserve">the </w:t>
      </w:r>
      <w:r w:rsidR="00490043">
        <w:t xml:space="preserve">complexity of implementation, </w:t>
      </w:r>
      <w:proofErr w:type="gramStart"/>
      <w:r w:rsidR="00490043">
        <w:t>and also</w:t>
      </w:r>
      <w:proofErr w:type="gramEnd"/>
      <w:r w:rsidR="00490043">
        <w:t xml:space="preserve"> an increase in service price.</w:t>
      </w:r>
      <w:r w:rsidR="00DD0EB7">
        <w:t xml:space="preserve"> With the struggle to implement a registration system in the summer, that upended the use of Brightspace for weeks, there is a clear avenue for a potential in-house solution.</w:t>
      </w:r>
    </w:p>
    <w:p w14:paraId="7E817E42" w14:textId="77777777" w:rsidR="00D81766" w:rsidRDefault="00490043" w:rsidP="00195F56">
      <w:r>
        <w:t xml:space="preserve">In a study comparing a number of the listed Virtual Learning Environments </w:t>
      </w:r>
      <w:r>
        <w:fldChar w:fldCharType="begin"/>
      </w:r>
      <w:r>
        <w:instrText xml:space="preserve"> ADDIN ZOTERO_ITEM CSL_CITATION {"citationID":"SpaSK7zk","properties":{"formattedCitation":"[4]","plainCitation":"[4]","noteIndex":0},"citationItems":[{"id":59,"uris":["http://zotero.org/users/local/qICbW6ZG/items/3JCWFXQP"],"itemData":{"id":59,"type":"document","title":"The Current and Future State of LMSs","URL":"https://ikee.lib.auth.gr/record/306354/files/GRI-2019-25105.pdf","accessed":{"date-parts":[["2025",11,5]]}}}],"schema":"https://github.com/citation-style-language/schema/raw/master/csl-citation.json"} </w:instrText>
      </w:r>
      <w:r>
        <w:fldChar w:fldCharType="separate"/>
      </w:r>
      <w:r w:rsidRPr="00490043">
        <w:t>[4]</w:t>
      </w:r>
      <w:r>
        <w:fldChar w:fldCharType="end"/>
      </w:r>
      <w:r>
        <w:t>, including Canvas, Brightspace, Moodle and Blackboard, the difference between them is shown to be</w:t>
      </w:r>
      <w:r w:rsidR="00533D3A">
        <w:t xml:space="preserve"> minimal, with all aiming to provide the same fundamental features – access to educational content. </w:t>
      </w:r>
    </w:p>
    <w:p w14:paraId="077A7DDC" w14:textId="77777777" w:rsidR="000D7A3A" w:rsidRDefault="000D7A3A" w:rsidP="00195F56"/>
    <w:p w14:paraId="2D351044" w14:textId="77777777" w:rsidR="005F062A" w:rsidRDefault="005F062A" w:rsidP="00195F56"/>
    <w:p w14:paraId="4E4C6E1A" w14:textId="55537A23" w:rsidR="00533D3A" w:rsidRDefault="00533D3A" w:rsidP="00195F56">
      <w:r>
        <w:lastRenderedPageBreak/>
        <w:t>The growth of Canvas globally has stood out, with their focus on accessibility, through the wide array of nations and languages that it is available for. While Moodle was once acknowledged as ‘the most powerful platform in terms of its tools and their capabilities’, there has been a clear converging of features between all available Virtual Learning Environments.</w:t>
      </w:r>
      <w:r w:rsidR="00DD0EB7">
        <w:t xml:space="preserve"> </w:t>
      </w:r>
      <w:r>
        <w:t>While one platform may perform marginally better with one feature, another platform performs marginally better with another.</w:t>
      </w:r>
    </w:p>
    <w:p w14:paraId="2AE6E6F9" w14:textId="672452BC" w:rsidR="005F062A" w:rsidRDefault="005F062A" w:rsidP="00195F56">
      <w:r>
        <w:t xml:space="preserve">The pricing of these solutions is another matter. </w:t>
      </w:r>
      <w:r w:rsidR="004B09C5">
        <w:t xml:space="preserve">The subscription pricing (based on estimated cost per user) differs, with Brightspace typically ranging from £8 - £15 per user </w:t>
      </w:r>
      <w:r w:rsidR="004B09C5">
        <w:fldChar w:fldCharType="begin"/>
      </w:r>
      <w:r w:rsidR="004B09C5">
        <w:instrText xml:space="preserve"> ADDIN ZOTERO_ITEM CSL_CITATION {"citationID":"LDEhmZSy","properties":{"formattedCitation":"[37]","plainCitation":"[37]","noteIndex":0},"citationItems":[{"id":116,"uris":["http://zotero.org/users/local/qICbW6ZG/items/H39PUL9X"],"itemData":{"id":116,"type":"document","title":"D2L Pricing","URL":"https://assets.applytosupply.digitalmarketplace.service.gov.uk/g-cloud-14/documents/93450/655121115446377-pricing-document-2024-05-06-1950.pdf","accessed":{"date-parts":[["2025",11,6]]}}}],"schema":"https://github.com/citation-style-language/schema/raw/master/csl-citation.json"} </w:instrText>
      </w:r>
      <w:r w:rsidR="004B09C5">
        <w:fldChar w:fldCharType="separate"/>
      </w:r>
      <w:r w:rsidR="004B09C5" w:rsidRPr="004B09C5">
        <w:t>[37]</w:t>
      </w:r>
      <w:r w:rsidR="004B09C5">
        <w:fldChar w:fldCharType="end"/>
      </w:r>
      <w:r w:rsidR="004B09C5">
        <w:t xml:space="preserve">, £13-20 per user for Blackboard </w:t>
      </w:r>
      <w:r w:rsidR="004B09C5">
        <w:fldChar w:fldCharType="begin"/>
      </w:r>
      <w:r w:rsidR="004B09C5">
        <w:instrText xml:space="preserve"> ADDIN ZOTERO_ITEM CSL_CITATION {"citationID":"siJxJIOr","properties":{"formattedCitation":"[38]","plainCitation":"[38]","noteIndex":0},"citationItems":[{"id":118,"uris":["http://zotero.org/users/local/qICbW6ZG/items/IES2I3WR"],"itemData":{"id":118,"type":"article-journal","language":"en","source":"Zotero","title":"Blackboard Pricing","author":[{"family":"Warwick","given":"Ben"}]}}],"schema":"https://github.com/citation-style-language/schema/raw/master/csl-citation.json"} </w:instrText>
      </w:r>
      <w:r w:rsidR="004B09C5">
        <w:fldChar w:fldCharType="separate"/>
      </w:r>
      <w:r w:rsidR="004B09C5" w:rsidRPr="004B09C5">
        <w:t>[38]</w:t>
      </w:r>
      <w:r w:rsidR="004B09C5">
        <w:fldChar w:fldCharType="end"/>
      </w:r>
      <w:r w:rsidR="004B09C5">
        <w:t>, £</w:t>
      </w:r>
      <w:r w:rsidR="00AC2FFB">
        <w:t>8.73 per user</w:t>
      </w:r>
      <w:r w:rsidR="004B09C5">
        <w:t xml:space="preserve"> for Canvas</w:t>
      </w:r>
      <w:r w:rsidR="00AC2FFB">
        <w:t xml:space="preserve"> </w:t>
      </w:r>
      <w:r w:rsidR="00AC2FFB">
        <w:fldChar w:fldCharType="begin"/>
      </w:r>
      <w:r w:rsidR="00AC2FFB">
        <w:instrText xml:space="preserve"> ADDIN ZOTERO_ITEM CSL_CITATION {"citationID":"Eel45a7I","properties":{"formattedCitation":"[39]","plainCitation":"[39]","noteIndex":0},"citationItems":[{"id":119,"uris":["http://zotero.org/users/local/qICbW6ZG/items/9PHRM6Q2"],"itemData":{"id":119,"type":"document","title":"Canvas Pricing","URL":"https://assets.applytosupply.digitalmarketplace.service.gov.uk/g-cloud-14/documents/709019/173463782527186-pricing-document-2024-05-01-1108.pdf","accessed":{"date-parts":[["2025",11,6]]}}}],"schema":"https://github.com/citation-style-language/schema/raw/master/csl-citation.json"} </w:instrText>
      </w:r>
      <w:r w:rsidR="00AC2FFB">
        <w:fldChar w:fldCharType="separate"/>
      </w:r>
      <w:r w:rsidR="00AC2FFB" w:rsidRPr="00AC2FFB">
        <w:t>[39]</w:t>
      </w:r>
      <w:r w:rsidR="00AC2FFB">
        <w:fldChar w:fldCharType="end"/>
      </w:r>
      <w:r w:rsidR="004B09C5">
        <w:t>,</w:t>
      </w:r>
      <w:r w:rsidR="00AC2FFB">
        <w:t xml:space="preserve"> with Moodle being open-source with the option for hosting (no clear pricing</w:t>
      </w:r>
      <w:r w:rsidR="00CD3C12">
        <w:t xml:space="preserve"> except for a low amount of users</w:t>
      </w:r>
      <w:r w:rsidR="00AC2FFB">
        <w:t>)</w:t>
      </w:r>
      <w:r w:rsidR="00CD3C12">
        <w:t xml:space="preserve"> </w:t>
      </w:r>
      <w:r w:rsidR="00CD3C12">
        <w:fldChar w:fldCharType="begin"/>
      </w:r>
      <w:r w:rsidR="00CD3C12">
        <w:instrText xml:space="preserve"> ADDIN ZOTERO_ITEM CSL_CITATION {"citationID":"e148l1LL","properties":{"formattedCitation":"[40]","plainCitation":"[40]","noteIndex":0},"citationItems":[{"id":120,"uris":["http://zotero.org/users/local/qICbW6ZG/items/64RTEYNB"],"itemData":{"id":120,"type":"post-weblog","abstract":"See pricing and features for all of our MoodleCloud Standard plans. Request a quote for a Premium hosting solution here.","container-title":"MoodleCloud","language":"en-GB","title":"Moodle Pricing","URL":"https://www.moodlecloud.com/pricing/","accessed":{"date-parts":[["2025",11,6]]}}}],"schema":"https://github.com/citation-style-language/schema/raw/master/csl-citation.json"} </w:instrText>
      </w:r>
      <w:r w:rsidR="00CD3C12">
        <w:fldChar w:fldCharType="separate"/>
      </w:r>
      <w:r w:rsidR="00CD3C12" w:rsidRPr="00CD3C12">
        <w:t>[40]</w:t>
      </w:r>
      <w:r w:rsidR="00CD3C12">
        <w:fldChar w:fldCharType="end"/>
      </w:r>
      <w:r w:rsidR="00AC2FFB">
        <w:t>. These subscription prices are based on the roughly 2</w:t>
      </w:r>
      <w:r w:rsidR="00CD3C12">
        <w:t>8</w:t>
      </w:r>
      <w:r w:rsidR="00AC2FFB">
        <w:t>,000 students currently studying at TUD</w:t>
      </w:r>
      <w:r w:rsidR="00CD3C12">
        <w:t xml:space="preserve"> </w:t>
      </w:r>
      <w:r w:rsidR="00CD3C12">
        <w:fldChar w:fldCharType="begin"/>
      </w:r>
      <w:r w:rsidR="00CD3C12">
        <w:instrText xml:space="preserve"> ADDIN ZOTERO_ITEM CSL_CITATION {"citationID":"f0s5o2Ih","properties":{"formattedCitation":"[41]","plainCitation":"[41]","noteIndex":0},"citationItems":[{"id":122,"uris":["http://zotero.org/users/local/qICbW6ZG/items/4M7QWD5K"],"itemData":{"id":122,"type":"webpage","abstract":"Discover student life at TU Dublin with opportunities to join clubs, societies, and volunteering activities across all campuses. Explore ways to connect, get involved, and make the most of your university experience.","language":"en","title":"Welcome to TU Dublin | Student Life | TU Dublin","URL":"https://www.tudublin.ie/for-students/starting-at-tu-dublin/student-life/","author":[{"family":"Dublin","given":"T. U."}],"accessed":{"date-parts":[["2025",11,6]]}}}],"schema":"https://github.com/citation-style-language/schema/raw/master/csl-citation.json"} </w:instrText>
      </w:r>
      <w:r w:rsidR="00CD3C12">
        <w:fldChar w:fldCharType="separate"/>
      </w:r>
      <w:r w:rsidR="00CD3C12" w:rsidRPr="00CD3C12">
        <w:t>[41]</w:t>
      </w:r>
      <w:r w:rsidR="00CD3C12">
        <w:fldChar w:fldCharType="end"/>
      </w:r>
      <w:r w:rsidR="00AC2FFB">
        <w:t xml:space="preserve">, and these prices do not account for initial implementation or potential maintenance down the road. </w:t>
      </w:r>
    </w:p>
    <w:p w14:paraId="563A085B" w14:textId="48A0F0F3" w:rsidR="00D81766" w:rsidRDefault="00533D3A" w:rsidP="00195F56">
      <w:r>
        <w:t xml:space="preserve">The conclusion from this, is that each platform provides largely the same outcome of tools and </w:t>
      </w:r>
      <w:r w:rsidR="000D7A3A">
        <w:t>features and</w:t>
      </w:r>
      <w:r w:rsidR="00AC2FFB">
        <w:t xml:space="preserve"> are very </w:t>
      </w:r>
      <w:r w:rsidR="000D7A3A">
        <w:t>expensive</w:t>
      </w:r>
      <w:r>
        <w:t xml:space="preserve">. </w:t>
      </w:r>
    </w:p>
    <w:p w14:paraId="6B24C361" w14:textId="54A3ACB9" w:rsidR="00AC2FFB" w:rsidRDefault="00AC2FFB" w:rsidP="00195F56">
      <w:r>
        <w:t>This project goes in the direction of developing and hosting a solution directly, and depending on the cost for development (if developers were to be hired by the university to engage in such a project</w:t>
      </w:r>
      <w:r w:rsidR="000D7A3A">
        <w:t xml:space="preserve">, </w:t>
      </w:r>
      <w:r>
        <w:t>and the potential maintenance staff required for hiring</w:t>
      </w:r>
      <w:r w:rsidR="000D7A3A">
        <w:t>)</w:t>
      </w:r>
      <w:r>
        <w:t xml:space="preserve">, this could turn out to be cheaper implementation, even if it was necessary to host the solution off-site and on the cloud. There will be an investigation into pricing later in the review, when services such as Amazon AWS, Microsoft Azure and Google Cloud are </w:t>
      </w:r>
      <w:r w:rsidR="000D7A3A">
        <w:t>covered</w:t>
      </w:r>
      <w:r>
        <w:t>.</w:t>
      </w:r>
    </w:p>
    <w:p w14:paraId="68B1AC64" w14:textId="555C0A31" w:rsidR="00533D3A" w:rsidRDefault="000D7A3A" w:rsidP="00195F56">
      <w:r>
        <w:t>Eagna</w:t>
      </w:r>
      <w:r w:rsidR="00533D3A">
        <w:t xml:space="preserve"> will aim to provide the necessary tools and features required to engage in studies across all courses, but it will focus on the needs of accessibility, </w:t>
      </w:r>
      <w:r w:rsidR="00D81766">
        <w:t>along with providing</w:t>
      </w:r>
      <w:r w:rsidR="00533D3A">
        <w:t xml:space="preserve"> a solution to the current registration issue, along with condensing</w:t>
      </w:r>
      <w:r w:rsidR="00D81766">
        <w:t xml:space="preserve"> everything</w:t>
      </w:r>
      <w:r w:rsidR="00533D3A">
        <w:t xml:space="preserve"> into a platform that will use the additional services available, such as </w:t>
      </w:r>
      <w:r w:rsidR="00DD0EB7">
        <w:t>Microsoft</w:t>
      </w:r>
      <w:r w:rsidR="00533D3A">
        <w:t>365</w:t>
      </w:r>
      <w:r w:rsidR="00AC2FFB">
        <w:t>, in an attempt to limit cost but providing a viable solution at the same time</w:t>
      </w:r>
      <w:r w:rsidR="00533D3A">
        <w:t>.</w:t>
      </w:r>
    </w:p>
    <w:p w14:paraId="5DB72000" w14:textId="58DD0CBF" w:rsidR="00D81766" w:rsidRDefault="00533D3A" w:rsidP="00195F56">
      <w:r>
        <w:t xml:space="preserve">These </w:t>
      </w:r>
      <w:r w:rsidR="00AC2FFB">
        <w:t xml:space="preserve">mentioned </w:t>
      </w:r>
      <w:r>
        <w:t xml:space="preserve">platforms will </w:t>
      </w:r>
      <w:r w:rsidR="00DD0EB7">
        <w:t>grow</w:t>
      </w:r>
      <w:r>
        <w:t>,</w:t>
      </w:r>
      <w:r w:rsidR="00AC2FFB">
        <w:t xml:space="preserve"> in available features, availability and pricing (with both Brightspace and Canvas stating a clear increasing cost per annum in their documents),</w:t>
      </w:r>
      <w:r>
        <w:t xml:space="preserve"> but an independent solution can be managed based on the </w:t>
      </w:r>
      <w:r w:rsidR="00DD0EB7">
        <w:t>swelling</w:t>
      </w:r>
      <w:r>
        <w:t xml:space="preserve"> and </w:t>
      </w:r>
      <w:r w:rsidR="00DD0EB7">
        <w:t xml:space="preserve">lessening needs of the individual institution. Microsoft365, formerly known as Office 365, has </w:t>
      </w:r>
      <w:r w:rsidR="00D81766">
        <w:t xml:space="preserve">been </w:t>
      </w:r>
      <w:r w:rsidR="00DD0EB7">
        <w:t xml:space="preserve">available since 2010 and has evolved since its inception. </w:t>
      </w:r>
    </w:p>
    <w:p w14:paraId="1BAAF908" w14:textId="05E95C43" w:rsidR="00533D3A" w:rsidRDefault="00DD0EB7" w:rsidP="00195F56">
      <w:r>
        <w:t>Developed and maintained by one of the largest technological conglomerates, it provides a stable support system for the university email system, the concept of this project, along with the tools it offers to help match the available features of the other Virtual Learning Environments</w:t>
      </w:r>
      <w:r w:rsidR="000D7A3A">
        <w:t>, such as using Microsoft Teams as a built-in virtual classroom</w:t>
      </w:r>
      <w:r>
        <w:t>.</w:t>
      </w:r>
    </w:p>
    <w:p w14:paraId="1A0AD308" w14:textId="77777777" w:rsidR="009A136C" w:rsidRDefault="009A136C" w:rsidP="00195F56"/>
    <w:p w14:paraId="0C2ED001" w14:textId="77777777" w:rsidR="00B4085C" w:rsidRDefault="00B4085C" w:rsidP="00195F56"/>
    <w:p w14:paraId="281446A2" w14:textId="77777777" w:rsidR="00B4085C" w:rsidRDefault="00B4085C" w:rsidP="00195F56"/>
    <w:p w14:paraId="2E03A988" w14:textId="77777777" w:rsidR="00B4085C" w:rsidRDefault="00B4085C" w:rsidP="00195F56"/>
    <w:p w14:paraId="0FBBE049" w14:textId="77777777" w:rsidR="00B4085C" w:rsidRDefault="00B4085C" w:rsidP="00195F56"/>
    <w:p w14:paraId="0EC288A7" w14:textId="77777777" w:rsidR="00CD3C12" w:rsidRDefault="00CD3C12" w:rsidP="00195F56"/>
    <w:p w14:paraId="1D0586E0" w14:textId="77777777" w:rsidR="00B4085C" w:rsidRDefault="00B4085C" w:rsidP="00195F56"/>
    <w:p w14:paraId="6AE8EC59" w14:textId="77777777" w:rsidR="00B4085C" w:rsidRPr="00604B8B" w:rsidRDefault="00B4085C" w:rsidP="00195F56"/>
    <w:p w14:paraId="5C441F26" w14:textId="3F8E9DA8" w:rsidR="00604B8B" w:rsidRDefault="009B697E" w:rsidP="00195F56">
      <w:pPr>
        <w:pStyle w:val="Heading2"/>
      </w:pPr>
      <w:bookmarkStart w:id="10" w:name="_Toc214723037"/>
      <w:r>
        <w:lastRenderedPageBreak/>
        <w:t>2.3</w:t>
      </w:r>
      <w:r w:rsidR="00195F56">
        <w:t xml:space="preserve"> </w:t>
      </w:r>
      <w:r w:rsidR="006439F2">
        <w:t xml:space="preserve">Core </w:t>
      </w:r>
      <w:r w:rsidR="00604B8B">
        <w:t>Technologies</w:t>
      </w:r>
      <w:bookmarkEnd w:id="10"/>
    </w:p>
    <w:p w14:paraId="3FF0C98E" w14:textId="77777777" w:rsidR="00C97825" w:rsidRPr="00C97825" w:rsidRDefault="00C97825" w:rsidP="00C97825"/>
    <w:p w14:paraId="3C6BD397" w14:textId="626570A3" w:rsidR="00F77FE7" w:rsidRDefault="00A0255D" w:rsidP="00195F56">
      <w:r>
        <w:t xml:space="preserve">There are </w:t>
      </w:r>
      <w:proofErr w:type="gramStart"/>
      <w:r>
        <w:t>a number of</w:t>
      </w:r>
      <w:proofErr w:type="gramEnd"/>
      <w:r>
        <w:t xml:space="preserve"> technology types that will need to be combined </w:t>
      </w:r>
      <w:proofErr w:type="gramStart"/>
      <w:r>
        <w:t>in order to</w:t>
      </w:r>
      <w:proofErr w:type="gramEnd"/>
      <w:r>
        <w:t xml:space="preserve"> create a system as complex as this. With a web application as the primary core of the system, there will be a need for</w:t>
      </w:r>
      <w:r w:rsidR="0060528D">
        <w:t xml:space="preserve"> an array of</w:t>
      </w:r>
      <w:r>
        <w:t xml:space="preserve"> front-end</w:t>
      </w:r>
      <w:r w:rsidR="0060528D">
        <w:t xml:space="preserve"> and </w:t>
      </w:r>
      <w:r>
        <w:t xml:space="preserve">back-end technologies to support the nature of the application, </w:t>
      </w:r>
      <w:r w:rsidR="0060528D">
        <w:t>to enable</w:t>
      </w:r>
      <w:r>
        <w:t xml:space="preserve"> the needs of the users. To support this web application, there is a </w:t>
      </w:r>
      <w:r w:rsidR="0060528D">
        <w:t xml:space="preserve">requirement </w:t>
      </w:r>
      <w:r>
        <w:t>for a database, to store the relevant records and data that can be accessed by the web application, in a secure manner that supports modularity and supports a separation of concerns</w:t>
      </w:r>
      <w:r w:rsidR="0060528D">
        <w:t>, in relation to the separation of nodes in the distributed system</w:t>
      </w:r>
      <w:r>
        <w:t xml:space="preserve">. On top of this, there will be a need for monitoring technologies, to help manage the reliability, availability and integrity of the system. There will be a review of virtual machine technologies, to support the initial prototype, </w:t>
      </w:r>
      <w:r w:rsidR="0060528D">
        <w:t>a review of</w:t>
      </w:r>
      <w:r>
        <w:t xml:space="preserve"> container orchestration technologies, should there be a future deployment, for an expansion on reliability and availability</w:t>
      </w:r>
      <w:r w:rsidR="0060528D">
        <w:t>, and finally a review of cloud services, should there be a need for deployment off-site, in place of on-site infrastructure.</w:t>
      </w:r>
    </w:p>
    <w:p w14:paraId="208B6DF3" w14:textId="77777777" w:rsidR="00B4085C" w:rsidRDefault="00B4085C" w:rsidP="00195F56"/>
    <w:p w14:paraId="7523E4B2" w14:textId="6CD1C27E" w:rsidR="00B4085C" w:rsidRPr="00B4085C" w:rsidRDefault="00B4085C" w:rsidP="00195F56">
      <w:pPr>
        <w:rPr>
          <w:b/>
          <w:bCs/>
        </w:rPr>
      </w:pPr>
      <w:r w:rsidRPr="00B4085C">
        <w:rPr>
          <w:b/>
          <w:bCs/>
        </w:rPr>
        <w:t>Web Application Technologies</w:t>
      </w:r>
    </w:p>
    <w:p w14:paraId="62CF3F97" w14:textId="77777777" w:rsidR="0093103D" w:rsidRDefault="0093103D" w:rsidP="00195F56">
      <w:pPr>
        <w:rPr>
          <w:i/>
          <w:iCs/>
        </w:rPr>
      </w:pPr>
    </w:p>
    <w:p w14:paraId="3A43CC93" w14:textId="7B3CABBA" w:rsidR="00B4085C" w:rsidRPr="007900A6" w:rsidRDefault="00B4085C" w:rsidP="00195F56">
      <w:pPr>
        <w:rPr>
          <w:b/>
          <w:bCs/>
          <w:i/>
          <w:iCs/>
        </w:rPr>
      </w:pPr>
      <w:r w:rsidRPr="007900A6">
        <w:rPr>
          <w:b/>
          <w:bCs/>
          <w:i/>
          <w:iCs/>
        </w:rPr>
        <w:t>Front-End</w:t>
      </w:r>
      <w:r w:rsidR="007900A6">
        <w:rPr>
          <w:b/>
          <w:bCs/>
          <w:i/>
          <w:iCs/>
        </w:rPr>
        <w:t xml:space="preserve"> Technologies</w:t>
      </w:r>
    </w:p>
    <w:p w14:paraId="59CA84AC" w14:textId="428E20D7" w:rsidR="00B4085C" w:rsidRDefault="009B68B8" w:rsidP="00195F56">
      <w:r>
        <w:t xml:space="preserve">The </w:t>
      </w:r>
      <w:r w:rsidR="0093103D">
        <w:t>technologies</w:t>
      </w:r>
      <w:r>
        <w:t xml:space="preserve"> of the front-end focus on the structure, presentation and behaviour of the user experience. Using these technologies to form the basis for the User Interface, they will interact with the back-end technologies to form the </w:t>
      </w:r>
      <w:r w:rsidR="000D7A3A">
        <w:t xml:space="preserve">visual </w:t>
      </w:r>
      <w:r>
        <w:t>core of the web application.</w:t>
      </w:r>
    </w:p>
    <w:p w14:paraId="56D1A414" w14:textId="5E0DF392" w:rsidR="0093103D" w:rsidRDefault="0093103D" w:rsidP="00195F56">
      <w:r>
        <w:t>With markup, styling and scripts, the choice of technologies will have a fundamental impact on how you design and deploy a web application.</w:t>
      </w:r>
    </w:p>
    <w:p w14:paraId="179D9400" w14:textId="77777777" w:rsidR="009B68B8" w:rsidRDefault="009B68B8" w:rsidP="00195F56"/>
    <w:p w14:paraId="1E8A9226" w14:textId="71C66B8E" w:rsidR="009B68B8" w:rsidRDefault="009B68B8" w:rsidP="00195F56">
      <w:pPr>
        <w:rPr>
          <w:b/>
          <w:bCs/>
        </w:rPr>
      </w:pPr>
      <w:proofErr w:type="spellStart"/>
      <w:r>
        <w:rPr>
          <w:b/>
          <w:bCs/>
        </w:rPr>
        <w:t>HyperText</w:t>
      </w:r>
      <w:proofErr w:type="spellEnd"/>
      <w:r>
        <w:rPr>
          <w:b/>
          <w:bCs/>
        </w:rPr>
        <w:t xml:space="preserve"> Markup Language (HTML)</w:t>
      </w:r>
    </w:p>
    <w:p w14:paraId="1232D5DC" w14:textId="30BB4D9A" w:rsidR="0093103D" w:rsidRDefault="0093103D" w:rsidP="00195F56">
      <w:r>
        <w:t xml:space="preserve">This technology forms the foundation of the World Wide Web as we know it, with the development of HTML regulated by the World Wide Web Consortium (W3C) </w:t>
      </w:r>
      <w:r>
        <w:fldChar w:fldCharType="begin"/>
      </w:r>
      <w:r w:rsidR="00CD3C12">
        <w:instrText xml:space="preserve"> ADDIN ZOTERO_ITEM CSL_CITATION {"citationID":"fYXeIqyA","properties":{"formattedCitation":"[42]","plainCitation":"[42]","noteIndex":0},"citationItems":[{"id":112,"uris":["http://zotero.org/users/local/qICbW6ZG/items/A7TTBLCS"],"itemData":{"id":112,"type":"book","abstract":"Everything you need to build websites with the newest versions of HTML and CSS If you develop websites, you know that the goal posts keep moving, especially now that your website must work on not only traditional desktops, but also on an ever-changing range of smartphones and tablets. This step-by-step book efficiently guides you through the thicket. Teaching you the very latest best practices and techniques, this practical reference walks you through how to use HTML5 and CSS3 to develop attractive, modern websites for today's multiple devices. From handling text, forms, and video, to implementing powerful JavaScript functionality, this book covers it all.  Serves as the ultimate beginners guide for anyone who wants to build websites with HTML5 and CSS3, whether as a hobbyist or aspiring professional developer Covers the basics, including the different versions of HTML and CSS and how modern websites use structure and semantics to describe their contents Explains core processes, such as marking up text, images, lists, tables, forms, audio, and video Delves into CSS3, teaching you how to control or change the way your pages look and offer tips on how to create attractive designs Explores the jQuery library and how to implement powerful JavaScript features, such as tabbed content, image carousels, and more  Get up to speed on HTML5, CSS3, and today's website design with this practical guide. Then, keep it on your desk as a reference!","ISBN":"978-1-118-41651-8","language":"en","note":"Google-Books-ID: QwnWLMtXU7cC","number-of-pages":"817","publisher":"John Wiley &amp; Sons","source":"Google Books","title":"Beginning HTML and CSS","author":[{"family":"Larsen","given":"Rob"}],"issued":{"date-parts":[["2013",3,8]]}}}],"schema":"https://github.com/citation-style-language/schema/raw/master/csl-citation.json"} </w:instrText>
      </w:r>
      <w:r>
        <w:fldChar w:fldCharType="separate"/>
      </w:r>
      <w:r w:rsidR="00CD3C12" w:rsidRPr="00CD3C12">
        <w:t>[42]</w:t>
      </w:r>
      <w:r>
        <w:fldChar w:fldCharType="end"/>
      </w:r>
      <w:r>
        <w:t>. It is a markup language, meaning it uses tags to define the structure of a document, and how the various parts of the document work together. With HTML, a browser, such as Google Chrome or Mozilla Firefox, can understand and parse the content to be displayed to the user.</w:t>
      </w:r>
    </w:p>
    <w:p w14:paraId="1D06CBFE" w14:textId="0A8335EA" w:rsidR="0093103D" w:rsidRDefault="0093103D" w:rsidP="00195F56">
      <w:r>
        <w:t>As of 2017, HTML5.2 is the latest version used</w:t>
      </w:r>
      <w:r w:rsidR="007900A6">
        <w:t xml:space="preserve"> </w:t>
      </w:r>
      <w:r w:rsidR="007900A6">
        <w:fldChar w:fldCharType="begin"/>
      </w:r>
      <w:r w:rsidR="00CD3C12">
        <w:instrText xml:space="preserve"> ADDIN ZOTERO_ITEM CSL_CITATION {"citationID":"GEaDFHBf","properties":{"formattedCitation":"[43]","plainCitation":"[43]","noteIndex":0},"citationItems":[{"id":114,"uris":["http://zotero.org/users/local/qICbW6ZG/items/JPT6WXM8"],"itemData":{"id":114,"type":"webpage","title":"HTML Standard","URL":"https://html.spec.whatwg.org/multipage/","accessed":{"date-parts":[["2025",11,5]]}}}],"schema":"https://github.com/citation-style-language/schema/raw/master/csl-citation.json"} </w:instrText>
      </w:r>
      <w:r w:rsidR="007900A6">
        <w:fldChar w:fldCharType="separate"/>
      </w:r>
      <w:r w:rsidR="00CD3C12" w:rsidRPr="00CD3C12">
        <w:t>[43]</w:t>
      </w:r>
      <w:r w:rsidR="007900A6">
        <w:fldChar w:fldCharType="end"/>
      </w:r>
      <w:r>
        <w:t>, and while it forms the structural backbone of the vast majority of the web, the use of technologies such as CSS &amp; JS have become fundamental design instruments to edit both the presentation and behaviour of HTML webpages.</w:t>
      </w:r>
    </w:p>
    <w:p w14:paraId="3430B9FA" w14:textId="479921D3" w:rsidR="004C1AA1" w:rsidRDefault="007900A6" w:rsidP="00195F56">
      <w:r>
        <w:t>This technology is necessary and fundamental to this project.</w:t>
      </w:r>
      <w:r w:rsidR="004C1AA1">
        <w:t xml:space="preserve"> It is unique in the fact (alongside CSS) that the advantages and disadvantages of HTML for this project are irrelevant, as there is no </w:t>
      </w:r>
      <w:r w:rsidR="00995171">
        <w:t>sustainable</w:t>
      </w:r>
      <w:r w:rsidR="004C1AA1">
        <w:t xml:space="preserve"> alternative for what it can provide</w:t>
      </w:r>
      <w:r w:rsidR="00995171">
        <w:t xml:space="preserve"> </w:t>
      </w:r>
      <w:r w:rsidR="00995171">
        <w:fldChar w:fldCharType="begin"/>
      </w:r>
      <w:r w:rsidR="00995171">
        <w:instrText xml:space="preserve"> ADDIN ZOTERO_ITEM CSL_CITATION {"citationID":"oOwEJC7D","properties":{"formattedCitation":"[44]","plainCitation":"[44]","noteIndex":0},"citationItems":[{"id":128,"uris":["http://zotero.org/users/local/qICbW6ZG/items/PPBRZXIX"],"itemData":{"id":128,"type":"webpage","title":"Usage Statistics and Market Share of HTML for Websites, November 2025","URL":"https://w3techs.com/technologies/details/ml-html_any","accessed":{"date-parts":[["2025",11,6]]}}}],"schema":"https://github.com/citation-style-language/schema/raw/master/csl-citation.json"} </w:instrText>
      </w:r>
      <w:r w:rsidR="00995171">
        <w:fldChar w:fldCharType="separate"/>
      </w:r>
      <w:r w:rsidR="00995171" w:rsidRPr="00995171">
        <w:t>[44]</w:t>
      </w:r>
      <w:r w:rsidR="00995171">
        <w:fldChar w:fldCharType="end"/>
      </w:r>
      <w:r w:rsidR="004C1AA1">
        <w:t>.</w:t>
      </w:r>
    </w:p>
    <w:p w14:paraId="3D876C5E" w14:textId="77777777" w:rsidR="007900A6" w:rsidRDefault="007900A6" w:rsidP="00195F56"/>
    <w:p w14:paraId="51A2194A" w14:textId="77777777" w:rsidR="007900A6" w:rsidRDefault="007900A6" w:rsidP="00195F56"/>
    <w:p w14:paraId="3CC18B8C" w14:textId="77777777" w:rsidR="00CD3C12" w:rsidRDefault="00CD3C12" w:rsidP="00195F56"/>
    <w:p w14:paraId="48454E49" w14:textId="77777777" w:rsidR="00CD3C12" w:rsidRDefault="00CD3C12" w:rsidP="00195F56"/>
    <w:p w14:paraId="35F4933F" w14:textId="77777777" w:rsidR="007900A6" w:rsidRPr="0093103D" w:rsidRDefault="007900A6" w:rsidP="00195F56"/>
    <w:p w14:paraId="21A1ADC8" w14:textId="141D2CF0" w:rsidR="009B68B8" w:rsidRDefault="009B68B8" w:rsidP="00195F56">
      <w:pPr>
        <w:rPr>
          <w:b/>
          <w:bCs/>
        </w:rPr>
      </w:pPr>
      <w:r>
        <w:rPr>
          <w:b/>
          <w:bCs/>
        </w:rPr>
        <w:lastRenderedPageBreak/>
        <w:t>Cascading Style Sheets (CSS)</w:t>
      </w:r>
    </w:p>
    <w:p w14:paraId="33A4E5FB" w14:textId="305C4FF8" w:rsidR="00FB4B0F" w:rsidRDefault="007900A6" w:rsidP="00195F56">
      <w:r>
        <w:t xml:space="preserve">Used </w:t>
      </w:r>
      <w:r w:rsidR="00FB4B0F">
        <w:t>on top of</w:t>
      </w:r>
      <w:r>
        <w:t xml:space="preserve"> HTML, Cascading Style Sheets are used to style the webpages you create, forming the backbone of the presentation of your website. </w:t>
      </w:r>
      <w:r w:rsidR="00FB4B0F">
        <w:t>Also standardized by the W3C</w:t>
      </w:r>
      <w:r w:rsidR="006A349D">
        <w:t xml:space="preserve"> </w:t>
      </w:r>
      <w:r w:rsidR="006A349D">
        <w:fldChar w:fldCharType="begin"/>
      </w:r>
      <w:r w:rsidR="00995171">
        <w:instrText xml:space="preserve"> ADDIN ZOTERO_ITEM CSL_CITATION {"citationID":"I3npaZkQ","properties":{"formattedCitation":"[45]","plainCitation":"[45]","noteIndex":0},"citationItems":[{"id":124,"uris":["http://zotero.org/users/local/qICbW6ZG/items/DLPLA5FP"],"itemData":{"id":124,"type":"webpage","title":"Cascading Style Sheets","URL":"https://www.w3.org/Style/CSS/Overview.en.html","accessed":{"date-parts":[["2025",11,6]]}}}],"schema":"https://github.com/citation-style-language/schema/raw/master/csl-citation.json"} </w:instrText>
      </w:r>
      <w:r w:rsidR="006A349D">
        <w:fldChar w:fldCharType="separate"/>
      </w:r>
      <w:r w:rsidR="00995171" w:rsidRPr="00995171">
        <w:t>[45]</w:t>
      </w:r>
      <w:r w:rsidR="006A349D">
        <w:fldChar w:fldCharType="end"/>
      </w:r>
      <w:r w:rsidR="00FB4B0F">
        <w:t xml:space="preserve">, it </w:t>
      </w:r>
      <w:r w:rsidR="004C1AA1">
        <w:t>enables the design of responsive webpages, supported by the variables, logical properties and layers to provide scalability while remaining relatively easy to maintain.</w:t>
      </w:r>
    </w:p>
    <w:p w14:paraId="42BE2A4B" w14:textId="1CC55279" w:rsidR="00FB4B0F" w:rsidRDefault="00FB4B0F" w:rsidP="00195F56">
      <w:r>
        <w:t>It remains the global foundation for the presentation of the user experience on the web, natively supported by browsers.</w:t>
      </w:r>
    </w:p>
    <w:p w14:paraId="590BBDED" w14:textId="68A285FB" w:rsidR="007900A6" w:rsidRDefault="004C1AA1" w:rsidP="00195F56">
      <w:r>
        <w:t>Like HTML, the advantages and disadvantages of CSS are irrelevant, as it also forms the standardized backbone of the web</w:t>
      </w:r>
      <w:r w:rsidR="00994C62">
        <w:t xml:space="preserve"> for presentation</w:t>
      </w:r>
      <w:r w:rsidR="00CD3C12">
        <w:t xml:space="preserve">, being a necessary part of </w:t>
      </w:r>
      <w:r w:rsidR="00994C62">
        <w:t>most</w:t>
      </w:r>
      <w:r w:rsidR="00CD3C12">
        <w:t xml:space="preserve"> web application</w:t>
      </w:r>
      <w:r w:rsidR="00994C62">
        <w:t xml:space="preserve">s </w:t>
      </w:r>
      <w:r w:rsidR="00994C62">
        <w:fldChar w:fldCharType="begin"/>
      </w:r>
      <w:r w:rsidR="00994C62">
        <w:instrText xml:space="preserve"> ADDIN ZOTERO_ITEM CSL_CITATION {"citationID":"A8hP9XxQ","properties":{"formattedCitation":"[46]","plainCitation":"[46]","noteIndex":0},"citationItems":[{"id":130,"uris":["http://zotero.org/users/local/qICbW6ZG/items/VCGKEI58"],"itemData":{"id":130,"type":"webpage","title":"Usage Statistics of CSS for Websites, November 2025","URL":"https://w3techs.com/technologies/details/ce-css","accessed":{"date-parts":[["2025",11,6]]}}}],"schema":"https://github.com/citation-style-language/schema/raw/master/csl-citation.json"} </w:instrText>
      </w:r>
      <w:r w:rsidR="00994C62">
        <w:fldChar w:fldCharType="separate"/>
      </w:r>
      <w:r w:rsidR="00994C62" w:rsidRPr="00994C62">
        <w:t>[46]</w:t>
      </w:r>
      <w:r w:rsidR="00994C62">
        <w:fldChar w:fldCharType="end"/>
      </w:r>
      <w:r>
        <w:t>.</w:t>
      </w:r>
    </w:p>
    <w:p w14:paraId="2F6E1307" w14:textId="2AC35CAD" w:rsidR="00CD3C12" w:rsidRPr="00CD3C12" w:rsidRDefault="00CD3C12" w:rsidP="00195F56"/>
    <w:p w14:paraId="6544DAA1" w14:textId="2D1BE9D6" w:rsidR="009B68B8" w:rsidRDefault="009B68B8" w:rsidP="00195F56">
      <w:pPr>
        <w:rPr>
          <w:b/>
          <w:bCs/>
        </w:rPr>
      </w:pPr>
      <w:r>
        <w:rPr>
          <w:b/>
          <w:bCs/>
        </w:rPr>
        <w:t>JavaScript (JS)</w:t>
      </w:r>
    </w:p>
    <w:p w14:paraId="5C0ECD7D" w14:textId="63E89C55" w:rsidR="009B68B8" w:rsidRDefault="00995171" w:rsidP="00195F56">
      <w:r>
        <w:t xml:space="preserve">JavaScript is one of the most popular programming languages used on the web, allowing pages to respond dynamically to the user. </w:t>
      </w:r>
      <w:r w:rsidR="00994C62">
        <w:t xml:space="preserve">The </w:t>
      </w:r>
      <w:r>
        <w:t xml:space="preserve">reason it is used </w:t>
      </w:r>
      <w:r w:rsidR="00994C62">
        <w:t>globally</w:t>
      </w:r>
      <w:r>
        <w:t xml:space="preserve"> is due to the compatible nature of the language</w:t>
      </w:r>
      <w:r w:rsidR="00994C62">
        <w:t>,</w:t>
      </w:r>
      <w:r>
        <w:t xml:space="preserve"> </w:t>
      </w:r>
      <w:r w:rsidR="00994C62">
        <w:t xml:space="preserve">being </w:t>
      </w:r>
      <w:r>
        <w:t xml:space="preserve">supported by most browsers and devices, with a vast array of frameworks, libraries and tools to help support development </w:t>
      </w:r>
      <w:r w:rsidR="00994C62">
        <w:fldChar w:fldCharType="begin"/>
      </w:r>
      <w:r w:rsidR="00994C62">
        <w:instrText xml:space="preserve"> ADDIN ZOTERO_ITEM CSL_CITATION {"citationID":"4Lz1fEBT","properties":{"formattedCitation":"[47]","plainCitation":"[47]","noteIndex":0},"citationItems":[{"id":132,"uris":["http://zotero.org/users/local/qICbW6ZG/items/3UU6SGJD"],"itemData":{"id":132,"type":"webpage","title":"Usage Statistics of JavaScript as Client-side Programming Language on Websites, November 2025","URL":"https://w3techs.com/technologies/details/cp-javascript","accessed":{"date-parts":[["2025",11,6]]}}}],"schema":"https://github.com/citation-style-language/schema/raw/master/csl-citation.json"} </w:instrText>
      </w:r>
      <w:r w:rsidR="00994C62">
        <w:fldChar w:fldCharType="separate"/>
      </w:r>
      <w:r w:rsidR="00994C62" w:rsidRPr="00994C62">
        <w:t>[47]</w:t>
      </w:r>
      <w:r w:rsidR="00994C62">
        <w:fldChar w:fldCharType="end"/>
      </w:r>
      <w:r>
        <w:t>.</w:t>
      </w:r>
      <w:r w:rsidR="00994C62">
        <w:t xml:space="preserve"> It offers functionality to your website like few other frameworks can </w:t>
      </w:r>
      <w:r w:rsidR="00994C62">
        <w:fldChar w:fldCharType="begin"/>
      </w:r>
      <w:r w:rsidR="00994C62">
        <w:instrText xml:space="preserve"> ADDIN ZOTERO_ITEM CSL_CITATION {"citationID":"S5snaxpA","properties":{"formattedCitation":"[48]","plainCitation":"[48]","noteIndex":0},"citationItems":[{"id":134,"uris":["http://zotero.org/users/local/qICbW6ZG/items/TNTY9XNL"],"itemData":{"id":134,"type":"webpage","title":"Usage Statistics and Market Share of JavaScript Libraries for Websites, November 2025","URL":"https://w3techs.com/technologies/overview/javascript_library","accessed":{"date-parts":[["2025",11,6]]}}}],"schema":"https://github.com/citation-style-language/schema/raw/master/csl-citation.json"} </w:instrText>
      </w:r>
      <w:r w:rsidR="00994C62">
        <w:fldChar w:fldCharType="separate"/>
      </w:r>
      <w:r w:rsidR="00994C62" w:rsidRPr="00994C62">
        <w:t>[48]</w:t>
      </w:r>
      <w:r w:rsidR="00994C62">
        <w:fldChar w:fldCharType="end"/>
      </w:r>
      <w:r w:rsidR="00994C62">
        <w:t>.</w:t>
      </w:r>
    </w:p>
    <w:p w14:paraId="01B76BBD" w14:textId="6B10F8C5" w:rsidR="00995171" w:rsidRDefault="00995171" w:rsidP="00195F56">
      <w:r>
        <w:t>The advantages</w:t>
      </w:r>
      <w:r w:rsidR="00315965">
        <w:t>, in relation to this project,</w:t>
      </w:r>
      <w:r>
        <w:t xml:space="preserve"> of JavaScript</w:t>
      </w:r>
      <w:r w:rsidR="00315965">
        <w:t>,</w:t>
      </w:r>
      <w:r>
        <w:t xml:space="preserve"> include the vast compatibility it offers across browsers and devices, alongside the huge ecosystem that supports it.</w:t>
      </w:r>
    </w:p>
    <w:p w14:paraId="2506932F" w14:textId="6BCB4269" w:rsidR="00995171" w:rsidRPr="00995171" w:rsidRDefault="00995171" w:rsidP="00195F56">
      <w:r>
        <w:t>The disadvantages</w:t>
      </w:r>
      <w:r w:rsidR="00315965">
        <w:t xml:space="preserve">, in relation to this project, of </w:t>
      </w:r>
      <w:r>
        <w:t xml:space="preserve">JavaScript include the underlying difficulties of writing with it, potentially slowing down development and introducing bugs that may go unnoticed without extensive testing. </w:t>
      </w:r>
    </w:p>
    <w:p w14:paraId="77AA8682" w14:textId="77777777" w:rsidR="00995171" w:rsidRDefault="00995171" w:rsidP="00195F56">
      <w:pPr>
        <w:rPr>
          <w:b/>
          <w:bCs/>
        </w:rPr>
      </w:pPr>
    </w:p>
    <w:p w14:paraId="528226EC" w14:textId="0485B2F7" w:rsidR="009B68B8" w:rsidRDefault="009B68B8" w:rsidP="00195F56">
      <w:pPr>
        <w:rPr>
          <w:b/>
          <w:bCs/>
        </w:rPr>
      </w:pPr>
      <w:proofErr w:type="spellStart"/>
      <w:r>
        <w:rPr>
          <w:b/>
          <w:bCs/>
        </w:rPr>
        <w:t>HyperText</w:t>
      </w:r>
      <w:proofErr w:type="spellEnd"/>
      <w:r>
        <w:rPr>
          <w:b/>
          <w:bCs/>
        </w:rPr>
        <w:t xml:space="preserve"> Made Xtreme (HTMX)</w:t>
      </w:r>
    </w:p>
    <w:p w14:paraId="7EEFBC35" w14:textId="690B5E48" w:rsidR="009B68B8" w:rsidRDefault="003578CB" w:rsidP="00195F56">
      <w:r>
        <w:t xml:space="preserve">HTMX is fundamentally a lightweight </w:t>
      </w:r>
      <w:r w:rsidR="00994C62">
        <w:t xml:space="preserve">JavaScript </w:t>
      </w:r>
      <w:r>
        <w:t>library</w:t>
      </w:r>
      <w:r w:rsidR="006A349D">
        <w:t xml:space="preserve">, to use in place of </w:t>
      </w:r>
      <w:r w:rsidR="00994C62">
        <w:t xml:space="preserve">vanilla </w:t>
      </w:r>
      <w:r w:rsidR="006A349D">
        <w:t>JavaScript,</w:t>
      </w:r>
      <w:r>
        <w:t xml:space="preserve"> that allows the developer to add modern and dynamic behaviour to HTML </w:t>
      </w:r>
      <w:r w:rsidR="00994C62">
        <w:t>with a focus on minimizing the code necessary</w:t>
      </w:r>
      <w:r w:rsidR="006A349D">
        <w:t xml:space="preserve"> </w:t>
      </w:r>
      <w:r w:rsidR="006A349D">
        <w:fldChar w:fldCharType="begin"/>
      </w:r>
      <w:r w:rsidR="00994C62">
        <w:instrText xml:space="preserve"> ADDIN ZOTERO_ITEM CSL_CITATION {"citationID":"TpnSNGf3","properties":{"formattedCitation":"[49]","plainCitation":"[49]","noteIndex":0},"citationItems":[{"id":126,"uris":["http://zotero.org/users/local/qICbW6ZG/items/36EHMXMY"],"itemData":{"id":126,"type":"webpage","title":"&lt;/&gt; htmx ~ Documentation","URL":"https://htmx.org/docs/","accessed":{"date-parts":[["2025",11,6]]}}}],"schema":"https://github.com/citation-style-language/schema/raw/master/csl-citation.json"} </w:instrText>
      </w:r>
      <w:r w:rsidR="006A349D">
        <w:fldChar w:fldCharType="separate"/>
      </w:r>
      <w:r w:rsidR="00994C62" w:rsidRPr="00994C62">
        <w:t>[49]</w:t>
      </w:r>
      <w:r w:rsidR="006A349D">
        <w:fldChar w:fldCharType="end"/>
      </w:r>
      <w:r>
        <w:t xml:space="preserve">. </w:t>
      </w:r>
    </w:p>
    <w:p w14:paraId="1AAF7424" w14:textId="128C1361" w:rsidR="003578CB" w:rsidRDefault="003578CB" w:rsidP="00195F56">
      <w:r>
        <w:t xml:space="preserve">The main usage of HTMX is for fast iteration and accessible pages without needing a complex front-end framework. With a focus on stepping away from the design process of a single-page application (SPA), where a web application would interact with the user to dynamically rewrite the current web page with new data from the server / database, it instead takes the approach of annotating links and forums with attributes that handle partial page requests, swaps and transitions through Asynchronous JavaScript &amp; XML (AJAX), </w:t>
      </w:r>
      <w:proofErr w:type="spellStart"/>
      <w:r>
        <w:t>WebSockets</w:t>
      </w:r>
      <w:proofErr w:type="spellEnd"/>
      <w:r>
        <w:t xml:space="preserve"> or server-sent events.</w:t>
      </w:r>
      <w:r w:rsidR="00995171">
        <w:t xml:space="preserve"> This means that HTMX is naturally light on</w:t>
      </w:r>
      <w:r w:rsidR="00994C62">
        <w:t xml:space="preserve"> the</w:t>
      </w:r>
      <w:r w:rsidR="00995171">
        <w:t xml:space="preserve"> client-side </w:t>
      </w:r>
      <w:r w:rsidR="00994C62">
        <w:t>state, focusing instead on keeping the authoritative state within the server.</w:t>
      </w:r>
    </w:p>
    <w:p w14:paraId="268CFFA2" w14:textId="5A88B859" w:rsidR="00315965" w:rsidRPr="003578CB" w:rsidRDefault="00315965" w:rsidP="00195F56">
      <w:r>
        <w:t>The advantages, in relation to this project, of HTMX, are that it</w:t>
      </w:r>
      <w:r w:rsidR="003578CB">
        <w:t xml:space="preserve"> pairs naturally with back-end technologies such as Django and Ruby on Rails, as a major part of the design philosophy was to remain framework agnostic.</w:t>
      </w:r>
      <w:r>
        <w:t xml:space="preserve"> It also focuses on</w:t>
      </w:r>
      <w:r w:rsidR="00FB4B0F">
        <w:t xml:space="preserve"> develop</w:t>
      </w:r>
      <w:r>
        <w:t>ment for</w:t>
      </w:r>
      <w:r w:rsidR="00FB4B0F">
        <w:t xml:space="preserve"> web applications with modern &amp; dynamic behaviour at faster speeds.</w:t>
      </w:r>
      <w:r>
        <w:t xml:space="preserve"> The central focus on the server-side state, as opposed to the client-side state, supports the nature of this project, which is focused more so on the management and access of data, as opposed to a complex user experience</w:t>
      </w:r>
    </w:p>
    <w:p w14:paraId="4333215D" w14:textId="77777777" w:rsidR="00995171" w:rsidRDefault="00995171" w:rsidP="00195F56">
      <w:pPr>
        <w:rPr>
          <w:b/>
          <w:bCs/>
        </w:rPr>
      </w:pPr>
    </w:p>
    <w:p w14:paraId="2659F577" w14:textId="77777777" w:rsidR="00315965" w:rsidRDefault="00315965" w:rsidP="00195F56">
      <w:pPr>
        <w:rPr>
          <w:b/>
          <w:bCs/>
        </w:rPr>
      </w:pPr>
    </w:p>
    <w:p w14:paraId="523910A9" w14:textId="28133A26" w:rsidR="00315965" w:rsidRDefault="00315965" w:rsidP="00195F56">
      <w:r>
        <w:lastRenderedPageBreak/>
        <w:t>The disadvantages of HTMX, in relation to this project, primarily revolve around a smaller ecosystem, in relation to both supported frameworks and available examples of usage.</w:t>
      </w:r>
    </w:p>
    <w:p w14:paraId="1C49E456" w14:textId="77777777" w:rsidR="00315965" w:rsidRPr="00315965" w:rsidRDefault="00315965" w:rsidP="00195F56"/>
    <w:p w14:paraId="38F58677" w14:textId="19C038DA" w:rsidR="009B68B8" w:rsidRDefault="009B68B8" w:rsidP="00195F56">
      <w:pPr>
        <w:rPr>
          <w:b/>
          <w:bCs/>
        </w:rPr>
      </w:pPr>
      <w:r>
        <w:rPr>
          <w:b/>
          <w:bCs/>
        </w:rPr>
        <w:t>React</w:t>
      </w:r>
    </w:p>
    <w:p w14:paraId="1FC876EF" w14:textId="2C8E6CB6" w:rsidR="007900A6" w:rsidRDefault="004C1AA1" w:rsidP="00195F56">
      <w:r>
        <w:t xml:space="preserve">The </w:t>
      </w:r>
      <w:r w:rsidR="003578CB">
        <w:t>more mainstream approach</w:t>
      </w:r>
      <w:r w:rsidR="00CD3C12">
        <w:t>,</w:t>
      </w:r>
      <w:r w:rsidR="003578CB">
        <w:t xml:space="preserve"> compared to HTMX, React </w:t>
      </w:r>
      <w:r w:rsidR="00CD3C12">
        <w:t>is a</w:t>
      </w:r>
      <w:r w:rsidR="002A173A">
        <w:t xml:space="preserve"> JavaScript</w:t>
      </w:r>
      <w:r w:rsidR="00CD3C12">
        <w:t xml:space="preserve"> library for designing interactive user interfaces, organized into components and a clear data flow.</w:t>
      </w:r>
      <w:r w:rsidR="00994C62">
        <w:t xml:space="preserve"> Unlike HTMX, React </w:t>
      </w:r>
      <w:r w:rsidR="002A173A">
        <w:t>was designed to focus</w:t>
      </w:r>
      <w:r w:rsidR="00994C62">
        <w:t xml:space="preserve"> on </w:t>
      </w:r>
      <w:r w:rsidR="002A173A">
        <w:t>the</w:t>
      </w:r>
      <w:r w:rsidR="00994C62">
        <w:t xml:space="preserve"> client-</w:t>
      </w:r>
      <w:r w:rsidR="002A173A">
        <w:t xml:space="preserve">side </w:t>
      </w:r>
      <w:r w:rsidR="00994C62">
        <w:t xml:space="preserve">state, </w:t>
      </w:r>
      <w:r w:rsidR="002A173A">
        <w:t>the core design philosophy</w:t>
      </w:r>
      <w:r w:rsidR="00994C62">
        <w:t xml:space="preserve"> in providing a rich interactive user experience</w:t>
      </w:r>
      <w:r w:rsidR="00315965">
        <w:t xml:space="preserve"> (including the design philosophy and process of the previously mentioned single-page application)</w:t>
      </w:r>
      <w:r w:rsidR="00994C62">
        <w:t xml:space="preserve">, </w:t>
      </w:r>
      <w:r w:rsidR="00587E8D">
        <w:t>with less weight on the server</w:t>
      </w:r>
      <w:r w:rsidR="002A173A">
        <w:t>-side state</w:t>
      </w:r>
      <w:r w:rsidR="003E2843">
        <w:t xml:space="preserve"> </w:t>
      </w:r>
      <w:r w:rsidR="003E2843">
        <w:fldChar w:fldCharType="begin"/>
      </w:r>
      <w:r w:rsidR="003E2843">
        <w:instrText xml:space="preserve"> ADDIN ZOTERO_ITEM CSL_CITATION {"citationID":"S9VsmbXM","properties":{"formattedCitation":"[50]","plainCitation":"[50]","noteIndex":0},"citationItems":[{"id":144,"uris":["http://zotero.org/users/local/qICbW6ZG/items/V28WBF4F"],"itemData":{"id":144,"type":"webpage","abstract":"The library for web and native user interfaces","language":"en","title":"Creating a React App – React","URL":"https://react.dev/learn/creating-a-react-app","accessed":{"date-parts":[["2025",11,6]]}}}],"schema":"https://github.com/citation-style-language/schema/raw/master/csl-citation.json"} </w:instrText>
      </w:r>
      <w:r w:rsidR="003E2843">
        <w:fldChar w:fldCharType="separate"/>
      </w:r>
      <w:r w:rsidR="003E2843" w:rsidRPr="003E2843">
        <w:t>[50]</w:t>
      </w:r>
      <w:r w:rsidR="003E2843">
        <w:fldChar w:fldCharType="end"/>
      </w:r>
      <w:r w:rsidR="00587E8D">
        <w:t>.</w:t>
      </w:r>
      <w:r w:rsidR="002A173A">
        <w:t xml:space="preserve"> It </w:t>
      </w:r>
      <w:r w:rsidR="00F912E0">
        <w:t>does,</w:t>
      </w:r>
      <w:r w:rsidR="002A173A">
        <w:t xml:space="preserve"> however, offer the option to work with both.</w:t>
      </w:r>
    </w:p>
    <w:p w14:paraId="1CD3685E" w14:textId="259E7782" w:rsidR="004C1AA1" w:rsidRDefault="004C1AA1" w:rsidP="00195F56">
      <w:r>
        <w:t>The advantage</w:t>
      </w:r>
      <w:r w:rsidR="00491DD9">
        <w:t>s</w:t>
      </w:r>
      <w:r>
        <w:t xml:space="preserve"> of React</w:t>
      </w:r>
      <w:r w:rsidR="00491DD9">
        <w:t>, in relation to this project, include</w:t>
      </w:r>
      <w:r>
        <w:t xml:space="preserve"> </w:t>
      </w:r>
      <w:r w:rsidR="00CD3C12">
        <w:t xml:space="preserve">the </w:t>
      </w:r>
      <w:r>
        <w:t>sheer amount of functionality and features that it can provide</w:t>
      </w:r>
      <w:r w:rsidR="003E2843">
        <w:t xml:space="preserve"> </w:t>
      </w:r>
      <w:r w:rsidR="003E2843">
        <w:fldChar w:fldCharType="begin"/>
      </w:r>
      <w:r w:rsidR="003E2843">
        <w:instrText xml:space="preserve"> ADDIN ZOTERO_ITEM CSL_CITATION {"citationID":"1nMjkZCd","properties":{"formattedCitation":"[51]","plainCitation":"[51]","noteIndex":0},"citationItems":[{"id":146,"uris":["http://zotero.org/users/local/qICbW6ZG/items/4L4AIQDB"],"itemData":{"id":146,"type":"webpage","abstract":"The library for web and native user interfaces","language":"en","title":"Quick Start – React","URL":"https://react.dev/learn","accessed":{"date-parts":[["2025",11,6]]}}}],"schema":"https://github.com/citation-style-language/schema/raw/master/csl-citation.json"} </w:instrText>
      </w:r>
      <w:r w:rsidR="003E2843">
        <w:fldChar w:fldCharType="separate"/>
      </w:r>
      <w:r w:rsidR="003E2843" w:rsidRPr="003E2843">
        <w:t>[51]</w:t>
      </w:r>
      <w:r w:rsidR="003E2843">
        <w:fldChar w:fldCharType="end"/>
      </w:r>
      <w:r>
        <w:t>, along with extensive documentation for the use of it</w:t>
      </w:r>
      <w:r w:rsidR="003E2843">
        <w:t xml:space="preserve"> </w:t>
      </w:r>
      <w:r w:rsidR="003E2843">
        <w:fldChar w:fldCharType="begin"/>
      </w:r>
      <w:r w:rsidR="003E2843">
        <w:instrText xml:space="preserve"> ADDIN ZOTERO_ITEM CSL_CITATION {"citationID":"oZ1OxOpu","properties":{"formattedCitation":"[52]","plainCitation":"[52]","noteIndex":0},"citationItems":[{"id":148,"uris":["http://zotero.org/users/local/qICbW6ZG/items/LNGLY3FG"],"itemData":{"id":148,"type":"webpage","abstract":"The library for web and native user interfaces","language":"en","title":"React Reference Overview – React","URL":"https://react.dev/reference/react","accessed":{"date-parts":[["2025",11,6]]}}}],"schema":"https://github.com/citation-style-language/schema/raw/master/csl-citation.json"} </w:instrText>
      </w:r>
      <w:r w:rsidR="003E2843">
        <w:fldChar w:fldCharType="separate"/>
      </w:r>
      <w:r w:rsidR="003E2843" w:rsidRPr="003E2843">
        <w:t>[52]</w:t>
      </w:r>
      <w:r w:rsidR="003E2843">
        <w:fldChar w:fldCharType="end"/>
      </w:r>
      <w:r>
        <w:t>.</w:t>
      </w:r>
      <w:r w:rsidR="00CD3C12">
        <w:t xml:space="preserve"> </w:t>
      </w:r>
      <w:r w:rsidR="00587E8D">
        <w:t>The client-side centric state supports a perceived increased speed in user interaction (depending on the user’s machine), even with poor internet connection, also leading to a lower traffic load on the server.</w:t>
      </w:r>
      <w:r w:rsidR="00CD3C12">
        <w:t xml:space="preserve"> </w:t>
      </w:r>
    </w:p>
    <w:p w14:paraId="5DA27D89" w14:textId="33BDCFCF" w:rsidR="00995171" w:rsidRDefault="004C1AA1" w:rsidP="00195F56">
      <w:r>
        <w:t>The disadvantage</w:t>
      </w:r>
      <w:r w:rsidR="00994C62">
        <w:t>s</w:t>
      </w:r>
      <w:r>
        <w:t xml:space="preserve"> of React, </w:t>
      </w:r>
      <w:r w:rsidR="00491DD9">
        <w:t xml:space="preserve">in relation to his project, </w:t>
      </w:r>
      <w:r w:rsidR="00994C62">
        <w:t>include a greater exposure to security and data risk, with more data being stored in the browser</w:t>
      </w:r>
      <w:r w:rsidR="00587E8D">
        <w:t xml:space="preserve"> due to the increased client-side nature</w:t>
      </w:r>
      <w:r w:rsidR="00994C62">
        <w:t xml:space="preserve">, increasing the </w:t>
      </w:r>
      <w:r w:rsidR="00587E8D">
        <w:t>risk of data being stolen or misused, and</w:t>
      </w:r>
      <w:r w:rsidR="00994C62">
        <w:t xml:space="preserve"> </w:t>
      </w:r>
      <w:r w:rsidR="00587E8D">
        <w:t>a</w:t>
      </w:r>
      <w:r w:rsidR="00491DD9">
        <w:t>n</w:t>
      </w:r>
      <w:r w:rsidR="00587E8D">
        <w:t xml:space="preserve"> </w:t>
      </w:r>
      <w:r w:rsidR="00491DD9">
        <w:t>increased complexity</w:t>
      </w:r>
      <w:r w:rsidR="00587E8D">
        <w:t xml:space="preserve"> </w:t>
      </w:r>
      <w:r w:rsidR="00491DD9">
        <w:t>on providing</w:t>
      </w:r>
      <w:r w:rsidR="00994C62">
        <w:t xml:space="preserve"> </w:t>
      </w:r>
      <w:r w:rsidR="00587E8D">
        <w:t xml:space="preserve">thorough management of the </w:t>
      </w:r>
      <w:r w:rsidR="00994C62">
        <w:t>segregation and management of data.</w:t>
      </w:r>
      <w:r w:rsidR="00587E8D">
        <w:t xml:space="preserve"> With the amount of data that will be potentially processed in this system, it poses a problem for the user experience, as React suffers when dealing with large data sets at once </w:t>
      </w:r>
      <w:r w:rsidR="00587E8D">
        <w:fldChar w:fldCharType="begin"/>
      </w:r>
      <w:r w:rsidR="003E2843">
        <w:instrText xml:space="preserve"> ADDIN ZOTERO_ITEM CSL_CITATION {"citationID":"vyIJ8eSb","properties":{"formattedCitation":"[53]","plainCitation":"[53]","noteIndex":0},"citationItems":[{"id":137,"uris":["http://zotero.org/users/local/qICbW6ZG/items/FYY9VSZB"],"itemData":{"id":137,"type":"article-journal","abstract":"React is a web framework that has better features compared to other similar frameworks such as Angular, Vue. This is due to its implementation of Virtual DOM; whose goal is to enhance the overall capability of the application. However, there are some things that should be kept in mind before designing applications which if ignored, the problems that may occur will lead to performance issues. Some of the commonly faced issues are component rerendering, lag due to processing large data sets in a single stretch, application lag due to background computations being run, etc. This paper provides different ways to overcome such issues, thus enhancing the performance of React in a production environment.","issue":"04","language":"en","source":"Zotero","title":"Addressing the Limitations of React JS","volume":"07","author":[{"family":"Gowda","given":"Vishal"},{"family":"Rangaswamy","given":"Shanta"}],"issued":{"date-parts":[["2020"]]}}}],"schema":"https://github.com/citation-style-language/schema/raw/master/csl-citation.json"} </w:instrText>
      </w:r>
      <w:r w:rsidR="00587E8D">
        <w:fldChar w:fldCharType="separate"/>
      </w:r>
      <w:r w:rsidR="003E2843" w:rsidRPr="003E2843">
        <w:t>[53]</w:t>
      </w:r>
      <w:r w:rsidR="00587E8D">
        <w:fldChar w:fldCharType="end"/>
      </w:r>
      <w:r w:rsidR="00587E8D">
        <w:t xml:space="preserve">. It is also very complex </w:t>
      </w:r>
      <w:proofErr w:type="gramStart"/>
      <w:r w:rsidR="00F912E0">
        <w:t>in regard to</w:t>
      </w:r>
      <w:proofErr w:type="gramEnd"/>
      <w:r w:rsidR="00587E8D">
        <w:t xml:space="preserve"> implementation</w:t>
      </w:r>
      <w:r w:rsidR="003E2843">
        <w:t>, due to the extensive nature of the available features and the underlying system to support them</w:t>
      </w:r>
      <w:r w:rsidR="00587E8D">
        <w:t>.</w:t>
      </w:r>
      <w:r w:rsidR="00587E8D">
        <w:br/>
      </w:r>
    </w:p>
    <w:p w14:paraId="5C15D5A8" w14:textId="3D898DE4" w:rsidR="007900A6" w:rsidRPr="007900A6" w:rsidRDefault="007900A6" w:rsidP="007900A6">
      <w:pPr>
        <w:rPr>
          <w:b/>
          <w:bCs/>
          <w:i/>
          <w:iCs/>
        </w:rPr>
      </w:pPr>
      <w:r w:rsidRPr="007900A6">
        <w:rPr>
          <w:b/>
          <w:bCs/>
          <w:i/>
          <w:iCs/>
        </w:rPr>
        <w:t>Back-End</w:t>
      </w:r>
      <w:r>
        <w:rPr>
          <w:b/>
          <w:bCs/>
          <w:i/>
          <w:iCs/>
        </w:rPr>
        <w:t xml:space="preserve"> Technologies</w:t>
      </w:r>
    </w:p>
    <w:p w14:paraId="3317D64E" w14:textId="28132B30" w:rsidR="000D7A3A" w:rsidRDefault="000D7A3A" w:rsidP="000D7A3A">
      <w:r>
        <w:t>The technologies of the back-end focus on the support, reliability and functionality of the user experience. Using these technologies to interface between the front-end and the database, they will interact with the back-end technologies to form the technical core of the web application.</w:t>
      </w:r>
    </w:p>
    <w:p w14:paraId="77985916" w14:textId="4107E545" w:rsidR="007900A6" w:rsidRDefault="000D7A3A" w:rsidP="00195F56">
      <w:r>
        <w:t xml:space="preserve">With caching, </w:t>
      </w:r>
      <w:r w:rsidR="00F912E0">
        <w:t xml:space="preserve">query management, </w:t>
      </w:r>
      <w:r>
        <w:t xml:space="preserve">and </w:t>
      </w:r>
      <w:r w:rsidR="00F912E0">
        <w:t>authentication</w:t>
      </w:r>
      <w:r>
        <w:t>, the choice of technologies will have a fundamental impact on how this web application can function.</w:t>
      </w:r>
    </w:p>
    <w:p w14:paraId="08646977" w14:textId="77777777" w:rsidR="000D7A3A" w:rsidRDefault="000D7A3A" w:rsidP="00195F56"/>
    <w:p w14:paraId="202DE8D9" w14:textId="0D8CAD47" w:rsidR="007900A6" w:rsidRDefault="007900A6" w:rsidP="00195F56">
      <w:pPr>
        <w:rPr>
          <w:b/>
          <w:bCs/>
        </w:rPr>
      </w:pPr>
      <w:r>
        <w:rPr>
          <w:b/>
          <w:bCs/>
        </w:rPr>
        <w:t>Django</w:t>
      </w:r>
    </w:p>
    <w:p w14:paraId="7C49917E" w14:textId="0BB7ACB9" w:rsidR="007900A6" w:rsidRDefault="00F912E0" w:rsidP="00195F56">
      <w:r>
        <w:t xml:space="preserve">This technology is a Python-based web framework designed for secure and maintainable web applications, with a focus on fast development </w:t>
      </w:r>
      <w:r>
        <w:fldChar w:fldCharType="begin"/>
      </w:r>
      <w:r w:rsidR="003E2843">
        <w:instrText xml:space="preserve"> ADDIN ZOTERO_ITEM CSL_CITATION {"citationID":"WLjnXxb9","properties":{"formattedCitation":"[54]","plainCitation":"[54]","noteIndex":0},"citationItems":[{"id":140,"uris":["http://zotero.org/users/local/qICbW6ZG/items/SB95W98R"],"itemData":{"id":140,"type":"webpage","abstract":"The web framework for perfectionists with deadlines.","container-title":"Django Project","language":"en","title":"Django overview","URL":"https://www.djangoproject.com/start/overview/","accessed":{"date-parts":[["2025",11,6]]}}}],"schema":"https://github.com/citation-style-language/schema/raw/master/csl-citation.json"} </w:instrText>
      </w:r>
      <w:r>
        <w:fldChar w:fldCharType="separate"/>
      </w:r>
      <w:r w:rsidR="003E2843" w:rsidRPr="003E2843">
        <w:t>[54]</w:t>
      </w:r>
      <w:r>
        <w:fldChar w:fldCharType="end"/>
      </w:r>
      <w:r>
        <w:t>. It uses typical conventions, such as URL Routing</w:t>
      </w:r>
      <w:r w:rsidR="003E2843">
        <w:t xml:space="preserve"> </w:t>
      </w:r>
      <w:r w:rsidR="003E2843">
        <w:fldChar w:fldCharType="begin"/>
      </w:r>
      <w:r w:rsidR="003E2843">
        <w:instrText xml:space="preserve"> ADDIN ZOTERO_ITEM CSL_CITATION {"citationID":"dwSwqVIr","properties":{"formattedCitation":"[55]","plainCitation":"[55]","noteIndex":0},"citationItems":[{"id":142,"uris":["http://zotero.org/users/local/qICbW6ZG/items/HSW4NVBZ"],"itemData":{"id":142,"type":"webpage","abstract":"The web framework for perfectionists with deadlines.","container-title":"Django Project","language":"en","title":"Django 2.0 release notes | Django documentation","URL":"https://docs.djangoproject.com/en/5.2/releases/2.0/","accessed":{"date-parts":[["2025",11,6]]}}}],"schema":"https://github.com/citation-style-language/schema/raw/master/csl-citation.json"} </w:instrText>
      </w:r>
      <w:r w:rsidR="003E2843">
        <w:fldChar w:fldCharType="separate"/>
      </w:r>
      <w:r w:rsidR="003E2843" w:rsidRPr="003E2843">
        <w:t>[55]</w:t>
      </w:r>
      <w:r w:rsidR="003E2843">
        <w:fldChar w:fldCharType="end"/>
      </w:r>
      <w:r>
        <w:t xml:space="preserve">, and comes with built-in features such as user authentication </w:t>
      </w:r>
      <w:r>
        <w:fldChar w:fldCharType="begin"/>
      </w:r>
      <w:r w:rsidR="003E2843">
        <w:instrText xml:space="preserve"> ADDIN ZOTERO_ITEM CSL_CITATION {"citationID":"m8EneW27","properties":{"formattedCitation":"[56]","plainCitation":"[56]","noteIndex":0},"citationItems":[{"id":138,"uris":["http://zotero.org/users/local/qICbW6ZG/items/ECWXV6DF"],"itemData":{"id":138,"type":"webpage","abstract":"The web framework for perfectionists with deadlines.","container-title":"Django Project","language":"en","title":"User authentication in Django | Django documentation","URL":"https://docs.djangoproject.com/en/5.2/topics/auth/","accessed":{"date-parts":[["2025",11,6]]}}}],"schema":"https://github.com/citation-style-language/schema/raw/master/csl-citation.json"} </w:instrText>
      </w:r>
      <w:r>
        <w:fldChar w:fldCharType="separate"/>
      </w:r>
      <w:r w:rsidR="003E2843" w:rsidRPr="003E2843">
        <w:t>[56]</w:t>
      </w:r>
      <w:r>
        <w:fldChar w:fldCharType="end"/>
      </w:r>
      <w:r>
        <w:t xml:space="preserve">. </w:t>
      </w:r>
      <w:r w:rsidR="007F6D06">
        <w:t xml:space="preserve">It was used in the development of massive web applications such as Instagram &amp; YouTube </w:t>
      </w:r>
      <w:r w:rsidR="007F6D06">
        <w:fldChar w:fldCharType="begin"/>
      </w:r>
      <w:r w:rsidR="007F6D06">
        <w:instrText xml:space="preserve"> ADDIN ZOTERO_ITEM CSL_CITATION {"citationID":"oybeK96p","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7F6D06">
        <w:fldChar w:fldCharType="separate"/>
      </w:r>
      <w:r w:rsidR="007F6D06" w:rsidRPr="007F6D06">
        <w:t>[57]</w:t>
      </w:r>
      <w:r w:rsidR="007F6D06">
        <w:fldChar w:fldCharType="end"/>
      </w:r>
      <w:r w:rsidR="007F6D06">
        <w:t>.</w:t>
      </w:r>
    </w:p>
    <w:p w14:paraId="539A1AE5" w14:textId="63E420CC" w:rsidR="003E2843" w:rsidRDefault="003E2843" w:rsidP="00195F56">
      <w:r>
        <w:t>The advantages of Django</w:t>
      </w:r>
      <w:r w:rsidR="00491DD9">
        <w:t>, in relation to this project,</w:t>
      </w:r>
      <w:r>
        <w:t xml:space="preserve"> include quick development and deployment, secure authentication features and a massive support system</w:t>
      </w:r>
      <w:r w:rsidR="007F6D06">
        <w:t xml:space="preserve">, with a focus on code reusability and reliable maintenance </w:t>
      </w:r>
      <w:r w:rsidR="007F6D06">
        <w:fldChar w:fldCharType="begin"/>
      </w:r>
      <w:r w:rsidR="007F6D06">
        <w:instrText xml:space="preserve"> ADDIN ZOTERO_ITEM CSL_CITATION {"citationID":"UXaj5Dcg","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7F6D06">
        <w:fldChar w:fldCharType="separate"/>
      </w:r>
      <w:r w:rsidR="007F6D06" w:rsidRPr="007F6D06">
        <w:t>[57]</w:t>
      </w:r>
      <w:r w:rsidR="007F6D06">
        <w:fldChar w:fldCharType="end"/>
      </w:r>
      <w:r>
        <w:t>.</w:t>
      </w:r>
    </w:p>
    <w:p w14:paraId="133A0724" w14:textId="57973C0C" w:rsidR="003E2843" w:rsidRDefault="003E2843" w:rsidP="00195F56">
      <w:r>
        <w:t>The disadvantages of Django</w:t>
      </w:r>
      <w:r w:rsidR="00491DD9">
        <w:t>, in relation to this project,</w:t>
      </w:r>
      <w:r>
        <w:t xml:space="preserve"> include </w:t>
      </w:r>
      <w:r w:rsidR="00692F56">
        <w:t>a lack of support</w:t>
      </w:r>
      <w:r>
        <w:t xml:space="preserve"> </w:t>
      </w:r>
      <w:r w:rsidR="00692F56">
        <w:t xml:space="preserve">for </w:t>
      </w:r>
      <w:r w:rsidR="00491DD9">
        <w:t>unstructured queries</w:t>
      </w:r>
      <w:r>
        <w:t>,</w:t>
      </w:r>
      <w:r w:rsidR="007F6D06">
        <w:t xml:space="preserve"> and the dependency on its own ecosystem</w:t>
      </w:r>
      <w:r w:rsidR="0048113B">
        <w:t xml:space="preserve"> of available resources and plugins in regards to development flexibility</w:t>
      </w:r>
      <w:r w:rsidR="007F6D06">
        <w:t xml:space="preserve"> </w:t>
      </w:r>
      <w:r w:rsidR="007F6D06">
        <w:fldChar w:fldCharType="begin"/>
      </w:r>
      <w:r w:rsidR="007F6D06">
        <w:instrText xml:space="preserve"> ADDIN ZOTERO_ITEM CSL_CITATION {"citationID":"PL01HBg1","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7F6D06">
        <w:fldChar w:fldCharType="separate"/>
      </w:r>
      <w:r w:rsidR="007F6D06" w:rsidRPr="007F6D06">
        <w:t>[57]</w:t>
      </w:r>
      <w:r w:rsidR="007F6D06">
        <w:fldChar w:fldCharType="end"/>
      </w:r>
      <w:r w:rsidR="007F6D06">
        <w:t xml:space="preserve">. </w:t>
      </w:r>
      <w:r>
        <w:t xml:space="preserve"> </w:t>
      </w:r>
    </w:p>
    <w:p w14:paraId="1DDB29A3" w14:textId="77777777" w:rsidR="006C3163" w:rsidRDefault="006C3163" w:rsidP="00195F56"/>
    <w:p w14:paraId="4B78DF67" w14:textId="3153E3FF" w:rsidR="007900A6" w:rsidRDefault="007900A6" w:rsidP="00195F56">
      <w:r>
        <w:rPr>
          <w:b/>
          <w:bCs/>
        </w:rPr>
        <w:lastRenderedPageBreak/>
        <w:t>Flask</w:t>
      </w:r>
    </w:p>
    <w:p w14:paraId="16974F78" w14:textId="780CB56D" w:rsidR="007900A6" w:rsidRDefault="006C3163" w:rsidP="00195F56">
      <w:r>
        <w:t xml:space="preserve">Like Django, Flask is a Python-based web framework, with a difference in focus on being lightweight, aiming for the title of being a ‘microframework’ </w:t>
      </w:r>
      <w:r>
        <w:fldChar w:fldCharType="begin"/>
      </w:r>
      <w:r>
        <w:instrText xml:space="preserve"> ADDIN ZOTERO_ITEM CSL_CITATION {"citationID":"PHuLpUkU","properties":{"formattedCitation":"[58]","plainCitation":"[58]","noteIndex":0},"citationItems":[{"id":154,"uris":["http://zotero.org/users/local/qICbW6ZG/items/Y36CZP32"],"itemData":{"id":154,"type":"webpage","title":"Design Decisions in Flask — Flask Documentation (3.1.x)","URL":"https://flask.palletsprojects.com/en/stable/design/","accessed":{"date-parts":[["2025",11,6]]}}}],"schema":"https://github.com/citation-style-language/schema/raw/master/csl-citation.json"} </w:instrText>
      </w:r>
      <w:r>
        <w:fldChar w:fldCharType="separate"/>
      </w:r>
      <w:r w:rsidRPr="006C3163">
        <w:t>[58]</w:t>
      </w:r>
      <w:r>
        <w:fldChar w:fldCharType="end"/>
      </w:r>
      <w:r>
        <w:t>.</w:t>
      </w:r>
      <w:r w:rsidR="00692F56">
        <w:t xml:space="preserve"> It is the perfect framework for building prototypes and light applications, yet it still provides a sizeable ecosystem to support development with it.</w:t>
      </w:r>
    </w:p>
    <w:p w14:paraId="509D9924" w14:textId="06863B68" w:rsidR="006C3163" w:rsidRDefault="00315965" w:rsidP="00195F56">
      <w:r>
        <w:t xml:space="preserve">Some of the </w:t>
      </w:r>
      <w:r w:rsidR="006C3163">
        <w:t>advantages of Flask</w:t>
      </w:r>
      <w:r w:rsidR="00491DD9">
        <w:t>, in relation to this project,</w:t>
      </w:r>
      <w:r w:rsidR="006C3163">
        <w:t xml:space="preserve"> include </w:t>
      </w:r>
      <w:r w:rsidR="00491DD9">
        <w:t xml:space="preserve">the </w:t>
      </w:r>
      <w:r w:rsidR="006C3163">
        <w:t xml:space="preserve">lightweight and flexible nature of the framework, primarily designed for smaller applications </w:t>
      </w:r>
      <w:r w:rsidR="006C3163">
        <w:fldChar w:fldCharType="begin"/>
      </w:r>
      <w:r w:rsidR="006C3163">
        <w:instrText xml:space="preserve"> ADDIN ZOTERO_ITEM CSL_CITATION {"citationID":"PPOmdrGt","properties":{"formattedCitation":"[59]","plainCitation":"[59]","noteIndex":0},"citationItems":[{"id":153,"uris":["http://zotero.org/users/local/qICbW6ZG/items/PJTTUPQF"],"itemData":{"id":153,"type":"article-journal","language":"en","source":"Zotero","title":"Comparative study on Python web frameworks: Flask and Django","author":[{"family":"Ghimire","given":"Devndra"}]}}],"schema":"https://github.com/citation-style-language/schema/raw/master/csl-citation.json"} </w:instrText>
      </w:r>
      <w:r w:rsidR="006C3163">
        <w:fldChar w:fldCharType="separate"/>
      </w:r>
      <w:r w:rsidR="006C3163" w:rsidRPr="006C3163">
        <w:t>[59]</w:t>
      </w:r>
      <w:r w:rsidR="006C3163">
        <w:fldChar w:fldCharType="end"/>
      </w:r>
      <w:r w:rsidR="006C3163">
        <w:t>.</w:t>
      </w:r>
      <w:r w:rsidR="0048113B">
        <w:t xml:space="preserve"> It is easy to learn and can be setup quickly.</w:t>
      </w:r>
    </w:p>
    <w:p w14:paraId="01D5F450" w14:textId="7F86ACD5" w:rsidR="006C3163" w:rsidRDefault="00315965" w:rsidP="00195F56">
      <w:r>
        <w:t>Some of the</w:t>
      </w:r>
      <w:r w:rsidR="006C3163">
        <w:t xml:space="preserve"> disadvantages of Flask</w:t>
      </w:r>
      <w:r w:rsidR="00491DD9">
        <w:t>, in relation to this project,</w:t>
      </w:r>
      <w:r w:rsidR="006C3163">
        <w:t xml:space="preserve"> are that it does not provide similar built-in functionality like the authentication system of Django </w:t>
      </w:r>
      <w:r w:rsidR="006C3163">
        <w:fldChar w:fldCharType="begin"/>
      </w:r>
      <w:r w:rsidR="006C3163">
        <w:instrText xml:space="preserve"> ADDIN ZOTERO_ITEM CSL_CITATION {"citationID":"EqMZksTr","properties":{"formattedCitation":"[59]","plainCitation":"[59]","noteIndex":0},"citationItems":[{"id":153,"uris":["http://zotero.org/users/local/qICbW6ZG/items/PJTTUPQF"],"itemData":{"id":153,"type":"article-journal","language":"en","source":"Zotero","title":"Comparative study on Python web frameworks: Flask and Django","author":[{"family":"Ghimire","given":"Devndra"}]}}],"schema":"https://github.com/citation-style-language/schema/raw/master/csl-citation.json"} </w:instrText>
      </w:r>
      <w:r w:rsidR="006C3163">
        <w:fldChar w:fldCharType="separate"/>
      </w:r>
      <w:r w:rsidR="006C3163" w:rsidRPr="006C3163">
        <w:t>[59]</w:t>
      </w:r>
      <w:r w:rsidR="006C3163">
        <w:fldChar w:fldCharType="end"/>
      </w:r>
      <w:r w:rsidR="00692F56">
        <w:t>, requiring far greater independent design considerations, resulting in inconsistent implementations across applications designed with the framework, which can be an issue in trying to learn from other systems.</w:t>
      </w:r>
      <w:r w:rsidR="0048113B">
        <w:t xml:space="preserve"> By nature, it also requires a greater level of work </w:t>
      </w:r>
      <w:proofErr w:type="gramStart"/>
      <w:r w:rsidR="0048113B">
        <w:t>in regard to</w:t>
      </w:r>
      <w:proofErr w:type="gramEnd"/>
      <w:r w:rsidR="0048113B">
        <w:t xml:space="preserve"> maintenance, due to a </w:t>
      </w:r>
      <w:r>
        <w:t>lesser level</w:t>
      </w:r>
      <w:r w:rsidR="0048113B">
        <w:t xml:space="preserve"> of built-in features</w:t>
      </w:r>
      <w:r>
        <w:t>, in comparison to Django or the latter Ruby on Rails</w:t>
      </w:r>
      <w:r w:rsidR="0048113B">
        <w:t>.</w:t>
      </w:r>
    </w:p>
    <w:p w14:paraId="4FF88642" w14:textId="77777777" w:rsidR="006C3163" w:rsidRDefault="006C3163" w:rsidP="00195F56"/>
    <w:p w14:paraId="1C936E05" w14:textId="25C69875" w:rsidR="007900A6" w:rsidRDefault="007900A6" w:rsidP="00195F56">
      <w:pPr>
        <w:rPr>
          <w:b/>
          <w:bCs/>
        </w:rPr>
      </w:pPr>
      <w:r>
        <w:rPr>
          <w:b/>
          <w:bCs/>
        </w:rPr>
        <w:t>Ruby on Rails</w:t>
      </w:r>
    </w:p>
    <w:p w14:paraId="249BCD40" w14:textId="337E7DA9" w:rsidR="007900A6" w:rsidRDefault="0048113B" w:rsidP="00195F56">
      <w:r>
        <w:t xml:space="preserve">This framework, unlike the other two, is </w:t>
      </w:r>
      <w:r w:rsidR="00491DD9">
        <w:t xml:space="preserve">more of </w:t>
      </w:r>
      <w:r>
        <w:t xml:space="preserve">a full-stack web application framework, built with the Ruby programming language. It is also used for quick web development, focusing on the ‘convention over configuration’ principle </w:t>
      </w:r>
      <w:r>
        <w:fldChar w:fldCharType="begin"/>
      </w:r>
      <w:r>
        <w:instrText xml:space="preserve"> ADDIN ZOTERO_ITEM CSL_CITATION {"citationID":"1vv3obMg","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fldChar w:fldCharType="separate"/>
      </w:r>
      <w:r w:rsidRPr="0048113B">
        <w:t>[57]</w:t>
      </w:r>
      <w:r>
        <w:fldChar w:fldCharType="end"/>
      </w:r>
      <w:r>
        <w:t xml:space="preserve">. It is made for ease-of-use for the developer and supports the same level of integration tools as Django, such as for routing </w:t>
      </w:r>
      <w:r>
        <w:fldChar w:fldCharType="begin"/>
      </w:r>
      <w:r>
        <w:instrText xml:space="preserve"> ADDIN ZOTERO_ITEM CSL_CITATION {"citationID":"s999S6qi","properties":{"formattedCitation":"[60]","plainCitation":"[60]","noteIndex":0},"citationItems":[{"id":156,"uris":["http://zotero.org/users/local/qICbW6ZG/items/YVH82DJF"],"itemData":{"id":156,"type":"webpage","abstract":"This guide covers the user-facing features of Rails routing.After reading this guide, you will know: How to interpret the code in config/routes.rb. How to construct your own routes, using either the preferred resourceful style or the match method. How to declare route parameters, which are passed onto controller actions. How to automatically create paths and URLs using route helpers. Advanced techniques such as creating constraints and mounting Rack endpoints.","container-title":"Ruby on Rails Guides","language":"en","title":"Rails Routing from the Outside In","URL":"https://guides.rubyonrails.org/routing.html","accessed":{"date-parts":[["2025",11,6]]}}}],"schema":"https://github.com/citation-style-language/schema/raw/master/csl-citation.json"} </w:instrText>
      </w:r>
      <w:r>
        <w:fldChar w:fldCharType="separate"/>
      </w:r>
      <w:r w:rsidRPr="0048113B">
        <w:t>[60]</w:t>
      </w:r>
      <w:r>
        <w:fldChar w:fldCharType="end"/>
      </w:r>
      <w:r>
        <w:t xml:space="preserve"> or ORM </w:t>
      </w:r>
      <w:r>
        <w:fldChar w:fldCharType="begin"/>
      </w:r>
      <w:r>
        <w:instrText xml:space="preserve"> ADDIN ZOTERO_ITEM CSL_CITATION {"citationID":"UIstzrv7","properties":{"formattedCitation":"[61]","plainCitation":"[61]","noteIndex":0},"citationItems":[{"id":158,"uris":["http://zotero.org/users/local/qICbW6ZG/items/FV73AIHR"],"itemData":{"id":158,"type":"webpage","abstract":"This guide is an introduction to Active Record.After reading this guide, you will know: How Active Record fits into the Model-View-Controller (MVC) paradigm. What Object Relational Mapping and Active Record patterns are and how they are used in Rails. How to use Active Record models to manipulate data stored in a relational database. Active Record schema naming conventions. The concepts of database migrations, validations, callbacks, and associations.","container-title":"Ruby on Rails Guides","language":"en","title":"Active Record Basics","URL":"https://guides.rubyonrails.org/active_record_basics.html","accessed":{"date-parts":[["2025",11,6]]}}}],"schema":"https://github.com/citation-style-language/schema/raw/master/csl-citation.json"} </w:instrText>
      </w:r>
      <w:r>
        <w:fldChar w:fldCharType="separate"/>
      </w:r>
      <w:r w:rsidRPr="0048113B">
        <w:t>[61]</w:t>
      </w:r>
      <w:r>
        <w:fldChar w:fldCharType="end"/>
      </w:r>
      <w:r>
        <w:t>.</w:t>
      </w:r>
    </w:p>
    <w:p w14:paraId="114C3698" w14:textId="348A6440" w:rsidR="007900A6" w:rsidRDefault="00315965" w:rsidP="00195F56">
      <w:r>
        <w:t>Some of the</w:t>
      </w:r>
      <w:r w:rsidR="0048113B">
        <w:t xml:space="preserve"> advantages</w:t>
      </w:r>
      <w:r w:rsidR="00491DD9">
        <w:t>, in regards to this project,</w:t>
      </w:r>
      <w:r w:rsidR="0048113B">
        <w:t xml:space="preserve"> of </w:t>
      </w:r>
      <w:r>
        <w:t>Ruby on Rails</w:t>
      </w:r>
      <w:r w:rsidR="00491DD9">
        <w:t>,</w:t>
      </w:r>
      <w:r>
        <w:t xml:space="preserve"> includes the built-in tools, as previously mentioned, a clear focus on productivity through based on developer ease of use</w:t>
      </w:r>
      <w:r w:rsidR="00491DD9">
        <w:t xml:space="preserve"> and</w:t>
      </w:r>
      <w:r>
        <w:t xml:space="preserve"> secure defaults (the practice of having the most secure configuration out of the box) </w:t>
      </w:r>
      <w:r>
        <w:fldChar w:fldCharType="begin"/>
      </w:r>
      <w:r>
        <w:instrText xml:space="preserve"> ADDIN ZOTERO_ITEM CSL_CITATION {"citationID":"2trWk0qc","properties":{"formattedCitation":"[62]","plainCitation":"[62]","noteIndex":0},"citationItems":[{"id":160,"uris":["http://zotero.org/users/local/qICbW6ZG/items/ASUUS3BI"],"itemData":{"id":160,"type":"webpage","abstract":"This guide describes common security problems in web applications and how to avoid them with Rails.After reading this guide, you will know: How to use the built-in authentication generator. All countermeasures that are highlighted. The concept of sessions in Rails, what to put in there and popular attack methods. How just visiting a site can be a security problem (with CSRF). What you have to pay attention to when working with files or providing an administration interface. How to manage users: Logging in and out and attack methods on all layers. And the most popular injection attack methods.","container-title":"Ruby on Rails Guides","language":"en","title":"Securing Rails Applications","URL":"https://guides.rubyonrails.org/security.html","accessed":{"date-parts":[["2025",11,6]]}}}],"schema":"https://github.com/citation-style-language/schema/raw/master/csl-citation.json"} </w:instrText>
      </w:r>
      <w:r>
        <w:fldChar w:fldCharType="separate"/>
      </w:r>
      <w:r w:rsidRPr="00315965">
        <w:t>[62]</w:t>
      </w:r>
      <w:r>
        <w:fldChar w:fldCharType="end"/>
      </w:r>
      <w:r>
        <w:t>.</w:t>
      </w:r>
    </w:p>
    <w:p w14:paraId="76C9512D" w14:textId="32C2F039" w:rsidR="00306F7C" w:rsidRDefault="00306F7C" w:rsidP="00195F56">
      <w:r>
        <w:t xml:space="preserve">Some of the disadvantages of Ruby on Rails, in relation to this project, includes the fact that performance can be slow, due to the focus on ease of development, which would have a knock-on effect towards scalability, and a lack of flexibility </w:t>
      </w:r>
      <w:r w:rsidR="0035680A">
        <w:t>in regard to</w:t>
      </w:r>
      <w:r>
        <w:t xml:space="preserve"> design, with technical aspects such as configuring routing taking longer to flesh out, in comparison to Django</w:t>
      </w:r>
      <w:r w:rsidR="00D54C95">
        <w:t xml:space="preserve"> </w:t>
      </w:r>
      <w:r w:rsidR="00D54C95">
        <w:fldChar w:fldCharType="begin"/>
      </w:r>
      <w:r w:rsidR="00D54C95">
        <w:instrText xml:space="preserve"> ADDIN ZOTERO_ITEM CSL_CITATION {"citationID":"xLoqFnzc","properties":{"formattedCitation":"[63]","plainCitation":"[63]","noteIndex":0},"citationItems":[{"id":164,"uris":["http://zotero.org/users/local/qICbW6ZG/items/346G4FES"],"itemData":{"id":164,"type":"article-journal","source":"Google Scholar","title":"Advancements in Web Application Development: An Analytical Review of Ruby on Rails, Python Frameworks, and Cloud-Centric Solutions","title-short":"Advancements in Web Application Development","URL":"https://www.researchgate.net/profile/Olatunji-Isreal/publication/394759430_Advancements_in_Web_Application_Development_An_Analytical_Review_of_Ruby_on_Rails_Python_Frameworks_and_Cloud-Centric_Solutions/links/68a5f7836327cf7b63d842b4/Advancements-in-Web-Application-Development-An-Analytical-Review-of-Ruby-on-Rails-Python-Frameworks-and-Cloud-Centric-Solutions.pdf","author":[{"family":"Scott","given":"Christopher"},{"family":"Lewis","given":"Brandon"}],"accessed":{"date-parts":[["2025",11,7]]}}}],"schema":"https://github.com/citation-style-language/schema/raw/master/csl-citation.json"} </w:instrText>
      </w:r>
      <w:r w:rsidR="00D54C95">
        <w:fldChar w:fldCharType="separate"/>
      </w:r>
      <w:r w:rsidR="00D54C95" w:rsidRPr="00D54C95">
        <w:t>[63]</w:t>
      </w:r>
      <w:r w:rsidR="00D54C95">
        <w:fldChar w:fldCharType="end"/>
      </w:r>
      <w:r>
        <w:t>.</w:t>
      </w:r>
      <w:r w:rsidR="0035680A">
        <w:t xml:space="preserve"> </w:t>
      </w:r>
    </w:p>
    <w:p w14:paraId="4E23C46B" w14:textId="77777777" w:rsidR="00491DD9" w:rsidRDefault="00491DD9" w:rsidP="00195F56"/>
    <w:p w14:paraId="0840BAD8" w14:textId="67FE9BB6" w:rsidR="007900A6" w:rsidRPr="007900A6" w:rsidRDefault="007900A6" w:rsidP="007900A6">
      <w:pPr>
        <w:rPr>
          <w:b/>
          <w:bCs/>
          <w:i/>
          <w:iCs/>
        </w:rPr>
      </w:pPr>
      <w:r>
        <w:rPr>
          <w:b/>
          <w:bCs/>
          <w:i/>
          <w:iCs/>
        </w:rPr>
        <w:t>Database Technologies</w:t>
      </w:r>
    </w:p>
    <w:p w14:paraId="364CB3D5" w14:textId="281790A3" w:rsidR="007900A6" w:rsidRDefault="000D7A3A" w:rsidP="007900A6">
      <w:r>
        <w:t xml:space="preserve">The technologies of the database focus on the storing </w:t>
      </w:r>
      <w:r w:rsidR="00491DD9">
        <w:t xml:space="preserve">of </w:t>
      </w:r>
      <w:r>
        <w:t xml:space="preserve">data and records, essential to how the user will access the application. While the </w:t>
      </w:r>
      <w:proofErr w:type="gramStart"/>
      <w:r>
        <w:t>back-end</w:t>
      </w:r>
      <w:proofErr w:type="gramEnd"/>
      <w:r>
        <w:t xml:space="preserve"> will interact with the database to pull and store information, based on the interaction between the front and back-end, the database needs to be designed </w:t>
      </w:r>
      <w:proofErr w:type="gramStart"/>
      <w:r>
        <w:t>in order to</w:t>
      </w:r>
      <w:proofErr w:type="gramEnd"/>
      <w:r>
        <w:t xml:space="preserve"> support the quick, reliable delivery and storage of data.</w:t>
      </w:r>
    </w:p>
    <w:p w14:paraId="379BB12B" w14:textId="77777777" w:rsidR="007900A6" w:rsidRDefault="007900A6" w:rsidP="007900A6"/>
    <w:p w14:paraId="6AE8A0B3" w14:textId="516826BC" w:rsidR="007900A6" w:rsidRDefault="007900A6" w:rsidP="007900A6">
      <w:pPr>
        <w:rPr>
          <w:b/>
          <w:bCs/>
        </w:rPr>
      </w:pPr>
      <w:r>
        <w:rPr>
          <w:b/>
          <w:bCs/>
        </w:rPr>
        <w:t>SQL</w:t>
      </w:r>
    </w:p>
    <w:p w14:paraId="7A305EDE" w14:textId="23E59D02" w:rsidR="007900A6" w:rsidRDefault="00491DD9" w:rsidP="007900A6">
      <w:r>
        <w:t>Structured Query Language, otherwise known as SQL, is used by relational databases, with contain data in tables with rows and columns, linked together by keys (primary and secondary), with a predefined ‘schema’ (or design). It focuses on consistency and adhering to the ACID (Availability, Consistency, Isolation &amp; Durability) principle, with a clear focus on structure</w:t>
      </w:r>
      <w:r w:rsidR="0080760E">
        <w:t xml:space="preserve"> </w:t>
      </w:r>
      <w:r w:rsidR="0080760E">
        <w:fldChar w:fldCharType="begin"/>
      </w:r>
      <w:r w:rsidR="00D54C95">
        <w:instrText xml:space="preserve"> ADDIN ZOTERO_ITEM CSL_CITATION {"citationID":"9SoHGfNI","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80760E">
        <w:fldChar w:fldCharType="separate"/>
      </w:r>
      <w:r w:rsidR="00D54C95" w:rsidRPr="00D54C95">
        <w:t>[64]</w:t>
      </w:r>
      <w:r w:rsidR="0080760E">
        <w:fldChar w:fldCharType="end"/>
      </w:r>
      <w:r>
        <w:t>.</w:t>
      </w:r>
      <w:r w:rsidR="0080760E">
        <w:t xml:space="preserve"> </w:t>
      </w:r>
    </w:p>
    <w:p w14:paraId="1C565E0A" w14:textId="77777777" w:rsidR="00FE3462" w:rsidRDefault="00FE3462" w:rsidP="007900A6"/>
    <w:p w14:paraId="555C736A" w14:textId="1FD140EC" w:rsidR="007900A6" w:rsidRDefault="007900A6" w:rsidP="007900A6">
      <w:pPr>
        <w:rPr>
          <w:i/>
          <w:iCs/>
        </w:rPr>
      </w:pPr>
      <w:r>
        <w:rPr>
          <w:i/>
          <w:iCs/>
        </w:rPr>
        <w:lastRenderedPageBreak/>
        <w:t>PostgreSQL</w:t>
      </w:r>
    </w:p>
    <w:p w14:paraId="57542280" w14:textId="3951FC40" w:rsidR="007900A6" w:rsidRDefault="003463F5" w:rsidP="007900A6">
      <w:r>
        <w:t xml:space="preserve">A popular open-source </w:t>
      </w:r>
      <w:r w:rsidR="004B30F0">
        <w:t>object-</w:t>
      </w:r>
      <w:r>
        <w:t xml:space="preserve">relational database </w:t>
      </w:r>
      <w:r w:rsidR="004B30F0">
        <w:t>management system</w:t>
      </w:r>
      <w:r>
        <w:t>, it is well known for its reliability and standards compliance</w:t>
      </w:r>
      <w:r w:rsidR="00501ED4">
        <w:t xml:space="preserve"> </w:t>
      </w:r>
      <w:r w:rsidR="00501ED4">
        <w:fldChar w:fldCharType="begin"/>
      </w:r>
      <w:r w:rsidR="00D54C95">
        <w:instrText xml:space="preserve"> ADDIN ZOTERO_ITEM CSL_CITATION {"citationID":"k87zoLpS","properties":{"formattedCitation":"[65]","plainCitation":"[65]","noteIndex":0},"citationItems":[{"id":168,"uris":["http://zotero.org/users/local/qICbW6ZG/items/EGDKBGXV"],"itemData":{"id":168,"type":"webpage","abstract":"The world's most advanced open source database.","container-title":"PostgreSQL","language":"en","title":"PostgreSQL","URL":"https://www.postgresql.org/","author":[{"family":"Group","given":"PostgreSQL Global Development"}],"accessed":{"date-parts":[["2025",11,7]]},"issued":{"date-parts":[["2025",11,7]]}}}],"schema":"https://github.com/citation-style-language/schema/raw/master/csl-citation.json"} </w:instrText>
      </w:r>
      <w:r w:rsidR="00501ED4">
        <w:fldChar w:fldCharType="separate"/>
      </w:r>
      <w:r w:rsidR="00D54C95" w:rsidRPr="00D54C95">
        <w:t>[65]</w:t>
      </w:r>
      <w:r w:rsidR="00501ED4">
        <w:fldChar w:fldCharType="end"/>
      </w:r>
      <w:r>
        <w:t xml:space="preserve">. </w:t>
      </w:r>
      <w:r w:rsidR="00501ED4">
        <w:t xml:space="preserve">With over three decades of development, it is used in many different forms of software deployments, compatible with all major operating systems, and has a number of powerful features available </w:t>
      </w:r>
      <w:r w:rsidR="00501ED4">
        <w:fldChar w:fldCharType="begin"/>
      </w:r>
      <w:r w:rsidR="00D54C95">
        <w:instrText xml:space="preserve"> ADDIN ZOTERO_ITEM CSL_CITATION {"citationID":"NCE7XpFK","properties":{"formattedCitation":"[66]","plainCitation":"[66]","noteIndex":0},"citationItems":[{"id":169,"uris":["http://zotero.org/users/local/qICbW6ZG/items/UIZFHSKA"],"itemData":{"id":169,"type":"webpage","title":"PostgreSQL: About","URL":"https://www.postgresql.org/about/","accessed":{"date-parts":[["2025",11,7]]}}}],"schema":"https://github.com/citation-style-language/schema/raw/master/csl-citation.json"} </w:instrText>
      </w:r>
      <w:r w:rsidR="00501ED4">
        <w:fldChar w:fldCharType="separate"/>
      </w:r>
      <w:r w:rsidR="00D54C95" w:rsidRPr="00D54C95">
        <w:t>[66]</w:t>
      </w:r>
      <w:r w:rsidR="00501ED4">
        <w:fldChar w:fldCharType="end"/>
      </w:r>
      <w:r w:rsidR="00501ED4">
        <w:t xml:space="preserve">. </w:t>
      </w:r>
    </w:p>
    <w:p w14:paraId="1EB93F61" w14:textId="58D94C0D" w:rsidR="003463F5" w:rsidRDefault="003463F5" w:rsidP="007900A6">
      <w:r>
        <w:t xml:space="preserve">The advantages, in relation to this project, of PostgreSQL, are powerful queries (great ability to pull data by design), a focus on data integrity and compatibility with the </w:t>
      </w:r>
      <w:proofErr w:type="gramStart"/>
      <w:r>
        <w:t>aforementioned technologies</w:t>
      </w:r>
      <w:proofErr w:type="gramEnd"/>
      <w:r>
        <w:t xml:space="preserve"> for web applications, such as Django. Given that it has been around for so long (since the 1990s), it provides a stable backbone for data storage</w:t>
      </w:r>
      <w:r w:rsidR="00D54C95">
        <w:t xml:space="preserve"> backed by longevity</w:t>
      </w:r>
      <w:r>
        <w:t xml:space="preserve">, </w:t>
      </w:r>
      <w:r w:rsidR="00501ED4">
        <w:t xml:space="preserve">with a proven design that supports concurrency to help boost performance </w:t>
      </w:r>
      <w:r w:rsidR="00501ED4">
        <w:fldChar w:fldCharType="begin"/>
      </w:r>
      <w:r w:rsidR="00D54C95">
        <w:instrText xml:space="preserve"> ADDIN ZOTERO_ITEM CSL_CITATION {"citationID":"Iss9GzBQ","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501ED4">
        <w:fldChar w:fldCharType="separate"/>
      </w:r>
      <w:r w:rsidR="00D54C95" w:rsidRPr="00D54C95">
        <w:t>[67]</w:t>
      </w:r>
      <w:r w:rsidR="00501ED4">
        <w:fldChar w:fldCharType="end"/>
      </w:r>
      <w:r>
        <w:t>.</w:t>
      </w:r>
    </w:p>
    <w:p w14:paraId="2B34E9CF" w14:textId="258D8969" w:rsidR="003463F5" w:rsidRDefault="003463F5" w:rsidP="007900A6">
      <w:r>
        <w:t xml:space="preserve">The </w:t>
      </w:r>
      <w:r w:rsidR="00E5783A">
        <w:t xml:space="preserve">main </w:t>
      </w:r>
      <w:r>
        <w:t xml:space="preserve">disadvantage, in relation to this project, </w:t>
      </w:r>
      <w:r w:rsidR="00D54C95">
        <w:t xml:space="preserve">will be the required complexity in schema design, </w:t>
      </w:r>
      <w:proofErr w:type="gramStart"/>
      <w:r w:rsidR="00D54C95">
        <w:t>in order to</w:t>
      </w:r>
      <w:proofErr w:type="gramEnd"/>
      <w:r w:rsidR="00D54C95">
        <w:t xml:space="preserve"> support the nature of the application</w:t>
      </w:r>
      <w:r w:rsidR="00E5783A">
        <w:t>.</w:t>
      </w:r>
      <w:r w:rsidR="00D54C95">
        <w:t xml:space="preserve"> </w:t>
      </w:r>
    </w:p>
    <w:p w14:paraId="2F5AA059" w14:textId="77777777" w:rsidR="00FE3462" w:rsidRDefault="00FE3462" w:rsidP="007900A6"/>
    <w:p w14:paraId="5D0C3FA5" w14:textId="02EF739B" w:rsidR="007900A6" w:rsidRPr="007900A6" w:rsidRDefault="007900A6" w:rsidP="007900A6">
      <w:pPr>
        <w:rPr>
          <w:i/>
          <w:iCs/>
        </w:rPr>
      </w:pPr>
      <w:r w:rsidRPr="007900A6">
        <w:rPr>
          <w:i/>
          <w:iCs/>
        </w:rPr>
        <w:t>MySQL</w:t>
      </w:r>
    </w:p>
    <w:p w14:paraId="314B1DCE" w14:textId="0CCA0F79" w:rsidR="007900A6" w:rsidRDefault="004B30F0" w:rsidP="007900A6">
      <w:r>
        <w:t>A</w:t>
      </w:r>
      <w:r w:rsidR="003463F5">
        <w:t xml:space="preserve"> widely used open-source relational database </w:t>
      </w:r>
      <w:r>
        <w:t>management system</w:t>
      </w:r>
      <w:r w:rsidR="003463F5">
        <w:t xml:space="preserve">, it is maintained by Oracle and focuses on simple maintenance and productivity. </w:t>
      </w:r>
      <w:r w:rsidR="00851C41">
        <w:t>Created also in the 1990s, it provides a stable and reliable solution for an ACID-based design</w:t>
      </w:r>
      <w:r>
        <w:t xml:space="preserve"> </w:t>
      </w:r>
      <w:r>
        <w:fldChar w:fldCharType="begin"/>
      </w:r>
      <w:r>
        <w:instrText xml:space="preserve"> ADDIN ZOTERO_ITEM CSL_CITATION {"citationID":"4vTXpyjg","properties":{"formattedCitation":"[68]","plainCitation":"[68]","noteIndex":0},"citationItems":[{"id":173,"uris":["http://zotero.org/users/local/qICbW6ZG/items/K46M3D36"],"itemData":{"id":173,"type":"webpage","title":"MySQL","URL":"https://www.mysql.com/","accessed":{"date-parts":[["2025",11,7]]}}}],"schema":"https://github.com/citation-style-language/schema/raw/master/csl-citation.json"} </w:instrText>
      </w:r>
      <w:r>
        <w:fldChar w:fldCharType="separate"/>
      </w:r>
      <w:r w:rsidRPr="004B30F0">
        <w:t>[68]</w:t>
      </w:r>
      <w:r>
        <w:fldChar w:fldCharType="end"/>
      </w:r>
      <w:r w:rsidR="00851C41">
        <w:t>.</w:t>
      </w:r>
    </w:p>
    <w:p w14:paraId="45E23934" w14:textId="67D64148" w:rsidR="003463F5" w:rsidRDefault="003463F5" w:rsidP="007900A6">
      <w:r>
        <w:t>The advantages, in potentially using this for Eagna, are that it has a deep ecosystem</w:t>
      </w:r>
      <w:r w:rsidR="004B30F0">
        <w:t xml:space="preserve"> </w:t>
      </w:r>
      <w:r w:rsidR="004B30F0">
        <w:fldChar w:fldCharType="begin"/>
      </w:r>
      <w:r w:rsidR="004B30F0">
        <w:instrText xml:space="preserve"> ADDIN ZOTERO_ITEM CSL_CITATION {"citationID":"2kk35ZPO","properties":{"formattedCitation":"[68]","plainCitation":"[68]","noteIndex":0},"citationItems":[{"id":173,"uris":["http://zotero.org/users/local/qICbW6ZG/items/K46M3D36"],"itemData":{"id":173,"type":"webpage","title":"MySQL","URL":"https://www.mysql.com/","accessed":{"date-parts":[["2025",11,7]]}}}],"schema":"https://github.com/citation-style-language/schema/raw/master/csl-citation.json"} </w:instrText>
      </w:r>
      <w:r w:rsidR="004B30F0">
        <w:fldChar w:fldCharType="separate"/>
      </w:r>
      <w:r w:rsidR="004B30F0" w:rsidRPr="004B30F0">
        <w:t>[68]</w:t>
      </w:r>
      <w:r w:rsidR="004B30F0">
        <w:fldChar w:fldCharType="end"/>
      </w:r>
      <w:r>
        <w:t xml:space="preserve">, </w:t>
      </w:r>
      <w:r w:rsidR="004B30F0">
        <w:t xml:space="preserve">has decent speed despite weak concurrency integration </w:t>
      </w:r>
      <w:r w:rsidR="004B30F0">
        <w:fldChar w:fldCharType="begin"/>
      </w:r>
      <w:r w:rsidR="004B30F0">
        <w:instrText xml:space="preserve"> ADDIN ZOTERO_ITEM CSL_CITATION {"citationID":"b1LLUjvR","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4B30F0">
        <w:fldChar w:fldCharType="separate"/>
      </w:r>
      <w:r w:rsidR="004B30F0" w:rsidRPr="004B30F0">
        <w:t>[67]</w:t>
      </w:r>
      <w:r w:rsidR="004B30F0">
        <w:fldChar w:fldCharType="end"/>
      </w:r>
      <w:r w:rsidR="004B30F0">
        <w:t xml:space="preserve">, and longevity with a wide range of documentation available </w:t>
      </w:r>
      <w:r w:rsidR="004B30F0">
        <w:fldChar w:fldCharType="begin"/>
      </w:r>
      <w:r w:rsidR="004B30F0">
        <w:instrText xml:space="preserve"> ADDIN ZOTERO_ITEM CSL_CITATION {"citationID":"pjfVEvlL","properties":{"formattedCitation":"[69]","plainCitation":"[69]","noteIndex":0},"citationItems":[{"id":175,"uris":["http://zotero.org/users/local/qICbW6ZG/items/I4EK8LDL"],"itemData":{"id":175,"type":"webpage","title":"MySQL :: MySQL Documentation","URL":"https://dev.mysql.com/doc/","accessed":{"date-parts":[["2025",11,7]]}}}],"schema":"https://github.com/citation-style-language/schema/raw/master/csl-citation.json"} </w:instrText>
      </w:r>
      <w:r w:rsidR="004B30F0">
        <w:fldChar w:fldCharType="separate"/>
      </w:r>
      <w:r w:rsidR="004B30F0" w:rsidRPr="004B30F0">
        <w:t>[69]</w:t>
      </w:r>
      <w:r w:rsidR="004B30F0">
        <w:fldChar w:fldCharType="end"/>
      </w:r>
      <w:r w:rsidR="004B30F0">
        <w:t xml:space="preserve">. </w:t>
      </w:r>
    </w:p>
    <w:p w14:paraId="06F140C1" w14:textId="72FFE243" w:rsidR="00851C41" w:rsidRDefault="00851C41" w:rsidP="007900A6">
      <w:r>
        <w:t xml:space="preserve">The disadvantages, in relation to this project, </w:t>
      </w:r>
      <w:r w:rsidR="00D54C95">
        <w:t>are that it is a slower solution in comparison to PostgreSQL</w:t>
      </w:r>
      <w:r w:rsidR="004B30F0">
        <w:t xml:space="preserve"> </w:t>
      </w:r>
      <w:r w:rsidR="004B30F0">
        <w:fldChar w:fldCharType="begin"/>
      </w:r>
      <w:r w:rsidR="004B30F0">
        <w:instrText xml:space="preserve"> ADDIN ZOTERO_ITEM CSL_CITATION {"citationID":"dvULvJ3w","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4B30F0">
        <w:fldChar w:fldCharType="separate"/>
      </w:r>
      <w:r w:rsidR="004B30F0" w:rsidRPr="004B30F0">
        <w:t>[67]</w:t>
      </w:r>
      <w:r w:rsidR="004B30F0">
        <w:fldChar w:fldCharType="end"/>
      </w:r>
      <w:r w:rsidR="00D54C95">
        <w:t>,</w:t>
      </w:r>
      <w:r w:rsidR="00E5783A">
        <w:t xml:space="preserve"> while also requiring a similar level of deep complexity in schema design like PostgreSQL.</w:t>
      </w:r>
    </w:p>
    <w:p w14:paraId="1F1B0E77" w14:textId="77777777" w:rsidR="007900A6" w:rsidRDefault="007900A6" w:rsidP="007900A6"/>
    <w:p w14:paraId="6F4EDF7E" w14:textId="06B891C6" w:rsidR="007900A6" w:rsidRDefault="007900A6" w:rsidP="007900A6">
      <w:r>
        <w:rPr>
          <w:b/>
          <w:bCs/>
        </w:rPr>
        <w:t>NoSQL</w:t>
      </w:r>
    </w:p>
    <w:p w14:paraId="293EC5B1" w14:textId="004340EC" w:rsidR="00491DD9" w:rsidRDefault="00491DD9" w:rsidP="007900A6">
      <w:r>
        <w:t>In comparison to SQL, NoSQL, or No Structured Query Language, focuses on flexibility and scalability.</w:t>
      </w:r>
      <w:r w:rsidR="0080760E">
        <w:t xml:space="preserve"> It does not adhere to ACID, instead it seeks to provide </w:t>
      </w:r>
      <w:r w:rsidR="003463F5">
        <w:t xml:space="preserve">support for </w:t>
      </w:r>
      <w:r w:rsidR="0080760E">
        <w:t xml:space="preserve">rapid change </w:t>
      </w:r>
      <w:r w:rsidR="003463F5">
        <w:t>in</w:t>
      </w:r>
      <w:r w:rsidR="0080760E">
        <w:t xml:space="preserve"> data. Using key-value stores and document databases, </w:t>
      </w:r>
      <w:r w:rsidR="00D54C95">
        <w:t>the lack of rigidity</w:t>
      </w:r>
      <w:r w:rsidR="0080760E">
        <w:t xml:space="preserve"> </w:t>
      </w:r>
      <w:r w:rsidR="00D54C95">
        <w:t>provides</w:t>
      </w:r>
      <w:r w:rsidR="0080760E">
        <w:t xml:space="preserve"> greater support for inconsisten</w:t>
      </w:r>
      <w:r w:rsidR="00D54C95">
        <w:t>cies</w:t>
      </w:r>
      <w:r w:rsidR="003463F5">
        <w:t xml:space="preserve"> in the structure of data</w:t>
      </w:r>
      <w:r w:rsidR="0080760E">
        <w:t xml:space="preserve"> </w:t>
      </w:r>
      <w:r w:rsidR="0080760E">
        <w:fldChar w:fldCharType="begin"/>
      </w:r>
      <w:r w:rsidR="00D54C95">
        <w:instrText xml:space="preserve"> ADDIN ZOTERO_ITEM CSL_CITATION {"citationID":"dmkQErlg","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80760E">
        <w:fldChar w:fldCharType="separate"/>
      </w:r>
      <w:r w:rsidR="00D54C95" w:rsidRPr="00D54C95">
        <w:t>[64]</w:t>
      </w:r>
      <w:r w:rsidR="0080760E">
        <w:fldChar w:fldCharType="end"/>
      </w:r>
      <w:r w:rsidR="0080760E">
        <w:t>.</w:t>
      </w:r>
    </w:p>
    <w:p w14:paraId="03F833A9" w14:textId="77777777" w:rsidR="00491DD9" w:rsidRDefault="00491DD9" w:rsidP="007900A6"/>
    <w:p w14:paraId="306FAB92" w14:textId="3AB0BC90" w:rsidR="007900A6" w:rsidRPr="007900A6" w:rsidRDefault="007900A6" w:rsidP="007900A6">
      <w:pPr>
        <w:rPr>
          <w:i/>
          <w:iCs/>
        </w:rPr>
      </w:pPr>
      <w:r>
        <w:rPr>
          <w:i/>
          <w:iCs/>
        </w:rPr>
        <w:t>MongoDB</w:t>
      </w:r>
    </w:p>
    <w:p w14:paraId="4715CBB7" w14:textId="6DCB59DE" w:rsidR="007900A6" w:rsidRDefault="00851C41" w:rsidP="007900A6">
      <w:r>
        <w:t>A database technology utilizing documents, it stores flexible data in JSON-like records, in contrast to the tables of an SQL-based database technology. Released in 2009, it has gained recognition as a leading NoSQL solution, based on an intuitive data model that mimics an application object</w:t>
      </w:r>
      <w:r w:rsidR="00CA17CC">
        <w:t xml:space="preserve"> </w:t>
      </w:r>
      <w:r w:rsidR="00CA17CC">
        <w:fldChar w:fldCharType="begin"/>
      </w:r>
      <w:r w:rsidR="00CA17CC">
        <w:instrText xml:space="preserve"> ADDIN ZOTERO_ITEM CSL_CITATION {"citationID":"Degoox8M","properties":{"formattedCitation":"[70]","plainCitation":"[70]","noteIndex":0},"citationItems":[{"id":177,"uris":["http://zotero.org/users/local/qICbW6ZG/items/X8WUKY6S"],"itemData":{"id":177,"type":"webpage","abstract":"Get your ideas to market faster with a flexible, AI-ready database. MongoDB makes working with data easy.","container-title":"MongoDB","language":"en-us","title":"MongoDB: The World’s Leading Modern Database","title-short":"MongoDB","URL":"https://www.mongodb.com/","accessed":{"date-parts":[["2025",11,7]]}}}],"schema":"https://github.com/citation-style-language/schema/raw/master/csl-citation.json"} </w:instrText>
      </w:r>
      <w:r w:rsidR="00CA17CC">
        <w:fldChar w:fldCharType="separate"/>
      </w:r>
      <w:r w:rsidR="00CA17CC" w:rsidRPr="00CA17CC">
        <w:t>[70]</w:t>
      </w:r>
      <w:r w:rsidR="00CA17CC">
        <w:fldChar w:fldCharType="end"/>
      </w:r>
      <w:r w:rsidR="00CA17CC">
        <w:t>.</w:t>
      </w:r>
    </w:p>
    <w:p w14:paraId="51031E7B" w14:textId="3102FC24" w:rsidR="00851C41" w:rsidRDefault="00851C41" w:rsidP="007900A6">
      <w:r>
        <w:t>The advantages of MongoDB, in relation to this project, include</w:t>
      </w:r>
      <w:r w:rsidR="00D54C95">
        <w:t xml:space="preserve"> an easier storing of data</w:t>
      </w:r>
      <w:r w:rsidR="00CA17CC">
        <w:t xml:space="preserve"> (a commonality among NoSQL solutions), a choice in combining structured and unstructured data, enabling design flexibility, alongside a vast database of documentation available </w:t>
      </w:r>
      <w:r w:rsidR="00CA17CC">
        <w:fldChar w:fldCharType="begin"/>
      </w:r>
      <w:r w:rsidR="00CA17CC">
        <w:instrText xml:space="preserve"> ADDIN ZOTERO_ITEM CSL_CITATION {"citationID":"KsuDvLNK","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CA17CC">
        <w:fldChar w:fldCharType="separate"/>
      </w:r>
      <w:r w:rsidR="00CA17CC" w:rsidRPr="00CA17CC">
        <w:t>[64]</w:t>
      </w:r>
      <w:r w:rsidR="00CA17CC">
        <w:fldChar w:fldCharType="end"/>
      </w:r>
      <w:r w:rsidR="00CA17CC">
        <w:t>.</w:t>
      </w:r>
    </w:p>
    <w:p w14:paraId="6B8985D9" w14:textId="3F1D2759" w:rsidR="00851C41" w:rsidRDefault="00851C41" w:rsidP="007900A6">
      <w:r>
        <w:t xml:space="preserve">The disadvantages of MongoDB, in relation to this project, </w:t>
      </w:r>
      <w:r w:rsidR="00D54C95">
        <w:t xml:space="preserve">stem from the </w:t>
      </w:r>
      <w:r w:rsidR="00CA17CC">
        <w:t>nature of NoSQL</w:t>
      </w:r>
      <w:r w:rsidR="00D54C95">
        <w:t xml:space="preserve">. While it may be easier to throw everything in together, it lacks the clear </w:t>
      </w:r>
      <w:r w:rsidR="00CA17CC">
        <w:t xml:space="preserve">mandatory </w:t>
      </w:r>
      <w:r w:rsidR="00D54C95">
        <w:t xml:space="preserve">structure that this application will need in order to access </w:t>
      </w:r>
      <w:r w:rsidR="00CA17CC">
        <w:t xml:space="preserve">structured and maintained data </w:t>
      </w:r>
      <w:r w:rsidR="00CA17CC">
        <w:fldChar w:fldCharType="begin"/>
      </w:r>
      <w:r w:rsidR="00C75465">
        <w:instrText xml:space="preserve"> ADDIN ZOTERO_ITEM CSL_CITATION {"citationID":"FCSuxAO7","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CA17CC">
        <w:fldChar w:fldCharType="separate"/>
      </w:r>
      <w:r w:rsidR="00C75465" w:rsidRPr="00C75465">
        <w:t>[64]</w:t>
      </w:r>
      <w:r w:rsidR="00CA17CC">
        <w:fldChar w:fldCharType="end"/>
      </w:r>
      <w:r w:rsidR="00E5783A">
        <w:t>, with more maintenance also required to keep in accordance with GDPR.</w:t>
      </w:r>
    </w:p>
    <w:p w14:paraId="521B43CA" w14:textId="77777777" w:rsidR="00851C41" w:rsidRDefault="00851C41" w:rsidP="007900A6"/>
    <w:p w14:paraId="6611EB6D" w14:textId="2C973B0B" w:rsidR="007900A6" w:rsidRPr="007900A6" w:rsidRDefault="007900A6" w:rsidP="007900A6">
      <w:pPr>
        <w:rPr>
          <w:i/>
          <w:iCs/>
        </w:rPr>
      </w:pPr>
      <w:r>
        <w:rPr>
          <w:i/>
          <w:iCs/>
        </w:rPr>
        <w:lastRenderedPageBreak/>
        <w:t>Apache Cassandra</w:t>
      </w:r>
    </w:p>
    <w:p w14:paraId="5881B027" w14:textId="4B910318" w:rsidR="007900A6" w:rsidRDefault="00851C41" w:rsidP="007900A6">
      <w:r>
        <w:t xml:space="preserve">Focused on resilience, through strong fault tolerance and linear scaling, and high write throughput (the ability to process large amounts of data at the same time), Apache Cassandra is an </w:t>
      </w:r>
      <w:r w:rsidR="00C75465">
        <w:t>open-source</w:t>
      </w:r>
      <w:r>
        <w:t xml:space="preserve"> distributed database used by thousands of companies globally, designed to support the storage of data across servers and regions</w:t>
      </w:r>
      <w:r w:rsidR="00C75465">
        <w:t xml:space="preserve"> </w:t>
      </w:r>
      <w:r w:rsidR="00C75465">
        <w:fldChar w:fldCharType="begin"/>
      </w:r>
      <w:r w:rsidR="00C75465">
        <w:instrText xml:space="preserve"> ADDIN ZOTERO_ITEM CSL_CITATION {"citationID":"Df6GhFT1","properties":{"formattedCitation":"[71]","plainCitation":"[71]","noteIndex":0},"citationItems":[{"id":182,"uris":["http://zotero.org/users/local/qICbW6ZG/items/SU9K2KGR"],"itemData":{"id":182,"type":"webpage","abstract":"Open Source NoSQL Database Manage massive amounts of data, fast, without losing sleep","container-title":"Apache Cassandra","language":"en","title":"Apache Cassandra | Apache Cassandra Documentation","URL":"https://cassandra.apache.org/","accessed":{"date-parts":[["2025",11,7]]}}}],"schema":"https://github.com/citation-style-language/schema/raw/master/csl-citation.json"} </w:instrText>
      </w:r>
      <w:r w:rsidR="00C75465">
        <w:fldChar w:fldCharType="separate"/>
      </w:r>
      <w:r w:rsidR="00C75465" w:rsidRPr="00C75465">
        <w:t>[71]</w:t>
      </w:r>
      <w:r w:rsidR="00C75465">
        <w:fldChar w:fldCharType="end"/>
      </w:r>
      <w:r>
        <w:t>.</w:t>
      </w:r>
    </w:p>
    <w:p w14:paraId="07337D85" w14:textId="5DB1E3A6" w:rsidR="00851C41" w:rsidRDefault="00851C41" w:rsidP="007900A6">
      <w:r>
        <w:t>The advantages of this technology, in relation to Eagna, include</w:t>
      </w:r>
      <w:r w:rsidR="00C75465">
        <w:t xml:space="preserve"> the focus on scalability and fault-tolerance, while also remaining flexible in regard to database design </w:t>
      </w:r>
      <w:r w:rsidR="00C75465">
        <w:fldChar w:fldCharType="begin"/>
      </w:r>
      <w:r w:rsidR="00C75465">
        <w:instrText xml:space="preserve"> ADDIN ZOTERO_ITEM CSL_CITATION {"citationID":"D3wO6bjB","properties":{"formattedCitation":"[72]","plainCitation":"[72]","noteIndex":0},"citationItems":[{"id":180,"uris":["http://zotero.org/users/local/qICbW6ZG/items/XREJYGYS"],"itemData":{"id":180,"type":"paper-conference","abstract":"Apache Cassandra is a leading distributed database of choice when it comes to big data management with zero downtime, linear scalability, and seamless multiple data center deployment. With increasingly wider adoption of Cassandra for online transaction processing by hundreds of Web-scale companies, there is a growing need for a rigorous and practical data modeling approach that ensures sound and efficient schema design. This work i) proposes the first query-driven big data modeling methodology for Apache Cassandra, ii) defines important data modeling principles, mapping rules, and mapping patterns to guide logical data modeling, iii) presents visual diagrams for Cassandra logical and physical data models, and iv) demonstrates a data modeling tool that automates the entire data modeling process.","container-title":"2015 IEEE International Congress on Big Data","DOI":"10.1109/BigDataCongress.2015.41","event-title":"2015 IEEE International Congress on Big Data","note":"ISSN: 2379-7703","page":"238-245","source":"IEEE Xplore","title":"A Big Data Modeling Methodology for Apache Cassandra","URL":"https://ieeexplore.ieee.org/abstract/document/7207225","author":[{"family":"Chebotko","given":"Artem"},{"family":"Kashlev","given":"Andrey"},{"family":"Lu","given":"Shiyong"}],"accessed":{"date-parts":[["2025",11,7]]},"issued":{"date-parts":[["2015",6]]}}}],"schema":"https://github.com/citation-style-language/schema/raw/master/csl-citation.json"} </w:instrText>
      </w:r>
      <w:r w:rsidR="00C75465">
        <w:fldChar w:fldCharType="separate"/>
      </w:r>
      <w:r w:rsidR="00C75465" w:rsidRPr="00C75465">
        <w:t>[72]</w:t>
      </w:r>
      <w:r w:rsidR="00C75465">
        <w:fldChar w:fldCharType="end"/>
      </w:r>
      <w:r w:rsidR="00C75465">
        <w:t>.</w:t>
      </w:r>
    </w:p>
    <w:p w14:paraId="7C5D92E7" w14:textId="3CA0AEA4" w:rsidR="00851C41" w:rsidRDefault="00851C41" w:rsidP="007900A6">
      <w:r>
        <w:t>The disadvantages of this technology, in relation to Eagna, range from</w:t>
      </w:r>
      <w:r w:rsidR="00C75465">
        <w:t xml:space="preserve"> the data modelling issues stemming from the nature of NoSQL</w:t>
      </w:r>
      <w:r w:rsidR="00D85A15">
        <w:t xml:space="preserve"> </w:t>
      </w:r>
      <w:r w:rsidR="00D85A15" w:rsidRPr="00D85A15">
        <w:t>[73]</w:t>
      </w:r>
      <w:r w:rsidR="00C75465">
        <w:t xml:space="preserve">, alongside the encouragement for the use of </w:t>
      </w:r>
      <w:r w:rsidR="00746934">
        <w:t>unofficial</w:t>
      </w:r>
      <w:r w:rsidR="00C75465">
        <w:t xml:space="preserve"> tools such as the </w:t>
      </w:r>
      <w:proofErr w:type="spellStart"/>
      <w:r w:rsidR="00C75465">
        <w:t>Kashliev</w:t>
      </w:r>
      <w:proofErr w:type="spellEnd"/>
      <w:r w:rsidR="00C75465">
        <w:t xml:space="preserve"> Data Modeler </w:t>
      </w:r>
      <w:r w:rsidR="00C75465">
        <w:fldChar w:fldCharType="begin"/>
      </w:r>
      <w:r w:rsidR="00D85A15">
        <w:instrText xml:space="preserve"> ADDIN ZOTERO_ITEM CSL_CITATION {"citationID":"VDM50EpT","properties":{"formattedCitation":"[73]","plainCitation":"[73]","noteIndex":0},"citationItems":[{"id":184,"uris":["http://zotero.org/users/local/qICbW6ZG/items/HECIYZ2L"],"itemData":{"id":184,"type":"post-weblog","abstract":"An automated big data modeling tool for Apache Cassandra that dramatically simplifies and streamlines database design. Try KDM KDM Intro Using KDM for automated data modeling in Cassandra to suppor…","container-title":"KDM","language":"en","title":"Home","URL":"https://kdm89225124.wordpress.com/home/","accessed":{"date-parts":[["2025",11,7]]},"issued":{"date-parts":[["2019",5,30]]}}}],"schema":"https://github.com/citation-style-language/schema/raw/master/csl-citation.json"} </w:instrText>
      </w:r>
      <w:r w:rsidR="00C75465">
        <w:fldChar w:fldCharType="separate"/>
      </w:r>
      <w:r w:rsidR="00D85A15" w:rsidRPr="00D85A15">
        <w:t>[73]</w:t>
      </w:r>
      <w:r w:rsidR="00C75465">
        <w:fldChar w:fldCharType="end"/>
      </w:r>
      <w:r w:rsidR="00C75465">
        <w:t xml:space="preserve"> to help in streamlining schema design </w:t>
      </w:r>
      <w:r w:rsidR="00C75465">
        <w:fldChar w:fldCharType="begin"/>
      </w:r>
      <w:r w:rsidR="00C75465">
        <w:instrText xml:space="preserve"> ADDIN ZOTERO_ITEM CSL_CITATION {"citationID":"LBIAsKQk","properties":{"formattedCitation":"[72]","plainCitation":"[72]","noteIndex":0},"citationItems":[{"id":180,"uris":["http://zotero.org/users/local/qICbW6ZG/items/XREJYGYS"],"itemData":{"id":180,"type":"paper-conference","abstract":"Apache Cassandra is a leading distributed database of choice when it comes to big data management with zero downtime, linear scalability, and seamless multiple data center deployment. With increasingly wider adoption of Cassandra for online transaction processing by hundreds of Web-scale companies, there is a growing need for a rigorous and practical data modeling approach that ensures sound and efficient schema design. This work i) proposes the first query-driven big data modeling methodology for Apache Cassandra, ii) defines important data modeling principles, mapping rules, and mapping patterns to guide logical data modeling, iii) presents visual diagrams for Cassandra logical and physical data models, and iv) demonstrates a data modeling tool that automates the entire data modeling process.","container-title":"2015 IEEE International Congress on Big Data","DOI":"10.1109/BigDataCongress.2015.41","event-title":"2015 IEEE International Congress on Big Data","note":"ISSN: 2379-7703","page":"238-245","source":"IEEE Xplore","title":"A Big Data Modeling Methodology for Apache Cassandra","URL":"https://ieeexplore.ieee.org/abstract/document/7207225","author":[{"family":"Chebotko","given":"Artem"},{"family":"Kashlev","given":"Andrey"},{"family":"Lu","given":"Shiyong"}],"accessed":{"date-parts":[["2025",11,7]]},"issued":{"date-parts":[["2015",6]]}}}],"schema":"https://github.com/citation-style-language/schema/raw/master/csl-citation.json"} </w:instrText>
      </w:r>
      <w:r w:rsidR="00C75465">
        <w:fldChar w:fldCharType="separate"/>
      </w:r>
      <w:r w:rsidR="00C75465" w:rsidRPr="00C75465">
        <w:t>[72]</w:t>
      </w:r>
      <w:r w:rsidR="00C75465">
        <w:fldChar w:fldCharType="end"/>
      </w:r>
      <w:r w:rsidR="00C75465">
        <w:t>.</w:t>
      </w:r>
    </w:p>
    <w:p w14:paraId="5818D663" w14:textId="77777777" w:rsidR="006A349D" w:rsidRDefault="006A349D" w:rsidP="007900A6"/>
    <w:p w14:paraId="136707C6" w14:textId="617D9E25" w:rsidR="007900A6" w:rsidRDefault="007900A6" w:rsidP="007900A6">
      <w:pPr>
        <w:rPr>
          <w:b/>
          <w:bCs/>
        </w:rPr>
      </w:pPr>
      <w:r w:rsidRPr="007900A6">
        <w:rPr>
          <w:b/>
          <w:bCs/>
        </w:rPr>
        <w:t>Monitoring Technologies</w:t>
      </w:r>
    </w:p>
    <w:p w14:paraId="465A2729" w14:textId="69E45D8D" w:rsidR="007900A6" w:rsidRDefault="006439F2" w:rsidP="007900A6">
      <w:r>
        <w:t>The technologies relating to performance monitoring will be solely for the maintenance of the application, to be reviewed by specialists concerned with the upkeep of the system. The typical users, the student and the lecturer, will never see this side of the system, but they will depend on it all the same to the use the application. Monitoring the connection between the application, database and outside world, it is essential in the modern day to maintaining availability and up-keep, to know when something has gone wrong, where it has gone wrong, being the first step in finding a solution.</w:t>
      </w:r>
    </w:p>
    <w:p w14:paraId="3C02C5E3" w14:textId="77777777" w:rsidR="006A349D" w:rsidRPr="007900A6" w:rsidRDefault="006A349D" w:rsidP="007900A6"/>
    <w:p w14:paraId="56DA7D07" w14:textId="02B8EE98" w:rsidR="007900A6" w:rsidRDefault="007900A6" w:rsidP="007900A6">
      <w:pPr>
        <w:rPr>
          <w:b/>
          <w:bCs/>
          <w:i/>
          <w:iCs/>
        </w:rPr>
      </w:pPr>
      <w:r>
        <w:rPr>
          <w:b/>
          <w:bCs/>
          <w:i/>
          <w:iCs/>
        </w:rPr>
        <w:t>Prometheus</w:t>
      </w:r>
    </w:p>
    <w:p w14:paraId="7D9C5274" w14:textId="24B852EA" w:rsidR="007900A6" w:rsidRDefault="00365678" w:rsidP="007900A6">
      <w:r>
        <w:t>A leading solution in the industry, Prometheus is an open-source monitoring system, designed to track the metrics of applications and infrastructure, ranging from the uptime of your servers to the average read and write throughput of your database, on whatever time interval is desired</w:t>
      </w:r>
      <w:r w:rsidR="0093690E">
        <w:t xml:space="preserve"> </w:t>
      </w:r>
      <w:r w:rsidR="0093690E">
        <w:fldChar w:fldCharType="begin"/>
      </w:r>
      <w:r w:rsidR="0093690E">
        <w:instrText xml:space="preserve"> ADDIN ZOTERO_ITEM CSL_CITATION {"citationID":"wTIi6Yne","properties":{"formattedCitation":"[74]","plainCitation":"[74]","noteIndex":0},"citationItems":[{"id":195,"uris":["http://zotero.org/users/local/qICbW6ZG/items/J6IKSMKI"],"itemData":{"id":195,"type":"webpage","abstract":"An open-source monitoring system with a dimensional data model, flexible query language, efficient time series database and modern alerting approach.","language":"en","title":"Prometheus - Monitoring system &amp; time series database","URL":"https://prometheus.io/","accessed":{"date-parts":[["2025",11,7]]}}}],"schema":"https://github.com/citation-style-language/schema/raw/master/csl-citation.json"} </w:instrText>
      </w:r>
      <w:r w:rsidR="0093690E">
        <w:fldChar w:fldCharType="separate"/>
      </w:r>
      <w:r w:rsidR="0093690E" w:rsidRPr="0093690E">
        <w:t>[74]</w:t>
      </w:r>
      <w:r w:rsidR="0093690E">
        <w:fldChar w:fldCharType="end"/>
      </w:r>
      <w:r>
        <w:t xml:space="preserve">. </w:t>
      </w:r>
      <w:r w:rsidR="0018554D">
        <w:t>It collects data (like a database) with an exporter (such as node-exporter), which can then be used to determine the performance and reliability of your system.</w:t>
      </w:r>
    </w:p>
    <w:p w14:paraId="352BFAB6" w14:textId="3907658A" w:rsidR="00E742E9" w:rsidRDefault="00365678" w:rsidP="007900A6">
      <w:r>
        <w:t>The advantages of Prometheus, in relation to this project, range from the fact that it is open source, with access to powerful querying tools to pull metrics</w:t>
      </w:r>
      <w:r w:rsidR="0018554D">
        <w:t xml:space="preserve"> (</w:t>
      </w:r>
      <w:proofErr w:type="spellStart"/>
      <w:r w:rsidR="0018554D">
        <w:t>PromQL</w:t>
      </w:r>
      <w:proofErr w:type="spellEnd"/>
      <w:r w:rsidR="0018554D">
        <w:t>)</w:t>
      </w:r>
      <w:r>
        <w:t>, to a vast ecosystem of tools to help monitor your platform, including the latter mentioned Grafana, which is supported by the platform</w:t>
      </w:r>
      <w:r w:rsidR="0093690E">
        <w:t xml:space="preserve"> </w:t>
      </w:r>
      <w:r w:rsidR="0093690E">
        <w:fldChar w:fldCharType="begin"/>
      </w:r>
      <w:r w:rsidR="0018554D">
        <w:instrText xml:space="preserve"> ADDIN ZOTERO_ITEM CSL_CITATION {"citationID":"gzVnaIln","properties":{"formattedCitation":"[75]","plainCitation":"[75]","noteIndex":0},"citationItems":[{"id":194,"uris":["http://zotero.org/users/local/qICbW6ZG/items/47U6VA52"],"itemData":{"id":194,"type":"article-journal","abstract":"Insinöörityön alussa käytiin läpi työssä käytettyjä teknologioita. Tämän jälkeen käytiin läpi monitorointi järjestelmän konfiguraatio ja käyttöönotto. Seuraavaksi tutustuttiin PromQL-hakukieleen, jonka jälkeen näytettiin kuinka pystyttää valvontamonitori ja hälytykset sähköpostimuistutuksella. Työn lopussa käydään läpi kuinka monitorointijärjestelmässä saatua dataa analysoidaan ja mietitään miten monitorointijärjestelmää voisi parantaa.","language":"en","source":"Zotero","title":"Monitoring Container Environment with Prometheus and Grafana","author":[{"family":"Holopainen","given":"Matti"}]}}],"schema":"https://github.com/citation-style-language/schema/raw/master/csl-citation.json"} </w:instrText>
      </w:r>
      <w:r w:rsidR="0093690E">
        <w:fldChar w:fldCharType="separate"/>
      </w:r>
      <w:r w:rsidR="0018554D" w:rsidRPr="0018554D">
        <w:t>[75]</w:t>
      </w:r>
      <w:r w:rsidR="0093690E">
        <w:fldChar w:fldCharType="end"/>
      </w:r>
      <w:r w:rsidR="003A1CE3">
        <w:t>, alongside previous usage during a Site Reliability Engineering Internship at Mastercard, showing a clear example of industry usage</w:t>
      </w:r>
      <w:r>
        <w:t>.</w:t>
      </w:r>
    </w:p>
    <w:p w14:paraId="21F72BF5" w14:textId="280FA0DA" w:rsidR="00365678" w:rsidRDefault="00365678" w:rsidP="007900A6">
      <w:r>
        <w:t>The disadvantages of Prometheus, in relation to this system, includes the fact that the storage and memory requirements are sizeable</w:t>
      </w:r>
      <w:r w:rsidR="0018554D">
        <w:t xml:space="preserve"> (on top of what is necessary for a system such as this)</w:t>
      </w:r>
      <w:r>
        <w:t>, while it provides only the bare minimum visualization tools, requiring other related software solutions to provide more human-friendly options of visualizing data</w:t>
      </w:r>
      <w:r w:rsidR="0018554D">
        <w:t xml:space="preserve"> </w:t>
      </w:r>
      <w:r w:rsidR="0018554D">
        <w:fldChar w:fldCharType="begin"/>
      </w:r>
      <w:r w:rsidR="0018554D">
        <w:instrText xml:space="preserve"> ADDIN ZOTERO_ITEM CSL_CITATION {"citationID":"bLqu1mTy","properties":{"formattedCitation":"[75]","plainCitation":"[75]","noteIndex":0},"citationItems":[{"id":194,"uris":["http://zotero.org/users/local/qICbW6ZG/items/47U6VA52"],"itemData":{"id":194,"type":"article-journal","abstract":"Insinöörityön alussa käytiin läpi työssä käytettyjä teknologioita. Tämän jälkeen käytiin läpi monitorointi järjestelmän konfiguraatio ja käyttöönotto. Seuraavaksi tutustuttiin PromQL-hakukieleen, jonka jälkeen näytettiin kuinka pystyttää valvontamonitori ja hälytykset sähköpostimuistutuksella. Työn lopussa käydään läpi kuinka monitorointijärjestelmässä saatua dataa analysoidaan ja mietitään miten monitorointijärjestelmää voisi parantaa.","language":"en","source":"Zotero","title":"Monitoring Container Environment with Prometheus and Grafana","author":[{"family":"Holopainen","given":"Matti"}]}}],"schema":"https://github.com/citation-style-language/schema/raw/master/csl-citation.json"} </w:instrText>
      </w:r>
      <w:r w:rsidR="0018554D">
        <w:fldChar w:fldCharType="separate"/>
      </w:r>
      <w:r w:rsidR="0018554D" w:rsidRPr="0018554D">
        <w:t>[75]</w:t>
      </w:r>
      <w:r w:rsidR="0018554D">
        <w:fldChar w:fldCharType="end"/>
      </w:r>
      <w:r>
        <w:t>.</w:t>
      </w:r>
    </w:p>
    <w:p w14:paraId="6C2879BD" w14:textId="77777777" w:rsidR="00365678" w:rsidRDefault="00365678" w:rsidP="007900A6"/>
    <w:p w14:paraId="267ADA1B" w14:textId="77777777" w:rsidR="00E742E9" w:rsidRDefault="00E742E9" w:rsidP="007900A6"/>
    <w:p w14:paraId="7F696719" w14:textId="77777777" w:rsidR="00E742E9" w:rsidRDefault="00E742E9" w:rsidP="007900A6"/>
    <w:p w14:paraId="1E8818F6" w14:textId="77777777" w:rsidR="00E742E9" w:rsidRDefault="00E742E9" w:rsidP="007900A6"/>
    <w:p w14:paraId="342F607A" w14:textId="77777777" w:rsidR="00E742E9" w:rsidRDefault="00E742E9" w:rsidP="007900A6"/>
    <w:p w14:paraId="6CBF6C0D" w14:textId="77777777" w:rsidR="00E742E9" w:rsidRPr="007900A6" w:rsidRDefault="00E742E9" w:rsidP="007900A6"/>
    <w:p w14:paraId="7A5A13F4" w14:textId="512D4E9E" w:rsidR="007900A6" w:rsidRDefault="007900A6" w:rsidP="007900A6">
      <w:pPr>
        <w:rPr>
          <w:b/>
          <w:bCs/>
          <w:i/>
          <w:iCs/>
        </w:rPr>
      </w:pPr>
      <w:r>
        <w:rPr>
          <w:b/>
          <w:bCs/>
          <w:i/>
          <w:iCs/>
        </w:rPr>
        <w:lastRenderedPageBreak/>
        <w:t>Grafana</w:t>
      </w:r>
    </w:p>
    <w:p w14:paraId="4EF047C4" w14:textId="255A1042" w:rsidR="007900A6" w:rsidRDefault="00365678" w:rsidP="007900A6">
      <w:r>
        <w:t>A visualization and dashboard platform, it is designed to take in metric data, transforming it into visualization to assist in maintenance and the upkeep of reliability. Also created as an open-source solution, it provides a single place to access and create any dashboard an engineer may need to display and review data relating to their system</w:t>
      </w:r>
      <w:r w:rsidR="0018554D">
        <w:t xml:space="preserve"> </w:t>
      </w:r>
      <w:r w:rsidR="0018554D">
        <w:fldChar w:fldCharType="begin"/>
      </w:r>
      <w:r w:rsidR="0018554D">
        <w:instrText xml:space="preserve"> ADDIN ZOTERO_ITEM CSL_CITATION {"citationID":"aXnHoEVJ","properties":{"formattedCitation":"[76]","plainCitation":"[76]","noteIndex":0},"citationItems":[{"id":197,"uris":["http://zotero.org/users/local/qICbW6ZG/items/N94E5UP7"],"itemData":{"id":197,"type":"webpage","abstract":"Grafana is the open source analytics &amp; monitoring solution for every database.","container-title":"Grafana Labs","language":"en","title":"Grafana: The open and composable observability platform","title-short":"Grafana","URL":"https://grafana.com/","accessed":{"date-parts":[["2025",11,7]]}}}],"schema":"https://github.com/citation-style-language/schema/raw/master/csl-citation.json"} </w:instrText>
      </w:r>
      <w:r w:rsidR="0018554D">
        <w:fldChar w:fldCharType="separate"/>
      </w:r>
      <w:r w:rsidR="0018554D" w:rsidRPr="0018554D">
        <w:t>[76]</w:t>
      </w:r>
      <w:r w:rsidR="0018554D">
        <w:fldChar w:fldCharType="end"/>
      </w:r>
      <w:r w:rsidR="0018554D">
        <w:t xml:space="preserve"> </w:t>
      </w:r>
      <w:r w:rsidR="0018554D">
        <w:fldChar w:fldCharType="begin"/>
      </w:r>
      <w:r w:rsidR="0018554D">
        <w:instrText xml:space="preserve"> ADDIN ZOTERO_ITEM CSL_CITATION {"citationID":"GQeOK9FF","properties":{"formattedCitation":"[77]","plainCitation":"[77]","noteIndex":0},"citationItems":[{"id":199,"uris":["http://zotero.org/users/local/qICbW6ZG/items/9IWMH8R5"],"itemData":{"id":199,"type":"webpage","abstract":"Grafana feature overview, screenshots, videos, and feature tours.","container-title":"Grafana Labs","language":"en","title":"Grafana | Query, visualize, alerting observability platform","URL":"https://grafana.com/grafana/","accessed":{"date-parts":[["2025",11,7]]}}}],"schema":"https://github.com/citation-style-language/schema/raw/master/csl-citation.json"} </w:instrText>
      </w:r>
      <w:r w:rsidR="0018554D">
        <w:fldChar w:fldCharType="separate"/>
      </w:r>
      <w:r w:rsidR="0018554D" w:rsidRPr="0018554D">
        <w:t>[77]</w:t>
      </w:r>
      <w:r w:rsidR="0018554D">
        <w:fldChar w:fldCharType="end"/>
      </w:r>
      <w:r>
        <w:t>.</w:t>
      </w:r>
    </w:p>
    <w:p w14:paraId="43F05817" w14:textId="125FA928" w:rsidR="00365678" w:rsidRDefault="00365678" w:rsidP="007900A6">
      <w:r>
        <w:t>The advantages of Grafana include, in relation to this project, the easy ability to</w:t>
      </w:r>
      <w:r w:rsidR="0018554D">
        <w:t xml:space="preserve"> visualize metric data, create alerts when certain parameters are met (such as dangerous / high load on a node in your system), the sharing / importation of dashboard setups </w:t>
      </w:r>
      <w:r w:rsidR="0018554D">
        <w:fldChar w:fldCharType="begin"/>
      </w:r>
      <w:r w:rsidR="0018554D">
        <w:instrText xml:space="preserve"> ADDIN ZOTERO_ITEM CSL_CITATION {"citationID":"BVhlfm5K","properties":{"formattedCitation":"[75]","plainCitation":"[75]","noteIndex":0},"citationItems":[{"id":194,"uris":["http://zotero.org/users/local/qICbW6ZG/items/47U6VA52"],"itemData":{"id":194,"type":"article-journal","abstract":"Insinöörityön alussa käytiin läpi työssä käytettyjä teknologioita. Tämän jälkeen käytiin läpi monitorointi järjestelmän konfiguraatio ja käyttöönotto. Seuraavaksi tutustuttiin PromQL-hakukieleen, jonka jälkeen näytettiin kuinka pystyttää valvontamonitori ja hälytykset sähköpostimuistutuksella. Työn lopussa käydään läpi kuinka monitorointijärjestelmässä saatua dataa analysoidaan ja mietitään miten monitorointijärjestelmää voisi parantaa.","language":"en","source":"Zotero","title":"Monitoring Container Environment with Prometheus and Grafana","author":[{"family":"Holopainen","given":"Matti"}]}}],"schema":"https://github.com/citation-style-language/schema/raw/master/csl-citation.json"} </w:instrText>
      </w:r>
      <w:r w:rsidR="0018554D">
        <w:fldChar w:fldCharType="separate"/>
      </w:r>
      <w:r w:rsidR="0018554D" w:rsidRPr="0018554D">
        <w:t>[75]</w:t>
      </w:r>
      <w:r w:rsidR="0018554D">
        <w:fldChar w:fldCharType="end"/>
      </w:r>
      <w:r w:rsidR="003A1CE3">
        <w:t>, alongside previous usage during a Site Reliability Engineering Internship at Mastercard, showing a clear example of industry usage</w:t>
      </w:r>
      <w:r w:rsidR="0018554D">
        <w:t xml:space="preserve">. </w:t>
      </w:r>
    </w:p>
    <w:p w14:paraId="5D950F02" w14:textId="34DD7105" w:rsidR="00365678" w:rsidRDefault="00365678" w:rsidP="007900A6">
      <w:r>
        <w:t xml:space="preserve">The disadvantages of Grafana, in relation to this project, </w:t>
      </w:r>
      <w:r w:rsidR="0018554D">
        <w:t>are slim, with the only concern being the learning curve.</w:t>
      </w:r>
    </w:p>
    <w:p w14:paraId="600F22AD" w14:textId="77777777" w:rsidR="00365678" w:rsidRPr="007900A6" w:rsidRDefault="00365678" w:rsidP="007900A6"/>
    <w:p w14:paraId="45311776" w14:textId="13D9B09F" w:rsidR="007900A6" w:rsidRDefault="007900A6" w:rsidP="007900A6">
      <w:pPr>
        <w:rPr>
          <w:b/>
          <w:bCs/>
          <w:i/>
          <w:iCs/>
        </w:rPr>
      </w:pPr>
      <w:r>
        <w:rPr>
          <w:b/>
          <w:bCs/>
          <w:i/>
          <w:iCs/>
        </w:rPr>
        <w:t>Zabbix</w:t>
      </w:r>
    </w:p>
    <w:p w14:paraId="723D836A" w14:textId="79E53436" w:rsidR="007900A6" w:rsidRDefault="00365678" w:rsidP="007900A6">
      <w:r>
        <w:t>Created in the early 2000s, this monitoring platform provides the means to store, visualize and analyse metric data for your services and network</w:t>
      </w:r>
      <w:r w:rsidR="00C05431">
        <w:t xml:space="preserve">, including built-in tools, unlike Prometheus </w:t>
      </w:r>
      <w:r w:rsidR="00C05431">
        <w:fldChar w:fldCharType="begin"/>
      </w:r>
      <w:r w:rsidR="00C05431">
        <w:instrText xml:space="preserve"> ADDIN ZOTERO_ITEM CSL_CITATION {"citationID":"w6eXr7zi","properties":{"formattedCitation":"[78]","plainCitation":"[78]","noteIndex":0},"citationItems":[{"id":201,"uris":["http://zotero.org/users/local/qICbW6ZG/items/TCWJSVQ9"],"itemData":{"id":201,"type":"webpage","title":"Zabbix: The enterprise-class open source observability solution","URL":"https://www.zabbix.com/","accessed":{"date-parts":[["2025",11,7]]}}}],"schema":"https://github.com/citation-style-language/schema/raw/master/csl-citation.json"} </w:instrText>
      </w:r>
      <w:r w:rsidR="00C05431">
        <w:fldChar w:fldCharType="separate"/>
      </w:r>
      <w:r w:rsidR="00C05431" w:rsidRPr="00C05431">
        <w:t>[78]</w:t>
      </w:r>
      <w:r w:rsidR="00C05431">
        <w:fldChar w:fldCharType="end"/>
      </w:r>
      <w:r>
        <w:t xml:space="preserve">. </w:t>
      </w:r>
    </w:p>
    <w:p w14:paraId="406BD4F6" w14:textId="7300D94E" w:rsidR="00365678" w:rsidRDefault="00365678" w:rsidP="007900A6">
      <w:r>
        <w:t>The advantages of Zabbix, in relation to this project, include the fact</w:t>
      </w:r>
      <w:r w:rsidR="0018554D">
        <w:t xml:space="preserve"> </w:t>
      </w:r>
      <w:r w:rsidR="003A1CE3">
        <w:t xml:space="preserve">it </w:t>
      </w:r>
      <w:r w:rsidR="0018554D">
        <w:t>supports the aforementioned Grafana</w:t>
      </w:r>
      <w:r w:rsidR="00C05431">
        <w:t xml:space="preserve"> as well</w:t>
      </w:r>
      <w:r w:rsidR="0018554D">
        <w:t xml:space="preserve">, </w:t>
      </w:r>
      <w:r w:rsidR="003A1CE3">
        <w:t xml:space="preserve">and the storage of data within an attached relational database </w:t>
      </w:r>
      <w:r w:rsidR="008A57CE">
        <w:t>and</w:t>
      </w:r>
      <w:r w:rsidR="003A1CE3">
        <w:t xml:space="preserve"> provided rich visualization (as opposed to using Prometheus alone) </w:t>
      </w:r>
      <w:r w:rsidR="003A1CE3">
        <w:fldChar w:fldCharType="begin"/>
      </w:r>
      <w:r w:rsidR="003A1CE3">
        <w:instrText xml:space="preserve"> ADDIN ZOTERO_ITEM CSL_CITATION {"citationID":"8v18zVAd","properties":{"formattedCitation":"[79]","plainCitation":"[79]","noteIndex":0},"citationItems":[{"id":205,"uris":["http://zotero.org/users/local/qICbW6ZG/items/89GG9R3J"],"itemData":{"id":205,"type":"book","abstract":"Gather detailed statistics and deploy impressive business solutions with Zabbix 4.0Key FeaturesExperience the full impact of Zabbix 4.0, a useful and increasingly popular toolEnhance your network’s performance and manage hosts and systemsA step-by-step guide to smarter network monitoringBook DescriptionZabbix 4 Network Monitoring is the perfect starting point for monitoring the performance of your network devices and applications with Zabbix. Even if you’ve never used a monitoring solution before, this book will get you up and running quickly. You’ll learn to monitor more sophisticated operations with ease and soon feel in complete control of your network, ready to meet any challenges you might face.Starting with the installation, you will discover the new features in Zabbix 4.0. You will then get to grips with native Zabbix agents and Simple Network Management Protocol (SNMP) devices. You will also explore Zabbix&amp;#39;s integrated functionality for monitoring Java application servers and VMware. This book also covers notifications, permission management, system maintenance, and troubleshooting, so you can be confident that every potential challenge and task is under your control. If you&amp;#39;re working with larger environments, you&amp;#39;ll also be able to find out more about distributed data collection using Zabbix proxies. Once you&amp;#39;re confident and ready to put these concepts into practice, you will understand how to optimize and improve performance. Troubleshooting network issues is vital for anyone working with Zabbix, so the book also helps you work through any technical snags and glitches you might face.By the end of this book, you will have learned more advanced techniques to fine-tune your system and make sure it is in a healthy state.What you will learnInstall Zabbix server and an agent from sourceManage hosts, users, and permissions while acting upon monitored conditionsVisualize data with the help of ad hoc graphs, custom graphs, and mapsSimplify complex configurations and learn to automate themMonitor everything from web pages to IPMI devices and Java applications to VMware statsConfigure Zabbix to send alerts including problem severity and time periodsTroubleshoot any network issueWho this book is forIf you&amp;#39;re new to Zabbix look no further than this book. Zabbix 4 Network Monitoring is for system and network administrators who are looking to put their knowledge to work with Zabbix 4.0.","ISBN":"978-1-78934-524-7","language":"en","note":"Google-Books-ID: eyyFDwAAQBAJ","number-of-pages":"784","publisher":"Packt Publishing Ltd","source":"Google Books","title":"Zabbix 4 Network Monitoring: Monitor the performance of your network devices and applications using the all-new Zabbix 4.0, 3rd Edition","title-short":"Zabbix 4 Network Monitoring","author":[{"family":"Uytterhoeven","given":"Patrik"},{"family":"Olups","given":"Rihards"}],"issued":{"date-parts":[["2019",1,21]]}}}],"schema":"https://github.com/citation-style-language/schema/raw/master/csl-citation.json"} </w:instrText>
      </w:r>
      <w:r w:rsidR="003A1CE3">
        <w:fldChar w:fldCharType="separate"/>
      </w:r>
      <w:r w:rsidR="003A1CE3" w:rsidRPr="003A1CE3">
        <w:t>[79]</w:t>
      </w:r>
      <w:r w:rsidR="003A1CE3">
        <w:fldChar w:fldCharType="end"/>
      </w:r>
      <w:r w:rsidR="003A1CE3">
        <w:t>.</w:t>
      </w:r>
    </w:p>
    <w:p w14:paraId="3461B425" w14:textId="0C50F7BA" w:rsidR="00365678" w:rsidRDefault="00365678" w:rsidP="007900A6">
      <w:r>
        <w:t>The disadvantages of Zabbix, in relation to this project, include the fact that</w:t>
      </w:r>
      <w:r w:rsidR="003A1CE3">
        <w:t xml:space="preserve"> the ecosystem is far weaker than the Prometheus / Grafana configuration, and no previous experience in using it.</w:t>
      </w:r>
    </w:p>
    <w:p w14:paraId="31B099AF" w14:textId="77777777" w:rsidR="00365678" w:rsidRPr="007900A6" w:rsidRDefault="00365678" w:rsidP="007900A6"/>
    <w:p w14:paraId="03622CC1" w14:textId="485DAB62" w:rsidR="007900A6" w:rsidRDefault="007900A6" w:rsidP="007900A6">
      <w:pPr>
        <w:rPr>
          <w:b/>
          <w:bCs/>
          <w:i/>
          <w:iCs/>
        </w:rPr>
      </w:pPr>
      <w:r>
        <w:rPr>
          <w:b/>
          <w:bCs/>
          <w:i/>
          <w:iCs/>
        </w:rPr>
        <w:t>Datadog</w:t>
      </w:r>
    </w:p>
    <w:p w14:paraId="44F48A42" w14:textId="4C96A74B" w:rsidR="007900A6" w:rsidRDefault="00365678" w:rsidP="007900A6">
      <w:r>
        <w:t xml:space="preserve">A commercial monitoring solution, hosted on the cloud, Datadog, like Zabbix and Prometheus, serves as a platform to monitor the metrics and logs of your system. Created in 2010, </w:t>
      </w:r>
      <w:r w:rsidR="00B33849">
        <w:t>it is a lightweight and easily integrated solution to help manage your system</w:t>
      </w:r>
      <w:r w:rsidR="00C05431">
        <w:t xml:space="preserve"> </w:t>
      </w:r>
      <w:r w:rsidR="00C05431">
        <w:fldChar w:fldCharType="begin"/>
      </w:r>
      <w:r w:rsidR="003A1CE3">
        <w:instrText xml:space="preserve"> ADDIN ZOTERO_ITEM CSL_CITATION {"citationID":"vcf0BXPW","properties":{"formattedCitation":"[80]","plainCitation":"[80]","noteIndex":0},"citationItems":[{"id":203,"uris":["http://zotero.org/users/local/qICbW6ZG/items/T5YDXIKU"],"itemData":{"id":203,"type":"webpage","abstract":"See metrics from all of your apps, tools &amp; services in one place with Datadog’s cloud monitoring as a service solution. Try it for free.","container-title":"Datadog","language":"en","title":"Cloud Monitoring as a Service","URL":"https://www.datadoghq.com/","author":[{"family":"Datadog","given":""}],"accessed":{"date-parts":[["2025",11,7]]},"issued":{"date-parts":[["0400"]],"season":"32:45 -  -0400"}}}],"schema":"https://github.com/citation-style-language/schema/raw/master/csl-citation.json"} </w:instrText>
      </w:r>
      <w:r w:rsidR="00C05431">
        <w:fldChar w:fldCharType="separate"/>
      </w:r>
      <w:r w:rsidR="003A1CE3" w:rsidRPr="003A1CE3">
        <w:t>[80]</w:t>
      </w:r>
      <w:r w:rsidR="00C05431">
        <w:fldChar w:fldCharType="end"/>
      </w:r>
      <w:r w:rsidR="00B33849">
        <w:t>.</w:t>
      </w:r>
    </w:p>
    <w:p w14:paraId="7D26A3D6" w14:textId="12E85F57" w:rsidR="00B33849" w:rsidRDefault="00B33849" w:rsidP="007900A6">
      <w:r>
        <w:t>The advantages of Datadog, in relation to Eagna, include the fact</w:t>
      </w:r>
      <w:r w:rsidR="00C05431">
        <w:t xml:space="preserve"> that it provides</w:t>
      </w:r>
      <w:r w:rsidR="006C0381">
        <w:t xml:space="preserve"> a wide array of features for metrics, tracing, logs and real user monitoring (an insight into the performance of a web application for real users) </w:t>
      </w:r>
      <w:r w:rsidR="006C0381">
        <w:fldChar w:fldCharType="begin"/>
      </w:r>
      <w:r w:rsidR="006C0381">
        <w:instrText xml:space="preserve"> ADDIN ZOTERO_ITEM CSL_CITATION {"citationID":"FlOw6BAn","properties":{"formattedCitation":"[81]","plainCitation":"[81]","noteIndex":0},"citationItems":[{"id":209,"uris":["http://zotero.org/users/local/qICbW6ZG/items/D9IMW5JC"],"itemData":{"id":209,"type":"webpage","abstract":"Monitor infrastructure metrics, distributed traces, logs, and more in one unified platform with Datadog.","container-title":"Datadog","language":"en","title":"Infrastructure &amp; Application Monitoring as a Service","URL":"https://www.datadoghq.com/product/","author":[{"family":"Datadog","given":""}],"accessed":{"date-parts":[["2025",11,7]]},"issued":{"date-parts":[["0400"]],"season":"00:00 -  EDT"}}}],"schema":"https://github.com/citation-style-language/schema/raw/master/csl-citation.json"} </w:instrText>
      </w:r>
      <w:r w:rsidR="006C0381">
        <w:fldChar w:fldCharType="separate"/>
      </w:r>
      <w:r w:rsidR="006C0381" w:rsidRPr="006C0381">
        <w:t>[81]</w:t>
      </w:r>
      <w:r w:rsidR="006C0381">
        <w:fldChar w:fldCharType="end"/>
      </w:r>
      <w:r w:rsidR="006C0381">
        <w:t>.</w:t>
      </w:r>
    </w:p>
    <w:p w14:paraId="07CB3C20" w14:textId="622D44C9" w:rsidR="00B33849" w:rsidRDefault="00B33849" w:rsidP="007900A6">
      <w:r>
        <w:t xml:space="preserve">The disadvantages of Datadog, in relation to Eagna, </w:t>
      </w:r>
      <w:r w:rsidR="006C0381">
        <w:t xml:space="preserve">include the fact that the free version is limited in scope (a one-day data retention period) while also lacking the wide array of aforementioned features in this free version </w:t>
      </w:r>
      <w:r w:rsidR="006C0381">
        <w:fldChar w:fldCharType="begin"/>
      </w:r>
      <w:r w:rsidR="006C0381">
        <w:instrText xml:space="preserve"> ADDIN ZOTERO_ITEM CSL_CITATION {"citationID":"v4sJ6pkS","properties":{"formattedCitation":"[82]","plainCitation":"[82]","noteIndex":0},"citationItems":[{"id":207,"uris":["http://zotero.org/users/local/qICbW6ZG/items/44M5TJRZ"],"itemData":{"id":207,"type":"webpage","title":"Pricing | Datadog","URL":"https://www.datadoghq.com/pricing/","accessed":{"date-parts":[["2025",11,7]]}}}],"schema":"https://github.com/citation-style-language/schema/raw/master/csl-citation.json"} </w:instrText>
      </w:r>
      <w:r w:rsidR="006C0381">
        <w:fldChar w:fldCharType="separate"/>
      </w:r>
      <w:r w:rsidR="006C0381" w:rsidRPr="006C0381">
        <w:t>[82]</w:t>
      </w:r>
      <w:r w:rsidR="006C0381">
        <w:fldChar w:fldCharType="end"/>
      </w:r>
      <w:r w:rsidR="006C0381">
        <w:t>.</w:t>
      </w:r>
    </w:p>
    <w:p w14:paraId="243EE0BD" w14:textId="77777777" w:rsidR="0035680A" w:rsidRDefault="0035680A" w:rsidP="007900A6"/>
    <w:p w14:paraId="61DD7920" w14:textId="77777777" w:rsidR="00E742E9" w:rsidRDefault="00E742E9" w:rsidP="007900A6"/>
    <w:p w14:paraId="32D0AFC7" w14:textId="77777777" w:rsidR="00E742E9" w:rsidRDefault="00E742E9" w:rsidP="007900A6"/>
    <w:p w14:paraId="6E2A671F" w14:textId="77777777" w:rsidR="008A57CE" w:rsidRDefault="008A57CE" w:rsidP="007900A6"/>
    <w:p w14:paraId="0EFB7A28" w14:textId="77777777" w:rsidR="00746934" w:rsidRDefault="00746934" w:rsidP="007900A6"/>
    <w:p w14:paraId="16B9C272" w14:textId="77777777" w:rsidR="00746934" w:rsidRDefault="00746934" w:rsidP="007900A6"/>
    <w:p w14:paraId="52DFE45B" w14:textId="77777777" w:rsidR="00E742E9" w:rsidRDefault="00E742E9" w:rsidP="007900A6"/>
    <w:p w14:paraId="0B97744D" w14:textId="393A014D" w:rsidR="0035680A" w:rsidRDefault="0035680A" w:rsidP="0035680A">
      <w:pPr>
        <w:rPr>
          <w:b/>
          <w:bCs/>
        </w:rPr>
      </w:pPr>
      <w:r>
        <w:rPr>
          <w:b/>
          <w:bCs/>
        </w:rPr>
        <w:lastRenderedPageBreak/>
        <w:t>Virtual</w:t>
      </w:r>
      <w:r w:rsidR="00E742E9">
        <w:rPr>
          <w:b/>
          <w:bCs/>
        </w:rPr>
        <w:t>ization</w:t>
      </w:r>
      <w:r>
        <w:rPr>
          <w:b/>
          <w:bCs/>
        </w:rPr>
        <w:t xml:space="preserve"> Technologies</w:t>
      </w:r>
    </w:p>
    <w:p w14:paraId="017456DE" w14:textId="1103AB41" w:rsidR="0035680A" w:rsidRDefault="0035680A" w:rsidP="0035680A">
      <w:r>
        <w:t xml:space="preserve">Forming the backbone of this prototype, virtual </w:t>
      </w:r>
      <w:r w:rsidR="00E742E9">
        <w:t>machines</w:t>
      </w:r>
      <w:r>
        <w:t xml:space="preserve"> </w:t>
      </w:r>
      <w:r w:rsidR="007827C7">
        <w:t>can be</w:t>
      </w:r>
      <w:r>
        <w:t xml:space="preserve"> used to deploy </w:t>
      </w:r>
      <w:r w:rsidR="00D85A15">
        <w:t xml:space="preserve">isolated operating systems, either to access another operating system on your machine, or to mimic deployment on separate hardware devices. They are </w:t>
      </w:r>
      <w:r w:rsidR="007827C7">
        <w:t xml:space="preserve">often </w:t>
      </w:r>
      <w:r w:rsidR="00D85A15">
        <w:t>used for prototyping concepts like distributed systems</w:t>
      </w:r>
      <w:r w:rsidR="007827C7">
        <w:t xml:space="preserve"> (with each machine acting as a node)</w:t>
      </w:r>
      <w:r w:rsidR="00D85A15">
        <w:t xml:space="preserve"> and networks</w:t>
      </w:r>
      <w:r w:rsidR="007827C7">
        <w:t xml:space="preserve"> (linking each machine to one another)</w:t>
      </w:r>
      <w:r w:rsidR="00D85A15">
        <w:t xml:space="preserve">, where their contents can then be later deployed after proper testing to accessible infrastructure, either on physical hardware locally, or accessible through the web by way of cloud services. There will be a review of the two main solutions that have been used in this course </w:t>
      </w:r>
      <w:r w:rsidR="00D85A15">
        <w:fldChar w:fldCharType="begin"/>
      </w:r>
      <w:r w:rsidR="006C0381">
        <w:instrText xml:space="preserve"> ADDIN ZOTERO_ITEM CSL_CITATION {"citationID":"YX3ql8lz","properties":{"formattedCitation":"[83]","plainCitation":"[83]","noteIndex":0},"citationItems":[{"id":186,"uris":["http://zotero.org/users/local/qICbW6ZG/items/FZZYVJS4"],"itemData":{"id":186,"type":"paper-conference","container-title":"2019 27th Telecommunications Forum (℡FOR)","page":"1–4","publisher":"IEEE","source":"Google Scholar","title":"Performance Comparison of the type-2 hypervisor VirtualBox and VMWare Workstation","URL":"https://ieeexplore.ieee.org/abstract/document/8971213/","author":[{"family":"Vojnak","given":"Dejana T."},{"family":"Ðor\\djević","given":"Borislav S."},{"family":"Timčenko","given":"Valentina V."},{"family":"Štrbac","given":"Svetlana M."}],"accessed":{"date-parts":[["2025",11,7]]},"issued":{"date-parts":[["2019"]]}}}],"schema":"https://github.com/citation-style-language/schema/raw/master/csl-citation.json"} </w:instrText>
      </w:r>
      <w:r w:rsidR="00D85A15">
        <w:fldChar w:fldCharType="separate"/>
      </w:r>
      <w:r w:rsidR="006C0381" w:rsidRPr="006C0381">
        <w:t>[83]</w:t>
      </w:r>
      <w:r w:rsidR="00D85A15">
        <w:fldChar w:fldCharType="end"/>
      </w:r>
      <w:r w:rsidR="00D85A15">
        <w:t>.</w:t>
      </w:r>
    </w:p>
    <w:p w14:paraId="2C7982F4" w14:textId="77777777" w:rsidR="00D85A15" w:rsidRPr="007900A6" w:rsidRDefault="00D85A15" w:rsidP="0035680A"/>
    <w:p w14:paraId="673541A9" w14:textId="20AD12CE" w:rsidR="0035680A" w:rsidRDefault="0035680A" w:rsidP="0035680A">
      <w:pPr>
        <w:rPr>
          <w:b/>
          <w:bCs/>
          <w:i/>
          <w:iCs/>
        </w:rPr>
      </w:pPr>
      <w:r>
        <w:rPr>
          <w:b/>
          <w:bCs/>
          <w:i/>
          <w:iCs/>
        </w:rPr>
        <w:t>Oracle VirtualBox</w:t>
      </w:r>
    </w:p>
    <w:p w14:paraId="46DBE0DD" w14:textId="34912FA8" w:rsidR="0035680A" w:rsidRDefault="00E742E9" w:rsidP="0035680A">
      <w:r>
        <w:t>Maintained by Oracle, VirtualBox is a dynamic virtualization software compatible with both Intel &amp; AMD processors</w:t>
      </w:r>
      <w:r w:rsidR="00A345F8">
        <w:t xml:space="preserve"> </w:t>
      </w:r>
      <w:r w:rsidR="00A345F8">
        <w:fldChar w:fldCharType="begin"/>
      </w:r>
      <w:r w:rsidR="006C0381">
        <w:instrText xml:space="preserve"> ADDIN ZOTERO_ITEM CSL_CITATION {"citationID":"1otwLJ07","properties":{"formattedCitation":"[84]","plainCitation":"[84]","noteIndex":0},"citationItems":[{"id":187,"uris":["http://zotero.org/users/local/qICbW6ZG/items/BAEE6V5P"],"itemData":{"id":187,"type":"webpage","title":"Oracle VirtualBox","URL":"https://www.virtualbox.org/","accessed":{"date-parts":[["2025",11,7]]}}}],"schema":"https://github.com/citation-style-language/schema/raw/master/csl-citation.json"} </w:instrText>
      </w:r>
      <w:r w:rsidR="00A345F8">
        <w:fldChar w:fldCharType="separate"/>
      </w:r>
      <w:r w:rsidR="006C0381" w:rsidRPr="006C0381">
        <w:t>[84]</w:t>
      </w:r>
      <w:r w:rsidR="00A345F8">
        <w:fldChar w:fldCharType="end"/>
      </w:r>
      <w:r>
        <w:t>.</w:t>
      </w:r>
      <w:r w:rsidR="00A345F8">
        <w:t xml:space="preserve"> </w:t>
      </w:r>
    </w:p>
    <w:p w14:paraId="4E0787C8" w14:textId="42517B1D" w:rsidR="00D85A15" w:rsidRDefault="00D85A15" w:rsidP="0035680A">
      <w:r>
        <w:t xml:space="preserve">The main advantage of Oracle VirtualBox for this project, is that it is open-source, </w:t>
      </w:r>
      <w:r w:rsidR="00E742E9">
        <w:t xml:space="preserve">while providing a powerful array of features, such as managing the network between these machines, an easy setup (including the deployment of operating system images like Ubuntu Server) with an efficient use of </w:t>
      </w:r>
      <w:r w:rsidR="00A345F8">
        <w:t xml:space="preserve">memory </w:t>
      </w:r>
      <w:r w:rsidR="00E742E9">
        <w:t xml:space="preserve">resources </w:t>
      </w:r>
      <w:r w:rsidR="00E742E9">
        <w:fldChar w:fldCharType="begin"/>
      </w:r>
      <w:r w:rsidR="006C0381">
        <w:instrText xml:space="preserve"> ADDIN ZOTERO_ITEM CSL_CITATION {"citationID":"6lk5riKk","properties":{"formattedCitation":"[83]","plainCitation":"[83]","noteIndex":0},"citationItems":[{"id":186,"uris":["http://zotero.org/users/local/qICbW6ZG/items/FZZYVJS4"],"itemData":{"id":186,"type":"paper-conference","container-title":"2019 27th Telecommunications Forum (℡FOR)","page":"1–4","publisher":"IEEE","source":"Google Scholar","title":"Performance Comparison of the type-2 hypervisor VirtualBox and VMWare Workstation","URL":"https://ieeexplore.ieee.org/abstract/document/8971213/","author":[{"family":"Vojnak","given":"Dejana T."},{"family":"Ðor\\djević","given":"Borislav S."},{"family":"Timčenko","given":"Valentina V."},{"family":"Štrbac","given":"Svetlana M."}],"accessed":{"date-parts":[["2025",11,7]]},"issued":{"date-parts":[["2019"]]}}}],"schema":"https://github.com/citation-style-language/schema/raw/master/csl-citation.json"} </w:instrText>
      </w:r>
      <w:r w:rsidR="00E742E9">
        <w:fldChar w:fldCharType="separate"/>
      </w:r>
      <w:r w:rsidR="006C0381" w:rsidRPr="006C0381">
        <w:t>[83]</w:t>
      </w:r>
      <w:r w:rsidR="00E742E9">
        <w:fldChar w:fldCharType="end"/>
      </w:r>
      <w:r w:rsidR="007827C7">
        <w:t xml:space="preserve">, alongside efficient performance for small to medium sized projects </w:t>
      </w:r>
      <w:r w:rsidR="007827C7">
        <w:fldChar w:fldCharType="begin"/>
      </w:r>
      <w:r w:rsidR="006C0381">
        <w:instrText xml:space="preserve"> ADDIN ZOTERO_ITEM CSL_CITATION {"citationID":"kFlKjKGX","properties":{"formattedCitation":"[85]","plainCitation":"[85]","noteIndex":0},"citationItems":[{"id":191,"uris":["http://zotero.org/users/local/qICbW6ZG/items/FI5JMM38"],"itemData":{"id":191,"type":"paper-conference","abstract":"This paper presents a performance comparison of the Type-2 hypervisor, using the VMware Workstation player, then the VirtualBox platform, and finally MS Hyper-V, as the virtualization role in Windows 10 Pro environment. The tests were performed under the same conditions and the same test method using HD Tune Pro tool. For the guest operating system, Windows 10 Pro was chosen as the basis for all testing phases. The performance of all three virtual platforms are compared for the cases with one, two and three virtual machines in operation. The tests were validated based on the results obtained using the benchmark program.","container-title":"2023 22nd International Symposium INFOTEH-JAHORINA (INFOTEH)","DOI":"10.1109/INFOTEH57020.2023.10094080","event-title":"2023 22nd International Symposium INFOTEH-JAHORINA (INFOTEH)","note":"ISSN: 2767-9470","page":"1-5","source":"IEEE Xplore","title":"Comparison of VMware Workstation, VirtualBox and MS Hyper-V hypervisor performance with MS Windows OS based guests","URL":"https://ieeexplore.ieee.org/abstract/document/10094080","author":[{"family":"Djordjević","given":"Borislav"},{"family":"Timčenko","given":"Valentina"},{"family":"Kraljević","given":"Nenad"},{"family":"Jovičić","given":"Iva"},{"family":"Davidović","given":"Nikola"}],"accessed":{"date-parts":[["2025",11,7]]},"issued":{"date-parts":[["2023",3]]}}}],"schema":"https://github.com/citation-style-language/schema/raw/master/csl-citation.json"} </w:instrText>
      </w:r>
      <w:r w:rsidR="007827C7">
        <w:fldChar w:fldCharType="separate"/>
      </w:r>
      <w:r w:rsidR="006C0381" w:rsidRPr="006C0381">
        <w:t>[85]</w:t>
      </w:r>
      <w:r w:rsidR="007827C7">
        <w:fldChar w:fldCharType="end"/>
      </w:r>
      <w:r w:rsidR="00E742E9">
        <w:t>.</w:t>
      </w:r>
      <w:r w:rsidR="00A345F8">
        <w:t xml:space="preserve"> It also has a large community and a vast amount of documentation / training to help in using it </w:t>
      </w:r>
      <w:r w:rsidR="00A345F8">
        <w:fldChar w:fldCharType="begin"/>
      </w:r>
      <w:r w:rsidR="006C0381">
        <w:instrText xml:space="preserve"> ADDIN ZOTERO_ITEM CSL_CITATION {"citationID":"6QhdsPxe","properties":{"formattedCitation":"[84]","plainCitation":"[84]","noteIndex":0},"citationItems":[{"id":187,"uris":["http://zotero.org/users/local/qICbW6ZG/items/BAEE6V5P"],"itemData":{"id":187,"type":"webpage","title":"Oracle VirtualBox","URL":"https://www.virtualbox.org/","accessed":{"date-parts":[["2025",11,7]]}}}],"schema":"https://github.com/citation-style-language/schema/raw/master/csl-citation.json"} </w:instrText>
      </w:r>
      <w:r w:rsidR="00A345F8">
        <w:fldChar w:fldCharType="separate"/>
      </w:r>
      <w:r w:rsidR="006C0381" w:rsidRPr="006C0381">
        <w:t>[84]</w:t>
      </w:r>
      <w:r w:rsidR="00A345F8">
        <w:fldChar w:fldCharType="end"/>
      </w:r>
      <w:r w:rsidR="00A345F8">
        <w:t xml:space="preserve">. </w:t>
      </w:r>
    </w:p>
    <w:p w14:paraId="3BB0D919" w14:textId="335DE6E8" w:rsidR="00A345F8" w:rsidRDefault="00A345F8" w:rsidP="0035680A">
      <w:r>
        <w:t>The disadvantages of Oracle VirtualBox, in relation to this project, are that</w:t>
      </w:r>
      <w:r w:rsidR="008C415F">
        <w:t xml:space="preserve"> it</w:t>
      </w:r>
      <w:r>
        <w:t xml:space="preserve"> provides an older GUI and can be quite heavy on storage resources</w:t>
      </w:r>
      <w:r w:rsidR="008C415F">
        <w:t>, while also being less popular in professional environment</w:t>
      </w:r>
      <w:r w:rsidR="007827C7">
        <w:t>s, and slightly slower, in comparison to VMWare, when working with larger block-sizes (essentially larger amounts of data)</w:t>
      </w:r>
      <w:r>
        <w:t xml:space="preserve">. </w:t>
      </w:r>
    </w:p>
    <w:p w14:paraId="386EF86A" w14:textId="77777777" w:rsidR="00D85A15" w:rsidRPr="0035680A" w:rsidRDefault="00D85A15" w:rsidP="0035680A"/>
    <w:p w14:paraId="523287C7" w14:textId="3F63B2A2" w:rsidR="0035680A" w:rsidRDefault="0035680A" w:rsidP="0035680A">
      <w:pPr>
        <w:rPr>
          <w:b/>
          <w:bCs/>
          <w:i/>
          <w:iCs/>
        </w:rPr>
      </w:pPr>
      <w:r>
        <w:rPr>
          <w:b/>
          <w:bCs/>
          <w:i/>
          <w:iCs/>
        </w:rPr>
        <w:t>VMWare</w:t>
      </w:r>
    </w:p>
    <w:p w14:paraId="13070F7C" w14:textId="51788675" w:rsidR="002A173A" w:rsidRDefault="00A345F8" w:rsidP="007900A6">
      <w:r>
        <w:t xml:space="preserve">VMWare, supported by Broadcom, is a commercial virtualization software platform that also provides cloud infrastructure and security considerations </w:t>
      </w:r>
      <w:r>
        <w:fldChar w:fldCharType="begin"/>
      </w:r>
      <w:r w:rsidR="006C0381">
        <w:instrText xml:space="preserve"> ADDIN ZOTERO_ITEM CSL_CITATION {"citationID":"oN5VnKLp","properties":{"formattedCitation":"[86]","plainCitation":"[86]","noteIndex":0},"citationItems":[{"id":189,"uris":["http://zotero.org/users/local/qICbW6ZG/items/Z2RJ4JHS"],"itemData":{"id":189,"type":"webpage","abstract":"Optimize cloud infrastructure with VMware for app platforms, private cloud, edge, networking, and security.","language":"en","title":"VMware by Broadcom - Cloud Computing for the Enterprise","URL":"https://www.vmware.com","accessed":{"date-parts":[["2025",11,7]]}}}],"schema":"https://github.com/citation-style-language/schema/raw/master/csl-citation.json"} </w:instrText>
      </w:r>
      <w:r>
        <w:fldChar w:fldCharType="separate"/>
      </w:r>
      <w:r w:rsidR="006C0381" w:rsidRPr="006C0381">
        <w:t>[86]</w:t>
      </w:r>
      <w:r>
        <w:fldChar w:fldCharType="end"/>
      </w:r>
      <w:r>
        <w:t xml:space="preserve">. It has a </w:t>
      </w:r>
      <w:r w:rsidR="008C415F">
        <w:t>couple</w:t>
      </w:r>
      <w:r>
        <w:t xml:space="preserve"> of options in terms of software: Workstation, similar in nature to VirtualBox, allows for the deployment of operating systems in an isolated environment on your machine, Fusion, which was designed for users of MAC OS</w:t>
      </w:r>
      <w:r w:rsidR="008C415F">
        <w:t xml:space="preserve"> </w:t>
      </w:r>
      <w:r w:rsidR="008C415F">
        <w:fldChar w:fldCharType="begin"/>
      </w:r>
      <w:r w:rsidR="006C0381">
        <w:instrText xml:space="preserve"> ADDIN ZOTERO_ITEM CSL_CITATION {"citationID":"brI6R1E2","properties":{"formattedCitation":"[83]","plainCitation":"[83]","noteIndex":0},"citationItems":[{"id":186,"uris":["http://zotero.org/users/local/qICbW6ZG/items/FZZYVJS4"],"itemData":{"id":186,"type":"paper-conference","container-title":"2019 27th Telecommunications Forum (℡FOR)","page":"1–4","publisher":"IEEE","source":"Google Scholar","title":"Performance Comparison of the type-2 hypervisor VirtualBox and VMWare Workstation","URL":"https://ieeexplore.ieee.org/abstract/document/8971213/","author":[{"family":"Vojnak","given":"Dejana T."},{"family":"Ðor\\djević","given":"Borislav S."},{"family":"Timčenko","given":"Valentina V."},{"family":"Štrbac","given":"Svetlana M."}],"accessed":{"date-parts":[["2025",11,7]]},"issued":{"date-parts":[["2019"]]}}}],"schema":"https://github.com/citation-style-language/schema/raw/master/csl-citation.json"} </w:instrText>
      </w:r>
      <w:r w:rsidR="008C415F">
        <w:fldChar w:fldCharType="separate"/>
      </w:r>
      <w:r w:rsidR="006C0381" w:rsidRPr="006C0381">
        <w:t>[83]</w:t>
      </w:r>
      <w:r w:rsidR="008C415F">
        <w:fldChar w:fldCharType="end"/>
      </w:r>
      <w:r>
        <w:t>.</w:t>
      </w:r>
    </w:p>
    <w:p w14:paraId="78A6800D" w14:textId="287A5E11" w:rsidR="008C415F" w:rsidRDefault="008C415F" w:rsidP="007900A6">
      <w:r>
        <w:t xml:space="preserve">The advantages of VMWare in relation to this project, include the fact that it is a more complete solution in terms of </w:t>
      </w:r>
      <w:r w:rsidR="007827C7">
        <w:t xml:space="preserve">the integrated </w:t>
      </w:r>
      <w:r>
        <w:t>features available and the customization provided</w:t>
      </w:r>
      <w:r w:rsidR="007827C7">
        <w:t xml:space="preserve">, including the previously listed features of VirtualBox, while also providing better performance for larger block sizes </w:t>
      </w:r>
      <w:r w:rsidR="007827C7">
        <w:fldChar w:fldCharType="begin"/>
      </w:r>
      <w:r w:rsidR="006C0381">
        <w:instrText xml:space="preserve"> ADDIN ZOTERO_ITEM CSL_CITATION {"citationID":"JL4qhhz7","properties":{"formattedCitation":"[85]","plainCitation":"[85]","noteIndex":0},"citationItems":[{"id":191,"uris":["http://zotero.org/users/local/qICbW6ZG/items/FI5JMM38"],"itemData":{"id":191,"type":"paper-conference","abstract":"This paper presents a performance comparison of the Type-2 hypervisor, using the VMware Workstation player, then the VirtualBox platform, and finally MS Hyper-V, as the virtualization role in Windows 10 Pro environment. The tests were performed under the same conditions and the same test method using HD Tune Pro tool. For the guest operating system, Windows 10 Pro was chosen as the basis for all testing phases. The performance of all three virtual platforms are compared for the cases with one, two and three virtual machines in operation. The tests were validated based on the results obtained using the benchmark program.","container-title":"2023 22nd International Symposium INFOTEH-JAHORINA (INFOTEH)","DOI":"10.1109/INFOTEH57020.2023.10094080","event-title":"2023 22nd International Symposium INFOTEH-JAHORINA (INFOTEH)","note":"ISSN: 2767-9470","page":"1-5","source":"IEEE Xplore","title":"Comparison of VMware Workstation, VirtualBox and MS Hyper-V hypervisor performance with MS Windows OS based guests","URL":"https://ieeexplore.ieee.org/abstract/document/10094080","author":[{"family":"Djordjević","given":"Borislav"},{"family":"Timčenko","given":"Valentina"},{"family":"Kraljević","given":"Nenad"},{"family":"Jovičić","given":"Iva"},{"family":"Davidović","given":"Nikola"}],"accessed":{"date-parts":[["2025",11,7]]},"issued":{"date-parts":[["2023",3]]}}}],"schema":"https://github.com/citation-style-language/schema/raw/master/csl-citation.json"} </w:instrText>
      </w:r>
      <w:r w:rsidR="007827C7">
        <w:fldChar w:fldCharType="separate"/>
      </w:r>
      <w:r w:rsidR="006C0381" w:rsidRPr="006C0381">
        <w:t>[85]</w:t>
      </w:r>
      <w:r w:rsidR="007827C7">
        <w:fldChar w:fldCharType="end"/>
      </w:r>
      <w:r>
        <w:t>.</w:t>
      </w:r>
    </w:p>
    <w:p w14:paraId="7B2174B9" w14:textId="30EC8BC2" w:rsidR="00D85A15" w:rsidRDefault="00D85A15" w:rsidP="007900A6">
      <w:r>
        <w:t xml:space="preserve">The main disadvantage of VMWare is that it is not </w:t>
      </w:r>
      <w:r w:rsidR="007036C0">
        <w:t>open source</w:t>
      </w:r>
      <w:r w:rsidR="00A345F8">
        <w:t xml:space="preserve">, </w:t>
      </w:r>
      <w:r w:rsidR="008C415F">
        <w:t xml:space="preserve">requiring all maintenance and technical solutions be provided by developers at Broadcom in a timely fashion, </w:t>
      </w:r>
      <w:r w:rsidR="00A345F8">
        <w:t xml:space="preserve">while it </w:t>
      </w:r>
      <w:r w:rsidR="008C415F">
        <w:t>was also not as commonly used by lecturers in TU856, in comparison to VirtualBox.</w:t>
      </w:r>
    </w:p>
    <w:p w14:paraId="0DDF78F5" w14:textId="77777777" w:rsidR="00B33849" w:rsidRDefault="00B33849" w:rsidP="007900A6">
      <w:pPr>
        <w:rPr>
          <w:b/>
          <w:bCs/>
        </w:rPr>
      </w:pPr>
    </w:p>
    <w:p w14:paraId="022A6316" w14:textId="77777777" w:rsidR="007827C7" w:rsidRDefault="007827C7" w:rsidP="007900A6">
      <w:pPr>
        <w:rPr>
          <w:b/>
          <w:bCs/>
        </w:rPr>
      </w:pPr>
    </w:p>
    <w:p w14:paraId="294440FF" w14:textId="77777777" w:rsidR="007827C7" w:rsidRDefault="007827C7" w:rsidP="007900A6">
      <w:pPr>
        <w:rPr>
          <w:b/>
          <w:bCs/>
        </w:rPr>
      </w:pPr>
    </w:p>
    <w:p w14:paraId="18C8A22E" w14:textId="77777777" w:rsidR="007827C7" w:rsidRDefault="007827C7" w:rsidP="007900A6">
      <w:pPr>
        <w:rPr>
          <w:b/>
          <w:bCs/>
        </w:rPr>
      </w:pPr>
    </w:p>
    <w:p w14:paraId="4D538811" w14:textId="77777777" w:rsidR="007827C7" w:rsidRDefault="007827C7" w:rsidP="007900A6">
      <w:pPr>
        <w:rPr>
          <w:b/>
          <w:bCs/>
        </w:rPr>
      </w:pPr>
    </w:p>
    <w:p w14:paraId="06C3B359" w14:textId="77777777" w:rsidR="007827C7" w:rsidRDefault="007827C7" w:rsidP="007900A6">
      <w:pPr>
        <w:rPr>
          <w:b/>
          <w:bCs/>
        </w:rPr>
      </w:pPr>
    </w:p>
    <w:p w14:paraId="0F21499C" w14:textId="5B0B27A7" w:rsidR="006439F2" w:rsidRPr="006439F2" w:rsidRDefault="00BB7B23" w:rsidP="007900A6">
      <w:pPr>
        <w:rPr>
          <w:b/>
          <w:bCs/>
        </w:rPr>
      </w:pPr>
      <w:r>
        <w:rPr>
          <w:b/>
          <w:bCs/>
        </w:rPr>
        <w:lastRenderedPageBreak/>
        <w:t xml:space="preserve">Core Technologies </w:t>
      </w:r>
      <w:r w:rsidR="006439F2" w:rsidRPr="006439F2">
        <w:rPr>
          <w:b/>
          <w:bCs/>
        </w:rPr>
        <w:t>Conclusion</w:t>
      </w:r>
    </w:p>
    <w:p w14:paraId="2297E327" w14:textId="77777777" w:rsidR="006439F2" w:rsidRDefault="006439F2" w:rsidP="006439F2"/>
    <w:p w14:paraId="4143CDA3" w14:textId="2B81AE16" w:rsidR="006439F2" w:rsidRDefault="006439F2" w:rsidP="006439F2">
      <w:r>
        <w:t>In relation to the front-end, the use of HTML</w:t>
      </w:r>
      <w:r w:rsidR="002A173A">
        <w:t>,</w:t>
      </w:r>
      <w:r>
        <w:t xml:space="preserve"> CSS </w:t>
      </w:r>
      <w:r w:rsidR="002A173A">
        <w:t>and JavaScript functionality through</w:t>
      </w:r>
      <w:r>
        <w:t xml:space="preserve"> HTMX, will form the basis for the front-end of </w:t>
      </w:r>
      <w:r w:rsidR="00F36B75">
        <w:t>this</w:t>
      </w:r>
      <w:r>
        <w:t xml:space="preserve"> web application. The choice to </w:t>
      </w:r>
      <w:r w:rsidR="006A349D">
        <w:t>u</w:t>
      </w:r>
      <w:r>
        <w:t xml:space="preserve">se </w:t>
      </w:r>
      <w:r w:rsidR="006A349D">
        <w:t>HTMX</w:t>
      </w:r>
      <w:r>
        <w:t xml:space="preserve">, in place of </w:t>
      </w:r>
      <w:r w:rsidR="006A349D">
        <w:t>React</w:t>
      </w:r>
      <w:r>
        <w:t>, is due to the nature of the complexity of React,</w:t>
      </w:r>
      <w:r w:rsidR="006A349D">
        <w:t xml:space="preserve"> its </w:t>
      </w:r>
      <w:r w:rsidR="002A173A">
        <w:t xml:space="preserve">primary support for the </w:t>
      </w:r>
      <w:r w:rsidR="006A349D">
        <w:t>client-side,</w:t>
      </w:r>
      <w:r>
        <w:t xml:space="preserve"> </w:t>
      </w:r>
      <w:r w:rsidR="006A349D">
        <w:t>and the fact that it is</w:t>
      </w:r>
      <w:r>
        <w:t xml:space="preserve"> far heavier in code in comparison to deploying similar functionality using HTMX</w:t>
      </w:r>
      <w:r w:rsidR="006A349D">
        <w:t xml:space="preserve">, with a significant increase to performance </w:t>
      </w:r>
      <w:r w:rsidR="006A349D">
        <w:fldChar w:fldCharType="begin"/>
      </w:r>
      <w:r w:rsidR="006C0381">
        <w:instrText xml:space="preserve"> ADDIN ZOTERO_ITEM CSL_CITATION {"citationID":"wmL4strT","properties":{"formattedCitation":"[87]","plainCitation":"[87]","noteIndex":0},"citationItems":[{"id":49,"uris":["http://zotero.org/users/local/qICbW6ZG/items/EIKGTQJ6"],"itemData":{"id":49,"type":"webpage","title":"&lt;/&gt; htmx ~ A Real World React -&gt; htmx Port","URL":"https://htmx.org/essays/a-real-world-react-to-htmx-port/","accessed":{"date-parts":[["2025",11,5]]}}}],"schema":"https://github.com/citation-style-language/schema/raw/master/csl-citation.json"} </w:instrText>
      </w:r>
      <w:r w:rsidR="006A349D">
        <w:fldChar w:fldCharType="separate"/>
      </w:r>
      <w:r w:rsidR="006C0381" w:rsidRPr="006C0381">
        <w:t>[87]</w:t>
      </w:r>
      <w:r w:rsidR="006A349D">
        <w:fldChar w:fldCharType="end"/>
      </w:r>
      <w:r>
        <w:t xml:space="preserve">. </w:t>
      </w:r>
    </w:p>
    <w:p w14:paraId="4626B333" w14:textId="77777777" w:rsidR="007036C0" w:rsidRDefault="006439F2" w:rsidP="006439F2">
      <w:r>
        <w:t>HTMX focuses on keeping state and logic within the server, whereas React is designed to manage state and logic primarily with the client. Where you would choose React for complex features and the sharing of client logic, HTMX is designed to render from the server (supported by a back-end technology such as Django or Rails)</w:t>
      </w:r>
      <w:r w:rsidR="006A349D">
        <w:t xml:space="preserve">, with a </w:t>
      </w:r>
      <w:r>
        <w:t>focus on speed of implementation, simplicity in design and progressive delivering of results during development, which will be key for designing this project for the final year.</w:t>
      </w:r>
      <w:r w:rsidR="002A173A">
        <w:t xml:space="preserve"> </w:t>
      </w:r>
    </w:p>
    <w:p w14:paraId="15210A0B" w14:textId="46A51515" w:rsidR="006439F2" w:rsidRDefault="002A173A" w:rsidP="006439F2">
      <w:r>
        <w:t>The project does not revolve around complex user interaction, it is meant to be simple: login or register, access your modules, read or download the material there, upload your assignments, and access tools provided by other services such as Microsoft365. The ‘complex’ user interaction will only consist of lecturers updating text, and other minor details.</w:t>
      </w:r>
    </w:p>
    <w:p w14:paraId="70346DE8" w14:textId="7401F737" w:rsidR="006439F2" w:rsidRDefault="006439F2" w:rsidP="006439F2">
      <w:r>
        <w:t xml:space="preserve">In relation to the </w:t>
      </w:r>
      <w:r w:rsidR="00F912E0">
        <w:t>back end</w:t>
      </w:r>
      <w:r>
        <w:t>, the use of Django supports the chosen technologies of the front-end,</w:t>
      </w:r>
      <w:r w:rsidR="006A349D">
        <w:t xml:space="preserve"> and there is plenty of documentation available with usage alongside HTMX</w:t>
      </w:r>
      <w:r w:rsidR="0035680A">
        <w:t xml:space="preserve"> </w:t>
      </w:r>
      <w:r w:rsidR="0035680A">
        <w:fldChar w:fldCharType="begin"/>
      </w:r>
      <w:r w:rsidR="006C0381">
        <w:instrText xml:space="preserve"> ADDIN ZOTERO_ITEM CSL_CITATION {"citationID":"D8zgIbRT","properties":{"formattedCitation":"[88]","plainCitation":"[88]","noteIndex":0},"citationItems":[{"id":166,"uris":["http://zotero.org/users/local/qICbW6ZG/items/HAMHU2S7"],"itemData":{"id":166,"type":"webpage","title":"django-htmx 1.26.0 documentation","URL":"https://django-htmx.readthedocs.io/en/latest/index.html","accessed":{"date-parts":[["2025",11,7]]}}}],"schema":"https://github.com/citation-style-language/schema/raw/master/csl-citation.json"} </w:instrText>
      </w:r>
      <w:r w:rsidR="0035680A">
        <w:fldChar w:fldCharType="separate"/>
      </w:r>
      <w:r w:rsidR="006C0381" w:rsidRPr="006C0381">
        <w:t>[88]</w:t>
      </w:r>
      <w:r w:rsidR="0035680A">
        <w:fldChar w:fldCharType="end"/>
      </w:r>
      <w:r w:rsidR="006A349D">
        <w:t>.</w:t>
      </w:r>
      <w:r>
        <w:t xml:space="preserve"> </w:t>
      </w:r>
      <w:r w:rsidR="006A349D">
        <w:t xml:space="preserve">This setup </w:t>
      </w:r>
      <w:r>
        <w:t xml:space="preserve">also supports the chosen technology of the database, PostgreSQL. </w:t>
      </w:r>
    </w:p>
    <w:p w14:paraId="12DEB4BF" w14:textId="2650E5A6" w:rsidR="0035680A" w:rsidRDefault="0035680A" w:rsidP="006439F2">
      <w:r>
        <w:t xml:space="preserve">Django is well suited for productivity, scalability, performance, with a large ecosystem that can support web applications, making it the perfect choice for this project </w:t>
      </w:r>
      <w:r>
        <w:fldChar w:fldCharType="begin"/>
      </w:r>
      <w:r w:rsidR="00D54C95">
        <w:instrText xml:space="preserve"> ADDIN ZOTERO_ITEM CSL_CITATION {"citationID":"yjaEk0dn","properties":{"formattedCitation":"[63]","plainCitation":"[63]","noteIndex":0},"citationItems":[{"id":164,"uris":["http://zotero.org/users/local/qICbW6ZG/items/346G4FES"],"itemData":{"id":164,"type":"article-journal","source":"Google Scholar","title":"Advancements in Web Application Development: An Analytical Review of Ruby on Rails, Python Frameworks, and Cloud-Centric Solutions","title-short":"Advancements in Web Application Development","URL":"https://www.researchgate.net/profile/Olatunji-Isreal/publication/394759430_Advancements_in_Web_Application_Development_An_Analytical_Review_of_Ruby_on_Rails_Python_Frameworks_and_Cloud-Centric_Solutions/links/68a5f7836327cf7b63d842b4/Advancements-in-Web-Application-Development-An-Analytical-Review-of-Ruby-on-Rails-Python-Frameworks-and-Cloud-Centric-Solutions.pdf","author":[{"family":"Scott","given":"Christopher"},{"family":"Lewis","given":"Brandon"}],"accessed":{"date-parts":[["2025",11,7]]}}}],"schema":"https://github.com/citation-style-language/schema/raw/master/csl-citation.json"} </w:instrText>
      </w:r>
      <w:r>
        <w:fldChar w:fldCharType="separate"/>
      </w:r>
      <w:r w:rsidR="00D54C95" w:rsidRPr="00D54C95">
        <w:t>[63]</w:t>
      </w:r>
      <w:r>
        <w:fldChar w:fldCharType="end"/>
      </w:r>
      <w:r>
        <w:t>.</w:t>
      </w:r>
    </w:p>
    <w:p w14:paraId="6C861A13" w14:textId="07EF31D2" w:rsidR="00501ED4" w:rsidRDefault="006A349D" w:rsidP="007900A6">
      <w:r>
        <w:t xml:space="preserve">The choice to use </w:t>
      </w:r>
      <w:r w:rsidR="00501ED4">
        <w:t>SQL</w:t>
      </w:r>
      <w:r>
        <w:t>, first, over NoSQL, as the structure and definition of SQL will better support the nature of the data relevant to this program. The</w:t>
      </w:r>
      <w:r w:rsidR="00D54C95">
        <w:t xml:space="preserve"> structure and</w:t>
      </w:r>
      <w:r>
        <w:t xml:space="preserve"> integrity of this data is essential</w:t>
      </w:r>
      <w:r w:rsidR="00D54C95">
        <w:t xml:space="preserve">, in relation to both GDPR </w:t>
      </w:r>
      <w:proofErr w:type="gramStart"/>
      <w:r w:rsidR="00D54C95">
        <w:t>and also</w:t>
      </w:r>
      <w:proofErr w:type="gramEnd"/>
      <w:r w:rsidR="00D54C95">
        <w:t xml:space="preserve"> how user records will be implemented</w:t>
      </w:r>
      <w:r>
        <w:t>.</w:t>
      </w:r>
    </w:p>
    <w:p w14:paraId="613CE73B" w14:textId="12D7AF41" w:rsidR="002A173A" w:rsidRDefault="0035680A" w:rsidP="007900A6">
      <w:r>
        <w:t xml:space="preserve">In regard to </w:t>
      </w:r>
      <w:r w:rsidR="00501ED4">
        <w:t xml:space="preserve">PostgreSQL, over MySQL, it is clear from this reviewed study </w:t>
      </w:r>
      <w:r w:rsidR="00501ED4">
        <w:fldChar w:fldCharType="begin"/>
      </w:r>
      <w:r w:rsidR="00D54C95">
        <w:instrText xml:space="preserve"> ADDIN ZOTERO_ITEM CSL_CITATION {"citationID":"djVQDD5M","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501ED4">
        <w:fldChar w:fldCharType="separate"/>
      </w:r>
      <w:r w:rsidR="00D54C95" w:rsidRPr="00D54C95">
        <w:t>[67]</w:t>
      </w:r>
      <w:r w:rsidR="00501ED4">
        <w:fldChar w:fldCharType="end"/>
      </w:r>
      <w:r w:rsidR="00501ED4">
        <w:t xml:space="preserve"> that PostgreSQL’s support for larger data sets, with </w:t>
      </w:r>
      <w:r w:rsidR="00D54C95">
        <w:t xml:space="preserve">an </w:t>
      </w:r>
      <w:r w:rsidR="00501ED4">
        <w:t xml:space="preserve">excellent </w:t>
      </w:r>
      <w:r w:rsidR="00D54C95">
        <w:t>integration of</w:t>
      </w:r>
      <w:r w:rsidR="00501ED4">
        <w:t xml:space="preserve"> concurrency</w:t>
      </w:r>
      <w:r w:rsidR="00D54C95">
        <w:t>, gives it a clear advantage in performance</w:t>
      </w:r>
      <w:r w:rsidR="0093690E">
        <w:t xml:space="preserve"> in most regards</w:t>
      </w:r>
      <w:r w:rsidR="00D54C95">
        <w:t xml:space="preserve">, which is the determining factor for this project between two solutions for an SQL </w:t>
      </w:r>
      <w:r w:rsidR="0093690E">
        <w:t>database technology</w:t>
      </w:r>
      <w:r w:rsidR="00D54C95">
        <w:t>.</w:t>
      </w:r>
    </w:p>
    <w:p w14:paraId="612F4504" w14:textId="74770F3F" w:rsidR="0093690E" w:rsidRDefault="0093690E" w:rsidP="007900A6">
      <w:proofErr w:type="gramStart"/>
      <w:r>
        <w:t>In regard to</w:t>
      </w:r>
      <w:proofErr w:type="gramEnd"/>
      <w:r>
        <w:t xml:space="preserve"> Monitoring Technologies, the use of Prometheus and Grafana provides a thorough and modern solution for managing availability and maintenance. Having used it during an internship at Mastercard with the Site Reliability Engineering team, it is a proven industry setup.</w:t>
      </w:r>
    </w:p>
    <w:p w14:paraId="29A8BCA8" w14:textId="143A83A9" w:rsidR="007827C7" w:rsidRDefault="0093690E" w:rsidP="007900A6">
      <w:proofErr w:type="gramStart"/>
      <w:r>
        <w:t>In regard to</w:t>
      </w:r>
      <w:proofErr w:type="gramEnd"/>
      <w:r w:rsidR="007827C7">
        <w:t xml:space="preserve"> the use of Virtualization Technologies, VirtualBox has been chosen due to its use in the course, the performance it can still provide for small and medium block sizes (which works for prototyping), and that it is relatively easy to use and setup.</w:t>
      </w:r>
    </w:p>
    <w:p w14:paraId="0ACFDDF7" w14:textId="2E721A77" w:rsidR="0035680A" w:rsidRDefault="0018554D" w:rsidP="007900A6">
      <w:r>
        <w:t>With the chosen technologies, Eagna can be designed efficiently, rapidly and with a clear structure for review.</w:t>
      </w:r>
    </w:p>
    <w:p w14:paraId="4E8E237B" w14:textId="77777777" w:rsidR="0093690E" w:rsidRDefault="0093690E" w:rsidP="007900A6"/>
    <w:p w14:paraId="58338018" w14:textId="77777777" w:rsidR="0093690E" w:rsidRDefault="0093690E" w:rsidP="007900A6"/>
    <w:p w14:paraId="2B1BD9E7" w14:textId="77777777" w:rsidR="0093690E" w:rsidRDefault="0093690E" w:rsidP="007900A6"/>
    <w:p w14:paraId="52674B37" w14:textId="77777777" w:rsidR="0093690E" w:rsidRDefault="0093690E" w:rsidP="007900A6"/>
    <w:p w14:paraId="3B116486" w14:textId="2CC1C96F" w:rsidR="00301FED" w:rsidRDefault="00301FED" w:rsidP="00301FED">
      <w:pPr>
        <w:pStyle w:val="Heading2"/>
      </w:pPr>
      <w:bookmarkStart w:id="11" w:name="_Toc214723038"/>
      <w:r>
        <w:lastRenderedPageBreak/>
        <w:t>2.</w:t>
      </w:r>
      <w:r w:rsidR="00E17CB1">
        <w:t>4</w:t>
      </w:r>
      <w:r>
        <w:t xml:space="preserve"> Requirements</w:t>
      </w:r>
      <w:bookmarkEnd w:id="11"/>
      <w:r>
        <w:t xml:space="preserve"> </w:t>
      </w:r>
    </w:p>
    <w:p w14:paraId="7860F7DA" w14:textId="77777777" w:rsidR="00301FED" w:rsidRDefault="00301FED" w:rsidP="00D81766"/>
    <w:p w14:paraId="19D6FFB3" w14:textId="3C147582" w:rsidR="00301FED" w:rsidRDefault="00301FED" w:rsidP="00D81766">
      <w:r>
        <w:t xml:space="preserve">In this section, </w:t>
      </w:r>
      <w:r w:rsidR="00F36B75">
        <w:t>there</w:t>
      </w:r>
      <w:r>
        <w:t xml:space="preserve"> will </w:t>
      </w:r>
      <w:r w:rsidR="00F36B75">
        <w:t xml:space="preserve">be a </w:t>
      </w:r>
      <w:r>
        <w:t xml:space="preserve">review </w:t>
      </w:r>
      <w:r w:rsidR="00F36B75">
        <w:t xml:space="preserve">of the </w:t>
      </w:r>
      <w:r>
        <w:t>relevant areas of functional / non-functional requirements of the system, to gauge the areas of importance relating to the development of a system such as this.</w:t>
      </w:r>
      <w:r w:rsidR="005E74F2">
        <w:br/>
      </w:r>
    </w:p>
    <w:p w14:paraId="6410EBB8" w14:textId="102EC07F" w:rsidR="00301FED" w:rsidRPr="00B33849" w:rsidRDefault="00301FED" w:rsidP="00301FED">
      <w:pPr>
        <w:rPr>
          <w:b/>
          <w:bCs/>
        </w:rPr>
      </w:pPr>
      <w:r w:rsidRPr="00B33849">
        <w:rPr>
          <w:b/>
          <w:bCs/>
        </w:rPr>
        <w:t>Availability</w:t>
      </w:r>
      <w:r w:rsidR="00AB5284">
        <w:rPr>
          <w:b/>
          <w:bCs/>
        </w:rPr>
        <w:br/>
      </w:r>
    </w:p>
    <w:p w14:paraId="782FCFE0" w14:textId="27A215E5" w:rsidR="00301FED" w:rsidRDefault="00301FED" w:rsidP="00301FED">
      <w:r>
        <w:t>When your software is not accessible to the user, due to downtime or errors, then it cannot be used, meaning the management of the Availability of your system is essential. There are three key areas in relation to availability that will be reviewed:</w:t>
      </w:r>
    </w:p>
    <w:p w14:paraId="5D46C301" w14:textId="0F7C9923" w:rsidR="00301FED" w:rsidRDefault="00301FED" w:rsidP="00301FED"/>
    <w:p w14:paraId="7EB3D64D" w14:textId="3B608FE9" w:rsidR="00301FED" w:rsidRDefault="00301FED" w:rsidP="00301FED">
      <w:pPr>
        <w:pStyle w:val="ListParagraph"/>
        <w:numPr>
          <w:ilvl w:val="0"/>
          <w:numId w:val="12"/>
        </w:numPr>
      </w:pPr>
      <w:r w:rsidRPr="002A2F7E">
        <w:rPr>
          <w:b/>
          <w:bCs/>
        </w:rPr>
        <w:t>Redundancy</w:t>
      </w:r>
      <w:r>
        <w:br/>
        <w:t xml:space="preserve">This is, in essence, the provision of multiple copies of the same software / functionality block in a system, whereby if one deployed version fails, another exact replica can immediately be deployed </w:t>
      </w:r>
      <w:proofErr w:type="gramStart"/>
      <w:r>
        <w:t>in order to</w:t>
      </w:r>
      <w:proofErr w:type="gramEnd"/>
      <w:r>
        <w:t xml:space="preserve"> fill the gap created by the now unavailable node. In this case, it would be two copies of the web application, deployed on separate servers / virtual machines, when one fails, the copy is immediately deployed. While this will not be physically implemented with the prototype, it is supported naturally by the design of the distributed system, due to the isolated environment of the virtual machine. What is contained within that virtual machine would be deployable as copies on multiple servers, ready to be deployed when failure is noticed / occurs, at a moment’s notice, supported by the use of a container orchestration technology such as Kubernetes </w:t>
      </w:r>
      <w:r>
        <w:fldChar w:fldCharType="begin"/>
      </w:r>
      <w:r w:rsidR="00E91F77">
        <w:instrText xml:space="preserve"> ADDIN ZOTERO_ITEM CSL_CITATION {"citationID":"8vbPqlW2","properties":{"formattedCitation":"[89]","plainCitation":"[89]","noteIndex":0},"citationItems":[{"id":211,"uris":["http://zotero.org/users/local/qICbW6ZG/items/7SFVCBCG"],"itemData":{"id":211,"type":"paper-conference","abstract":"Redundancy is the presence of different elements with the same functionality. In software, redundancy is useful (and used) in many ways, for example for fault tolerance and reliability engineering, and in self-adaptive and self-checking programs. However, despite the many uses, we still do not know how to measure software redundancy to support a proper and effective design. If, for instance, the goal is to improve reliability, one might want to measure the redundancy of a solution to then estimate the reliability gained with that solution. Or one might compare alternative solutions to choose the one that expresses more redundancy and therefore, presumably, more reliability. We first formalize a notion of redundancy whereby two code fragments are considered redundant when they achieve the same functionality with different executions. On the basis of this abstract and general notion, we then develop a concrete method to obtain a meaningful quantitative measure of software redundancy. The results we obtain are very positive: we show, through an extensive experimental analysis, that it is possible to distinguish code that is only minimally different, from truly redundant code, and that it is even possible to distinguish low-level code redundancy from high-level algorithmic redundancy. We also show that the measurement is significant and useful for the designer, as it can help predict the effectiveness of techniques that exploit redundancy.","container-title":"2015 IEEE/ACM 37th IEEE International Conference on Software Engineering","DOI":"10.1109/ICSE.2015.37","event-title":"2015 IEEE/ACM 37th IEEE International Conference on Software Engineering","note":"ISSN: 1558-1225","page":"156-166","source":"IEEE Xplore","title":"Measuring Software Redundancy","URL":"https://ieeexplore.ieee.org/abstract/document/7194570","volume":"1","author":[{"family":"Carzaniga","given":"Antonio"},{"family":"Mattavelli","given":"Andrea"},{"family":"Pezzè","given":"Mauro"}],"accessed":{"date-parts":[["2025",11,8]]},"issued":{"date-parts":[["2015",5]]}}}],"schema":"https://github.com/citation-style-language/schema/raw/master/csl-citation.json"} </w:instrText>
      </w:r>
      <w:r>
        <w:fldChar w:fldCharType="separate"/>
      </w:r>
      <w:r w:rsidR="00E91F77" w:rsidRPr="00E91F77">
        <w:t>[89]</w:t>
      </w:r>
      <w:r>
        <w:fldChar w:fldCharType="end"/>
      </w:r>
      <w:r>
        <w:t>.</w:t>
      </w:r>
    </w:p>
    <w:p w14:paraId="5431391D" w14:textId="77777777" w:rsidR="00301FED" w:rsidRDefault="00301FED" w:rsidP="00301FED">
      <w:pPr>
        <w:pStyle w:val="ListParagraph"/>
      </w:pPr>
    </w:p>
    <w:p w14:paraId="7F68F229" w14:textId="6342A543" w:rsidR="00301FED" w:rsidRDefault="00301FED" w:rsidP="00301FED">
      <w:pPr>
        <w:pStyle w:val="ListParagraph"/>
        <w:numPr>
          <w:ilvl w:val="0"/>
          <w:numId w:val="12"/>
        </w:numPr>
      </w:pPr>
      <w:r w:rsidRPr="003308CA">
        <w:rPr>
          <w:b/>
          <w:bCs/>
        </w:rPr>
        <w:t>Observability</w:t>
      </w:r>
      <w:r>
        <w:br/>
        <w:t xml:space="preserve">This is, in essence, the ease of understanding the health of a system, the ability to gain an inferable insight (based on the viewed </w:t>
      </w:r>
      <w:proofErr w:type="gramStart"/>
      <w:r>
        <w:t>end result</w:t>
      </w:r>
      <w:proofErr w:type="gramEnd"/>
      <w:r>
        <w:t>) on faults and errors that have caused the failure in the system, provided by the nature of the system design and tools implemented in the system. In this case, it would be the setup of the monitoring system, which would allow an engineer who is responsible for maintaining the system, to actively monitor and understand why an error has occurred, and where it has occurred. General areas of note for Observability would include the review of metric data for latency between system nodes (in the case of the prototype, the speed of the passage of data between each virtual machine,</w:t>
      </w:r>
      <w:r w:rsidR="00AB5284">
        <w:t xml:space="preserve"> </w:t>
      </w:r>
      <w:r>
        <w:t xml:space="preserve">and the overall understanding of the health of each system node (such as detectable errors or downtime) </w:t>
      </w:r>
      <w:r>
        <w:fldChar w:fldCharType="begin"/>
      </w:r>
      <w:r w:rsidR="00E91F77">
        <w:instrText xml:space="preserve"> ADDIN ZOTERO_ITEM CSL_CITATION {"citationID":"MMnwjpzt","properties":{"formattedCitation":"[90]","plainCitation":"[90]","noteIndex":0},"citationItems":[{"id":215,"uris":["http://zotero.org/users/local/qICbW6ZG/items/27HV7QFC"],"itemData":{"id":215,"type":"book","abstract":"Observability is critical for building, changing, and understanding the software that powers complex modern systems. Teams that adopt observability are much better equipped to ship code swiftly and confidently, identify outliers and aberrant behaviors, and understand the experience of each and every user. This practical book explains the value of observable systems and shows you how to practice observability-driven development.Authors Charity Majors, Liz Fong-Jones, and George Miranda from Honeycomb explain what constitutes good observability, show you how to improve upon what youÃ¢??re doing today, and provide practical dos and don'ts for migrating from legacy tooling, such as metrics monitoring and log management. YouÃ¢??ll also learn the impact observability has on organizational culture (and vice versa).You'll explore:How the concept of observability applies to managing software systemsThe value of practicing observability when delivering and managing complex cloud native applications and systemsThe impact observability has across the entire software development lifecycleHow and why different functional teams use observability with service-level objectives (SLOs)How to instrument your code to help future engineers understand the code you wrote todayHow to produce quality code for context-aware system debugging and maintenanceHow data-rich analytics can help you debug elusive issues quickly","ISBN":"978-1-4920-7641-4","language":"en","note":"Google-Books-ID: KGZuEAAAQBAJ","number-of-pages":"321","publisher":"O'Reilly Media, Inc.","source":"Google Books","title":"Observability Engineering","author":[{"family":"Majors","given":"Charity"},{"family":"Fong-Jones","given":"Liz"},{"family":"Miranda","given":"George"}],"issued":{"date-parts":[["2022",5,6]]}}}],"schema":"https://github.com/citation-style-language/schema/raw/master/csl-citation.json"} </w:instrText>
      </w:r>
      <w:r>
        <w:fldChar w:fldCharType="separate"/>
      </w:r>
      <w:r w:rsidR="00E91F77" w:rsidRPr="00E91F77">
        <w:t>[90]</w:t>
      </w:r>
      <w:r>
        <w:fldChar w:fldCharType="end"/>
      </w:r>
      <w:r>
        <w:t>.</w:t>
      </w:r>
      <w:r>
        <w:br/>
      </w:r>
    </w:p>
    <w:p w14:paraId="781F0CEC" w14:textId="47339E57" w:rsidR="00301FED" w:rsidRDefault="00301FED" w:rsidP="00301FED">
      <w:pPr>
        <w:pStyle w:val="ListParagraph"/>
        <w:numPr>
          <w:ilvl w:val="0"/>
          <w:numId w:val="12"/>
        </w:numPr>
      </w:pPr>
      <w:r w:rsidRPr="00415C30">
        <w:rPr>
          <w:b/>
          <w:bCs/>
        </w:rPr>
        <w:t>Recovery</w:t>
      </w:r>
      <w:r>
        <w:br/>
        <w:t xml:space="preserve">This is, in essence, the designed ability and structured outline in how the system should be recovered in the event of a fault, to help re-deploy the failed system part as fast and efficiently as possible. In this case, the failure of a system part, such as the web application server / virtual machine, would have an outlined path and means to be fixed, before re-deployment. While the </w:t>
      </w:r>
      <w:proofErr w:type="gramStart"/>
      <w:r>
        <w:t>aforementioned Redundancy</w:t>
      </w:r>
      <w:proofErr w:type="gramEnd"/>
      <w:r>
        <w:t xml:space="preserve"> will help with preventing the downtime of the system, there is cause for concern that the same error may occur on an exact copy of that system part. This will be the hardest to take into consideration and is usually a fault caused by mismanagement of design and implementation </w:t>
      </w:r>
      <w:r>
        <w:fldChar w:fldCharType="begin"/>
      </w:r>
      <w:r w:rsidR="00E91F77">
        <w:instrText xml:space="preserve"> ADDIN ZOTERO_ITEM CSL_CITATION {"citationID":"O2apugWD","properties":{"formattedCitation":"[91]","plainCitation":"[91]","noteIndex":0},"citationItems":[{"id":213,"uris":["http://zotero.org/users/local/qICbW6ZG/items/BLQK6DCA"],"itemData":{"id":213,"type":"paper-conference","abstract":"Many automated techniques of varying accuracy have been developed to help recover the architecture of a software system from its implementation. However, rigorously assessing these techniques has been hampered by the lack of architectural “ground truths”. Over the past several years, we have collected a set of eight architectures that have been recovered from open-source systems and independently, carefully verified. In this paper, we use these architectures as ground truths in performing a comparative analysis of six state-of-the-art software architecture recovery techniques. We use a number of metrics to assess each technique for its ability to identify a system's architectural components and overall architectural structure. Our results suggest that two of the techniques routinely outperform the rest, but even the best of the lot has surprisingly low accuracy. Based on the empirical data, we identify several avenues of future research in software architecture recovery.","container-title":"2013 28th IEEE/ACM International Conference on Automated Software Engineering (ASE)","DOI":"10.1109/ASE.2013.6693106","event-title":"2013 28th IEEE/ACM International Conference on Automated Software Engineering (ASE)","page":"486-496","source":"IEEE Xplore","title":"A comparative analysis of software architecture recovery techniques","URL":"https://ieeexplore.ieee.org/abstract/document/6693106","author":[{"family":"Garcia","given":"Joshua"},{"family":"Ivkovic","given":"Igor"},{"family":"Medvidovic","given":"Nenad"}],"accessed":{"date-parts":[["2025",11,8]]},"issued":{"date-parts":[["2013",11]]}}}],"schema":"https://github.com/citation-style-language/schema/raw/master/csl-citation.json"} </w:instrText>
      </w:r>
      <w:r>
        <w:fldChar w:fldCharType="separate"/>
      </w:r>
      <w:r w:rsidR="00E91F77" w:rsidRPr="00E91F77">
        <w:t>[91]</w:t>
      </w:r>
      <w:r>
        <w:fldChar w:fldCharType="end"/>
      </w:r>
      <w:r>
        <w:t xml:space="preserve">. </w:t>
      </w:r>
      <w:r>
        <w:br/>
      </w:r>
    </w:p>
    <w:p w14:paraId="5A3FA7A7" w14:textId="68CC8345" w:rsidR="00301FED" w:rsidRPr="00B33849" w:rsidRDefault="00794365" w:rsidP="00301FED">
      <w:pPr>
        <w:rPr>
          <w:b/>
          <w:bCs/>
        </w:rPr>
      </w:pPr>
      <w:r>
        <w:rPr>
          <w:b/>
          <w:bCs/>
        </w:rPr>
        <w:lastRenderedPageBreak/>
        <w:br/>
      </w:r>
      <w:r>
        <w:rPr>
          <w:b/>
          <w:bCs/>
        </w:rPr>
        <w:br/>
      </w:r>
      <w:r w:rsidR="00301FED" w:rsidRPr="00B33849">
        <w:rPr>
          <w:b/>
          <w:bCs/>
        </w:rPr>
        <w:t>Performance</w:t>
      </w:r>
      <w:r w:rsidR="00AB5284">
        <w:rPr>
          <w:b/>
          <w:bCs/>
        </w:rPr>
        <w:br/>
      </w:r>
    </w:p>
    <w:p w14:paraId="570F9D7D" w14:textId="77777777" w:rsidR="00301FED" w:rsidRDefault="00301FED" w:rsidP="00301FED">
      <w:r>
        <w:t>If your software does not run well, the user will have a difficult and frustrating time trying to do what they need, in a fashionable manner. There are three key areas that will be reviewed in the following section:</w:t>
      </w:r>
    </w:p>
    <w:p w14:paraId="0D19ACDD" w14:textId="77777777" w:rsidR="00301FED" w:rsidRDefault="00301FED" w:rsidP="00301FED"/>
    <w:p w14:paraId="2D0955B4" w14:textId="2348FA52" w:rsidR="00301FED" w:rsidRDefault="00301FED" w:rsidP="00301FED">
      <w:pPr>
        <w:pStyle w:val="ListParagraph"/>
        <w:numPr>
          <w:ilvl w:val="0"/>
          <w:numId w:val="12"/>
        </w:numPr>
      </w:pPr>
      <w:r w:rsidRPr="00B47B31">
        <w:rPr>
          <w:b/>
          <w:bCs/>
        </w:rPr>
        <w:t>Caching</w:t>
      </w:r>
      <w:r>
        <w:br/>
        <w:t xml:space="preserve">Previously mentioned in the ‘Potential Technologies Researched’ section, Caching is used to store copies of frequently accessed data, temporarily, in a high-speed location, </w:t>
      </w:r>
      <w:proofErr w:type="gramStart"/>
      <w:r>
        <w:t>in order to</w:t>
      </w:r>
      <w:proofErr w:type="gramEnd"/>
      <w:r>
        <w:t xml:space="preserve"> limit the strain on the database. PostgreSQL natively provides the ability to cache data, through the caching of data in tables, indexes (for searching through data records), and the execution plans of queries. While it helps in improving the performance of a system, caching introduces the potential for out-of-date data to be pulled, should data from the cache, that has since been updated in the actual data storage, be used instead of retrieving the updated data </w:t>
      </w:r>
      <w:r>
        <w:fldChar w:fldCharType="begin"/>
      </w:r>
      <w:r w:rsidR="00E91F77">
        <w:instrText xml:space="preserve"> ADDIN ZOTERO_ITEM CSL_CITATION {"citationID":"NravqZPL","properties":{"formattedCitation":"[92]","plainCitation":"[92]","noteIndex":0},"citationItems":[{"id":219,"uris":["http://zotero.org/users/local/qICbW6ZG/items/4QVUNRR7"],"itemData":{"id":219,"type":"book","abstract":"On the World Wide Web, speed and efficiency are vital. Users have little patience for slow web pages, while network administrators want to make the most of their available bandwidth. A properly designed web cache reduces network traffic and improves access times to popular web sites--a boon to network administrators and web users alike.Web Caching hands you all the technical information you need to design, deploy, and operate an effective web caching service. It starts with the basics of how web caching works, from the HTTP headers that govern cachability to cache validation and replacement algorithms.Topics covered in this book include:  Designing an effective cache solution Configuring web browsers to use a cache Setting up a collection of caches that can talk to each other Configuring an interception cache or proxy Monitoring and fine-tuning the performance of a cache Configuring web servers to cooperate with web caches Benchmarking cache products  The book also covers the important political aspects of web caching, including privacy, intellectual property, and security issues.Internet service providers, large corporations, or educational institutions--in short, any network that provides connectivity to a wide variety of users--can reap enormous benefit from running a well-tuned web caching service. Web Caching shows you how to do it right.","ISBN":"978-1-56592-536-6","language":"en","note":"Google-Books-ID: fVuWayXLdYIC","number-of-pages":"324","publisher":"O'Reilly Media, Inc.","source":"Google Books","title":"Web Caching","author":[{"family":"Wessels","given":"Duane"}],"issued":{"date-parts":[["2001"]]}}}],"schema":"https://github.com/citation-style-language/schema/raw/master/csl-citation.json"} </w:instrText>
      </w:r>
      <w:r>
        <w:fldChar w:fldCharType="separate"/>
      </w:r>
      <w:r w:rsidR="00E91F77" w:rsidRPr="00E91F77">
        <w:t>[92]</w:t>
      </w:r>
      <w:r>
        <w:fldChar w:fldCharType="end"/>
      </w:r>
      <w:r>
        <w:t>.</w:t>
      </w:r>
      <w:r w:rsidR="006D2A55">
        <w:t xml:space="preserve"> There is also built-in functionality for caching with Django to support the web application</w:t>
      </w:r>
      <w:r w:rsidR="007A2330">
        <w:t xml:space="preserve"> </w:t>
      </w:r>
      <w:r w:rsidR="007A2330">
        <w:fldChar w:fldCharType="begin"/>
      </w:r>
      <w:r w:rsidR="00E91F77">
        <w:instrText xml:space="preserve"> ADDIN ZOTERO_ITEM CSL_CITATION {"citationID":"l5fYrB2z","properties":{"formattedCitation":"[93]","plainCitation":"[93]","noteIndex":0},"citationItems":[{"id":300,"uris":["http://zotero.org/users/local/qICbW6ZG/items/PBQDU77R"],"itemData":{"id":300,"type":"webpage","abstract":"The web framework for perfectionists with deadlines.","container-title":"Django Project","language":"en","title":"Django’s cache framework | Django documentation","URL":"https://docs.djangoproject.com/en/5.2/topics/cache/","accessed":{"date-parts":[["2025",11,18]]}}}],"schema":"https://github.com/citation-style-language/schema/raw/master/csl-citation.json"} </w:instrText>
      </w:r>
      <w:r w:rsidR="007A2330">
        <w:fldChar w:fldCharType="separate"/>
      </w:r>
      <w:r w:rsidR="00E91F77" w:rsidRPr="00E91F77">
        <w:t>[93]</w:t>
      </w:r>
      <w:r w:rsidR="007A2330">
        <w:fldChar w:fldCharType="end"/>
      </w:r>
      <w:r w:rsidR="006D2A55">
        <w:t xml:space="preserve">. </w:t>
      </w:r>
    </w:p>
    <w:p w14:paraId="5A29B5CD" w14:textId="77777777" w:rsidR="00301FED" w:rsidRDefault="00301FED" w:rsidP="00301FED"/>
    <w:p w14:paraId="0D306A65" w14:textId="77777777" w:rsidR="00301FED" w:rsidRDefault="00301FED" w:rsidP="00301FED">
      <w:pPr>
        <w:pStyle w:val="ListParagraph"/>
        <w:numPr>
          <w:ilvl w:val="0"/>
          <w:numId w:val="12"/>
        </w:numPr>
      </w:pPr>
      <w:r w:rsidRPr="00B47B31">
        <w:rPr>
          <w:b/>
          <w:bCs/>
        </w:rPr>
        <w:t>Concurrency</w:t>
      </w:r>
      <w:r>
        <w:br/>
        <w:t xml:space="preserve">Also being briefly mentioned but not expanded on when reviewing PostgreSQL, this will be essential in this system. Concurrency is the ability of software to process more work in the same moment, thereby increasing the overall performance of the system. If only one user at a time could do things using your system, then the dozens, hundreds, or thousands behind them would have to wait. A system being used by multiple users at once must be able to manage the individual actions of each, at a respectable speed, </w:t>
      </w:r>
      <w:proofErr w:type="gramStart"/>
      <w:r>
        <w:t>in a given</w:t>
      </w:r>
      <w:proofErr w:type="gramEnd"/>
      <w:r>
        <w:t xml:space="preserve"> moment. The ability of used software technologies to apply concurrency with simultaneous execution of tasks (like in PostgreSQL), is essential </w:t>
      </w:r>
      <w:r>
        <w:fldChar w:fldCharType="begin"/>
      </w:r>
      <w:r>
        <w:instrText xml:space="preserve"> ADDIN ZOTERO_ITEM CSL_CITATION {"citationID":"LgcRgrFL","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fldChar w:fldCharType="separate"/>
      </w:r>
      <w:r w:rsidRPr="0023132F">
        <w:t>[67]</w:t>
      </w:r>
      <w:r>
        <w:fldChar w:fldCharType="end"/>
      </w:r>
      <w:r>
        <w:t>.</w:t>
      </w:r>
      <w:r>
        <w:br/>
      </w:r>
    </w:p>
    <w:p w14:paraId="156E4DE8" w14:textId="000D60EA" w:rsidR="00301FED" w:rsidRDefault="00301FED" w:rsidP="00301FED">
      <w:pPr>
        <w:pStyle w:val="ListParagraph"/>
        <w:numPr>
          <w:ilvl w:val="0"/>
          <w:numId w:val="12"/>
        </w:numPr>
      </w:pPr>
      <w:r w:rsidRPr="00B47B31">
        <w:rPr>
          <w:b/>
          <w:bCs/>
        </w:rPr>
        <w:t>Query Optimization</w:t>
      </w:r>
      <w:r>
        <w:br/>
        <w:t xml:space="preserve">Using indexing, join orders and access paths, Query Optimization focuses on traversing the least amount of data possible, </w:t>
      </w:r>
      <w:proofErr w:type="gramStart"/>
      <w:r>
        <w:t>in order to</w:t>
      </w:r>
      <w:proofErr w:type="gramEnd"/>
      <w:r>
        <w:t xml:space="preserve"> speed up the retrieval process of data. The use of queries such as ‘SELECT *’, where-by selecting as much data as possible when performing query, requires a larger set of data. Using indexing, for example, allows the fastest retrieval of data by jumping directly to a matching row, as opposed to scanning an entire table of data. There a number of types of indexing available, such as B-trees and Generalised Search Trees (</w:t>
      </w:r>
      <w:proofErr w:type="spellStart"/>
      <w:r>
        <w:t>GiST</w:t>
      </w:r>
      <w:proofErr w:type="spellEnd"/>
      <w:r>
        <w:t xml:space="preserve">) </w:t>
      </w:r>
      <w:r>
        <w:fldChar w:fldCharType="begin"/>
      </w:r>
      <w:r w:rsidR="00E91F77">
        <w:instrText xml:space="preserve"> ADDIN ZOTERO_ITEM CSL_CITATION {"citationID":"simsVOzH","properties":{"formattedCitation":"[94]","plainCitation":"[94]","noteIndex":0},"citationItems":[{"id":253,"uris":["http://zotero.org/users/local/qICbW6ZG/items/KY5GASUR"],"itemData":{"id":253,"type":"article-journal","abstract":"Databases are all around us, and ensuring their eﬃciency is of great importance. Database optimisation has many parts and many methods, two of these parts are database tuning and database optimisation. These can then further be split into methods such as indexing. These indexing techniques have been studied and compared between Database Management Systems (DBMSs) to see how much they can improve the execution time for queries. And many guides have been written on how to implement query optimisation and indexes. In this thesis, the question \"How does indexing and query optimisation aﬀect response time in PostgreSQL?\" is posed, and was answered by investigating these previous studies and theory to ﬁnd diﬀerent optimisation techniques and compare them to each other. The purpose of this research was to provide more information about how optimisation techniques can be implemented and map out when what method should be used. This was partly done to provide learning material for students, but also people who are starting to learn PostgreSQL. This was done through a literature study, and an experiment performed on a database with diﬀerent table sizes to see how the optimisation scales to larger systems.","language":"en","source":"Zotero","title":"Comparing database optimisation techniques in PostgreSQL","author":[{"family":"Inersjö","given":"Elizabeth"}]}}],"schema":"https://github.com/citation-style-language/schema/raw/master/csl-citation.json"} </w:instrText>
      </w:r>
      <w:r>
        <w:fldChar w:fldCharType="separate"/>
      </w:r>
      <w:r w:rsidR="00E91F77" w:rsidRPr="00E91F77">
        <w:t>[94]</w:t>
      </w:r>
      <w:r>
        <w:fldChar w:fldCharType="end"/>
      </w:r>
      <w:r>
        <w:t>.</w:t>
      </w:r>
    </w:p>
    <w:p w14:paraId="43AF6D03" w14:textId="77777777" w:rsidR="00301FED" w:rsidRDefault="00301FED" w:rsidP="00301FED">
      <w:r>
        <w:br/>
      </w:r>
    </w:p>
    <w:p w14:paraId="3BF5DA9E" w14:textId="77777777" w:rsidR="00301FED" w:rsidRDefault="00301FED" w:rsidP="00301FED"/>
    <w:p w14:paraId="48073632" w14:textId="77777777" w:rsidR="00765D59" w:rsidRDefault="00765D59" w:rsidP="00301FED"/>
    <w:p w14:paraId="2213AA03" w14:textId="77777777" w:rsidR="00765D59" w:rsidRDefault="00765D59" w:rsidP="00301FED"/>
    <w:p w14:paraId="61D0A0A9" w14:textId="77777777" w:rsidR="00301FED" w:rsidRDefault="00301FED" w:rsidP="00301FED"/>
    <w:p w14:paraId="1BB05541" w14:textId="77777777" w:rsidR="00301FED" w:rsidRDefault="00301FED" w:rsidP="00301FED"/>
    <w:p w14:paraId="764F2377" w14:textId="77777777" w:rsidR="00301FED" w:rsidRDefault="00301FED" w:rsidP="00301FED"/>
    <w:p w14:paraId="5510852A" w14:textId="6A0DD286" w:rsidR="00301FED" w:rsidRPr="00B33849" w:rsidRDefault="00794365" w:rsidP="00301FED">
      <w:pPr>
        <w:rPr>
          <w:b/>
          <w:bCs/>
        </w:rPr>
      </w:pPr>
      <w:r>
        <w:rPr>
          <w:b/>
          <w:bCs/>
        </w:rPr>
        <w:br/>
      </w:r>
      <w:r>
        <w:rPr>
          <w:b/>
          <w:bCs/>
        </w:rPr>
        <w:br/>
      </w:r>
      <w:r w:rsidR="00301FED" w:rsidRPr="00B33849">
        <w:rPr>
          <w:b/>
          <w:bCs/>
        </w:rPr>
        <w:t>Security</w:t>
      </w:r>
      <w:r w:rsidR="00AB5284">
        <w:rPr>
          <w:b/>
          <w:bCs/>
        </w:rPr>
        <w:br/>
      </w:r>
    </w:p>
    <w:p w14:paraId="75D17CB0" w14:textId="77777777" w:rsidR="00301FED" w:rsidRDefault="00301FED" w:rsidP="00301FED">
      <w:r>
        <w:t>To ensure that the user’s data is used against their will, the security of any application is vital to the operation of your software, and for the day-to-day lives of your user. There will be three key areas relating to this project for review, which will now be listed:</w:t>
      </w:r>
    </w:p>
    <w:p w14:paraId="00A96361" w14:textId="77777777" w:rsidR="00301FED" w:rsidRDefault="00301FED" w:rsidP="00301FED"/>
    <w:p w14:paraId="7D562207" w14:textId="7812A5BA" w:rsidR="00301FED" w:rsidRDefault="00301FED" w:rsidP="007C4B2B">
      <w:pPr>
        <w:pStyle w:val="ListParagraph"/>
        <w:numPr>
          <w:ilvl w:val="0"/>
          <w:numId w:val="12"/>
        </w:numPr>
      </w:pPr>
      <w:r w:rsidRPr="00EB6E2D">
        <w:rPr>
          <w:b/>
          <w:bCs/>
        </w:rPr>
        <w:t>Authentication</w:t>
      </w:r>
      <w:r>
        <w:br/>
      </w:r>
      <w:r w:rsidR="00046FBD">
        <w:t>This is the verification</w:t>
      </w:r>
      <w:r>
        <w:t xml:space="preserve"> that the</w:t>
      </w:r>
      <w:r w:rsidR="00765D59">
        <w:t xml:space="preserve"> </w:t>
      </w:r>
      <w:r>
        <w:t xml:space="preserve">user </w:t>
      </w:r>
      <w:r w:rsidR="00765D59">
        <w:t>is who they are claiming to be, while they try to gain access</w:t>
      </w:r>
      <w:r>
        <w:t xml:space="preserve">. </w:t>
      </w:r>
      <w:r w:rsidR="00046FBD">
        <w:t xml:space="preserve">In the case of a student, </w:t>
      </w:r>
      <w:r w:rsidR="00765D59">
        <w:t>when they are entering their email and password, this will need to be verified as accurate, based on the current data stored in the system</w:t>
      </w:r>
      <w:r w:rsidR="00046FBD">
        <w:t>.</w:t>
      </w:r>
      <w:r w:rsidR="007C4B2B">
        <w:t xml:space="preserve"> </w:t>
      </w:r>
      <w:r w:rsidR="00DE296A">
        <w:t>Django includes</w:t>
      </w:r>
      <w:r w:rsidR="00046FBD">
        <w:t xml:space="preserve"> a built-in authentication system, which will form the core part of this non-functional requirement of the system </w:t>
      </w:r>
      <w:r w:rsidR="00046FBD">
        <w:fldChar w:fldCharType="begin"/>
      </w:r>
      <w:r w:rsidR="00046FBD">
        <w:instrText xml:space="preserve"> ADDIN ZOTERO_ITEM CSL_CITATION {"citationID":"wMDB6j3x","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046FBD">
        <w:fldChar w:fldCharType="separate"/>
      </w:r>
      <w:r w:rsidR="00046FBD" w:rsidRPr="00046FBD">
        <w:t>[57]</w:t>
      </w:r>
      <w:r w:rsidR="00046FBD">
        <w:fldChar w:fldCharType="end"/>
      </w:r>
      <w:r w:rsidR="00046FBD">
        <w:t xml:space="preserve">. How Django will take in user input for email and password, how this is verified by Django, with the relevant data verified by the PostgreSQL database, is essential for this project. </w:t>
      </w:r>
      <w:r>
        <w:br/>
      </w:r>
    </w:p>
    <w:p w14:paraId="6C6463AC" w14:textId="5F82532F" w:rsidR="00301FED" w:rsidRDefault="00301FED" w:rsidP="001F65B5">
      <w:pPr>
        <w:pStyle w:val="ListParagraph"/>
        <w:numPr>
          <w:ilvl w:val="0"/>
          <w:numId w:val="12"/>
        </w:numPr>
      </w:pPr>
      <w:r w:rsidRPr="00EB6E2D">
        <w:rPr>
          <w:b/>
          <w:bCs/>
        </w:rPr>
        <w:t>Encryption</w:t>
      </w:r>
      <w:r>
        <w:br/>
      </w:r>
      <w:r w:rsidR="00046FBD">
        <w:t>In order to</w:t>
      </w:r>
      <w:r w:rsidR="001F65B5">
        <w:t xml:space="preserve"> secure storage and transmission of data, so that it cannot be intercepted or stolen by bad faith actors</w:t>
      </w:r>
      <w:r w:rsidR="00046FBD">
        <w:t xml:space="preserve">, encryption will be essential. </w:t>
      </w:r>
      <w:r w:rsidR="001F65B5">
        <w:t>PostgreSQL can use SHA-256 Encryption for the storage of data</w:t>
      </w:r>
      <w:r w:rsidR="00046FBD">
        <w:t xml:space="preserve"> such as </w:t>
      </w:r>
      <w:r w:rsidR="00765D59">
        <w:t xml:space="preserve">the </w:t>
      </w:r>
      <w:r w:rsidR="00046FBD">
        <w:t>password</w:t>
      </w:r>
      <w:r w:rsidR="00765D59">
        <w:t>s of users. W</w:t>
      </w:r>
      <w:r w:rsidR="001F65B5">
        <w:t>hile Django provides</w:t>
      </w:r>
      <w:r w:rsidR="00765D59">
        <w:t xml:space="preserve"> out-of-the box authentication, it does not provide encryption, which may have to be tackled with the usage of TLS </w:t>
      </w:r>
      <w:r w:rsidR="00765D59">
        <w:fldChar w:fldCharType="begin"/>
      </w:r>
      <w:r w:rsidR="00E91F77">
        <w:instrText xml:space="preserve"> ADDIN ZOTERO_ITEM CSL_CITATION {"citationID":"iXBTfkZ6","properties":{"formattedCitation":"[95]","plainCitation":"[95]","noteIndex":0},"citationItems":[{"id":284,"uris":["http://zotero.org/users/local/qICbW6ZG/items/UPPVLRHD"],"itemData":{"id":284,"type":"book","abstract":"Full Stack Python Security teaches you everything you’ll need to build secure Python web applications.Summary In Full Stack Python Security: Cryptography, TLS, and attack resistance, you’ll learn how to:  Use algorithms to encrypt, hash, and digitally sign data Create and install TLS certificates Implement authentication, authorization, OAuth 2.0, and form validation in Django Protect a web application with Content Security Policy Implement Cross Origin Resource Sharing Protect against common attacks including clickjacking, denial of service attacks, SQL injection, cross-site scripting, and more  Full Stack Python Security: Cryptography, TLS, and attack resistance teaches you everything you’ll need to build secure Python web applications. As you work through the insightful code snippets and engaging examples, you’ll put security standards, best practices, and more into action. Along the way, you’ll get exposure to important libraries and tools in the Python ecosystem.  Purchase of the print book includes a free eBook in PDF, Kindle, and ePub formats from Manning Publications.  About the technology Security is a full-stack concern, encompassing user interfaces, APIs, web servers, network infrastructure, and everything in between. Master the powerful libraries, frameworks, and tools in the Python ecosystem and you can protect your systems top to bottom. Packed with realistic examples, lucid illustrations, and working code, this book shows you exactly how to secure Python-based web applications.  About the book Full Stack Python Security: Cryptography, TLS, and attack resistance teaches you everything you need to secure Python and Django-based web apps. In it, seasoned security pro Dennis Byrne demystifies complex security terms and algorithms. Starting with a clear review of cryptographic foundations, you’ll learn how to implement layers of defense, secure user authentication and third-party access, and protect your applications against common hacks.  What's inside  Encrypt, hash, and digitally sign data Create and install TLS certificates Implement authentication, authorization, OAuth 2.0, and form validation in Django Protect against attacks such as clickjacking, cross-site scripting, and SQL injection  About the reader For intermediate Python programmers.  About the author Dennis Byrne is a tech lead for 23andMe, where he protects the genetic data of more than 10 million customers.  Table of Contents 1 Defense in depth PART 1 - CRYPTOGRAPHIC FOUNDATIONS 2 Hashing 3 Keyed hashing 4 Symmetric encryption 5 Asymmetric encryption 6 Transport Layer Security PART 2 - AUTHENTICATION AND AUTHORIZATION 7 HTTP session management 8 User authentication 9 User password management 10 Authorization 11 OAuth 2 PART 3 - ATTACK RESISTANCE 12 Working with the operating system 13 Never trust input 14 Cross-site scripting attacks 15 Content Security Policy 16 Cross-site request forgery 17 Cross-Origin Resource Sharing 18 Clickjacking","ISBN":"978-1-63835-716-2","language":"en","note":"Google-Books-ID: 1UI3EAAAQBAJ","number-of-pages":"502","publisher":"Simon and Schuster","source":"Google Books","title":"Full Stack Python Security: Cryptography, TLS, and attack resistance","title-short":"Full Stack Python Security","author":[{"family":"Byrne","given":"Dennis"}],"issued":{"date-parts":[["2021",8,24]]}}}],"schema":"https://github.com/citation-style-language/schema/raw/master/csl-citation.json"} </w:instrText>
      </w:r>
      <w:r w:rsidR="00765D59">
        <w:fldChar w:fldCharType="separate"/>
      </w:r>
      <w:r w:rsidR="00E91F77" w:rsidRPr="00E91F77">
        <w:t>[95]</w:t>
      </w:r>
      <w:r w:rsidR="00765D59">
        <w:fldChar w:fldCharType="end"/>
      </w:r>
      <w:r w:rsidR="00765D59">
        <w:t xml:space="preserve"> in a future deployment.</w:t>
      </w:r>
      <w:r>
        <w:br/>
      </w:r>
    </w:p>
    <w:p w14:paraId="7D161ED8" w14:textId="296A2A5A" w:rsidR="007C4B2B" w:rsidRDefault="00301FED" w:rsidP="00AB5284">
      <w:pPr>
        <w:pStyle w:val="ListParagraph"/>
        <w:numPr>
          <w:ilvl w:val="0"/>
          <w:numId w:val="12"/>
        </w:numPr>
      </w:pPr>
      <w:r w:rsidRPr="00EB6E2D">
        <w:rPr>
          <w:b/>
          <w:bCs/>
        </w:rPr>
        <w:t>Access Control</w:t>
      </w:r>
      <w:r>
        <w:br/>
      </w:r>
      <w:r w:rsidR="00765D59">
        <w:t>In concurrence with Authentication, this is a part of the system design whereby access is restricted based on the user. Authentication may verify that the user is who they say they are, but this prevents users logging in and having access to areas of the system they should not have access to. An example of this would be a student logging in, accessing their modules, and only seeing their relevant assignment submissions, they should not have access to their fellow student’s assignment submissions, nor the details of their grades.</w:t>
      </w:r>
      <w:r w:rsidR="007C4B2B">
        <w:t xml:space="preserve"> </w:t>
      </w:r>
      <w:r w:rsidR="00765D59">
        <w:t xml:space="preserve">This will primarily be accommodated for based on Django’s User Authorization, with database querying linking areas based on user login credentials </w:t>
      </w:r>
      <w:r w:rsidR="00765D59">
        <w:fldChar w:fldCharType="begin"/>
      </w:r>
      <w:r w:rsidR="00E91F77">
        <w:instrText xml:space="preserve"> ADDIN ZOTERO_ITEM CSL_CITATION {"citationID":"meI5Q2ly","properties":{"formattedCitation":"[96]","plainCitation":"[96]","noteIndex":0},"citationItems":[{"id":287,"uris":["http://zotero.org/users/local/qICbW6ZG/items/6JHABGAU"],"itemData":{"id":287,"type":"article-journal","abstract":"Django is a web development framework that is both powerful and flexible, and it has become an essential component in developing modern web applications. This open-source Python framework is lauded for its pragmatic design, precise code, and extensive collection of built-in features that speed up the software development process. Django's foundation is built on the \"Don't Repeat Yourself\" (DRY) principle, which streamlines the development of complex web applications by reducing the required duplication. Its Model-View-Controller (MVC) architectural pattern enables a clear separation of concerns, simplifying both the process of creation and the maintenance of the system. Object-relational mapping, or ORM for short, is a mechanism that Django uses to simplify and streamline database interactions by doing away with the need to perform complicated SQL queries. This review attempt will serve as a jumping-off point for our Django journey. This study will help to get started with Django by offering an overview of the fundamental principles and processes to begin building web apps.","container-title":"American Journal of Trade and Policy","DOI":"10.18034/ajtp.v7i3.675","ISSN":"2313-4755, 2313-4747","issue":"3","journalAbbreviation":"Am. j. trade policy","language":"en","license":"https://creativecommons.org/licenses/by-nc/4.0","page":"99-106","source":"DOI.org (Crossref)","title":"Django Web Development Framework: Powering the Modern Web","title-short":"Django Web Development Framework","volume":"7","author":[{"family":"Chen","given":"Songtao"},{"family":"Ahmmed","given":"Shahed"},{"family":"Lal","given":"Karu"},{"family":"Deming","given":"Chunhua"}],"issued":{"date-parts":[["2020",12,31]]}}}],"schema":"https://github.com/citation-style-language/schema/raw/master/csl-citation.json"} </w:instrText>
      </w:r>
      <w:r w:rsidR="00765D59">
        <w:fldChar w:fldCharType="separate"/>
      </w:r>
      <w:r w:rsidR="00E91F77" w:rsidRPr="00E91F77">
        <w:t>[96]</w:t>
      </w:r>
      <w:r w:rsidR="00765D59">
        <w:fldChar w:fldCharType="end"/>
      </w:r>
      <w:r w:rsidR="00765D59">
        <w:t>.</w:t>
      </w:r>
      <w:r>
        <w:br/>
      </w:r>
    </w:p>
    <w:p w14:paraId="619B724F" w14:textId="77777777" w:rsidR="00AB5284" w:rsidRDefault="00AB5284" w:rsidP="00AB5284"/>
    <w:p w14:paraId="2DC12ADE" w14:textId="77777777" w:rsidR="00AB5284" w:rsidRDefault="00AB5284" w:rsidP="00301FED">
      <w:pPr>
        <w:rPr>
          <w:b/>
          <w:bCs/>
        </w:rPr>
      </w:pPr>
    </w:p>
    <w:p w14:paraId="34921137" w14:textId="77777777" w:rsidR="00794365" w:rsidRDefault="00794365" w:rsidP="00301FED">
      <w:pPr>
        <w:rPr>
          <w:b/>
          <w:bCs/>
        </w:rPr>
      </w:pPr>
    </w:p>
    <w:p w14:paraId="5B5D0D6C" w14:textId="77777777" w:rsidR="00794365" w:rsidRDefault="00794365" w:rsidP="00301FED">
      <w:pPr>
        <w:rPr>
          <w:b/>
          <w:bCs/>
        </w:rPr>
      </w:pPr>
    </w:p>
    <w:p w14:paraId="67F8A949" w14:textId="77777777" w:rsidR="00794365" w:rsidRDefault="00794365" w:rsidP="00301FED">
      <w:pPr>
        <w:rPr>
          <w:b/>
          <w:bCs/>
        </w:rPr>
      </w:pPr>
    </w:p>
    <w:p w14:paraId="4A96F8C1" w14:textId="77777777" w:rsidR="00794365" w:rsidRDefault="00794365" w:rsidP="00301FED">
      <w:pPr>
        <w:rPr>
          <w:b/>
          <w:bCs/>
        </w:rPr>
      </w:pPr>
    </w:p>
    <w:p w14:paraId="3BC0B9DB" w14:textId="77777777" w:rsidR="00794365" w:rsidRDefault="00794365" w:rsidP="00301FED">
      <w:pPr>
        <w:rPr>
          <w:b/>
          <w:bCs/>
        </w:rPr>
      </w:pPr>
    </w:p>
    <w:p w14:paraId="79077CBC" w14:textId="77777777" w:rsidR="00794365" w:rsidRDefault="00794365" w:rsidP="00301FED">
      <w:pPr>
        <w:rPr>
          <w:b/>
          <w:bCs/>
        </w:rPr>
      </w:pPr>
    </w:p>
    <w:p w14:paraId="286DC836" w14:textId="77777777" w:rsidR="00794365" w:rsidRDefault="00794365" w:rsidP="00301FED">
      <w:pPr>
        <w:rPr>
          <w:b/>
          <w:bCs/>
        </w:rPr>
      </w:pPr>
    </w:p>
    <w:p w14:paraId="56FB300D" w14:textId="66963F84" w:rsidR="00301FED" w:rsidRPr="00311412" w:rsidRDefault="00301FED" w:rsidP="00301FED">
      <w:pPr>
        <w:rPr>
          <w:b/>
          <w:bCs/>
        </w:rPr>
      </w:pPr>
      <w:r w:rsidRPr="00311412">
        <w:rPr>
          <w:b/>
          <w:bCs/>
        </w:rPr>
        <w:t>GDPR</w:t>
      </w:r>
      <w:r w:rsidR="00AB5284">
        <w:rPr>
          <w:b/>
          <w:bCs/>
        </w:rPr>
        <w:br/>
      </w:r>
    </w:p>
    <w:p w14:paraId="7D6F349E" w14:textId="63777A51" w:rsidR="00301FED" w:rsidRDefault="00301FED" w:rsidP="00301FED">
      <w:r>
        <w:t>The General Data Protection Regulation is set of strict rules, outlined by the European Union, that went into effect on May 25</w:t>
      </w:r>
      <w:r w:rsidRPr="006D0069">
        <w:rPr>
          <w:vertAlign w:val="superscript"/>
        </w:rPr>
        <w:t>th</w:t>
      </w:r>
      <w:r>
        <w:t xml:space="preserve"> in 2018 </w:t>
      </w:r>
      <w:r>
        <w:fldChar w:fldCharType="begin"/>
      </w:r>
      <w:r w:rsidR="00E91F77">
        <w:instrText xml:space="preserve"> ADDIN ZOTERO_ITEM CSL_CITATION {"citationID":"bJzJGOPM","properties":{"formattedCitation":"[97]","plainCitation":"[97]","noteIndex":0},"citationItems":[{"id":260,"uris":["http://zotero.org/users/local/qICbW6ZG/items/HE6AVI53"],"itemData":{"id":260,"type":"webpage","abstract":"The official PDF of the Regulation (EU) 2016/679 – known as GDPR – its recitals &amp; key issues as a neatly arranged website.","container-title":"General Data Protection Regulation (GDPR)","language":"en-US","title":"General Data Protection Regulation (GDPR) – Legal Text","URL":"https://gdpr-info.eu/","accessed":{"date-parts":[["2025",11,13]]}}}],"schema":"https://github.com/citation-style-language/schema/raw/master/csl-citation.json"} </w:instrText>
      </w:r>
      <w:r>
        <w:fldChar w:fldCharType="separate"/>
      </w:r>
      <w:r w:rsidR="00E91F77" w:rsidRPr="00E91F77">
        <w:t>[97]</w:t>
      </w:r>
      <w:r>
        <w:fldChar w:fldCharType="end"/>
      </w:r>
      <w:r>
        <w:t>. It was designed to give European citizens control of their data footprint, and it applies to any form of personal data being collected on the individual.</w:t>
      </w:r>
    </w:p>
    <w:p w14:paraId="2E427FB2" w14:textId="4C1C5FDD" w:rsidR="00301FED" w:rsidRDefault="00301FED" w:rsidP="00301FED">
      <w:r>
        <w:t>The focal point of GDPR are the transparency principles, where Article 5 determines that data must be limited based on purpose, that only so much should be stored, that this data remains confidential, and that the integrity of the data is not compromised (destroyed or modified)</w:t>
      </w:r>
      <w:r w:rsidR="009756CB">
        <w:t xml:space="preserve"> </w:t>
      </w:r>
      <w:r w:rsidR="009756CB">
        <w:fldChar w:fldCharType="begin"/>
      </w:r>
      <w:r w:rsidR="00E91F77">
        <w:instrText xml:space="preserve"> ADDIN ZOTERO_ITEM CSL_CITATION {"citationID":"PDuV2Cgc","properties":{"formattedCitation":"[98]","plainCitation":"[98]","noteIndex":0},"citationItems":[{"id":262,"uris":["http://zotero.org/users/local/qICbW6ZG/items/Y4DTHWML"],"itemData":{"id":262,"type":"post-weblog","abstract":"Personal data shall be: processed lawfully, fairly and in a transparent manner in relation to the data subject (‘lawfulness, fairness and transparency’); collected for specified, explicit and legitimate purposes and not further processed in a manner that is incompatible with those purposes; further processing for archiving purposes in the public interest, scientific or historical research … Continue reading Art. 5 GDPR – Principles relating to processing of personal data","container-title":"General Data Protection Regulation (GDPR)","language":"en-US","title":"Art. 5 GDPR – Principles relating to processing of personal data","URL":"https://gdpr-info.eu/art-5-gdpr/","accessed":{"date-parts":[["2025",11,13]]}}}],"schema":"https://github.com/citation-style-language/schema/raw/master/csl-citation.json"} </w:instrText>
      </w:r>
      <w:r w:rsidR="009756CB">
        <w:fldChar w:fldCharType="separate"/>
      </w:r>
      <w:r w:rsidR="00E91F77" w:rsidRPr="00E91F77">
        <w:t>[98]</w:t>
      </w:r>
      <w:r w:rsidR="009756CB">
        <w:fldChar w:fldCharType="end"/>
      </w:r>
      <w:r>
        <w:t>.</w:t>
      </w:r>
    </w:p>
    <w:p w14:paraId="48299187" w14:textId="77777777" w:rsidR="00301FED" w:rsidRDefault="00301FED" w:rsidP="00301FED">
      <w:r>
        <w:t>This can apply to any of the following potential points of data in this system: usernames, email addresses, passwords and grades.</w:t>
      </w:r>
    </w:p>
    <w:p w14:paraId="7DC0B4EA" w14:textId="120F38AD" w:rsidR="00301FED" w:rsidRDefault="00301FED" w:rsidP="00301FED">
      <w:r>
        <w:t xml:space="preserve">If there were to be a breach in any of these outlined policies, which would be a risk to the individual user, there would have to be </w:t>
      </w:r>
      <w:r w:rsidR="009756CB">
        <w:t xml:space="preserve">an </w:t>
      </w:r>
      <w:r>
        <w:t>incident report</w:t>
      </w:r>
      <w:r w:rsidR="009756CB">
        <w:t xml:space="preserve"> created immediately (or as soon as possible)</w:t>
      </w:r>
      <w:r>
        <w:t>, with notification to the Data Protection Commission required with 72 hours</w:t>
      </w:r>
      <w:r w:rsidR="009756CB">
        <w:t xml:space="preserve"> </w:t>
      </w:r>
      <w:r w:rsidR="009756CB">
        <w:fldChar w:fldCharType="begin"/>
      </w:r>
      <w:r w:rsidR="00E91F77">
        <w:instrText xml:space="preserve"> ADDIN ZOTERO_ITEM CSL_CITATION {"citationID":"skDWDGCV","properties":{"formattedCitation":"[99]","plainCitation":"[99]","noteIndex":0},"citationItems":[{"id":264,"uris":["http://zotero.org/users/local/qICbW6ZG/items/26SDMQ4B"],"itemData":{"id":264,"type":"post-weblog","abstract":"1In the case of a personal data breach, the controller shall without undue delay and, where feasible, not later than 72 hours after having become aware of it, notify the personal data breach to the supervisory authority competent in accordance with Article 55, unless the personal data breach is unlikely to result in a risk … Continue reading Art. 33 GDPR – Notification of a personal data breach to the supervisory authority","container-title":"General Data Protection Regulation (GDPR)","language":"en-US","title":"Art. 33 GDPR – Notification of a personal data breach to the supervisory authority","URL":"https://gdpr-info.eu/art-33-gdpr/","accessed":{"date-parts":[["2025",11,13]]}}}],"schema":"https://github.com/citation-style-language/schema/raw/master/csl-citation.json"} </w:instrText>
      </w:r>
      <w:r w:rsidR="009756CB">
        <w:fldChar w:fldCharType="separate"/>
      </w:r>
      <w:r w:rsidR="00E91F77" w:rsidRPr="00E91F77">
        <w:t>[99]</w:t>
      </w:r>
      <w:r w:rsidR="009756CB">
        <w:fldChar w:fldCharType="end"/>
      </w:r>
      <w:r>
        <w:t>.</w:t>
      </w:r>
    </w:p>
    <w:p w14:paraId="64E98325" w14:textId="5A5B1063" w:rsidR="00301FED" w:rsidRDefault="00301FED" w:rsidP="00301FED">
      <w:r>
        <w:t>There are other areas to be mindful of, including the storage of data outside the European Union. An example would be the EU-US Data Privacy Framework</w:t>
      </w:r>
      <w:r w:rsidR="009756CB">
        <w:t xml:space="preserve"> </w:t>
      </w:r>
      <w:r w:rsidR="009756CB">
        <w:fldChar w:fldCharType="begin"/>
      </w:r>
      <w:r w:rsidR="00E91F77">
        <w:instrText xml:space="preserve"> ADDIN ZOTERO_ITEM CSL_CITATION {"citationID":"PblHvUOU","properties":{"formattedCitation":"[100]","plainCitation":"[100]","noteIndex":0},"citationItems":[{"id":266,"uris":["http://zotero.org/users/local/qICbW6ZG/items/Q2J8ULIL"],"itemData":{"id":266,"type":"webpage","abstract":"Find out more about the data protection rules governing the transfer of personal data between the EU and the US, including the EU-US Data Privacy Framework.","language":"en","title":"EU-US data transfers - European Commission","URL":"https://commission.europa.eu/law/law-topic/data-protection/international-dimension-data-protection/eu-us-data-transfers_en","accessed":{"date-parts":[["2025",11,13]]},"issued":{"date-parts":[["2020",8,10]]}}}],"schema":"https://github.com/citation-style-language/schema/raw/master/csl-citation.json"} </w:instrText>
      </w:r>
      <w:r w:rsidR="009756CB">
        <w:fldChar w:fldCharType="separate"/>
      </w:r>
      <w:r w:rsidR="00E91F77" w:rsidRPr="00E91F77">
        <w:t>[100]</w:t>
      </w:r>
      <w:r w:rsidR="009756CB">
        <w:fldChar w:fldCharType="end"/>
      </w:r>
      <w:r>
        <w:t>, which outlines the legal requirements in relation to the storage of an EU citizen’s personal data in the United States of America, which could be important, should the system be deployed on a US-based cloud server, through the likes of Amazon AWS or Microsoft Azure (if the chosen location for the server is inside the United States).</w:t>
      </w:r>
    </w:p>
    <w:p w14:paraId="6D59124F" w14:textId="7FF7AAFA" w:rsidR="00301FED" w:rsidRDefault="00301FED" w:rsidP="00301FED">
      <w:r>
        <w:t>If this system were to be launched, with real student and lecturer data, then Articles 35 &amp; 37 would apply, where-by a Data Protection Impact Assessment would have to be engaged in</w:t>
      </w:r>
      <w:r w:rsidR="009756CB">
        <w:t xml:space="preserve"> before the launch of the system</w:t>
      </w:r>
      <w:r>
        <w:t>, to identify and minimize the potential risks to user data</w:t>
      </w:r>
      <w:r w:rsidR="009756CB">
        <w:t xml:space="preserve"> </w:t>
      </w:r>
      <w:r w:rsidR="009756CB">
        <w:fldChar w:fldCharType="begin"/>
      </w:r>
      <w:r w:rsidR="00E91F77">
        <w:instrText xml:space="preserve"> ADDIN ZOTERO_ITEM CSL_CITATION {"citationID":"ddmFYyCW","properties":{"formattedCitation":"[101]","plainCitation":"[101]","noteIndex":0},"citationItems":[{"id":268,"uris":["http://zotero.org/users/local/qICbW6ZG/items/T7IEPTU2"],"itemData":{"id":268,"type":"post-weblog","abstract":"1Where a type of processing in particular using new technologies, and taking into account the nature, scope, context and purposes of the processing, is likely to result in a high risk to the rights and freedoms of natural persons, the controller shall, prior to the processing, carry out an assessment of the impact of the … Continue reading Art. 35 GDPR – Data protection impact assessment","container-title":"General Data Protection Regulation (GDPR)","language":"en-US","title":"Art. 35 GDPR – Data protection impact assessment","URL":"https://gdpr-info.eu/art-35-gdpr/","accessed":{"date-parts":[["2025",11,13]]}}}],"schema":"https://github.com/citation-style-language/schema/raw/master/csl-citation.json"} </w:instrText>
      </w:r>
      <w:r w:rsidR="009756CB">
        <w:fldChar w:fldCharType="separate"/>
      </w:r>
      <w:r w:rsidR="00E91F77" w:rsidRPr="00E91F77">
        <w:t>[101]</w:t>
      </w:r>
      <w:r w:rsidR="009756CB">
        <w:fldChar w:fldCharType="end"/>
      </w:r>
      <w:r>
        <w:t xml:space="preserve">, </w:t>
      </w:r>
      <w:r w:rsidR="009756CB">
        <w:t xml:space="preserve">alongside the appointment of a Data Protection Officer, to verify this process </w:t>
      </w:r>
      <w:r w:rsidR="009756CB">
        <w:fldChar w:fldCharType="begin"/>
      </w:r>
      <w:r w:rsidR="00E91F77">
        <w:instrText xml:space="preserve"> ADDIN ZOTERO_ITEM CSL_CITATION {"citationID":"nReTs7yz","properties":{"formattedCitation":"[102]","plainCitation":"[102]","noteIndex":0},"citationItems":[{"id":270,"uris":["http://zotero.org/users/local/qICbW6ZG/items/I43FGF3E"],"itemData":{"id":270,"type":"post-weblog","abstract":"The controller and the processor shall designate a data protection officer in any case where: the processing is carried out by a public authority or body, except for courts acting in their judicial capacity; the core activities of the controller or the processor consist of processing operations which, by virtue of their nature, their scope … Continue reading Art. 37 GDPR – Designation of the data protection officer","container-title":"General Data Protection Regulation (GDPR)","language":"en-US","title":"Art. 37 GDPR – Designation of the data protection officer","URL":"https://gdpr-info.eu/art-37-gdpr/","accessed":{"date-parts":[["2025",11,13]]}}}],"schema":"https://github.com/citation-style-language/schema/raw/master/csl-citation.json"} </w:instrText>
      </w:r>
      <w:r w:rsidR="009756CB">
        <w:fldChar w:fldCharType="separate"/>
      </w:r>
      <w:r w:rsidR="00E91F77" w:rsidRPr="00E91F77">
        <w:t>[102]</w:t>
      </w:r>
      <w:r w:rsidR="009756CB">
        <w:fldChar w:fldCharType="end"/>
      </w:r>
      <w:r w:rsidR="009756CB">
        <w:t xml:space="preserve">. </w:t>
      </w:r>
    </w:p>
    <w:p w14:paraId="3D3293F7" w14:textId="144E6B9F" w:rsidR="00301FED" w:rsidRDefault="00301FED" w:rsidP="00301FED">
      <w:r>
        <w:t xml:space="preserve">In conclusion, the avoidance of storing personal data in unencrypted logs, loss of data due to backup failures, and the lack of safeguards </w:t>
      </w:r>
      <w:proofErr w:type="gramStart"/>
      <w:r>
        <w:t>in regard to</w:t>
      </w:r>
      <w:proofErr w:type="gramEnd"/>
      <w:r>
        <w:t xml:space="preserve"> the deployment of data are essential, if this were to be deployed in real-time. While this project will not be using the real data of students, it will be designed in acknowledgement of these requirements.</w:t>
      </w:r>
    </w:p>
    <w:p w14:paraId="3140B773" w14:textId="77777777" w:rsidR="00AB5284" w:rsidRDefault="00AB5284" w:rsidP="00301FED"/>
    <w:p w14:paraId="0774586D" w14:textId="59F90B1C" w:rsidR="00AB5284" w:rsidRDefault="00794365" w:rsidP="00301FED">
      <w:r>
        <w:br/>
      </w:r>
      <w:r>
        <w:br/>
      </w:r>
      <w:r>
        <w:br/>
      </w:r>
      <w:r>
        <w:br/>
      </w:r>
      <w:r>
        <w:br/>
      </w:r>
      <w:r>
        <w:br/>
      </w:r>
      <w:r>
        <w:br/>
      </w:r>
      <w:r>
        <w:br/>
      </w:r>
      <w:r>
        <w:br/>
      </w:r>
      <w:r>
        <w:br/>
      </w:r>
      <w:r>
        <w:br/>
      </w:r>
      <w:r>
        <w:br/>
      </w:r>
      <w:r>
        <w:br/>
      </w:r>
      <w:r>
        <w:br/>
      </w:r>
      <w:r>
        <w:lastRenderedPageBreak/>
        <w:br/>
      </w:r>
    </w:p>
    <w:p w14:paraId="58633A27" w14:textId="77777777" w:rsidR="00301FED" w:rsidRDefault="00301FED" w:rsidP="00301FED">
      <w:pPr>
        <w:rPr>
          <w:b/>
          <w:bCs/>
        </w:rPr>
      </w:pPr>
      <w:r w:rsidRPr="00311412">
        <w:rPr>
          <w:b/>
          <w:bCs/>
        </w:rPr>
        <w:t>Accessibility</w:t>
      </w:r>
    </w:p>
    <w:p w14:paraId="71BAD8AF" w14:textId="172B9AA6" w:rsidR="00301FED" w:rsidRDefault="00301FED" w:rsidP="00301FED">
      <w:r>
        <w:t xml:space="preserve">The most important metric in relation to the user’s experience, Accessibility determines the ease of use of the web application, for your general user, and for those with learning difficulties or physical disabilities. As there are many possible learning difficulties and disabilities to consider, it is best to split them into </w:t>
      </w:r>
      <w:proofErr w:type="gramStart"/>
      <w:r>
        <w:t>a number of</w:t>
      </w:r>
      <w:proofErr w:type="gramEnd"/>
      <w:r>
        <w:t xml:space="preserve"> categories,</w:t>
      </w:r>
      <w:r w:rsidR="00E9193B">
        <w:t xml:space="preserve"> with information gathered by the World Health Organization (WHO)</w:t>
      </w:r>
      <w:r w:rsidR="00CC2AEE">
        <w:t>, Enable Ireland,</w:t>
      </w:r>
      <w:r w:rsidR="00DE296A">
        <w:t xml:space="preserve"> and other sources</w:t>
      </w:r>
      <w:r w:rsidR="00E9193B">
        <w:t>,</w:t>
      </w:r>
      <w:r>
        <w:t xml:space="preserve"> to try and provide as much reach</w:t>
      </w:r>
      <w:r w:rsidR="00DE296A">
        <w:t xml:space="preserve"> in this research</w:t>
      </w:r>
      <w:r>
        <w:t xml:space="preserve"> as possible:</w:t>
      </w:r>
    </w:p>
    <w:p w14:paraId="2817AEB5" w14:textId="77777777" w:rsidR="00301FED" w:rsidRDefault="00301FED" w:rsidP="00301FED"/>
    <w:p w14:paraId="2F96166B" w14:textId="3B935997" w:rsidR="00301FED" w:rsidRDefault="00301FED" w:rsidP="00301FED">
      <w:pPr>
        <w:pStyle w:val="ListParagraph"/>
        <w:numPr>
          <w:ilvl w:val="0"/>
          <w:numId w:val="11"/>
        </w:numPr>
      </w:pPr>
      <w:r w:rsidRPr="00BC0C22">
        <w:rPr>
          <w:b/>
          <w:bCs/>
          <w:i/>
          <w:iCs/>
        </w:rPr>
        <w:t>Visual Impairments</w:t>
      </w:r>
      <w:r>
        <w:br/>
      </w:r>
      <w:r w:rsidR="001F65B5">
        <w:t xml:space="preserve">Playing a critical role in our every-day lives, our vision can be taken for granted, it is also the most important part of using our devices and therefore accessing this project. </w:t>
      </w:r>
      <w:r w:rsidR="001F65B5">
        <w:br/>
        <w:t xml:space="preserve">According to the World Health Organization, at least 2.2 billion people suffer from some form of a visual impairment </w:t>
      </w:r>
      <w:r w:rsidR="001F65B5">
        <w:fldChar w:fldCharType="begin"/>
      </w:r>
      <w:r w:rsidR="00E91F77">
        <w:instrText xml:space="preserve"> ADDIN ZOTERO_ITEM CSL_CITATION {"citationID":"8EIJtTk8","properties":{"formattedCitation":"[103]","plainCitation":"[103]","noteIndex":0},"citationItems":[{"id":274,"uris":["http://zotero.org/users/local/qICbW6ZG/items/XSE6WWA8"],"itemData":{"id":274,"type":"webpage","abstract":"WHO fact sheet on blindness and visual impairment providing key facts, definitions, causes, who is at risk, global and WHO response.","language":"en","title":"Vision impairment and blindness","URL":"https://www.who.int/news-room/fact-sheets/detail/blindness-and-visual-impairment","accessed":{"date-parts":[["2025",11,13]]}}}],"schema":"https://github.com/citation-style-language/schema/raw/master/csl-citation.json"} </w:instrText>
      </w:r>
      <w:r w:rsidR="001F65B5">
        <w:fldChar w:fldCharType="separate"/>
      </w:r>
      <w:r w:rsidR="00E91F77" w:rsidRPr="00E91F77">
        <w:t>[103]</w:t>
      </w:r>
      <w:r w:rsidR="001F65B5">
        <w:fldChar w:fldCharType="end"/>
      </w:r>
      <w:r w:rsidR="001F65B5">
        <w:t>. Conditions can include near-sightedness, far-sightedness, cataracts, glaucoma, colour blindness and more.</w:t>
      </w:r>
    </w:p>
    <w:p w14:paraId="2BE6D758" w14:textId="77777777" w:rsidR="00301FED" w:rsidRDefault="00301FED" w:rsidP="00301FED">
      <w:pPr>
        <w:pStyle w:val="ListParagraph"/>
      </w:pPr>
    </w:p>
    <w:p w14:paraId="51E027F4" w14:textId="53241ECB" w:rsidR="00301FED" w:rsidRDefault="00301FED" w:rsidP="004A18C6">
      <w:pPr>
        <w:pStyle w:val="ListParagraph"/>
        <w:numPr>
          <w:ilvl w:val="0"/>
          <w:numId w:val="11"/>
        </w:numPr>
      </w:pPr>
      <w:r w:rsidRPr="00BC0C22">
        <w:rPr>
          <w:b/>
          <w:bCs/>
          <w:i/>
          <w:iCs/>
        </w:rPr>
        <w:t>Hearing Impairments</w:t>
      </w:r>
      <w:r>
        <w:br/>
      </w:r>
      <w:r w:rsidR="001F65B5">
        <w:t xml:space="preserve">Another vital part of our collective senses, </w:t>
      </w:r>
      <w:r w:rsidR="004A18C6">
        <w:t>we consider our hearing very important to our everyday lives, for communication, enjoying music, and so much more. To listen during your lecture, or to watch an online video uploaded by lecturer, it is essential.</w:t>
      </w:r>
      <w:r w:rsidR="004A18C6">
        <w:br/>
      </w:r>
      <w:r w:rsidR="004A18C6">
        <w:br/>
        <w:t xml:space="preserve">According to the World Health Organization, roughly 430 million people require rehabilitation for their disabling hearing loss, with this number expected to grow to 750 million by 2050 </w:t>
      </w:r>
      <w:r w:rsidR="004A18C6">
        <w:fldChar w:fldCharType="begin"/>
      </w:r>
      <w:r w:rsidR="00E91F77">
        <w:instrText xml:space="preserve"> ADDIN ZOTERO_ITEM CSL_CITATION {"citationID":"OdZy5kOv","properties":{"formattedCitation":"[104]","plainCitation":"[104]","noteIndex":0},"citationItems":[{"id":276,"uris":["http://zotero.org/users/local/qICbW6ZG/items/HDNMLUCP"],"itemData":{"id":276,"type":"webpage","abstract":"Deafness and hearing loss fact sheet from WHO: providing key facts and information on causes, impact, prevention, identification, management and WHO response.","language":"en","title":"Deafness and hearing loss","URL":"https://www.who.int/news-room/fact-sheets/detail/deafness-and-hearing-loss","accessed":{"date-parts":[["2025",11,13]]}}}],"schema":"https://github.com/citation-style-language/schema/raw/master/csl-citation.json"} </w:instrText>
      </w:r>
      <w:r w:rsidR="004A18C6">
        <w:fldChar w:fldCharType="separate"/>
      </w:r>
      <w:r w:rsidR="00E91F77" w:rsidRPr="00E91F77">
        <w:t>[104]</w:t>
      </w:r>
      <w:r w:rsidR="004A18C6">
        <w:fldChar w:fldCharType="end"/>
      </w:r>
      <w:r w:rsidR="004A18C6">
        <w:t xml:space="preserve">. </w:t>
      </w:r>
      <w:r w:rsidR="00E9193B">
        <w:t xml:space="preserve">Generally, the loss of hearing is same </w:t>
      </w:r>
      <w:proofErr w:type="gramStart"/>
      <w:r w:rsidR="00E9193B">
        <w:t>end result</w:t>
      </w:r>
      <w:proofErr w:type="gramEnd"/>
      <w:r w:rsidR="00E9193B">
        <w:t>, with the use of hearing aids, cochlear implants and more being used to help tackle the issue.</w:t>
      </w:r>
      <w:r>
        <w:br/>
      </w:r>
    </w:p>
    <w:p w14:paraId="1F69A571" w14:textId="7D04A226" w:rsidR="00301FED" w:rsidRDefault="00301FED" w:rsidP="00301FED">
      <w:pPr>
        <w:pStyle w:val="ListParagraph"/>
        <w:numPr>
          <w:ilvl w:val="0"/>
          <w:numId w:val="11"/>
        </w:numPr>
      </w:pPr>
      <w:r w:rsidRPr="00BC0C22">
        <w:rPr>
          <w:b/>
          <w:bCs/>
          <w:i/>
          <w:iCs/>
        </w:rPr>
        <w:t>Mobility Impairments</w:t>
      </w:r>
      <w:r>
        <w:br/>
      </w:r>
      <w:r w:rsidR="00280A09">
        <w:t xml:space="preserve">With a wide range of different mobility impairments, which may impact walking or moving your arms, this is a difficult disability to account for in a web application. </w:t>
      </w:r>
      <w:r w:rsidR="00FB0370">
        <w:t xml:space="preserve">A core aim of TUD is to provide the support necessary to avoid an educational disadvantage for those with disabilities such as these </w:t>
      </w:r>
      <w:r w:rsidR="00FB0370">
        <w:fldChar w:fldCharType="begin"/>
      </w:r>
      <w:r w:rsidR="00E91F77">
        <w:instrText xml:space="preserve"> ADDIN ZOTERO_ITEM CSL_CITATION {"citationID":"ZaWWVAIO","properties":{"formattedCitation":"[105]","plainCitation":"[105]","noteIndex":0},"citationItems":[{"id":292,"uris":["http://zotero.org/users/local/qICbW6ZG/items/46YJU4KW"],"itemData":{"id":292,"type":"webpage","abstract":"TU Dublin’s Disability Support Service ensures students with disabilities can access and participate fully in university life. Confidential assessments and tailored supports help remove educational barriers and promote inclusion.","language":"en","title":"Student Wellbeing | Disability Support Service | TU Dublin","URL":"https://www.tudublin.ie/for-students/student-services-and-support/student-wellbeing/disability-support-service/","author":[{"family":"Dublin","given":"T. U."}],"accessed":{"date-parts":[["2025",11,13]]}}}],"schema":"https://github.com/citation-style-language/schema/raw/master/csl-citation.json"} </w:instrText>
      </w:r>
      <w:r w:rsidR="00FB0370">
        <w:fldChar w:fldCharType="separate"/>
      </w:r>
      <w:r w:rsidR="00E91F77" w:rsidRPr="00E91F77">
        <w:t>[105]</w:t>
      </w:r>
      <w:r w:rsidR="00FB0370">
        <w:fldChar w:fldCharType="end"/>
      </w:r>
      <w:r w:rsidR="00FB0370">
        <w:t xml:space="preserve">, so there will be an attempt to account for these disabilities where possible. </w:t>
      </w:r>
      <w:r>
        <w:br/>
      </w:r>
    </w:p>
    <w:p w14:paraId="51AB1714" w14:textId="66696ECA" w:rsidR="00081053" w:rsidRDefault="00301FED" w:rsidP="00081053">
      <w:pPr>
        <w:pStyle w:val="ListParagraph"/>
        <w:numPr>
          <w:ilvl w:val="0"/>
          <w:numId w:val="11"/>
        </w:numPr>
      </w:pPr>
      <w:r w:rsidRPr="00BC0C22">
        <w:rPr>
          <w:b/>
          <w:bCs/>
          <w:i/>
          <w:iCs/>
        </w:rPr>
        <w:t>Speech Impairments</w:t>
      </w:r>
      <w:r>
        <w:br/>
      </w:r>
      <w:r w:rsidR="00FB0370">
        <w:t xml:space="preserve">There are a number of speech impairments, including articulation disorders, where a student may struggle to speak in the way they intend, phonological disorders, where there are patterns of being unable to produce sounds the way in which they intend to, and motor speech disorders, where the student struggles to plan and co-ordinate their intended speech patterns </w:t>
      </w:r>
      <w:r w:rsidR="00FB0370">
        <w:fldChar w:fldCharType="begin"/>
      </w:r>
      <w:r w:rsidR="00E91F77">
        <w:instrText xml:space="preserve"> ADDIN ZOTERO_ITEM CSL_CITATION {"citationID":"g53beVaU","properties":{"formattedCitation":"[106]","plainCitation":"[106]","noteIndex":0},"citationItems":[{"id":294,"uris":["http://zotero.org/users/local/qICbW6ZG/items/I7G4JPN2"],"itemData":{"id":294,"type":"document","title":"Speech Sound Impairment.pdf","URL":"https://enableireland.ie/sites/default/files/publication/Speech%20Sound%20Impairment.pdf","accessed":{"date-parts":[["2025",11,13]]}}}],"schema":"https://github.com/citation-style-language/schema/raw/master/csl-citation.json"} </w:instrText>
      </w:r>
      <w:r w:rsidR="00FB0370">
        <w:fldChar w:fldCharType="separate"/>
      </w:r>
      <w:r w:rsidR="00E91F77" w:rsidRPr="00E91F77">
        <w:t>[106]</w:t>
      </w:r>
      <w:r w:rsidR="00FB0370">
        <w:fldChar w:fldCharType="end"/>
      </w:r>
      <w:r w:rsidR="00FB0370">
        <w:t>. While this is typically found in younger people, such as pre-university ages, this is not always limited to that scope. The features of this system will not impact those with speech impairments, except for the usage of extra tools that will be accounted for, such as Microsoft Teams, therefore it’s inclusion should be noted.</w:t>
      </w:r>
      <w:r w:rsidR="00794365">
        <w:br/>
      </w:r>
      <w:r w:rsidR="00794365">
        <w:br/>
      </w:r>
      <w:r w:rsidR="00794365">
        <w:br/>
      </w:r>
      <w:r>
        <w:br/>
      </w:r>
    </w:p>
    <w:p w14:paraId="2171D429" w14:textId="3FC2085D" w:rsidR="00301FED" w:rsidRDefault="00301FED" w:rsidP="00301FED">
      <w:pPr>
        <w:pStyle w:val="ListParagraph"/>
        <w:numPr>
          <w:ilvl w:val="0"/>
          <w:numId w:val="11"/>
        </w:numPr>
      </w:pPr>
      <w:r w:rsidRPr="00BC0C22">
        <w:rPr>
          <w:b/>
          <w:bCs/>
          <w:i/>
          <w:iCs/>
        </w:rPr>
        <w:lastRenderedPageBreak/>
        <w:t>Learning Disabilities</w:t>
      </w:r>
      <w:r>
        <w:br/>
      </w:r>
      <w:r w:rsidR="00CC2AEE">
        <w:t>A learning disability disadvantages a person in their ability to learn and develop as other humans do. With causes ranging from genetics, brain injuries and more, there are many different types</w:t>
      </w:r>
      <w:r w:rsidR="00951467">
        <w:t xml:space="preserve"> </w:t>
      </w:r>
      <w:r w:rsidR="00951467">
        <w:fldChar w:fldCharType="begin"/>
      </w:r>
      <w:r w:rsidR="00E91F77">
        <w:instrText xml:space="preserve"> ADDIN ZOTERO_ITEM CSL_CITATION {"citationID":"kZ9XHfJu","properties":{"formattedCitation":"[107]","plainCitation":"[107]","noteIndex":0},"citationItems":[{"id":295,"uris":["http://zotero.org/users/local/qICbW6ZG/items/PQWTZUV8"],"itemData":{"id":295,"type":"document","title":"Learning Disability-R4 final NE.pdf","URL":"https://enableireland.ie/sites/default/files/publication/Learning%20Disability-R4%20final%20NE.pdf","accessed":{"date-parts":[["2025",11,13]]}}}],"schema":"https://github.com/citation-style-language/schema/raw/master/csl-citation.json"} </w:instrText>
      </w:r>
      <w:r w:rsidR="00951467">
        <w:fldChar w:fldCharType="separate"/>
      </w:r>
      <w:r w:rsidR="00E91F77" w:rsidRPr="00E91F77">
        <w:t>[107]</w:t>
      </w:r>
      <w:r w:rsidR="00951467">
        <w:fldChar w:fldCharType="end"/>
      </w:r>
      <w:r w:rsidR="00CC2AEE">
        <w:t>. Examples include Dyslexia, Dyspraxia</w:t>
      </w:r>
      <w:r w:rsidR="00951467">
        <w:t xml:space="preserve"> and more. </w:t>
      </w:r>
      <w:r w:rsidR="00951467">
        <w:br/>
        <w:t>There will be students in TUD who are affected by difficulties such as Dyslexia, so it will be important to try and accommodate them where necessary.</w:t>
      </w:r>
      <w:r>
        <w:br/>
      </w:r>
    </w:p>
    <w:p w14:paraId="34A081BB" w14:textId="4CF24715" w:rsidR="00C14287" w:rsidRDefault="00301FED" w:rsidP="00C14287">
      <w:pPr>
        <w:pStyle w:val="ListParagraph"/>
        <w:numPr>
          <w:ilvl w:val="0"/>
          <w:numId w:val="11"/>
        </w:numPr>
      </w:pPr>
      <w:r w:rsidRPr="00BC0C22">
        <w:rPr>
          <w:b/>
          <w:bCs/>
          <w:i/>
          <w:iCs/>
        </w:rPr>
        <w:t>Neurodivergences</w:t>
      </w:r>
      <w:r>
        <w:br/>
      </w:r>
      <w:r w:rsidR="00951467">
        <w:t xml:space="preserve">Considered a vague umbrella term for </w:t>
      </w:r>
      <w:proofErr w:type="gramStart"/>
      <w:r w:rsidR="00951467">
        <w:t>a number of</w:t>
      </w:r>
      <w:proofErr w:type="gramEnd"/>
      <w:r w:rsidR="00951467">
        <w:t xml:space="preserve"> potential different disabilities or difficulties, it is important to include for personal identification, especially for the basis of a future questionnaire, for those may not strictly be clearly disadvantaged, but may approach tasks or education differently, or in a non-neurotypical way. For those on spectrums, such as with Autism, for students with Tourette’s, or even those with mild to limited ADHD or Dyslexia, where it may not extremely hamper their learning experience, it is important to accommodate them, as they may feel still at a disadvantage to their peers in some areas of learning </w:t>
      </w:r>
      <w:r w:rsidR="00951467">
        <w:fldChar w:fldCharType="begin"/>
      </w:r>
      <w:r w:rsidR="00E91F77">
        <w:instrText xml:space="preserve"> ADDIN ZOTERO_ITEM CSL_CITATION {"citationID":"sH35s6ET","properties":{"formattedCitation":"[108]","plainCitation":"[108]","noteIndex":0},"citationItems":[{"id":296,"uris":["http://zotero.org/users/local/qICbW6ZG/items/ZYICH34X"],"itemData":{"id":296,"type":"article-journal","container-title":"Autism","DOI":"10.1177/1362361318820762","ISSN":"1362-3613","issue":"2","journalAbbreviation":"Autism","language":"EN","note":"publisher: SAGE Publications Ltd","page":"271-273","source":"SAGE Journals","title":"Neurodiversity: An insider’s perspective","title-short":"Neurodiversity","volume":"23","author":[{"family":"Houting","given":"Jacquiline","non-dropping-particle":"den"}],"issued":{"date-parts":[["2019",2,1]]}}}],"schema":"https://github.com/citation-style-language/schema/raw/master/csl-citation.json"} </w:instrText>
      </w:r>
      <w:r w:rsidR="00951467">
        <w:fldChar w:fldCharType="separate"/>
      </w:r>
      <w:r w:rsidR="00E91F77" w:rsidRPr="00E91F77">
        <w:t>[108]</w:t>
      </w:r>
      <w:r w:rsidR="00951467">
        <w:fldChar w:fldCharType="end"/>
      </w:r>
      <w:r w:rsidR="00951467">
        <w:t>.</w:t>
      </w:r>
      <w:r>
        <w:br/>
      </w:r>
    </w:p>
    <w:p w14:paraId="395F06B6" w14:textId="6732F4B3" w:rsidR="00301FED" w:rsidRDefault="00301FED" w:rsidP="00301FED">
      <w:pPr>
        <w:pStyle w:val="ListParagraph"/>
        <w:numPr>
          <w:ilvl w:val="0"/>
          <w:numId w:val="11"/>
        </w:numPr>
      </w:pPr>
      <w:r w:rsidRPr="00BC0C22">
        <w:rPr>
          <w:b/>
          <w:bCs/>
          <w:i/>
          <w:iCs/>
        </w:rPr>
        <w:t>Long Term Illnesses</w:t>
      </w:r>
      <w:r>
        <w:br/>
      </w:r>
      <w:r w:rsidR="00FD4956">
        <w:t xml:space="preserve">These are known as noncommunicable diseases, and the WHO has determined that roughly 43 million are killed each year by them </w:t>
      </w:r>
      <w:r w:rsidR="00FD4956">
        <w:fldChar w:fldCharType="begin"/>
      </w:r>
      <w:r w:rsidR="00E91F77">
        <w:instrText xml:space="preserve"> ADDIN ZOTERO_ITEM CSL_CITATION {"citationID":"8ySjLW6Z","properties":{"formattedCitation":"[109]","plainCitation":"[109]","noteIndex":0},"citationItems":[{"id":290,"uris":["http://zotero.org/users/local/qICbW6ZG/items/R2627RC6"],"itemData":{"id":290,"type":"webpage","abstract":"Noncommunicable diseases (NCDs), also known as chronic diseases, kill more than 40 million people each year.","language":"en","title":"Noncommunicable diseases","URL":"https://www.who.int/news-room/fact-sheets/detail/noncommunicable-diseases","accessed":{"date-parts":[["2025",11,13]]}}}],"schema":"https://github.com/citation-style-language/schema/raw/master/csl-citation.json"} </w:instrText>
      </w:r>
      <w:r w:rsidR="00FD4956">
        <w:fldChar w:fldCharType="separate"/>
      </w:r>
      <w:r w:rsidR="00E91F77" w:rsidRPr="00E91F77">
        <w:t>[109]</w:t>
      </w:r>
      <w:r w:rsidR="00FD4956">
        <w:fldChar w:fldCharType="end"/>
      </w:r>
      <w:r w:rsidR="00FD4956">
        <w:t>. Affecting all age groups, not just the elderly, they make life very difficult for those that bear them. In relation to this system, the overall ease of use, for those who wish to engage in studies regardless of their condition, for academic achievement, is important. Examples include respiratory diseases, cardiovascular diseases and cancer.</w:t>
      </w:r>
      <w:r>
        <w:br/>
      </w:r>
    </w:p>
    <w:p w14:paraId="0D9156F3" w14:textId="7AF87EAC" w:rsidR="00301FED" w:rsidRDefault="00301FED" w:rsidP="00301FED">
      <w:pPr>
        <w:pStyle w:val="ListParagraph"/>
        <w:numPr>
          <w:ilvl w:val="0"/>
          <w:numId w:val="11"/>
        </w:numPr>
      </w:pPr>
      <w:r w:rsidRPr="00BC0C22">
        <w:rPr>
          <w:b/>
          <w:bCs/>
          <w:i/>
          <w:iCs/>
        </w:rPr>
        <w:t>Mental Health Conditions</w:t>
      </w:r>
      <w:r>
        <w:br/>
      </w:r>
      <w:r w:rsidR="00391F0F">
        <w:t>With nearly 1 in 7 people, according to the World Health Organization</w:t>
      </w:r>
      <w:r w:rsidR="00AB774B">
        <w:t xml:space="preserve"> </w:t>
      </w:r>
      <w:r w:rsidR="00AB774B">
        <w:fldChar w:fldCharType="begin"/>
      </w:r>
      <w:r w:rsidR="00E91F77">
        <w:instrText xml:space="preserve"> ADDIN ZOTERO_ITEM CSL_CITATION {"citationID":"7XVwgHfb","properties":{"formattedCitation":"[110]","plainCitation":"[110]","noteIndex":0},"citationItems":[{"id":298,"uris":["http://zotero.org/users/local/qICbW6ZG/items/VGGPNG63"],"itemData":{"id":298,"type":"webpage","abstract":"WHO fact sheet on mental disorders, including sections on anxiety disorders, depression, bipolar disorder, Post-Traumatic Stress Disorder, schizophrenia, eating disorders, disruptive behaviour and dissocial disorders, neurodevelopmental disorders, risk factors, health systems and social support, as well as WHO's work in these areas.","language":"en","title":"Mental disorders","URL":"https://www.who.int/news-room/fact-sheets/detail/mental-disorders","accessed":{"date-parts":[["2025",11,13]]}}}],"schema":"https://github.com/citation-style-language/schema/raw/master/csl-citation.json"} </w:instrText>
      </w:r>
      <w:r w:rsidR="00AB774B">
        <w:fldChar w:fldCharType="separate"/>
      </w:r>
      <w:r w:rsidR="00E91F77" w:rsidRPr="00E91F77">
        <w:t>[110]</w:t>
      </w:r>
      <w:r w:rsidR="00AB774B">
        <w:fldChar w:fldCharType="end"/>
      </w:r>
      <w:r w:rsidR="00391F0F">
        <w:t>, living with a mental health condition, it is important to consider the students who may struggle with their day-to-day lives, and how it may impact their studies.</w:t>
      </w:r>
      <w:r w:rsidR="00AB774B">
        <w:t xml:space="preserve"> Examples include Anxiety disorders, Depression, other disorders such as Bi-polar or Post Traumatic Stress Disorder.</w:t>
      </w:r>
    </w:p>
    <w:p w14:paraId="30CEA146" w14:textId="77777777" w:rsidR="00C14287" w:rsidRDefault="00C14287" w:rsidP="001F65B5"/>
    <w:p w14:paraId="52CD9301" w14:textId="40A5CFD2" w:rsidR="001F65B5" w:rsidRDefault="001F65B5" w:rsidP="001F65B5">
      <w:r>
        <w:t xml:space="preserve">In a survey conducted by the Disability Federation of Ireland in 2022, including details from the 2022 Census, there were reportedly 1,109,557 people with a long-lasting condition or difficulty, while 643,131 people reported they had a disability </w:t>
      </w:r>
      <w:r>
        <w:fldChar w:fldCharType="begin"/>
      </w:r>
      <w:r w:rsidR="00E91F77">
        <w:instrText xml:space="preserve"> ADDIN ZOTERO_ITEM CSL_CITATION {"citationID":"xpV7jZrq","properties":{"formattedCitation":"[111]","plainCitation":"[111]","noteIndex":0},"citationItems":[{"id":272,"uris":["http://zotero.org/users/local/qICbW6ZG/items/7SE4SEWN"],"itemData":{"id":272,"type":"webpage","container-title":"Disability Federation of Ireland","language":"en","title":"Disability in Ireland - Factsheet 2024","URL":"https://www.disability-federation.ie/publications/disability-in-ireland-factsheet-2024/","accessed":{"date-parts":[["2025",11,13]]},"issued":{"date-parts":[["2021",4,29]]}}}],"schema":"https://github.com/citation-style-language/schema/raw/master/csl-citation.json"} </w:instrText>
      </w:r>
      <w:r>
        <w:fldChar w:fldCharType="separate"/>
      </w:r>
      <w:r w:rsidR="00E91F77" w:rsidRPr="00E91F77">
        <w:t>[111]</w:t>
      </w:r>
      <w:r>
        <w:fldChar w:fldCharType="end"/>
      </w:r>
      <w:r>
        <w:t>. This shows a clear need to accommodate those people in this project, as there are probably numerous students who would identify with this report.</w:t>
      </w:r>
    </w:p>
    <w:p w14:paraId="65BF81D1" w14:textId="77777777" w:rsidR="00B47B31" w:rsidRDefault="00B47B31" w:rsidP="00D81766"/>
    <w:p w14:paraId="0FE8B995" w14:textId="75CC45E6" w:rsidR="00B47B31" w:rsidRPr="00BC0C22" w:rsidRDefault="00BC0C22" w:rsidP="00D81766">
      <w:pPr>
        <w:rPr>
          <w:b/>
          <w:bCs/>
        </w:rPr>
      </w:pPr>
      <w:r w:rsidRPr="00BC0C22">
        <w:rPr>
          <w:b/>
          <w:bCs/>
        </w:rPr>
        <w:t>Requirements Conclusion</w:t>
      </w:r>
    </w:p>
    <w:p w14:paraId="1C176952" w14:textId="7C83D05C" w:rsidR="00BC0C22" w:rsidRDefault="00BC0C22" w:rsidP="00D81766">
      <w:r>
        <w:t>There are a vast number of potential requirements for this system, and there will have to focus on the implementation of those feasible, and based on the prototype, as a single student.</w:t>
      </w:r>
    </w:p>
    <w:p w14:paraId="198DB910" w14:textId="6A33D245" w:rsidR="000F3EB0" w:rsidRDefault="000F3EB0" w:rsidP="00D81766">
      <w:r>
        <w:t>This research was still important, as it shows the importance of many key areas that are needed to be analysed for a learning platform. If the experience of the user is impacted by a design fault, failing to accommodate for their needs, it is on the shoulders of the developer to correct this.</w:t>
      </w:r>
    </w:p>
    <w:p w14:paraId="025607DB" w14:textId="77777777" w:rsidR="006F718A" w:rsidRPr="006A2C2A" w:rsidRDefault="006F718A" w:rsidP="00195F56">
      <w:pPr>
        <w:rPr>
          <w:b/>
          <w:bCs/>
        </w:rPr>
      </w:pPr>
    </w:p>
    <w:p w14:paraId="2D17A0F1" w14:textId="022D14E4" w:rsidR="007B63DE" w:rsidRDefault="00604B8B" w:rsidP="00195F56">
      <w:pPr>
        <w:pStyle w:val="Heading2"/>
      </w:pPr>
      <w:bookmarkStart w:id="12" w:name="_Toc214723039"/>
      <w:r>
        <w:lastRenderedPageBreak/>
        <w:t>2.</w:t>
      </w:r>
      <w:r w:rsidR="00E17CB1">
        <w:t>5</w:t>
      </w:r>
      <w:r w:rsidR="00195F56">
        <w:t xml:space="preserve"> </w:t>
      </w:r>
      <w:r w:rsidR="00151300">
        <w:t>Existing Final Year Projects</w:t>
      </w:r>
      <w:bookmarkEnd w:id="12"/>
    </w:p>
    <w:p w14:paraId="2A30F1FA" w14:textId="77777777" w:rsidR="00C97825" w:rsidRDefault="00C97825" w:rsidP="00C97825"/>
    <w:p w14:paraId="7CCFAA54" w14:textId="3040FF8C" w:rsidR="00DA51FA" w:rsidRDefault="00DA51FA" w:rsidP="00DA51FA">
      <w:r>
        <w:t xml:space="preserve">These are the final year projects </w:t>
      </w:r>
      <w:r w:rsidR="00F36B75">
        <w:t xml:space="preserve">that </w:t>
      </w:r>
      <w:r>
        <w:t xml:space="preserve">have </w:t>
      </w:r>
      <w:r w:rsidR="00F36B75">
        <w:t xml:space="preserve">been </w:t>
      </w:r>
      <w:r>
        <w:t xml:space="preserve">reviewed, that will provide a basis for setting the standard of </w:t>
      </w:r>
      <w:r w:rsidR="00F36B75">
        <w:t>the</w:t>
      </w:r>
      <w:r>
        <w:t xml:space="preserve"> project report, and how they may have developed similar solutions </w:t>
      </w:r>
      <w:proofErr w:type="gramStart"/>
      <w:r>
        <w:t>in regard to</w:t>
      </w:r>
      <w:proofErr w:type="gramEnd"/>
      <w:r>
        <w:t xml:space="preserve"> technology usage.</w:t>
      </w:r>
      <w:r w:rsidR="00B0346A">
        <w:br/>
      </w:r>
    </w:p>
    <w:p w14:paraId="2AE29D82" w14:textId="07E17321" w:rsidR="00DA51FA" w:rsidRPr="00DA51FA" w:rsidRDefault="00DA51FA" w:rsidP="00DA51FA">
      <w:pPr>
        <w:rPr>
          <w:b/>
          <w:bCs/>
        </w:rPr>
      </w:pPr>
      <w:proofErr w:type="spellStart"/>
      <w:r w:rsidRPr="00DA51FA">
        <w:rPr>
          <w:b/>
          <w:bCs/>
        </w:rPr>
        <w:t>Suaimhneas</w:t>
      </w:r>
      <w:proofErr w:type="spellEnd"/>
      <w:r w:rsidRPr="00DA51FA">
        <w:rPr>
          <w:b/>
          <w:bCs/>
        </w:rPr>
        <w:t xml:space="preserve"> - A responsive web application for anxiety management and wellbeing</w:t>
      </w:r>
    </w:p>
    <w:p w14:paraId="193212D5" w14:textId="45C64250" w:rsidR="00DA51FA" w:rsidRDefault="00DA51FA" w:rsidP="00DA51FA">
      <w:bookmarkStart w:id="13" w:name="_Hlk213940775"/>
      <w:r>
        <w:t>Developed by Ben McCormack, this web application was designed to help people manage anxiety using CBT techniques, recording their daily moods, with personalized feedback and a recommendation system.</w:t>
      </w:r>
      <w:bookmarkEnd w:id="13"/>
      <w:r>
        <w:t xml:space="preserve"> </w:t>
      </w:r>
    </w:p>
    <w:p w14:paraId="285B70C9" w14:textId="73D821E0" w:rsidR="00DA51FA" w:rsidRDefault="00DA51FA" w:rsidP="00DA51FA">
      <w:r>
        <w:t xml:space="preserve">His research is </w:t>
      </w:r>
      <w:r w:rsidR="00AD5795">
        <w:t>vast,</w:t>
      </w:r>
      <w:r>
        <w:t xml:space="preserve"> diving deep into both the technologies he should use, and the experience for the user, and given that it is similar in setup to </w:t>
      </w:r>
      <w:r w:rsidR="00F36B75">
        <w:t>Eagna</w:t>
      </w:r>
      <w:r>
        <w:t>, in relation to the technologies and system he built, what he has done here could be a great help to understanding the level</w:t>
      </w:r>
      <w:r w:rsidR="00F36B75">
        <w:t xml:space="preserve"> required</w:t>
      </w:r>
      <w:r>
        <w:t xml:space="preserve">. </w:t>
      </w:r>
    </w:p>
    <w:p w14:paraId="4ADDE3C9" w14:textId="17DC24F7" w:rsidR="00DA51FA" w:rsidRDefault="00DA51FA" w:rsidP="00DA51FA">
      <w:r>
        <w:t xml:space="preserve">While it is not relevant to </w:t>
      </w:r>
      <w:r w:rsidR="00F36B75">
        <w:t>this</w:t>
      </w:r>
      <w:r>
        <w:t xml:space="preserve"> </w:t>
      </w:r>
      <w:r w:rsidR="00F36B75">
        <w:t xml:space="preserve">project </w:t>
      </w:r>
      <w:r>
        <w:t>idea, his ideas around creating the registration system, and the algorithm he may use, is quite complex, how he outlined the use of the cosine similarity algorithm as his final choice was interesting</w:t>
      </w:r>
      <w:r w:rsidR="00F36B75">
        <w:t>.</w:t>
      </w:r>
    </w:p>
    <w:p w14:paraId="0DE30A92" w14:textId="77777777" w:rsidR="00DA51FA" w:rsidRDefault="00DA51FA" w:rsidP="00DA51FA">
      <w:r>
        <w:t xml:space="preserve">He used PostgreSQL as his database, Django as his framework for Web Development, JavaScript as his Front-End Technology, alongside using Docker, HTML &amp; CSS. He also selected Digital Ocean as his Web &amp; Database hosting service. (Figure 2.3) </w:t>
      </w:r>
    </w:p>
    <w:p w14:paraId="68DC2804" w14:textId="02DA6112" w:rsidR="00DA51FA" w:rsidRDefault="00F36B75" w:rsidP="00DA51FA">
      <w:r>
        <w:t>S</w:t>
      </w:r>
      <w:r w:rsidR="00DA51FA">
        <w:t>imilar technologies</w:t>
      </w:r>
      <w:r>
        <w:t xml:space="preserve"> have been reviewed</w:t>
      </w:r>
      <w:r w:rsidR="00DA51FA">
        <w:t xml:space="preserve">, </w:t>
      </w:r>
      <w:r>
        <w:t xml:space="preserve">including </w:t>
      </w:r>
      <w:r w:rsidR="00DA51FA">
        <w:t>Django</w:t>
      </w:r>
      <w:r>
        <w:t xml:space="preserve">, which </w:t>
      </w:r>
      <w:proofErr w:type="gramStart"/>
      <w:r>
        <w:t>was something that was</w:t>
      </w:r>
      <w:proofErr w:type="gramEnd"/>
      <w:r>
        <w:t xml:space="preserve"> ultimately chosen for this system</w:t>
      </w:r>
      <w:r w:rsidR="00DA51FA">
        <w:t xml:space="preserve">. Overall, this project seems to be on the stronger side, in most regards. </w:t>
      </w:r>
    </w:p>
    <w:p w14:paraId="434404CB" w14:textId="19595E2B" w:rsidR="00DA51FA" w:rsidRDefault="00DA51FA" w:rsidP="00DA51FA">
      <w:r>
        <w:t>His research was complex, thorough,</w:t>
      </w:r>
      <w:r w:rsidR="00AD5795">
        <w:t xml:space="preserve"> and</w:t>
      </w:r>
      <w:r>
        <w:t xml:space="preserve"> the basis for his design </w:t>
      </w:r>
      <w:r w:rsidR="00AD5795">
        <w:t>/</w:t>
      </w:r>
      <w:r>
        <w:t xml:space="preserve"> implementation on this research was equally as impressive. </w:t>
      </w:r>
    </w:p>
    <w:p w14:paraId="2F91C219" w14:textId="636F8043" w:rsidR="00C14287" w:rsidRDefault="00DA51FA" w:rsidP="00DA51FA">
      <w:r>
        <w:t xml:space="preserve">The main weakness </w:t>
      </w:r>
      <w:r w:rsidR="00F36B75">
        <w:t>would be the</w:t>
      </w:r>
      <w:r>
        <w:t xml:space="preserve"> user interface, which could be improved upon a decent amount, making it softer in appearance and more accessible, the Mood Check-in Wireframe sticking out, along with the accessibility / readability of text across pages such as Create / Edit Goal Wireframe and View Individual Client (all found in </w:t>
      </w:r>
      <w:r w:rsidR="00B0346A">
        <w:t xml:space="preserve">the </w:t>
      </w:r>
      <w:r>
        <w:t xml:space="preserve">Appendices). </w:t>
      </w:r>
      <w:r w:rsidR="00AC1DD4">
        <w:fldChar w:fldCharType="begin"/>
      </w:r>
      <w:r w:rsidR="00E91F77">
        <w:instrText xml:space="preserve"> ADDIN ZOTERO_ITEM CSL_CITATION {"citationID":"ShZQ0zyU","properties":{"formattedCitation":"[112]","plainCitation":"[112]","noteIndex":0},"citationItems":[{"id":256,"uris":["http://zotero.org/users/local/qICbW6ZG/items/WRQYLGRH"],"itemData":{"id":256,"type":"thesis","call-number":"TU 856 2023","event-place":"Dublin","publisher":"TU Dublin","publisher-place":"Dublin","source":"Library Catalog (InnoPAC)","title":"Suaimhneas: A responsive web application for anxiety management and wellbeing Final Project Report","title-short":"Suaimhneas","author":[{"family":"McCormack","given":"Ben"},{"family":"Lawless","given":"Deirdre"}],"contributor":[{"literal":"TU Dublin"},{"literal":"TU Dublin"}],"issued":{"date-parts":[["2023"]]}}}],"schema":"https://github.com/citation-style-language/schema/raw/master/csl-citation.json"} </w:instrText>
      </w:r>
      <w:r w:rsidR="00AC1DD4">
        <w:fldChar w:fldCharType="separate"/>
      </w:r>
      <w:r w:rsidR="00E91F77" w:rsidRPr="00E91F77">
        <w:t>[112]</w:t>
      </w:r>
      <w:r w:rsidR="00AC1DD4">
        <w:fldChar w:fldCharType="end"/>
      </w:r>
    </w:p>
    <w:p w14:paraId="035A6A77" w14:textId="2D6C47CF" w:rsidR="00DA51FA" w:rsidRPr="00DA51FA" w:rsidRDefault="00794365" w:rsidP="00DA51FA">
      <w:pPr>
        <w:rPr>
          <w:b/>
          <w:bCs/>
        </w:rPr>
      </w:pPr>
      <w:r>
        <w:rPr>
          <w:b/>
          <w:bCs/>
        </w:rPr>
        <w:br/>
      </w:r>
      <w:r w:rsidR="00DA51FA" w:rsidRPr="00DA51FA">
        <w:rPr>
          <w:b/>
          <w:bCs/>
        </w:rPr>
        <w:t>An eLearning system for Anonymous Feedback Sessions</w:t>
      </w:r>
    </w:p>
    <w:p w14:paraId="4A0EC272" w14:textId="59F8ADA9" w:rsidR="00DA51FA" w:rsidRDefault="00DA51FA" w:rsidP="00DA51FA">
      <w:r>
        <w:t>The second project reviewed was developed by Daniel Hogan.</w:t>
      </w:r>
    </w:p>
    <w:p w14:paraId="2271E5D0" w14:textId="30B0C742" w:rsidR="00F36B75" w:rsidRDefault="00DA51FA" w:rsidP="00DA51FA">
      <w:r>
        <w:t xml:space="preserve">An older project, this was designed as an eLearning system that would provide the ability to give Anonymous Feedback. His dive into Nielsen’s Heuristics was deep, using it to examine the main operating functions of his project, such as the Lecture Tools, Poll Everywhere and E-instruction’s Student Response System. </w:t>
      </w:r>
    </w:p>
    <w:p w14:paraId="0A6E07FD" w14:textId="77777777" w:rsidR="00DA51FA" w:rsidRDefault="00DA51FA" w:rsidP="00DA51FA">
      <w:r>
        <w:t xml:space="preserve">He also provided an interesting overview of the technologies he was researching, such as a comparison between SQL and MongoDB commands / queries. His architecture research was also impressive, especially his overview of API routes. He used a central node server, storing all the system data and providing API &amp; Web Socket events to manipulate his data, using MongoDB and Mongoose as his ODM. He also used Bootstrap as his main web development technology, linking it to the server functionality. </w:t>
      </w:r>
    </w:p>
    <w:p w14:paraId="25C55F58" w14:textId="3B3F520B" w:rsidR="00DA51FA" w:rsidRDefault="00DA51FA" w:rsidP="00DA51FA">
      <w:r>
        <w:lastRenderedPageBreak/>
        <w:t xml:space="preserve">There are more weaknesses in this project than the last. Despite the idea being more </w:t>
      </w:r>
      <w:proofErr w:type="gramStart"/>
      <w:r>
        <w:t>similar to</w:t>
      </w:r>
      <w:proofErr w:type="gramEnd"/>
      <w:r>
        <w:t xml:space="preserve"> </w:t>
      </w:r>
      <w:r w:rsidR="00F36B75">
        <w:t>this project, in comparison to</w:t>
      </w:r>
      <w:r>
        <w:t xml:space="preserve"> the first project, that project has a far more expansive implementation. </w:t>
      </w:r>
    </w:p>
    <w:p w14:paraId="0DECD716" w14:textId="0F3E7D14" w:rsidR="00DA51FA" w:rsidRDefault="00DA51FA" w:rsidP="00DA51FA">
      <w:r>
        <w:t xml:space="preserve">This project done well with certain areas of the research, such as Nielsen’s Heuristics, but it appears to have suffered from a lack of research into the full implementation, and what would be necessary for important areas such as Security and Availability – something </w:t>
      </w:r>
      <w:r w:rsidR="00F36B75">
        <w:t xml:space="preserve">which </w:t>
      </w:r>
      <w:r>
        <w:t xml:space="preserve">will have to </w:t>
      </w:r>
      <w:r w:rsidR="00F36B75">
        <w:t>be</w:t>
      </w:r>
      <w:r>
        <w:t xml:space="preserve"> avoid</w:t>
      </w:r>
      <w:r w:rsidR="00F36B75">
        <w:t>ed</w:t>
      </w:r>
      <w:r>
        <w:t xml:space="preserve">. </w:t>
      </w:r>
    </w:p>
    <w:p w14:paraId="7147447D" w14:textId="1CD9AD45" w:rsidR="00DA51FA" w:rsidRDefault="00DA51FA" w:rsidP="00DA51FA">
      <w:r>
        <w:t xml:space="preserve">Given that it is older, leeway </w:t>
      </w:r>
      <w:r w:rsidR="00F36B75">
        <w:t xml:space="preserve">would have to be given </w:t>
      </w:r>
      <w:r>
        <w:t>on what could be expected, as some of the issues he ran into, such as saving session status, could be more achievable with what technologies are available now, and in comparison, to the first project reviewed</w:t>
      </w:r>
      <w:r w:rsidR="00AC1DD4">
        <w:t>.</w:t>
      </w:r>
    </w:p>
    <w:p w14:paraId="27DA49A8" w14:textId="31E8DB1D" w:rsidR="007525E6" w:rsidRDefault="00AC1DD4" w:rsidP="00DA51FA">
      <w:r>
        <w:fldChar w:fldCharType="begin"/>
      </w:r>
      <w:r w:rsidR="00E91F77">
        <w:instrText xml:space="preserve"> ADDIN ZOTERO_ITEM CSL_CITATION {"citationID":"sZDdpJVk","properties":{"formattedCitation":"[113]","plainCitation":"[113]","noteIndex":0},"citationItems":[{"id":258,"uris":["http://zotero.org/users/local/qICbW6ZG/items/3MK5KSP9"],"itemData":{"id":258,"type":"thesis","call-number":"TU 856 2014","event-place":"Dublin","publisher":"DIT","publisher-place":"Dublin","source":"Library Catalog (InnoPAC)","title":"An eLearning system for anonymous feedback session with built-in polling using node.js","author":[{"family":"Hogan","given":"Daniel"},{"family":"Bourke","given":"Paul"}],"contributor":[{"literal":"Dublin Institute of Technology"},{"literal":"DIT Kevin St Dissertations List"},{"literal":"Dublin Institute of Technology"}],"issued":{"date-parts":[["2014"]]}}}],"schema":"https://github.com/citation-style-language/schema/raw/master/csl-citation.json"} </w:instrText>
      </w:r>
      <w:r>
        <w:fldChar w:fldCharType="separate"/>
      </w:r>
      <w:r w:rsidR="00E91F77" w:rsidRPr="00E91F77">
        <w:t>[113]</w:t>
      </w:r>
      <w:r>
        <w:fldChar w:fldCharType="end"/>
      </w:r>
    </w:p>
    <w:p w14:paraId="16A12B39" w14:textId="77777777" w:rsidR="000F462D" w:rsidRDefault="000F462D" w:rsidP="00DA51FA"/>
    <w:p w14:paraId="2754A0CA" w14:textId="1BC46495" w:rsidR="007525E6" w:rsidRPr="007525E6" w:rsidRDefault="007525E6" w:rsidP="00DA51FA">
      <w:pPr>
        <w:rPr>
          <w:b/>
          <w:bCs/>
        </w:rPr>
      </w:pPr>
      <w:r w:rsidRPr="007525E6">
        <w:rPr>
          <w:b/>
          <w:bCs/>
        </w:rPr>
        <w:t>Existing Final Year Projects Conclusion</w:t>
      </w:r>
    </w:p>
    <w:p w14:paraId="0753E466" w14:textId="77777777" w:rsidR="007525E6" w:rsidRDefault="007525E6" w:rsidP="00DA51FA">
      <w:r>
        <w:t xml:space="preserve">The main points gathered from these projects is the depth of research found within the reports. </w:t>
      </w:r>
    </w:p>
    <w:p w14:paraId="7FE68831" w14:textId="77777777" w:rsidR="007525E6" w:rsidRDefault="007525E6" w:rsidP="00DA51FA">
      <w:r>
        <w:t xml:space="preserve">Both are clear, detailed, and well-structured, delivering a great overview of their relevant project design and implementations, with the research to back them up. </w:t>
      </w:r>
    </w:p>
    <w:p w14:paraId="6F2F2D86" w14:textId="0D6E0A76" w:rsidR="007525E6" w:rsidRDefault="007525E6" w:rsidP="00DA51FA">
      <w:r>
        <w:t xml:space="preserve">They have set a clear standard </w:t>
      </w:r>
      <w:r w:rsidR="00F36B75">
        <w:t>in quality in their reports</w:t>
      </w:r>
      <w:r>
        <w:t xml:space="preserve">, </w:t>
      </w:r>
      <w:r w:rsidR="00F36B75">
        <w:t>providing inspiration for the</w:t>
      </w:r>
      <w:r>
        <w:t xml:space="preserve"> final report</w:t>
      </w:r>
      <w:r w:rsidR="00F36B75">
        <w:t xml:space="preserve"> of Eagna</w:t>
      </w:r>
      <w:r>
        <w:t xml:space="preserve">, alongside the level of implementation </w:t>
      </w:r>
      <w:r w:rsidR="00F36B75">
        <w:t>that should be aimed for</w:t>
      </w:r>
      <w:r>
        <w:t>.</w:t>
      </w:r>
    </w:p>
    <w:p w14:paraId="30B4F777" w14:textId="50995ACB" w:rsidR="007525E6" w:rsidRDefault="007525E6" w:rsidP="00DA51FA">
      <w:r>
        <w:t xml:space="preserve">The first project, when initially reviewed, gave </w:t>
      </w:r>
      <w:r w:rsidR="00F36B75">
        <w:t>the</w:t>
      </w:r>
      <w:r>
        <w:t xml:space="preserve"> inspiration into reviewing Django and deciding to implement it into </w:t>
      </w:r>
      <w:r w:rsidR="00F36B75">
        <w:t>this</w:t>
      </w:r>
      <w:r>
        <w:t xml:space="preserve"> project design, due to relevant features such as the dynamic creation of a database schema, based on the design implemented in Django.</w:t>
      </w:r>
      <w:r w:rsidR="00D85DBB">
        <w:t xml:space="preserve"> It uses very similar technologies, in comparison to </w:t>
      </w:r>
      <w:r w:rsidR="00F36B75">
        <w:t>this</w:t>
      </w:r>
      <w:r w:rsidR="00D85DBB">
        <w:t xml:space="preserve"> project, and will be helpful during </w:t>
      </w:r>
      <w:r w:rsidR="00F36B75">
        <w:t>the</w:t>
      </w:r>
      <w:r w:rsidR="00D85DBB">
        <w:t xml:space="preserve"> project process.</w:t>
      </w:r>
    </w:p>
    <w:p w14:paraId="01A33038" w14:textId="77777777" w:rsidR="00116C95" w:rsidRDefault="00D85DBB" w:rsidP="00C97825">
      <w:r>
        <w:t xml:space="preserve">The second project, while straying away from </w:t>
      </w:r>
      <w:r w:rsidR="00F36B75">
        <w:t>the</w:t>
      </w:r>
      <w:r>
        <w:t xml:space="preserve"> </w:t>
      </w:r>
      <w:r w:rsidR="00F36B75">
        <w:t xml:space="preserve">Eagna </w:t>
      </w:r>
      <w:r>
        <w:t xml:space="preserve">technology stack (such as using a MongoDB / NoSQL database implementation), provides an insight into an eLearning system with a general similarity. The main points of this project that is relevant to </w:t>
      </w:r>
      <w:r w:rsidR="00F36B75">
        <w:t>Eagna</w:t>
      </w:r>
      <w:r>
        <w:t xml:space="preserve"> </w:t>
      </w:r>
      <w:r w:rsidR="00F36B75">
        <w:t>are</w:t>
      </w:r>
      <w:r>
        <w:t xml:space="preserve"> the requirements gathering</w:t>
      </w:r>
      <w:proofErr w:type="gramStart"/>
      <w:r>
        <w:t>, in particular, the</w:t>
      </w:r>
      <w:proofErr w:type="gramEnd"/>
      <w:r>
        <w:t xml:space="preserve"> non-functional requirements such as Nielsen’s Heuristics and the research into Security &amp; Availability.</w:t>
      </w:r>
      <w:r w:rsidR="00DE296A">
        <w:br/>
      </w:r>
      <w:r w:rsidR="00794365">
        <w:br/>
      </w:r>
      <w:r w:rsidR="00794365">
        <w:br/>
      </w:r>
      <w:r w:rsidR="00794365">
        <w:br/>
      </w:r>
      <w:r w:rsidR="00794365">
        <w:br/>
      </w:r>
      <w:r w:rsidR="00794365">
        <w:br/>
      </w:r>
      <w:r w:rsidR="00794365">
        <w:br/>
      </w:r>
      <w:r w:rsidR="00794365">
        <w:br/>
      </w:r>
    </w:p>
    <w:p w14:paraId="25354775" w14:textId="77777777" w:rsidR="00116C95" w:rsidRDefault="00116C95" w:rsidP="00C97825"/>
    <w:p w14:paraId="7AEFB1A8" w14:textId="77777777" w:rsidR="00116C95" w:rsidRDefault="00116C95" w:rsidP="00C97825"/>
    <w:p w14:paraId="2E221A4E" w14:textId="77777777" w:rsidR="00116C95" w:rsidRDefault="00116C95" w:rsidP="00C97825"/>
    <w:p w14:paraId="492BCC5B" w14:textId="587F7E6E" w:rsidR="007525E6" w:rsidRPr="00C97825" w:rsidRDefault="00794365" w:rsidP="00C97825">
      <w:r>
        <w:br/>
      </w:r>
    </w:p>
    <w:p w14:paraId="7E8610B8" w14:textId="5813C954" w:rsidR="009B697E" w:rsidRDefault="00604B8B" w:rsidP="00195F56">
      <w:pPr>
        <w:pStyle w:val="Heading2"/>
      </w:pPr>
      <w:bookmarkStart w:id="14" w:name="_Toc214723040"/>
      <w:r>
        <w:lastRenderedPageBreak/>
        <w:t>2.</w:t>
      </w:r>
      <w:r w:rsidR="00E17CB1">
        <w:t>6</w:t>
      </w:r>
      <w:r w:rsidR="00195F56">
        <w:t xml:space="preserve"> </w:t>
      </w:r>
      <w:r w:rsidR="00357E93">
        <w:t xml:space="preserve">Overall </w:t>
      </w:r>
      <w:r w:rsidR="009B697E">
        <w:t>Conclusion</w:t>
      </w:r>
      <w:bookmarkEnd w:id="14"/>
    </w:p>
    <w:p w14:paraId="783C5482" w14:textId="77777777" w:rsidR="007B63DE" w:rsidRDefault="007B63DE" w:rsidP="00195F56"/>
    <w:p w14:paraId="6BCF7565" w14:textId="4EFB053E" w:rsidR="003463F5" w:rsidRDefault="003463F5" w:rsidP="00195F56">
      <w:r>
        <w:t>It is clear, based on the evidence, that there are plenty of solutions and avenues to take in developing a</w:t>
      </w:r>
      <w:r w:rsidR="00691FDB">
        <w:t xml:space="preserve"> Virtual Learning Environment. While some focus on supplying as many tools as possible, others focus on the depth of tools. Generally, however, the path taken converges to a single point. There </w:t>
      </w:r>
      <w:proofErr w:type="gramStart"/>
      <w:r w:rsidR="00691FDB">
        <w:t>has to</w:t>
      </w:r>
      <w:proofErr w:type="gramEnd"/>
      <w:r w:rsidR="00691FDB">
        <w:t xml:space="preserve"> be certain fundamental aspects available for this type of software to be viable: access to modules, access to learning materials, access to assignments, access to grades, accessibility, availability and security. </w:t>
      </w:r>
    </w:p>
    <w:p w14:paraId="4E314C57" w14:textId="7249C992" w:rsidR="00691FDB" w:rsidRDefault="00691FDB" w:rsidP="00195F56">
      <w:r>
        <w:t xml:space="preserve">While Eagna will not fill a gap in the market in terms of features or tools, it will provide a unique solution to the university, built on </w:t>
      </w:r>
      <w:r w:rsidR="00314373">
        <w:t>services</w:t>
      </w:r>
      <w:r>
        <w:t xml:space="preserve"> that already exists. The implementation of the registration system with Brightspace has clearly gone awry, but with the creation of a VLE built on a registration system mimicking the setup for the Technological University of Dublin, there is a </w:t>
      </w:r>
      <w:r w:rsidR="00314373">
        <w:t xml:space="preserve">viable </w:t>
      </w:r>
      <w:r>
        <w:t>use-case</w:t>
      </w:r>
      <w:r w:rsidR="00314373">
        <w:t xml:space="preserve"> for this project</w:t>
      </w:r>
      <w:r>
        <w:t>.</w:t>
      </w:r>
    </w:p>
    <w:p w14:paraId="6F441A65" w14:textId="5828284F" w:rsidR="00691FDB" w:rsidRDefault="00691FDB" w:rsidP="00195F56">
      <w:r>
        <w:t>Loop is a prime example of the viability of an in-house design solution. It is specifically designed for and used by Dublin City University. The control over what is implemented, discarding what is unnecessary, and with a grip over cost and scaling, shows that it can and has worked.</w:t>
      </w:r>
    </w:p>
    <w:p w14:paraId="3107EFFD" w14:textId="5CF3F29D" w:rsidR="003463F5" w:rsidRDefault="003463F5" w:rsidP="00195F56">
      <w:r>
        <w:t xml:space="preserve">Based on the </w:t>
      </w:r>
      <w:r w:rsidR="000F462D">
        <w:t>review</w:t>
      </w:r>
      <w:r>
        <w:t xml:space="preserve">, the following technologies </w:t>
      </w:r>
      <w:r w:rsidR="00314373">
        <w:t xml:space="preserve">have been chosen </w:t>
      </w:r>
      <w:r>
        <w:t xml:space="preserve">for the development of </w:t>
      </w:r>
      <w:r w:rsidR="00691FDB">
        <w:t xml:space="preserve">the </w:t>
      </w:r>
      <w:r>
        <w:t>Eagna</w:t>
      </w:r>
      <w:r w:rsidR="00691FDB">
        <w:t xml:space="preserve"> system</w:t>
      </w:r>
      <w:r>
        <w:t>:</w:t>
      </w:r>
      <w:r w:rsidR="00691FDB">
        <w:br/>
      </w:r>
    </w:p>
    <w:p w14:paraId="44A4853A" w14:textId="104A314B" w:rsidR="0035680A" w:rsidRPr="0035680A" w:rsidRDefault="0035680A" w:rsidP="003463F5">
      <w:pPr>
        <w:pStyle w:val="ListParagraph"/>
        <w:numPr>
          <w:ilvl w:val="0"/>
          <w:numId w:val="12"/>
        </w:numPr>
      </w:pPr>
      <w:r w:rsidRPr="0035680A">
        <w:rPr>
          <w:b/>
          <w:bCs/>
        </w:rPr>
        <w:t>Virtual Machines:</w:t>
      </w:r>
      <w:r>
        <w:t xml:space="preserve"> </w:t>
      </w:r>
      <w:r w:rsidR="00324FBC">
        <w:t xml:space="preserve">Oracle </w:t>
      </w:r>
      <w:r>
        <w:t>VirtualBox</w:t>
      </w:r>
    </w:p>
    <w:p w14:paraId="05B44DB5" w14:textId="497666B4" w:rsidR="003463F5" w:rsidRDefault="003463F5" w:rsidP="003463F5">
      <w:pPr>
        <w:pStyle w:val="ListParagraph"/>
        <w:numPr>
          <w:ilvl w:val="0"/>
          <w:numId w:val="12"/>
        </w:numPr>
      </w:pPr>
      <w:r w:rsidRPr="003463F5">
        <w:rPr>
          <w:b/>
          <w:bCs/>
        </w:rPr>
        <w:t>Front-End:</w:t>
      </w:r>
      <w:r>
        <w:t xml:space="preserve"> HTML, CSS, JavaScript</w:t>
      </w:r>
      <w:r w:rsidR="00746934">
        <w:t xml:space="preserve">, </w:t>
      </w:r>
      <w:r>
        <w:t>HTMX</w:t>
      </w:r>
    </w:p>
    <w:p w14:paraId="24B0AF34" w14:textId="0407CBBA" w:rsidR="003463F5" w:rsidRDefault="003463F5" w:rsidP="003463F5">
      <w:pPr>
        <w:pStyle w:val="ListParagraph"/>
        <w:numPr>
          <w:ilvl w:val="0"/>
          <w:numId w:val="12"/>
        </w:numPr>
      </w:pPr>
      <w:r w:rsidRPr="003463F5">
        <w:rPr>
          <w:b/>
          <w:bCs/>
        </w:rPr>
        <w:t xml:space="preserve">Back-End: </w:t>
      </w:r>
      <w:r>
        <w:t>Django</w:t>
      </w:r>
    </w:p>
    <w:p w14:paraId="5ED4E571" w14:textId="77A57E4D" w:rsidR="003463F5" w:rsidRDefault="003463F5" w:rsidP="003463F5">
      <w:pPr>
        <w:pStyle w:val="ListParagraph"/>
        <w:numPr>
          <w:ilvl w:val="0"/>
          <w:numId w:val="12"/>
        </w:numPr>
      </w:pPr>
      <w:r w:rsidRPr="003463F5">
        <w:rPr>
          <w:b/>
          <w:bCs/>
        </w:rPr>
        <w:t>Database:</w:t>
      </w:r>
      <w:r>
        <w:t xml:space="preserve"> PostgreSQL</w:t>
      </w:r>
    </w:p>
    <w:p w14:paraId="36BAB3C1" w14:textId="42BA0EB8" w:rsidR="003463F5" w:rsidRDefault="003463F5" w:rsidP="003463F5">
      <w:pPr>
        <w:pStyle w:val="ListParagraph"/>
        <w:numPr>
          <w:ilvl w:val="0"/>
          <w:numId w:val="12"/>
        </w:numPr>
      </w:pPr>
      <w:r w:rsidRPr="003463F5">
        <w:rPr>
          <w:b/>
          <w:bCs/>
        </w:rPr>
        <w:t>Monitoring:</w:t>
      </w:r>
      <w:r>
        <w:t xml:space="preserve"> Prometheus &amp; Grafana</w:t>
      </w:r>
      <w:r w:rsidR="00691FDB">
        <w:br/>
      </w:r>
    </w:p>
    <w:p w14:paraId="76EEA98E" w14:textId="1BFA8AA1" w:rsidR="00691FDB" w:rsidRDefault="00691FDB" w:rsidP="00691FDB">
      <w:r>
        <w:t xml:space="preserve">The </w:t>
      </w:r>
      <w:r w:rsidR="0035680A">
        <w:t xml:space="preserve">virtual machine, </w:t>
      </w:r>
      <w:r>
        <w:t xml:space="preserve">front-end, back-end and database stack compliments each individual </w:t>
      </w:r>
      <w:r w:rsidR="005B6A09">
        <w:t xml:space="preserve">technological </w:t>
      </w:r>
      <w:r>
        <w:t>component, with the required features and tools needed to make this project a reality</w:t>
      </w:r>
      <w:r w:rsidR="005B6A09">
        <w:t>, being available with this stack</w:t>
      </w:r>
      <w:r w:rsidR="0035680A">
        <w:t>, with previous examples of usage with one another</w:t>
      </w:r>
      <w:r>
        <w:t>.</w:t>
      </w:r>
    </w:p>
    <w:p w14:paraId="210972F4" w14:textId="2C979207" w:rsidR="00BC0C22" w:rsidRDefault="00BC0C22" w:rsidP="00691FDB">
      <w:r>
        <w:t>The review of relevant requirements for the implementation of a software system such as this has made clear the true scope of what would be required to implement such a system professionally. When the system specification is being conducted, there will have to be a limited implementation to account for the single developer situation.</w:t>
      </w:r>
      <w:r w:rsidR="00097678">
        <w:t xml:space="preserve"> It is important to include areas such as GDPR and Accessibility in this design.</w:t>
      </w:r>
    </w:p>
    <w:p w14:paraId="19F49BC1" w14:textId="75F9BFE2" w:rsidR="003463F5" w:rsidRPr="007B63DE" w:rsidRDefault="00357E93" w:rsidP="003463F5">
      <w:r>
        <w:t xml:space="preserve">The review of the previous Final Year Projects will help in understanding the scope and scale required to write a worthy report, while providing a visual inspiration </w:t>
      </w:r>
      <w:r w:rsidR="00E81BCE">
        <w:t>for the</w:t>
      </w:r>
      <w:r>
        <w:t xml:space="preserve"> implement</w:t>
      </w:r>
      <w:r w:rsidR="00E81BCE">
        <w:t>ation of</w:t>
      </w:r>
      <w:r>
        <w:t xml:space="preserve"> a worthy solution.</w:t>
      </w:r>
    </w:p>
    <w:p w14:paraId="3D82EE32" w14:textId="77777777" w:rsidR="009B697E" w:rsidRDefault="009B697E" w:rsidP="00195F56"/>
    <w:p w14:paraId="62F8CE73" w14:textId="77777777" w:rsidR="007B01AD" w:rsidRDefault="007B01AD" w:rsidP="00195F56">
      <w:pPr>
        <w:rPr>
          <w:rFonts w:asciiTheme="majorHAnsi" w:eastAsiaTheme="majorEastAsia" w:hAnsiTheme="majorHAnsi" w:cstheme="majorBidi"/>
          <w:color w:val="2E74B5" w:themeColor="accent1" w:themeShade="BF"/>
          <w:sz w:val="32"/>
          <w:szCs w:val="32"/>
        </w:rPr>
      </w:pPr>
      <w:r>
        <w:br w:type="page"/>
      </w:r>
    </w:p>
    <w:p w14:paraId="3EEE298B" w14:textId="0EB5E991" w:rsidR="00D43A7A" w:rsidRDefault="00D43A7A" w:rsidP="00195F56">
      <w:pPr>
        <w:pStyle w:val="Heading1"/>
      </w:pPr>
      <w:bookmarkStart w:id="15" w:name="_Toc214723041"/>
      <w:r>
        <w:lastRenderedPageBreak/>
        <w:t>3. System Analysis</w:t>
      </w:r>
      <w:bookmarkEnd w:id="15"/>
    </w:p>
    <w:p w14:paraId="393D7BF6" w14:textId="77777777" w:rsidR="00D43A7A" w:rsidRDefault="00D43A7A" w:rsidP="00195F56"/>
    <w:p w14:paraId="74DDFAEE" w14:textId="6E3DEFA4" w:rsidR="00D43A7A" w:rsidRDefault="00D43A7A" w:rsidP="00195F56">
      <w:pPr>
        <w:pStyle w:val="Heading2"/>
      </w:pPr>
      <w:bookmarkStart w:id="16" w:name="_Toc214723042"/>
      <w:r>
        <w:t>3.1 System Overview</w:t>
      </w:r>
      <w:bookmarkEnd w:id="16"/>
      <w:r>
        <w:t xml:space="preserve">  </w:t>
      </w:r>
      <w:r w:rsidR="00DD6299">
        <w:br/>
      </w:r>
    </w:p>
    <w:p w14:paraId="4F7C9E51" w14:textId="335747CE" w:rsidR="00DD6299" w:rsidRDefault="00DD6299" w:rsidP="00195F56">
      <w:r>
        <w:t>This system will be a portal that a student or lecturer can access, to engage in their studies at the Technological University of Dublin. When they access the first page, they will be prompted to either login or register (if they are an unregistered or returning student), and once completed, they will gain access to the main features of the system. Like Brightspace, they can access their modules, with the relevant notes by week, the assignments, the grades, and some other features relevant to studying at TUD.</w:t>
      </w:r>
    </w:p>
    <w:p w14:paraId="3F02FE68" w14:textId="52D375C1" w:rsidR="00D21014" w:rsidRDefault="00DD6299" w:rsidP="00195F56">
      <w:r>
        <w:t>While the student and lecturer can engage in their studies, there will be a future addition of functionality for system administrators, who will be able to access data</w:t>
      </w:r>
      <w:r w:rsidR="00D21014">
        <w:t xml:space="preserve">, which </w:t>
      </w:r>
      <w:r w:rsidR="00D85DBB">
        <w:t>will be</w:t>
      </w:r>
      <w:r>
        <w:t xml:space="preserve"> </w:t>
      </w:r>
      <w:r w:rsidR="00D21014">
        <w:t xml:space="preserve">restricted </w:t>
      </w:r>
      <w:r>
        <w:t xml:space="preserve">based on </w:t>
      </w:r>
      <w:r w:rsidR="00D21014">
        <w:t xml:space="preserve">legal </w:t>
      </w:r>
      <w:r>
        <w:t>guidelines</w:t>
      </w:r>
      <w:r w:rsidR="00D21014">
        <w:t>,</w:t>
      </w:r>
      <w:r>
        <w:t xml:space="preserve"> such as General Data Protection Regulation</w:t>
      </w:r>
      <w:r w:rsidR="00D21014">
        <w:t>,</w:t>
      </w:r>
      <w:r>
        <w:t xml:space="preserve"> </w:t>
      </w:r>
      <w:proofErr w:type="gramStart"/>
      <w:r>
        <w:t>in order to</w:t>
      </w:r>
      <w:proofErr w:type="gramEnd"/>
      <w:r>
        <w:t xml:space="preserve"> support the maintenance of the system. </w:t>
      </w:r>
    </w:p>
    <w:p w14:paraId="2BED42C8" w14:textId="5C22D2EF" w:rsidR="00DD6299" w:rsidRDefault="00DD6299" w:rsidP="00195F56">
      <w:r>
        <w:t>This will include performance metrics relating to the Web Application &amp; Database, access to certain areas of the Web Application for fixing mistakes and errors, alongside certain areas of the Database to assist with misinputs and incorrect data.</w:t>
      </w:r>
    </w:p>
    <w:p w14:paraId="0532A967" w14:textId="3A683C50" w:rsidR="00D85DBB" w:rsidRDefault="00DD6299" w:rsidP="00195F56">
      <w:proofErr w:type="gramStart"/>
      <w:r>
        <w:t>In order to</w:t>
      </w:r>
      <w:proofErr w:type="gramEnd"/>
      <w:r>
        <w:t xml:space="preserve"> fully gauge the needs of the user, the gathering and analysis of the requirements for this integrated Virtual Learning Environment will </w:t>
      </w:r>
      <w:r w:rsidR="00D85DBB">
        <w:t>require the following sections.</w:t>
      </w:r>
      <w:r w:rsidR="00532F05">
        <w:br/>
      </w:r>
    </w:p>
    <w:p w14:paraId="6BFE78F4" w14:textId="0AEF1C60" w:rsidR="00D43A7A" w:rsidRDefault="00D43A7A" w:rsidP="00195F56">
      <w:pPr>
        <w:pStyle w:val="Heading2"/>
      </w:pPr>
      <w:bookmarkStart w:id="17" w:name="_Toc214723043"/>
      <w:r>
        <w:t xml:space="preserve">3.2 Requirements </w:t>
      </w:r>
      <w:r w:rsidR="00243B4C">
        <w:t>Outline</w:t>
      </w:r>
      <w:bookmarkEnd w:id="17"/>
    </w:p>
    <w:p w14:paraId="4B9BFD0E" w14:textId="4473ACB3" w:rsidR="00D43A7A" w:rsidRDefault="00D43A7A" w:rsidP="00195F56">
      <w:pPr>
        <w:rPr>
          <w:b/>
          <w:bCs/>
        </w:rPr>
      </w:pPr>
    </w:p>
    <w:p w14:paraId="572C8474" w14:textId="7173EB7D" w:rsidR="00267B2E" w:rsidRDefault="00267B2E" w:rsidP="00195F56">
      <w:r>
        <w:t>The key stakeholders for this system would include the following:</w:t>
      </w:r>
    </w:p>
    <w:p w14:paraId="25D0AEBD" w14:textId="77777777" w:rsidR="00267B2E" w:rsidRDefault="00267B2E" w:rsidP="00195F56"/>
    <w:p w14:paraId="235CBA31" w14:textId="72AC4F7F" w:rsidR="00267B2E" w:rsidRDefault="00267B2E" w:rsidP="00267B2E">
      <w:pPr>
        <w:pStyle w:val="ListParagraph"/>
        <w:numPr>
          <w:ilvl w:val="0"/>
          <w:numId w:val="12"/>
        </w:numPr>
      </w:pPr>
      <w:r w:rsidRPr="00267B2E">
        <w:rPr>
          <w:b/>
          <w:bCs/>
        </w:rPr>
        <w:t>Students</w:t>
      </w:r>
      <w:r>
        <w:br/>
        <w:t xml:space="preserve">They would be the most frequent user of the system, and they would depend upon </w:t>
      </w:r>
      <w:r w:rsidR="009E6350">
        <w:t xml:space="preserve">it </w:t>
      </w:r>
      <w:r>
        <w:t>for their studies.</w:t>
      </w:r>
      <w:r>
        <w:br/>
      </w:r>
    </w:p>
    <w:p w14:paraId="79BE5112" w14:textId="0BF6145C" w:rsidR="00267B2E" w:rsidRPr="00267B2E" w:rsidRDefault="00267B2E" w:rsidP="00267B2E">
      <w:pPr>
        <w:pStyle w:val="ListParagraph"/>
        <w:numPr>
          <w:ilvl w:val="0"/>
          <w:numId w:val="12"/>
        </w:numPr>
      </w:pPr>
      <w:r>
        <w:rPr>
          <w:b/>
          <w:bCs/>
        </w:rPr>
        <w:t>Lecturers</w:t>
      </w:r>
      <w:r>
        <w:rPr>
          <w:b/>
          <w:bCs/>
        </w:rPr>
        <w:br/>
      </w:r>
      <w:r>
        <w:t>While there would be less lecturers than students, they would also be using this system as frequently as students, if not more, depending on their schedule of modules.</w:t>
      </w:r>
      <w:r>
        <w:rPr>
          <w:b/>
          <w:bCs/>
        </w:rPr>
        <w:br/>
      </w:r>
    </w:p>
    <w:p w14:paraId="12CAA5DA" w14:textId="0CFAE280" w:rsidR="00267B2E" w:rsidRPr="00267B2E" w:rsidRDefault="00267B2E" w:rsidP="00267B2E">
      <w:pPr>
        <w:pStyle w:val="ListParagraph"/>
        <w:numPr>
          <w:ilvl w:val="0"/>
          <w:numId w:val="12"/>
        </w:numPr>
      </w:pPr>
      <w:r>
        <w:rPr>
          <w:b/>
          <w:bCs/>
        </w:rPr>
        <w:t>Executives</w:t>
      </w:r>
      <w:r>
        <w:rPr>
          <w:b/>
          <w:bCs/>
        </w:rPr>
        <w:br/>
      </w:r>
      <w:r>
        <w:t>While not a direct user of the system, the implementation of a system such as this would be important to them, as it could affect the reputation of the university, the costs relating to the university and the overall engagement of their hired staff.</w:t>
      </w:r>
      <w:r>
        <w:rPr>
          <w:b/>
          <w:bCs/>
        </w:rPr>
        <w:br/>
      </w:r>
    </w:p>
    <w:p w14:paraId="075B8256" w14:textId="0D8B7731" w:rsidR="00267B2E" w:rsidRPr="00267B2E" w:rsidRDefault="00267B2E" w:rsidP="00267B2E">
      <w:pPr>
        <w:pStyle w:val="ListParagraph"/>
        <w:numPr>
          <w:ilvl w:val="0"/>
          <w:numId w:val="12"/>
        </w:numPr>
      </w:pPr>
      <w:r>
        <w:rPr>
          <w:b/>
          <w:bCs/>
        </w:rPr>
        <w:t>Maintenance / Security Staff</w:t>
      </w:r>
      <w:r>
        <w:rPr>
          <w:b/>
          <w:bCs/>
        </w:rPr>
        <w:br/>
      </w:r>
      <w:r>
        <w:t>While also not a direct user of the system, they would have to engage with the operational function of the system, and it would affect their jobs heavily.</w:t>
      </w:r>
      <w:r w:rsidR="00243B4C">
        <w:br/>
      </w:r>
    </w:p>
    <w:p w14:paraId="767D744B" w14:textId="67587802" w:rsidR="0059749E" w:rsidRDefault="009E6350" w:rsidP="00195F56">
      <w:r>
        <w:t>To</w:t>
      </w:r>
      <w:r w:rsidR="00267B2E">
        <w:t xml:space="preserve"> collect the requirements needed for this system to run</w:t>
      </w:r>
      <w:r>
        <w:t>, the use of knowledge gained from the literature review, research into functional and non-functional requirements, and a collection of user feedback on related systems is needed.</w:t>
      </w:r>
    </w:p>
    <w:p w14:paraId="62B9DB17" w14:textId="28BA3331" w:rsidR="00DD6299" w:rsidRDefault="009E6350" w:rsidP="00DD6299">
      <w:r>
        <w:lastRenderedPageBreak/>
        <w:t>As the only end users of the system</w:t>
      </w:r>
      <w:r w:rsidR="00D85DBB">
        <w:t xml:space="preserve"> that would be engaging in </w:t>
      </w:r>
      <w:proofErr w:type="gramStart"/>
      <w:r w:rsidR="00D85DBB">
        <w:t>actually using</w:t>
      </w:r>
      <w:proofErr w:type="gramEnd"/>
      <w:r w:rsidR="00D85DBB">
        <w:t xml:space="preserve"> the system</w:t>
      </w:r>
      <w:r>
        <w:t>, the students and lecturers, they will be the focal point for this requirement gathering</w:t>
      </w:r>
      <w:r w:rsidR="00D85DBB">
        <w:t>, while there will be an implementation of some restricted access for maintenance staff to manage the system, towards the end of the project</w:t>
      </w:r>
      <w:r>
        <w:t>.</w:t>
      </w:r>
      <w:r w:rsidR="00D85DBB">
        <w:t xml:space="preserve"> The executives, while being end users, do not need to be engaged in this collection of requirements, as their needs could be inferred from what is available in Brightspace, and from the issues the college currently faces.</w:t>
      </w:r>
    </w:p>
    <w:p w14:paraId="6EBA0756" w14:textId="77777777" w:rsidR="00D85DBB" w:rsidRPr="00DD6299" w:rsidRDefault="00D85DBB" w:rsidP="00DD6299"/>
    <w:p w14:paraId="1496A4F1" w14:textId="1830D322" w:rsidR="002A097B" w:rsidRDefault="002A097B" w:rsidP="00195F56">
      <w:pPr>
        <w:pStyle w:val="Heading2"/>
      </w:pPr>
      <w:bookmarkStart w:id="18" w:name="_Toc214723044"/>
      <w:r>
        <w:t>3.</w:t>
      </w:r>
      <w:r w:rsidR="00DD6299">
        <w:t>3</w:t>
      </w:r>
      <w:r>
        <w:t xml:space="preserve"> </w:t>
      </w:r>
      <w:r w:rsidR="00474C97">
        <w:t>Questionnaire</w:t>
      </w:r>
      <w:r w:rsidR="0059749E">
        <w:t>s</w:t>
      </w:r>
      <w:bookmarkEnd w:id="18"/>
    </w:p>
    <w:p w14:paraId="3917B6A4" w14:textId="77777777" w:rsidR="00474C97" w:rsidRDefault="00474C97" w:rsidP="00474C97"/>
    <w:p w14:paraId="52E2BD34" w14:textId="47304B69" w:rsidR="003A121B" w:rsidRDefault="00474C97" w:rsidP="00474C97">
      <w:r>
        <w:t xml:space="preserve">For this project, </w:t>
      </w:r>
      <w:r w:rsidR="00D21014">
        <w:t xml:space="preserve">the collection of </w:t>
      </w:r>
      <w:r>
        <w:t xml:space="preserve">data from current </w:t>
      </w:r>
      <w:r w:rsidR="003A121B">
        <w:t>/</w:t>
      </w:r>
      <w:r>
        <w:t xml:space="preserve"> past students who have used Virtual Learning Environments</w:t>
      </w:r>
      <w:r w:rsidR="00A97D1C">
        <w:t xml:space="preserve">, </w:t>
      </w:r>
      <w:r w:rsidR="00D21014">
        <w:t xml:space="preserve">would help </w:t>
      </w:r>
      <w:r w:rsidR="00A97D1C">
        <w:t>to broaden the scope of research and potential analysis of current competitors</w:t>
      </w:r>
      <w:r>
        <w:t>.</w:t>
      </w:r>
    </w:p>
    <w:p w14:paraId="7D1A216A" w14:textId="2DF7E640" w:rsidR="003A121B" w:rsidRDefault="00474C97" w:rsidP="00474C97">
      <w:r>
        <w:t xml:space="preserve">While </w:t>
      </w:r>
      <w:r w:rsidR="00D21014">
        <w:t>possessing</w:t>
      </w:r>
      <w:r>
        <w:t xml:space="preserve"> years of experience using Brightspace and Moodle</w:t>
      </w:r>
      <w:r w:rsidR="00AF21B9">
        <w:t xml:space="preserve"> (</w:t>
      </w:r>
      <w:r w:rsidR="00D21014">
        <w:rPr>
          <w:i/>
          <w:iCs/>
        </w:rPr>
        <w:t xml:space="preserve">from </w:t>
      </w:r>
      <w:r w:rsidR="00AF21B9" w:rsidRPr="00AF21B9">
        <w:rPr>
          <w:i/>
          <w:iCs/>
        </w:rPr>
        <w:t xml:space="preserve">time </w:t>
      </w:r>
      <w:r w:rsidR="00D21014">
        <w:rPr>
          <w:i/>
          <w:iCs/>
        </w:rPr>
        <w:t xml:space="preserve">spent </w:t>
      </w:r>
      <w:r w:rsidR="00AF21B9" w:rsidRPr="00AF21B9">
        <w:rPr>
          <w:i/>
          <w:iCs/>
        </w:rPr>
        <w:t xml:space="preserve">at Coláiste </w:t>
      </w:r>
      <w:proofErr w:type="spellStart"/>
      <w:r w:rsidR="00AF21B9" w:rsidRPr="00AF21B9">
        <w:rPr>
          <w:i/>
          <w:iCs/>
        </w:rPr>
        <w:t>Dhúlaigh</w:t>
      </w:r>
      <w:proofErr w:type="spellEnd"/>
      <w:r w:rsidR="00AF21B9" w:rsidRPr="00AF21B9">
        <w:rPr>
          <w:i/>
          <w:iCs/>
        </w:rPr>
        <w:t xml:space="preserve"> College of Further Education</w:t>
      </w:r>
      <w:r w:rsidR="00AF21B9">
        <w:t>)</w:t>
      </w:r>
      <w:r>
        <w:t>, everyone’s experience is unique and different, especially for those with learning or physical disabilities.</w:t>
      </w:r>
      <w:r w:rsidR="003A121B">
        <w:t xml:space="preserve"> </w:t>
      </w:r>
    </w:p>
    <w:p w14:paraId="52EB18CF" w14:textId="6E782FD4" w:rsidR="00A97D1C" w:rsidRDefault="00A97D1C" w:rsidP="00474C97">
      <w:r>
        <w:t>Accessibility is a primary focus of the web application, and it is essential that modern learning platforms accommodate the needs of the user, whatever they may be.</w:t>
      </w:r>
    </w:p>
    <w:p w14:paraId="60CE1DF7" w14:textId="3A296301" w:rsidR="003A121B" w:rsidRDefault="00474C97" w:rsidP="00474C97">
      <w:r>
        <w:t xml:space="preserve">To help with this, </w:t>
      </w:r>
      <w:r w:rsidR="00D21014">
        <w:t>a questionnaire was created</w:t>
      </w:r>
      <w:r>
        <w:t xml:space="preserve"> for general feedback and for potential accessibility </w:t>
      </w:r>
      <w:r w:rsidR="00A97D1C">
        <w:t>issues, with the aim of delivering it</w:t>
      </w:r>
      <w:r>
        <w:t xml:space="preserve"> to several different groups of past / present students</w:t>
      </w:r>
      <w:r w:rsidR="00A97D1C">
        <w:t>, a wide array of potential users that would be very helpful in learning from</w:t>
      </w:r>
      <w:r>
        <w:t xml:space="preserve">. </w:t>
      </w:r>
    </w:p>
    <w:p w14:paraId="64C3BA78" w14:textId="5071464F" w:rsidR="003A121B" w:rsidRDefault="00D21014" w:rsidP="00474C97">
      <w:r>
        <w:t>D</w:t>
      </w:r>
      <w:r w:rsidR="00A97D1C">
        <w:t xml:space="preserve">esigned to be </w:t>
      </w:r>
      <w:r>
        <w:t>clear and concise</w:t>
      </w:r>
      <w:r w:rsidR="00A97D1C">
        <w:t>, to maximise the engagement to feedback,</w:t>
      </w:r>
      <w:r>
        <w:t xml:space="preserve"> it engages with GDPR in the fact that </w:t>
      </w:r>
      <w:r w:rsidR="00474C97">
        <w:t>this data would be considered ‘</w:t>
      </w:r>
      <w:r w:rsidR="003A121B">
        <w:t>special category</w:t>
      </w:r>
      <w:r w:rsidR="00474C97">
        <w:t xml:space="preserve">’ and that </w:t>
      </w:r>
      <w:r>
        <w:t>it</w:t>
      </w:r>
      <w:r w:rsidR="00474C97">
        <w:t xml:space="preserve"> must </w:t>
      </w:r>
      <w:r>
        <w:t xml:space="preserve">be </w:t>
      </w:r>
      <w:r w:rsidR="00474C97">
        <w:t>collect</w:t>
      </w:r>
      <w:r>
        <w:t>ed</w:t>
      </w:r>
      <w:r w:rsidR="00474C97">
        <w:t xml:space="preserve"> </w:t>
      </w:r>
      <w:r>
        <w:t>based only on the need of the data</w:t>
      </w:r>
      <w:r w:rsidR="00474C97">
        <w:t xml:space="preserve">, that it is kept anonymous, and that the person answering must give their explicit consent </w:t>
      </w:r>
      <w:r w:rsidR="00F36B75">
        <w:t xml:space="preserve">in </w:t>
      </w:r>
      <w:r w:rsidR="00474C97">
        <w:t xml:space="preserve">using this data for </w:t>
      </w:r>
      <w:r w:rsidR="00F36B75">
        <w:t>the</w:t>
      </w:r>
      <w:r w:rsidR="00474C97">
        <w:t xml:space="preserve"> project.</w:t>
      </w:r>
      <w:r w:rsidR="003A121B">
        <w:t xml:space="preserve"> </w:t>
      </w:r>
    </w:p>
    <w:p w14:paraId="4BDEC0BD" w14:textId="77777777" w:rsidR="00A97D1C" w:rsidRDefault="00A97D1C" w:rsidP="00474C97"/>
    <w:p w14:paraId="379B8F0D" w14:textId="7A4E1AAD" w:rsidR="003A121B" w:rsidRDefault="003A121B" w:rsidP="00474C97">
      <w:r>
        <w:t xml:space="preserve">As </w:t>
      </w:r>
      <w:r w:rsidR="00D21014">
        <w:t>the</w:t>
      </w:r>
      <w:r>
        <w:t xml:space="preserve"> initial heading and sub-heading, </w:t>
      </w:r>
      <w:r w:rsidR="00D21014">
        <w:t>the followin</w:t>
      </w:r>
      <w:r>
        <w:t>g</w:t>
      </w:r>
      <w:r w:rsidR="00D21014">
        <w:t xml:space="preserve"> was state</w:t>
      </w:r>
      <w:r w:rsidR="00D85DBB">
        <w:t>d</w:t>
      </w:r>
      <w:r>
        <w:t>:</w:t>
      </w:r>
      <w:r>
        <w:br/>
      </w:r>
    </w:p>
    <w:p w14:paraId="5D50A81C" w14:textId="77777777" w:rsidR="00D85DBB" w:rsidRDefault="00D85DBB" w:rsidP="00474C97"/>
    <w:p w14:paraId="78CC992E" w14:textId="3B94F21F" w:rsidR="003A121B" w:rsidRPr="003A121B" w:rsidRDefault="003A121B" w:rsidP="003A121B">
      <w:pPr>
        <w:pStyle w:val="ListParagraph"/>
        <w:numPr>
          <w:ilvl w:val="0"/>
          <w:numId w:val="11"/>
        </w:numPr>
        <w:rPr>
          <w:b/>
          <w:bCs/>
        </w:rPr>
      </w:pPr>
      <w:r w:rsidRPr="003A121B">
        <w:rPr>
          <w:b/>
          <w:bCs/>
        </w:rPr>
        <w:t>Virtual Learning Environment Survey</w:t>
      </w:r>
      <w:r w:rsidRPr="003A121B">
        <w:rPr>
          <w:b/>
          <w:bCs/>
        </w:rPr>
        <w:br/>
      </w:r>
      <w:r w:rsidR="00A97D1C">
        <w:rPr>
          <w:b/>
          <w:bCs/>
        </w:rPr>
        <w:br/>
      </w:r>
    </w:p>
    <w:p w14:paraId="783ED339" w14:textId="77777777" w:rsidR="003A121B" w:rsidRDefault="003A121B" w:rsidP="003A121B">
      <w:pPr>
        <w:pStyle w:val="ListParagraph"/>
        <w:numPr>
          <w:ilvl w:val="1"/>
          <w:numId w:val="11"/>
        </w:numPr>
        <w:rPr>
          <w:lang w:val="en-IE"/>
        </w:rPr>
      </w:pPr>
      <w:r w:rsidRPr="003A121B">
        <w:rPr>
          <w:lang w:val="en-IE"/>
        </w:rPr>
        <w:t>This anonymous survey was created to collect feedback from past</w:t>
      </w:r>
      <w:r>
        <w:rPr>
          <w:lang w:val="en-IE"/>
        </w:rPr>
        <w:t xml:space="preserve"> and current</w:t>
      </w:r>
      <w:r w:rsidRPr="003A121B">
        <w:rPr>
          <w:lang w:val="en-IE"/>
        </w:rPr>
        <w:t xml:space="preserve"> students that have experience using VLE platforms in their studies such as Brightspace, Moodle, Loop, Blackboard or Canvas.</w:t>
      </w:r>
      <w:r>
        <w:rPr>
          <w:lang w:val="en-IE"/>
        </w:rPr>
        <w:t xml:space="preserve"> </w:t>
      </w:r>
      <w:r w:rsidRPr="003A121B">
        <w:rPr>
          <w:lang w:val="en-IE"/>
        </w:rPr>
        <w:t>This data will be used to help design and implement features for my custom VLE with integrated registration as my final year project for TU856/4 - BSc in Computer Science.</w:t>
      </w:r>
    </w:p>
    <w:p w14:paraId="5A58D2E9" w14:textId="77777777" w:rsidR="003A121B" w:rsidRDefault="003A121B" w:rsidP="003A121B"/>
    <w:p w14:paraId="15D76A2E" w14:textId="77777777" w:rsidR="00A97D1C" w:rsidRDefault="00A97D1C" w:rsidP="003A121B"/>
    <w:p w14:paraId="527DC32C" w14:textId="77777777" w:rsidR="00A97D1C" w:rsidRDefault="00A97D1C" w:rsidP="003A121B"/>
    <w:p w14:paraId="3324B7B1" w14:textId="77777777" w:rsidR="00D85DBB" w:rsidRDefault="00D85DBB" w:rsidP="003A121B"/>
    <w:p w14:paraId="1D6EFBAA" w14:textId="77777777" w:rsidR="00D85DBB" w:rsidRDefault="00D85DBB" w:rsidP="003A121B"/>
    <w:p w14:paraId="7695131E" w14:textId="77777777" w:rsidR="00D85DBB" w:rsidRDefault="00D85DBB" w:rsidP="003A121B"/>
    <w:p w14:paraId="4BB22D33" w14:textId="5ABA9F8A" w:rsidR="005F1214" w:rsidRPr="003A121B" w:rsidRDefault="003A121B" w:rsidP="003A121B">
      <w:pPr>
        <w:rPr>
          <w:lang w:val="en-IE"/>
        </w:rPr>
      </w:pPr>
      <w:r>
        <w:lastRenderedPageBreak/>
        <w:t xml:space="preserve">There are three </w:t>
      </w:r>
      <w:r w:rsidR="00A97D1C">
        <w:t>sections</w:t>
      </w:r>
      <w:r>
        <w:t xml:space="preserve"> for this survey, starting with General </w:t>
      </w:r>
      <w:r w:rsidR="00BD1308">
        <w:t>Questions</w:t>
      </w:r>
      <w:r>
        <w:t>:</w:t>
      </w:r>
      <w:r>
        <w:br/>
      </w:r>
    </w:p>
    <w:p w14:paraId="7750C77E" w14:textId="3382C0CA" w:rsidR="005F1214" w:rsidRPr="005F1214" w:rsidRDefault="005F1214" w:rsidP="005F1214">
      <w:pPr>
        <w:pStyle w:val="ListParagraph"/>
        <w:numPr>
          <w:ilvl w:val="0"/>
          <w:numId w:val="11"/>
        </w:numPr>
        <w:rPr>
          <w:b/>
          <w:bCs/>
        </w:rPr>
      </w:pPr>
      <w:r w:rsidRPr="005F1214">
        <w:rPr>
          <w:b/>
          <w:bCs/>
        </w:rPr>
        <w:t xml:space="preserve">General </w:t>
      </w:r>
      <w:r w:rsidR="00BD1308">
        <w:rPr>
          <w:b/>
          <w:bCs/>
        </w:rPr>
        <w:t>Questions</w:t>
      </w:r>
      <w:r w:rsidR="00A97D1C">
        <w:rPr>
          <w:b/>
          <w:bCs/>
        </w:rPr>
        <w:br/>
      </w:r>
      <w:r w:rsidRPr="005F1214">
        <w:rPr>
          <w:b/>
          <w:bCs/>
        </w:rPr>
        <w:br/>
      </w:r>
    </w:p>
    <w:p w14:paraId="1DE77F0A" w14:textId="0A2420D4" w:rsidR="005F1214" w:rsidRDefault="005F1214" w:rsidP="005F1214">
      <w:pPr>
        <w:pStyle w:val="ListParagraph"/>
        <w:numPr>
          <w:ilvl w:val="1"/>
          <w:numId w:val="11"/>
        </w:numPr>
      </w:pPr>
      <w:r>
        <w:t>What Virtual Learning Environment(s) have you used before?</w:t>
      </w:r>
      <w:r w:rsidR="00A97D1C">
        <w:t xml:space="preserve"> </w:t>
      </w:r>
      <w:r w:rsidR="00A97D1C" w:rsidRPr="00A97D1C">
        <w:rPr>
          <w:color w:val="EE0000"/>
        </w:rPr>
        <w:t>*</w:t>
      </w:r>
      <w:r>
        <w:br/>
      </w:r>
      <w:r w:rsidR="00A97D1C">
        <w:br/>
      </w:r>
    </w:p>
    <w:p w14:paraId="502B5662" w14:textId="09264E79" w:rsidR="005F1214" w:rsidRDefault="005F1214" w:rsidP="005F1214">
      <w:pPr>
        <w:pStyle w:val="ListParagraph"/>
        <w:numPr>
          <w:ilvl w:val="2"/>
          <w:numId w:val="11"/>
        </w:numPr>
      </w:pPr>
      <w:r>
        <w:t>Brightspace</w:t>
      </w:r>
    </w:p>
    <w:p w14:paraId="34C2AE87" w14:textId="674C95E3" w:rsidR="005F1214" w:rsidRDefault="005F1214" w:rsidP="005F1214">
      <w:pPr>
        <w:pStyle w:val="ListParagraph"/>
        <w:numPr>
          <w:ilvl w:val="2"/>
          <w:numId w:val="11"/>
        </w:numPr>
      </w:pPr>
      <w:r>
        <w:t>Moodle</w:t>
      </w:r>
    </w:p>
    <w:p w14:paraId="44D84F99" w14:textId="1458F396" w:rsidR="005F1214" w:rsidRDefault="005F1214" w:rsidP="005F1214">
      <w:pPr>
        <w:pStyle w:val="ListParagraph"/>
        <w:numPr>
          <w:ilvl w:val="2"/>
          <w:numId w:val="11"/>
        </w:numPr>
      </w:pPr>
      <w:r>
        <w:t>Loop</w:t>
      </w:r>
    </w:p>
    <w:p w14:paraId="232FB0E5" w14:textId="002087C4" w:rsidR="005F1214" w:rsidRDefault="005F1214" w:rsidP="005F1214">
      <w:pPr>
        <w:pStyle w:val="ListParagraph"/>
        <w:numPr>
          <w:ilvl w:val="2"/>
          <w:numId w:val="11"/>
        </w:numPr>
      </w:pPr>
      <w:r>
        <w:t>Blackboard</w:t>
      </w:r>
    </w:p>
    <w:p w14:paraId="12BF0DBA" w14:textId="77777777" w:rsidR="003A121B" w:rsidRDefault="005F1214" w:rsidP="005F1214">
      <w:pPr>
        <w:pStyle w:val="ListParagraph"/>
        <w:numPr>
          <w:ilvl w:val="2"/>
          <w:numId w:val="11"/>
        </w:numPr>
      </w:pPr>
      <w:r>
        <w:t>Canvas</w:t>
      </w:r>
    </w:p>
    <w:p w14:paraId="0E282FB3" w14:textId="19F355DA" w:rsidR="005F1214" w:rsidRPr="00AF21B9" w:rsidRDefault="003A121B" w:rsidP="005F1214">
      <w:pPr>
        <w:pStyle w:val="ListParagraph"/>
        <w:numPr>
          <w:ilvl w:val="2"/>
          <w:numId w:val="11"/>
        </w:numPr>
        <w:rPr>
          <w:i/>
          <w:iCs/>
        </w:rPr>
      </w:pPr>
      <w:r w:rsidRPr="00AF21B9">
        <w:rPr>
          <w:i/>
          <w:iCs/>
        </w:rPr>
        <w:t>Other</w:t>
      </w:r>
      <w:r w:rsidR="00BD1308">
        <w:rPr>
          <w:i/>
          <w:iCs/>
        </w:rPr>
        <w:t xml:space="preserve"> (Enter)</w:t>
      </w:r>
      <w:r w:rsidR="005F1214" w:rsidRPr="00AF21B9">
        <w:rPr>
          <w:i/>
          <w:iCs/>
        </w:rPr>
        <w:br/>
      </w:r>
      <w:r w:rsidR="00A97D1C" w:rsidRPr="00AF21B9">
        <w:rPr>
          <w:i/>
          <w:iCs/>
        </w:rPr>
        <w:br/>
      </w:r>
    </w:p>
    <w:p w14:paraId="4A2F787E" w14:textId="6A008A8B" w:rsidR="005F1214" w:rsidRDefault="00BD1308" w:rsidP="005F1214">
      <w:pPr>
        <w:pStyle w:val="ListParagraph"/>
        <w:numPr>
          <w:ilvl w:val="1"/>
          <w:numId w:val="11"/>
        </w:numPr>
      </w:pPr>
      <w:r w:rsidRPr="00BD1308">
        <w:t>How would you rate your experience using the Virtual Learning Environment(s)?</w:t>
      </w:r>
      <w:r>
        <w:t xml:space="preserve"> </w:t>
      </w:r>
      <w:r w:rsidR="00A97D1C" w:rsidRPr="00A97D1C">
        <w:rPr>
          <w:color w:val="EE0000"/>
        </w:rPr>
        <w:t>*</w:t>
      </w:r>
      <w:r w:rsidR="005F1214">
        <w:br/>
      </w:r>
      <w:r w:rsidR="00A97D1C">
        <w:br/>
      </w:r>
    </w:p>
    <w:p w14:paraId="2633AB30" w14:textId="0EE19D5C" w:rsidR="005F1214" w:rsidRDefault="00AF21B9" w:rsidP="005F1214">
      <w:pPr>
        <w:pStyle w:val="ListParagraph"/>
        <w:numPr>
          <w:ilvl w:val="2"/>
          <w:numId w:val="11"/>
        </w:numPr>
      </w:pPr>
      <w:r>
        <w:t>A</w:t>
      </w:r>
      <w:r w:rsidR="005F1214">
        <w:t xml:space="preserve"> scale </w:t>
      </w:r>
      <w:r>
        <w:t>from</w:t>
      </w:r>
      <w:r w:rsidR="005F1214">
        <w:t xml:space="preserve"> 0 </w:t>
      </w:r>
      <w:r>
        <w:t>to</w:t>
      </w:r>
      <w:r w:rsidR="005F1214">
        <w:t xml:space="preserve"> 10 </w:t>
      </w:r>
      <w:r>
        <w:t xml:space="preserve">- </w:t>
      </w:r>
      <w:r w:rsidR="005F1214">
        <w:t>where 0 mean</w:t>
      </w:r>
      <w:r>
        <w:t>s</w:t>
      </w:r>
      <w:r w:rsidR="005F1214">
        <w:t xml:space="preserve"> ‘Very Difficult </w:t>
      </w:r>
      <w:r w:rsidR="00A97D1C">
        <w:t>t</w:t>
      </w:r>
      <w:r w:rsidR="005F1214">
        <w:t>o Use’ and 10 mean</w:t>
      </w:r>
      <w:r>
        <w:t>s</w:t>
      </w:r>
      <w:r w:rsidR="005F1214">
        <w:t xml:space="preserve"> ‘Very Easy </w:t>
      </w:r>
      <w:r w:rsidR="00A97D1C">
        <w:t>to</w:t>
      </w:r>
      <w:r w:rsidR="005F1214">
        <w:t xml:space="preserve"> Use’</w:t>
      </w:r>
      <w:r w:rsidR="005F1214">
        <w:br/>
      </w:r>
      <w:r w:rsidR="00A97D1C">
        <w:br/>
      </w:r>
    </w:p>
    <w:p w14:paraId="190413FF" w14:textId="263A13FE" w:rsidR="005F1214" w:rsidRDefault="005F1214" w:rsidP="005F1214">
      <w:pPr>
        <w:pStyle w:val="ListParagraph"/>
        <w:numPr>
          <w:ilvl w:val="1"/>
          <w:numId w:val="11"/>
        </w:numPr>
      </w:pPr>
      <w:r>
        <w:t xml:space="preserve">What is the easiest </w:t>
      </w:r>
      <w:r w:rsidR="00BD1308">
        <w:t>feature to use in the</w:t>
      </w:r>
      <w:r>
        <w:t xml:space="preserve"> Virtual Learning Environment(s)?</w:t>
      </w:r>
      <w:r w:rsidR="00A97D1C">
        <w:t xml:space="preserve"> </w:t>
      </w:r>
      <w:r w:rsidR="00A97D1C" w:rsidRPr="00A97D1C">
        <w:rPr>
          <w:color w:val="EE0000"/>
        </w:rPr>
        <w:t>*</w:t>
      </w:r>
      <w:r>
        <w:br/>
      </w:r>
      <w:r w:rsidR="00A97D1C">
        <w:br/>
      </w:r>
    </w:p>
    <w:p w14:paraId="44997787" w14:textId="562F4B2C" w:rsidR="005F1214" w:rsidRDefault="005F1214" w:rsidP="005F1214">
      <w:pPr>
        <w:pStyle w:val="ListParagraph"/>
        <w:numPr>
          <w:ilvl w:val="2"/>
          <w:numId w:val="11"/>
        </w:numPr>
      </w:pPr>
      <w:r>
        <w:t>500 Character Limit</w:t>
      </w:r>
      <w:r>
        <w:br/>
      </w:r>
      <w:r w:rsidR="00A97D1C">
        <w:br/>
      </w:r>
    </w:p>
    <w:p w14:paraId="06B19C8E" w14:textId="75C27B9F" w:rsidR="005F1214" w:rsidRDefault="005F1214" w:rsidP="005F1214">
      <w:pPr>
        <w:pStyle w:val="ListParagraph"/>
        <w:numPr>
          <w:ilvl w:val="1"/>
          <w:numId w:val="11"/>
        </w:numPr>
      </w:pPr>
      <w:r>
        <w:t xml:space="preserve">What is the hardest </w:t>
      </w:r>
      <w:r w:rsidR="00BD1308">
        <w:t>feature to use in</w:t>
      </w:r>
      <w:r>
        <w:t xml:space="preserve"> the Virtual Learning Environment(s)?</w:t>
      </w:r>
      <w:r w:rsidR="00A97D1C">
        <w:t xml:space="preserve"> </w:t>
      </w:r>
      <w:r w:rsidR="00A97D1C" w:rsidRPr="00A97D1C">
        <w:rPr>
          <w:color w:val="EE0000"/>
        </w:rPr>
        <w:t>*</w:t>
      </w:r>
      <w:r>
        <w:br/>
      </w:r>
      <w:r w:rsidR="00A97D1C">
        <w:br/>
      </w:r>
    </w:p>
    <w:p w14:paraId="6616BB47" w14:textId="5D13DE2E" w:rsidR="005F1214" w:rsidRDefault="005F1214" w:rsidP="005F1214">
      <w:pPr>
        <w:pStyle w:val="ListParagraph"/>
        <w:numPr>
          <w:ilvl w:val="2"/>
          <w:numId w:val="11"/>
        </w:numPr>
      </w:pPr>
      <w:r>
        <w:t>500 Character Limit</w:t>
      </w:r>
      <w:r>
        <w:br/>
      </w:r>
      <w:r w:rsidR="00A97D1C">
        <w:br/>
      </w:r>
    </w:p>
    <w:p w14:paraId="15E95E0C" w14:textId="72DBF682" w:rsidR="005F1214" w:rsidRDefault="005F1214" w:rsidP="005F1214">
      <w:pPr>
        <w:pStyle w:val="ListParagraph"/>
        <w:numPr>
          <w:ilvl w:val="1"/>
          <w:numId w:val="11"/>
        </w:numPr>
      </w:pPr>
      <w:r>
        <w:t>If there was one thing you could change about the Virtual Learning Environment(s), what would it be?</w:t>
      </w:r>
      <w:r w:rsidR="00A97D1C">
        <w:t xml:space="preserve"> </w:t>
      </w:r>
      <w:r w:rsidR="00A97D1C" w:rsidRPr="00A97D1C">
        <w:rPr>
          <w:color w:val="EE0000"/>
        </w:rPr>
        <w:t>*</w:t>
      </w:r>
      <w:r>
        <w:br/>
      </w:r>
      <w:r w:rsidR="00A97D1C">
        <w:br/>
      </w:r>
    </w:p>
    <w:p w14:paraId="73DED21C" w14:textId="20E6A995" w:rsidR="005F1214" w:rsidRDefault="005F1214" w:rsidP="005F1214">
      <w:pPr>
        <w:pStyle w:val="ListParagraph"/>
        <w:numPr>
          <w:ilvl w:val="2"/>
          <w:numId w:val="11"/>
        </w:numPr>
      </w:pPr>
      <w:r>
        <w:t>500 Character Limit</w:t>
      </w:r>
      <w:r>
        <w:br/>
      </w:r>
    </w:p>
    <w:p w14:paraId="6F0A03C7" w14:textId="77777777" w:rsidR="00A97D1C" w:rsidRDefault="00A97D1C" w:rsidP="005F1214"/>
    <w:p w14:paraId="233E5249" w14:textId="77777777" w:rsidR="00A97D1C" w:rsidRDefault="00A97D1C" w:rsidP="005F1214"/>
    <w:p w14:paraId="712FFBDF" w14:textId="77777777" w:rsidR="00A97D1C" w:rsidRDefault="00A97D1C" w:rsidP="005F1214"/>
    <w:p w14:paraId="51275E9C" w14:textId="140657D4" w:rsidR="005F1214" w:rsidRDefault="005F1214" w:rsidP="005F1214">
      <w:r>
        <w:t xml:space="preserve">The next section </w:t>
      </w:r>
      <w:r w:rsidR="00A97D1C">
        <w:t xml:space="preserve">is </w:t>
      </w:r>
      <w:r>
        <w:t>focused on Accessibility, where there was no requirement to answer with any personal details, regardless of the provided anonymity.</w:t>
      </w:r>
      <w:r w:rsidR="00A97D1C">
        <w:br/>
      </w:r>
    </w:p>
    <w:p w14:paraId="429EAE7A" w14:textId="5BB1737F" w:rsidR="005F1214" w:rsidRPr="003A121B" w:rsidRDefault="005F1214" w:rsidP="005F1214">
      <w:pPr>
        <w:pStyle w:val="ListParagraph"/>
        <w:numPr>
          <w:ilvl w:val="0"/>
          <w:numId w:val="11"/>
        </w:numPr>
        <w:rPr>
          <w:b/>
          <w:bCs/>
        </w:rPr>
      </w:pPr>
      <w:r w:rsidRPr="003A121B">
        <w:rPr>
          <w:b/>
          <w:bCs/>
        </w:rPr>
        <w:lastRenderedPageBreak/>
        <w:t>Accessibility</w:t>
      </w:r>
      <w:r w:rsidRPr="003A121B">
        <w:rPr>
          <w:b/>
          <w:bCs/>
        </w:rPr>
        <w:br/>
      </w:r>
      <w:r w:rsidR="00A97D1C">
        <w:rPr>
          <w:b/>
          <w:bCs/>
        </w:rPr>
        <w:br/>
      </w:r>
    </w:p>
    <w:p w14:paraId="6A26B20A" w14:textId="6B1A6C67" w:rsidR="005F1214" w:rsidRDefault="005F1214" w:rsidP="005F1214">
      <w:pPr>
        <w:pStyle w:val="ListParagraph"/>
        <w:numPr>
          <w:ilvl w:val="1"/>
          <w:numId w:val="11"/>
        </w:numPr>
      </w:pPr>
      <w:r>
        <w:t>Do you identify with any of the following disability categories?</w:t>
      </w:r>
      <w:r w:rsidR="00A97D1C">
        <w:t xml:space="preserve"> </w:t>
      </w:r>
      <w:r w:rsidR="00A97D1C" w:rsidRPr="00A97D1C">
        <w:rPr>
          <w:color w:val="EE0000"/>
        </w:rPr>
        <w:t>*</w:t>
      </w:r>
      <w:r>
        <w:br/>
      </w:r>
      <w:r w:rsidR="00A97D1C">
        <w:br/>
      </w:r>
    </w:p>
    <w:p w14:paraId="0CC393AB" w14:textId="6EF3A6EF" w:rsidR="005F1214" w:rsidRDefault="005F1214" w:rsidP="005F1214">
      <w:pPr>
        <w:pStyle w:val="ListParagraph"/>
        <w:numPr>
          <w:ilvl w:val="2"/>
          <w:numId w:val="11"/>
        </w:numPr>
      </w:pPr>
      <w:r>
        <w:t>No</w:t>
      </w:r>
    </w:p>
    <w:p w14:paraId="121013B6" w14:textId="79737F44" w:rsidR="005F1214" w:rsidRDefault="005F1214" w:rsidP="005F1214">
      <w:pPr>
        <w:pStyle w:val="ListParagraph"/>
        <w:numPr>
          <w:ilvl w:val="2"/>
          <w:numId w:val="11"/>
        </w:numPr>
      </w:pPr>
      <w:r>
        <w:t xml:space="preserve">Yes – Prefer Not </w:t>
      </w:r>
      <w:proofErr w:type="gramStart"/>
      <w:r>
        <w:t>To</w:t>
      </w:r>
      <w:proofErr w:type="gramEnd"/>
      <w:r>
        <w:t xml:space="preserve"> Specify</w:t>
      </w:r>
    </w:p>
    <w:p w14:paraId="41AFC52C" w14:textId="3DCD017C" w:rsidR="005F1214" w:rsidRDefault="005F1214" w:rsidP="005F1214">
      <w:pPr>
        <w:pStyle w:val="ListParagraph"/>
        <w:numPr>
          <w:ilvl w:val="2"/>
          <w:numId w:val="11"/>
        </w:numPr>
      </w:pPr>
      <w:r>
        <w:t>Visual Impairment</w:t>
      </w:r>
    </w:p>
    <w:p w14:paraId="40893F27" w14:textId="6EEB0C32" w:rsidR="005F1214" w:rsidRDefault="005F1214" w:rsidP="005F1214">
      <w:pPr>
        <w:pStyle w:val="ListParagraph"/>
        <w:numPr>
          <w:ilvl w:val="2"/>
          <w:numId w:val="11"/>
        </w:numPr>
      </w:pPr>
      <w:r>
        <w:t>Hearing Impairment</w:t>
      </w:r>
    </w:p>
    <w:p w14:paraId="0DD18386" w14:textId="77097D69" w:rsidR="005F1214" w:rsidRDefault="005F1214" w:rsidP="005F1214">
      <w:pPr>
        <w:pStyle w:val="ListParagraph"/>
        <w:numPr>
          <w:ilvl w:val="2"/>
          <w:numId w:val="11"/>
        </w:numPr>
      </w:pPr>
      <w:r>
        <w:t>Mobility Impairment</w:t>
      </w:r>
    </w:p>
    <w:p w14:paraId="7214E5C0" w14:textId="4B87AAEC" w:rsidR="005F1214" w:rsidRDefault="005F1214" w:rsidP="005F1214">
      <w:pPr>
        <w:pStyle w:val="ListParagraph"/>
        <w:numPr>
          <w:ilvl w:val="2"/>
          <w:numId w:val="11"/>
        </w:numPr>
      </w:pPr>
      <w:r>
        <w:t>Speech Impairment</w:t>
      </w:r>
    </w:p>
    <w:p w14:paraId="6DD1E55A" w14:textId="7E931147" w:rsidR="005F1214" w:rsidRDefault="005F1214" w:rsidP="005F1214">
      <w:pPr>
        <w:pStyle w:val="ListParagraph"/>
        <w:numPr>
          <w:ilvl w:val="2"/>
          <w:numId w:val="11"/>
        </w:numPr>
      </w:pPr>
      <w:r>
        <w:t>Learning Disability</w:t>
      </w:r>
    </w:p>
    <w:p w14:paraId="1A7C0751" w14:textId="5CC7A715" w:rsidR="005F1214" w:rsidRDefault="005F1214" w:rsidP="005F1214">
      <w:pPr>
        <w:pStyle w:val="ListParagraph"/>
        <w:numPr>
          <w:ilvl w:val="2"/>
          <w:numId w:val="11"/>
        </w:numPr>
      </w:pPr>
      <w:r>
        <w:t>Neurodivergent</w:t>
      </w:r>
    </w:p>
    <w:p w14:paraId="2B78E55E" w14:textId="1F28101D" w:rsidR="005F1214" w:rsidRDefault="005F1214" w:rsidP="005F1214">
      <w:pPr>
        <w:pStyle w:val="ListParagraph"/>
        <w:numPr>
          <w:ilvl w:val="2"/>
          <w:numId w:val="11"/>
        </w:numPr>
      </w:pPr>
      <w:r>
        <w:t>Long Term Illness</w:t>
      </w:r>
    </w:p>
    <w:p w14:paraId="7464B893" w14:textId="07E28F04" w:rsidR="005F1214" w:rsidRDefault="005F1214" w:rsidP="005F1214">
      <w:pPr>
        <w:pStyle w:val="ListParagraph"/>
        <w:numPr>
          <w:ilvl w:val="2"/>
          <w:numId w:val="11"/>
        </w:numPr>
      </w:pPr>
      <w:r>
        <w:t>Mental Health Condition</w:t>
      </w:r>
    </w:p>
    <w:p w14:paraId="0F12B001" w14:textId="3D365694" w:rsidR="005F1214" w:rsidRDefault="005F1214" w:rsidP="005F1214">
      <w:pPr>
        <w:pStyle w:val="ListParagraph"/>
        <w:numPr>
          <w:ilvl w:val="2"/>
          <w:numId w:val="11"/>
        </w:numPr>
      </w:pPr>
      <w:r>
        <w:t xml:space="preserve">Other </w:t>
      </w:r>
      <w:r w:rsidR="00BD1308">
        <w:t>(Specify)</w:t>
      </w:r>
      <w:r>
        <w:br/>
      </w:r>
      <w:r w:rsidR="00A97D1C">
        <w:br/>
      </w:r>
    </w:p>
    <w:p w14:paraId="29411590" w14:textId="197B6852" w:rsidR="005F1214" w:rsidRDefault="005F1214" w:rsidP="005F1214">
      <w:pPr>
        <w:pStyle w:val="ListParagraph"/>
        <w:numPr>
          <w:ilvl w:val="1"/>
          <w:numId w:val="11"/>
        </w:numPr>
      </w:pPr>
      <w:r>
        <w:t xml:space="preserve">How has </w:t>
      </w:r>
      <w:r w:rsidR="00720216">
        <w:t>your relevant disability</w:t>
      </w:r>
      <w:r>
        <w:t xml:space="preserve"> affected your use of the Virtual Learning Environment?</w:t>
      </w:r>
      <w:r>
        <w:br/>
      </w:r>
      <w:r w:rsidR="00A97D1C">
        <w:br/>
      </w:r>
    </w:p>
    <w:p w14:paraId="293C59A6" w14:textId="39A90E3E" w:rsidR="005F1214" w:rsidRDefault="005F1214" w:rsidP="005F1214">
      <w:pPr>
        <w:pStyle w:val="ListParagraph"/>
        <w:numPr>
          <w:ilvl w:val="2"/>
          <w:numId w:val="11"/>
        </w:numPr>
      </w:pPr>
      <w:r>
        <w:t>500 Character Limit</w:t>
      </w:r>
      <w:r>
        <w:br/>
      </w:r>
      <w:r w:rsidR="00A97D1C">
        <w:br/>
      </w:r>
    </w:p>
    <w:p w14:paraId="7C4ABC05" w14:textId="6B0F0112" w:rsidR="005F1214" w:rsidRDefault="005F1214" w:rsidP="005F1214">
      <w:pPr>
        <w:pStyle w:val="ListParagraph"/>
        <w:numPr>
          <w:ilvl w:val="1"/>
          <w:numId w:val="11"/>
        </w:numPr>
      </w:pPr>
      <w:r>
        <w:t>What missing feature would help you in using the Virtual Learning Environment?</w:t>
      </w:r>
      <w:r>
        <w:br/>
      </w:r>
      <w:r w:rsidR="00A97D1C">
        <w:br/>
      </w:r>
    </w:p>
    <w:p w14:paraId="16B9C09C" w14:textId="41A8AC1F" w:rsidR="005F1214" w:rsidRDefault="005F1214" w:rsidP="005F1214">
      <w:pPr>
        <w:pStyle w:val="ListParagraph"/>
        <w:numPr>
          <w:ilvl w:val="2"/>
          <w:numId w:val="11"/>
        </w:numPr>
      </w:pPr>
      <w:r>
        <w:t>500 Character Limit</w:t>
      </w:r>
      <w:r>
        <w:br/>
      </w:r>
      <w:r w:rsidR="00A97D1C">
        <w:br/>
      </w:r>
    </w:p>
    <w:p w14:paraId="14CC6DDC" w14:textId="3B5E4748" w:rsidR="005F1214" w:rsidRDefault="005F1214" w:rsidP="005F1214">
      <w:r>
        <w:t xml:space="preserve">The final section is the implicit request for consent to use this anonymous feedback to help design and improve </w:t>
      </w:r>
      <w:r w:rsidR="00D21014">
        <w:t>the</w:t>
      </w:r>
      <w:r>
        <w:t xml:space="preserve"> project.</w:t>
      </w:r>
    </w:p>
    <w:p w14:paraId="63B321F4" w14:textId="77777777" w:rsidR="003A121B" w:rsidRDefault="003A121B" w:rsidP="005F1214"/>
    <w:p w14:paraId="7BB05EBC" w14:textId="74152A91" w:rsidR="003A121B" w:rsidRPr="003A121B" w:rsidRDefault="003A121B" w:rsidP="003A121B">
      <w:pPr>
        <w:pStyle w:val="ListParagraph"/>
        <w:numPr>
          <w:ilvl w:val="0"/>
          <w:numId w:val="11"/>
        </w:numPr>
        <w:rPr>
          <w:b/>
          <w:bCs/>
        </w:rPr>
      </w:pPr>
      <w:r w:rsidRPr="003A121B">
        <w:rPr>
          <w:b/>
          <w:bCs/>
        </w:rPr>
        <w:t>Consent</w:t>
      </w:r>
      <w:r w:rsidRPr="003A121B">
        <w:rPr>
          <w:b/>
          <w:bCs/>
        </w:rPr>
        <w:br/>
      </w:r>
      <w:r w:rsidR="00A97D1C">
        <w:rPr>
          <w:b/>
          <w:bCs/>
        </w:rPr>
        <w:br/>
      </w:r>
    </w:p>
    <w:p w14:paraId="051A70A8" w14:textId="40ACE3FB" w:rsidR="003A121B" w:rsidRDefault="003A121B" w:rsidP="003A121B">
      <w:pPr>
        <w:pStyle w:val="ListParagraph"/>
        <w:numPr>
          <w:ilvl w:val="1"/>
          <w:numId w:val="11"/>
        </w:numPr>
      </w:pPr>
      <w:r>
        <w:t>Do you consent to me using your anonymous feedback to help design / improve my project?</w:t>
      </w:r>
      <w:r w:rsidR="00A97D1C">
        <w:t xml:space="preserve"> </w:t>
      </w:r>
      <w:r w:rsidR="00A97D1C" w:rsidRPr="00A97D1C">
        <w:rPr>
          <w:color w:val="EE0000"/>
        </w:rPr>
        <w:t>*</w:t>
      </w:r>
      <w:r>
        <w:br/>
      </w:r>
      <w:r w:rsidR="00A97D1C">
        <w:br/>
      </w:r>
    </w:p>
    <w:p w14:paraId="33BB68A4" w14:textId="105C2055" w:rsidR="003A121B" w:rsidRDefault="003A121B" w:rsidP="003A121B">
      <w:pPr>
        <w:pStyle w:val="ListParagraph"/>
        <w:numPr>
          <w:ilvl w:val="2"/>
          <w:numId w:val="11"/>
        </w:numPr>
      </w:pPr>
      <w:r>
        <w:t>Yes</w:t>
      </w:r>
    </w:p>
    <w:p w14:paraId="79A4B9EC" w14:textId="4A7D6F48" w:rsidR="003A121B" w:rsidRDefault="003A121B" w:rsidP="003A121B">
      <w:pPr>
        <w:pStyle w:val="ListParagraph"/>
        <w:numPr>
          <w:ilvl w:val="2"/>
          <w:numId w:val="11"/>
        </w:numPr>
      </w:pPr>
      <w:r>
        <w:t>No</w:t>
      </w:r>
    </w:p>
    <w:p w14:paraId="755DE3BC" w14:textId="77777777" w:rsidR="005B6A09" w:rsidRPr="00474C97" w:rsidRDefault="005B6A09" w:rsidP="005B6A09">
      <w:pPr>
        <w:pStyle w:val="ListParagraph"/>
        <w:ind w:left="2160"/>
      </w:pPr>
    </w:p>
    <w:p w14:paraId="695E5DA8" w14:textId="77777777" w:rsidR="005B6A09" w:rsidRDefault="005B6A09" w:rsidP="00195F56"/>
    <w:p w14:paraId="692BE6F2" w14:textId="77777777" w:rsidR="005B6A09" w:rsidRDefault="005B6A09" w:rsidP="00195F56"/>
    <w:p w14:paraId="4772571B" w14:textId="643BE779" w:rsidR="0059749E" w:rsidRDefault="00720216" w:rsidP="00195F56">
      <w:r>
        <w:lastRenderedPageBreak/>
        <w:t xml:space="preserve">Alongside this Student Questionnaire, </w:t>
      </w:r>
      <w:r w:rsidR="00D21014">
        <w:t>another was</w:t>
      </w:r>
      <w:r>
        <w:t xml:space="preserve"> created </w:t>
      </w:r>
      <w:r w:rsidR="00D21014">
        <w:t>for</w:t>
      </w:r>
      <w:r>
        <w:t xml:space="preserve"> Lecturers, so that </w:t>
      </w:r>
      <w:r w:rsidR="00D21014">
        <w:t>an insight could be gained</w:t>
      </w:r>
      <w:r>
        <w:t xml:space="preserve"> on the relevant features that </w:t>
      </w:r>
      <w:r w:rsidR="00D21014">
        <w:t>they felt were</w:t>
      </w:r>
      <w:r>
        <w:t xml:space="preserve"> necessary for them to </w:t>
      </w:r>
      <w:r w:rsidR="00D21014">
        <w:t>engage with using a Virtual Learning Environment</w:t>
      </w:r>
      <w:r>
        <w:t xml:space="preserve">. </w:t>
      </w:r>
      <w:r w:rsidR="00D21014">
        <w:t>Using the</w:t>
      </w:r>
      <w:r w:rsidR="00E345DB">
        <w:t xml:space="preserve"> same layout of questions, but separated into a second form, </w:t>
      </w:r>
      <w:r w:rsidR="00D21014">
        <w:t>it was posted to</w:t>
      </w:r>
      <w:r w:rsidR="00E345DB">
        <w:t xml:space="preserve"> differentiate the data being collected from student</w:t>
      </w:r>
      <w:r w:rsidR="00D21014">
        <w:t>s</w:t>
      </w:r>
      <w:r w:rsidR="00E345DB">
        <w:t>.</w:t>
      </w:r>
      <w:r w:rsidR="0059749E">
        <w:t xml:space="preserve"> The general and short nature of the questionnaire meant that the questions still apply, </w:t>
      </w:r>
      <w:proofErr w:type="gramStart"/>
      <w:r w:rsidR="0059749E">
        <w:t>and also</w:t>
      </w:r>
      <w:proofErr w:type="gramEnd"/>
      <w:r w:rsidR="0059749E">
        <w:t xml:space="preserve"> enable a more engaging response, with no burden to spend more than a few minutes on giving feedback.</w:t>
      </w:r>
    </w:p>
    <w:p w14:paraId="4B8F69DE" w14:textId="77777777" w:rsidR="00DD6299" w:rsidRDefault="00DD6299" w:rsidP="00195F56"/>
    <w:p w14:paraId="380C2D7E" w14:textId="5F8117EC" w:rsidR="0059749E" w:rsidRDefault="0059749E" w:rsidP="0059749E">
      <w:pPr>
        <w:pStyle w:val="Heading2"/>
      </w:pPr>
      <w:bookmarkStart w:id="19" w:name="_Toc214723045"/>
      <w:r>
        <w:t>3.</w:t>
      </w:r>
      <w:r w:rsidR="00DD6299">
        <w:t>4</w:t>
      </w:r>
      <w:r>
        <w:t xml:space="preserve"> Questionnaire Feedback</w:t>
      </w:r>
      <w:bookmarkEnd w:id="19"/>
    </w:p>
    <w:p w14:paraId="1F904124" w14:textId="77777777" w:rsidR="00D21014" w:rsidRDefault="00D21014" w:rsidP="00195F56"/>
    <w:p w14:paraId="5EA9ED94" w14:textId="7FD16803" w:rsidR="0059749E" w:rsidRDefault="00D21014" w:rsidP="00195F56">
      <w:r>
        <w:t>In this section, a review of the feedback received from the questionnaires will be performed.</w:t>
      </w:r>
    </w:p>
    <w:p w14:paraId="33953082" w14:textId="47016599" w:rsidR="008C415F" w:rsidRDefault="008C415F" w:rsidP="00195F56">
      <w:r>
        <w:t>Starting off with the student feedback, there was a total of twenty-eight responses</w:t>
      </w:r>
      <w:r w:rsidR="0026725F">
        <w:t>, providing plenty of valuable feedback for the student use case scenario.</w:t>
      </w:r>
    </w:p>
    <w:p w14:paraId="401E4B80" w14:textId="5AB991E4" w:rsidR="00D21014" w:rsidRDefault="009E6350" w:rsidP="00195F56">
      <w:r>
        <w:t>Regarding</w:t>
      </w:r>
      <w:r w:rsidR="008C415F">
        <w:t xml:space="preserve"> the lecturer feedback, there were a lot fewer responses,</w:t>
      </w:r>
      <w:r w:rsidR="00863ECE">
        <w:t xml:space="preserve"> with the final total being four,</w:t>
      </w:r>
      <w:r w:rsidR="008C415F">
        <w:t xml:space="preserve"> but some were received nonetheless</w:t>
      </w:r>
      <w:r w:rsidR="0026725F">
        <w:t>, providing valuable feedback for the lecturer use case scenario.</w:t>
      </w:r>
      <w:r w:rsidR="00D50DD4">
        <w:br/>
      </w:r>
    </w:p>
    <w:p w14:paraId="0D9BF593" w14:textId="07937114" w:rsidR="00863ECE" w:rsidRPr="00D50DD4" w:rsidRDefault="00E970FB" w:rsidP="00195F56">
      <w:pPr>
        <w:rPr>
          <w:i/>
          <w:iCs/>
        </w:rPr>
      </w:pPr>
      <w:r>
        <w:rPr>
          <w:i/>
          <w:iCs/>
        </w:rPr>
        <w:t>The</w:t>
      </w:r>
      <w:r w:rsidR="00863ECE" w:rsidRPr="00D50DD4">
        <w:rPr>
          <w:i/>
          <w:iCs/>
        </w:rPr>
        <w:t xml:space="preserve"> base data collected from these questionnaires is available in </w:t>
      </w:r>
      <w:r w:rsidR="00D50DD4" w:rsidRPr="00D50DD4">
        <w:rPr>
          <w:i/>
          <w:iCs/>
        </w:rPr>
        <w:t>Appendix A</w:t>
      </w:r>
      <w:r w:rsidR="00863ECE" w:rsidRPr="00D50DD4">
        <w:rPr>
          <w:i/>
          <w:iCs/>
        </w:rPr>
        <w:t>.</w:t>
      </w:r>
    </w:p>
    <w:p w14:paraId="261EE659" w14:textId="77777777" w:rsidR="004E23E6" w:rsidRDefault="004E23E6" w:rsidP="00195F56"/>
    <w:p w14:paraId="29A2EAE4" w14:textId="6E87FF86" w:rsidR="004E23E6" w:rsidRPr="004E23E6" w:rsidRDefault="004E23E6" w:rsidP="00195F56">
      <w:pPr>
        <w:rPr>
          <w:b/>
          <w:bCs/>
        </w:rPr>
      </w:pPr>
      <w:r w:rsidRPr="004E23E6">
        <w:rPr>
          <w:b/>
          <w:bCs/>
        </w:rPr>
        <w:t>Student Feedback</w:t>
      </w:r>
    </w:p>
    <w:p w14:paraId="19D13B7E" w14:textId="6B67EC3A" w:rsidR="004202CA" w:rsidRDefault="004202CA" w:rsidP="00195F56">
      <w:r>
        <w:t>Here is the initial dispersion of VLE usage found in the feedback for the forum, with Brightspace dominating many submissions, with the usage of Moodle and Loop following behind:</w:t>
      </w:r>
    </w:p>
    <w:p w14:paraId="19AFC131" w14:textId="77777777" w:rsidR="004202CA" w:rsidRDefault="004202CA" w:rsidP="00195F56"/>
    <w:p w14:paraId="1B3D7CD0" w14:textId="77777777" w:rsidR="00AA3A95" w:rsidRDefault="004202CA" w:rsidP="00AA3A95">
      <w:pPr>
        <w:keepNext/>
      </w:pPr>
      <w:r w:rsidRPr="004202CA">
        <w:rPr>
          <w:noProof/>
        </w:rPr>
        <w:drawing>
          <wp:inline distT="0" distB="0" distL="0" distR="0" wp14:anchorId="35F9AA8E" wp14:editId="374387FE">
            <wp:extent cx="5727700" cy="2234565"/>
            <wp:effectExtent l="0" t="0" r="6350" b="0"/>
            <wp:docPr id="981185534" name="Picture 1" descr="A graph with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185534" name="Picture 1" descr="A graph with colorful bars&#10;&#10;AI-generated content may be incorrect."/>
                    <pic:cNvPicPr/>
                  </pic:nvPicPr>
                  <pic:blipFill>
                    <a:blip r:embed="rId16"/>
                    <a:stretch>
                      <a:fillRect/>
                    </a:stretch>
                  </pic:blipFill>
                  <pic:spPr>
                    <a:xfrm>
                      <a:off x="0" y="0"/>
                      <a:ext cx="5727700" cy="2234565"/>
                    </a:xfrm>
                    <a:prstGeom prst="rect">
                      <a:avLst/>
                    </a:prstGeom>
                  </pic:spPr>
                </pic:pic>
              </a:graphicData>
            </a:graphic>
          </wp:inline>
        </w:drawing>
      </w:r>
    </w:p>
    <w:p w14:paraId="5876E6B4" w14:textId="07DAD300" w:rsidR="004202CA" w:rsidRDefault="00AA3A95" w:rsidP="00AA3A95">
      <w:pPr>
        <w:pStyle w:val="Caption"/>
      </w:pPr>
      <w:bookmarkStart w:id="20" w:name="_Toc214723084"/>
      <w:r>
        <w:t xml:space="preserve">Figure </w:t>
      </w:r>
      <w:r w:rsidR="00C80E10">
        <w:fldChar w:fldCharType="begin"/>
      </w:r>
      <w:r w:rsidR="00C80E10">
        <w:instrText xml:space="preserve"> SEQ Figure \* ARABIC </w:instrText>
      </w:r>
      <w:r w:rsidR="00C80E10">
        <w:fldChar w:fldCharType="separate"/>
      </w:r>
      <w:r w:rsidR="005B3B67">
        <w:rPr>
          <w:noProof/>
        </w:rPr>
        <w:t>2</w:t>
      </w:r>
      <w:r w:rsidR="00C80E10">
        <w:fldChar w:fldCharType="end"/>
      </w:r>
      <w:r>
        <w:t xml:space="preserve"> - Student Feedback Questionnaire - </w:t>
      </w:r>
      <w:r w:rsidRPr="005804D9">
        <w:t>Which Virtual Learning Environment(s) have you used before?</w:t>
      </w:r>
      <w:bookmarkEnd w:id="20"/>
    </w:p>
    <w:p w14:paraId="6AA60459" w14:textId="77777777" w:rsidR="004202CA" w:rsidRDefault="004202CA" w:rsidP="00195F56"/>
    <w:p w14:paraId="044F5BF3" w14:textId="77777777" w:rsidR="004202CA" w:rsidRDefault="004202CA" w:rsidP="00195F56"/>
    <w:p w14:paraId="2598A518" w14:textId="77777777" w:rsidR="004202CA" w:rsidRDefault="004202CA" w:rsidP="00195F56"/>
    <w:p w14:paraId="3192C38E" w14:textId="77777777" w:rsidR="004202CA" w:rsidRDefault="004202CA" w:rsidP="00195F56"/>
    <w:p w14:paraId="491450DC" w14:textId="77777777" w:rsidR="004202CA" w:rsidRDefault="004202CA" w:rsidP="00195F56"/>
    <w:p w14:paraId="600872A3" w14:textId="3D3E31D9" w:rsidR="004202CA" w:rsidRDefault="00E019B3" w:rsidP="00195F56">
      <w:r>
        <w:lastRenderedPageBreak/>
        <w:t>Here is the overall feeling regarding usage of VLEs with Net Promoter Score, showing generally a negative experience in using these systems:</w:t>
      </w:r>
    </w:p>
    <w:p w14:paraId="4750F89E" w14:textId="77777777" w:rsidR="00E019B3" w:rsidRDefault="00E019B3" w:rsidP="00E019B3">
      <w:pPr>
        <w:keepNext/>
      </w:pPr>
      <w:r w:rsidRPr="00E019B3">
        <w:rPr>
          <w:noProof/>
        </w:rPr>
        <w:drawing>
          <wp:inline distT="0" distB="0" distL="0" distR="0" wp14:anchorId="0CE91EEA" wp14:editId="09026DE2">
            <wp:extent cx="5727700" cy="2185670"/>
            <wp:effectExtent l="0" t="0" r="6350" b="5080"/>
            <wp:docPr id="282846398" name="Picture 1" descr="A screen shot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846398" name="Picture 1" descr="A screen shot of a device&#10;&#10;AI-generated content may be incorrect."/>
                    <pic:cNvPicPr/>
                  </pic:nvPicPr>
                  <pic:blipFill>
                    <a:blip r:embed="rId17"/>
                    <a:stretch>
                      <a:fillRect/>
                    </a:stretch>
                  </pic:blipFill>
                  <pic:spPr>
                    <a:xfrm>
                      <a:off x="0" y="0"/>
                      <a:ext cx="5727700" cy="2185670"/>
                    </a:xfrm>
                    <a:prstGeom prst="rect">
                      <a:avLst/>
                    </a:prstGeom>
                  </pic:spPr>
                </pic:pic>
              </a:graphicData>
            </a:graphic>
          </wp:inline>
        </w:drawing>
      </w:r>
    </w:p>
    <w:p w14:paraId="484D2C6A" w14:textId="33DFF6F4" w:rsidR="00E019B3" w:rsidRDefault="00E019B3" w:rsidP="00E019B3">
      <w:pPr>
        <w:pStyle w:val="Caption"/>
      </w:pPr>
      <w:bookmarkStart w:id="21" w:name="_Toc214723085"/>
      <w:r>
        <w:t xml:space="preserve">Figure </w:t>
      </w:r>
      <w:r w:rsidR="00C80E10">
        <w:fldChar w:fldCharType="begin"/>
      </w:r>
      <w:r w:rsidR="00C80E10">
        <w:instrText xml:space="preserve"> SEQ Figure \* ARABIC </w:instrText>
      </w:r>
      <w:r w:rsidR="00C80E10">
        <w:fldChar w:fldCharType="separate"/>
      </w:r>
      <w:r w:rsidR="005B3B67">
        <w:rPr>
          <w:noProof/>
        </w:rPr>
        <w:t>3</w:t>
      </w:r>
      <w:r w:rsidR="00C80E10">
        <w:fldChar w:fldCharType="end"/>
      </w:r>
      <w:r>
        <w:t xml:space="preserve"> - Student Feedback Questionnaire - General Experience Rating</w:t>
      </w:r>
      <w:bookmarkEnd w:id="21"/>
    </w:p>
    <w:p w14:paraId="62F43B59" w14:textId="3D511E34" w:rsidR="004E23E6" w:rsidRDefault="00E019B3" w:rsidP="00195F56">
      <w:r>
        <w:br/>
      </w:r>
      <w:r w:rsidR="003F5A30">
        <w:t>Much of</w:t>
      </w:r>
      <w:r w:rsidR="00895EBD">
        <w:t xml:space="preserve"> the student feedback revolves around modules.</w:t>
      </w:r>
      <w:r w:rsidR="003F5A30">
        <w:t xml:space="preserve"> For both the easiest and hardest elements of using their Virtual Learning Environment, the implementation of modules seems to be the most popular topic, with mixed feelings regarding ease of use, as shown in the following word clouds displayed as data for the form:</w:t>
      </w:r>
    </w:p>
    <w:p w14:paraId="6E3CC566" w14:textId="77777777" w:rsidR="003F5A30" w:rsidRPr="00863ECE" w:rsidRDefault="003F5A30" w:rsidP="00195F56"/>
    <w:p w14:paraId="7A0DA659" w14:textId="77777777" w:rsidR="00AA3A95" w:rsidRDefault="003F5A30" w:rsidP="00AA3A95">
      <w:pPr>
        <w:keepNext/>
      </w:pPr>
      <w:r w:rsidRPr="003F5A30">
        <w:rPr>
          <w:noProof/>
        </w:rPr>
        <w:drawing>
          <wp:inline distT="0" distB="0" distL="0" distR="0" wp14:anchorId="01CFD2D1" wp14:editId="7C0CEB41">
            <wp:extent cx="5029200" cy="1773499"/>
            <wp:effectExtent l="0" t="0" r="0" b="0"/>
            <wp:docPr id="1294782977"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782977" name="Picture 1" descr="A close-up of a computer screen&#10;&#10;AI-generated content may be incorrect."/>
                    <pic:cNvPicPr/>
                  </pic:nvPicPr>
                  <pic:blipFill>
                    <a:blip r:embed="rId18"/>
                    <a:stretch>
                      <a:fillRect/>
                    </a:stretch>
                  </pic:blipFill>
                  <pic:spPr>
                    <a:xfrm>
                      <a:off x="0" y="0"/>
                      <a:ext cx="5046294" cy="1779527"/>
                    </a:xfrm>
                    <a:prstGeom prst="rect">
                      <a:avLst/>
                    </a:prstGeom>
                  </pic:spPr>
                </pic:pic>
              </a:graphicData>
            </a:graphic>
          </wp:inline>
        </w:drawing>
      </w:r>
    </w:p>
    <w:p w14:paraId="2710F058" w14:textId="30BA0E2B" w:rsidR="00863ECE" w:rsidRDefault="00AA3A95" w:rsidP="00AA3A95">
      <w:pPr>
        <w:pStyle w:val="Caption"/>
      </w:pPr>
      <w:bookmarkStart w:id="22" w:name="_Toc214723086"/>
      <w:r>
        <w:t xml:space="preserve">Figure </w:t>
      </w:r>
      <w:r w:rsidR="00C80E10">
        <w:fldChar w:fldCharType="begin"/>
      </w:r>
      <w:r w:rsidR="00C80E10">
        <w:instrText xml:space="preserve"> SEQ Figure \* ARABIC </w:instrText>
      </w:r>
      <w:r w:rsidR="00C80E10">
        <w:fldChar w:fldCharType="separate"/>
      </w:r>
      <w:r w:rsidR="005B3B67">
        <w:rPr>
          <w:noProof/>
        </w:rPr>
        <w:t>4</w:t>
      </w:r>
      <w:r w:rsidR="00C80E10">
        <w:fldChar w:fldCharType="end"/>
      </w:r>
      <w:r w:rsidRPr="000E364D">
        <w:t xml:space="preserve"> - Student Feedback Questionnaire - </w:t>
      </w:r>
      <w:r>
        <w:t>Easiest Feature Word Cloud</w:t>
      </w:r>
      <w:bookmarkEnd w:id="22"/>
    </w:p>
    <w:p w14:paraId="0D9A24E2" w14:textId="77777777" w:rsidR="003F5A30" w:rsidRDefault="003F5A30" w:rsidP="00195F56"/>
    <w:p w14:paraId="4F6D1E36" w14:textId="77777777" w:rsidR="003F5A30" w:rsidRDefault="003F5A30" w:rsidP="00195F56">
      <w:r>
        <w:t xml:space="preserve">This is the ‘easiest feature’ feedback, displayed in the word cloud above. Users feel that modules are ‘very approachable’, that ‘browsing modules’ are very easy, and the module content and layout, with a brief mention of assignments, is accessible. </w:t>
      </w:r>
    </w:p>
    <w:p w14:paraId="1849B61B" w14:textId="77777777" w:rsidR="003F5A30" w:rsidRDefault="003F5A30" w:rsidP="00195F56"/>
    <w:p w14:paraId="2BA29E8E" w14:textId="77777777" w:rsidR="00AA3A95" w:rsidRDefault="00A06253" w:rsidP="00AA3A95">
      <w:pPr>
        <w:keepNext/>
      </w:pPr>
      <w:r w:rsidRPr="00A06253">
        <w:rPr>
          <w:noProof/>
        </w:rPr>
        <w:drawing>
          <wp:inline distT="0" distB="0" distL="0" distR="0" wp14:anchorId="7FE77371" wp14:editId="00DBE98A">
            <wp:extent cx="5727700" cy="842010"/>
            <wp:effectExtent l="0" t="0" r="6350" b="0"/>
            <wp:docPr id="3207352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35256" name="Picture 1" descr="A screenshot of a computer&#10;&#10;AI-generated content may be incorrect."/>
                    <pic:cNvPicPr/>
                  </pic:nvPicPr>
                  <pic:blipFill>
                    <a:blip r:embed="rId19"/>
                    <a:stretch>
                      <a:fillRect/>
                    </a:stretch>
                  </pic:blipFill>
                  <pic:spPr>
                    <a:xfrm>
                      <a:off x="0" y="0"/>
                      <a:ext cx="5727700" cy="842010"/>
                    </a:xfrm>
                    <a:prstGeom prst="rect">
                      <a:avLst/>
                    </a:prstGeom>
                  </pic:spPr>
                </pic:pic>
              </a:graphicData>
            </a:graphic>
          </wp:inline>
        </w:drawing>
      </w:r>
    </w:p>
    <w:p w14:paraId="18A96BB4" w14:textId="5A296770" w:rsidR="00AA3A95" w:rsidRDefault="00AA3A95" w:rsidP="00AA3A95">
      <w:pPr>
        <w:pStyle w:val="Caption"/>
      </w:pPr>
      <w:bookmarkStart w:id="23" w:name="_Toc214723087"/>
      <w:r>
        <w:t xml:space="preserve">Figure </w:t>
      </w:r>
      <w:r w:rsidR="00C80E10">
        <w:fldChar w:fldCharType="begin"/>
      </w:r>
      <w:r w:rsidR="00C80E10">
        <w:instrText xml:space="preserve"> SEQ Figure \* ARABIC </w:instrText>
      </w:r>
      <w:r w:rsidR="00C80E10">
        <w:fldChar w:fldCharType="separate"/>
      </w:r>
      <w:r w:rsidR="005B3B67">
        <w:rPr>
          <w:noProof/>
        </w:rPr>
        <w:t>5</w:t>
      </w:r>
      <w:r w:rsidR="00C80E10">
        <w:fldChar w:fldCharType="end"/>
      </w:r>
      <w:r w:rsidRPr="000E2D48">
        <w:t xml:space="preserve"> - Student Feedback Questionnaire - </w:t>
      </w:r>
      <w:r>
        <w:t>Easiest Feature Feedback I</w:t>
      </w:r>
      <w:bookmarkEnd w:id="23"/>
    </w:p>
    <w:p w14:paraId="564296DB" w14:textId="1C10B591" w:rsidR="003F5A30" w:rsidRDefault="003F5A30" w:rsidP="00195F56"/>
    <w:p w14:paraId="653D727B" w14:textId="77777777" w:rsidR="00AA3A95" w:rsidRDefault="00A06253" w:rsidP="00AA3A95">
      <w:pPr>
        <w:keepNext/>
      </w:pPr>
      <w:r w:rsidRPr="00A06253">
        <w:rPr>
          <w:noProof/>
        </w:rPr>
        <w:lastRenderedPageBreak/>
        <w:drawing>
          <wp:inline distT="0" distB="0" distL="0" distR="0" wp14:anchorId="1CC353ED" wp14:editId="692B9148">
            <wp:extent cx="5727700" cy="520700"/>
            <wp:effectExtent l="0" t="0" r="6350" b="0"/>
            <wp:docPr id="1587248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248804" name=""/>
                    <pic:cNvPicPr/>
                  </pic:nvPicPr>
                  <pic:blipFill>
                    <a:blip r:embed="rId20"/>
                    <a:stretch>
                      <a:fillRect/>
                    </a:stretch>
                  </pic:blipFill>
                  <pic:spPr>
                    <a:xfrm>
                      <a:off x="0" y="0"/>
                      <a:ext cx="5727700" cy="520700"/>
                    </a:xfrm>
                    <a:prstGeom prst="rect">
                      <a:avLst/>
                    </a:prstGeom>
                  </pic:spPr>
                </pic:pic>
              </a:graphicData>
            </a:graphic>
          </wp:inline>
        </w:drawing>
      </w:r>
    </w:p>
    <w:p w14:paraId="015DCD47" w14:textId="2D706DBA" w:rsidR="00AA3A95" w:rsidRDefault="00AA3A95" w:rsidP="00AA3A95">
      <w:pPr>
        <w:pStyle w:val="Caption"/>
      </w:pPr>
      <w:bookmarkStart w:id="24" w:name="_Toc214723088"/>
      <w:r>
        <w:t xml:space="preserve">Figure </w:t>
      </w:r>
      <w:r w:rsidR="00C80E10">
        <w:fldChar w:fldCharType="begin"/>
      </w:r>
      <w:r w:rsidR="00C80E10">
        <w:instrText xml:space="preserve"> SEQ Figure \* ARABIC </w:instrText>
      </w:r>
      <w:r w:rsidR="00C80E10">
        <w:fldChar w:fldCharType="separate"/>
      </w:r>
      <w:r w:rsidR="005B3B67">
        <w:rPr>
          <w:noProof/>
        </w:rPr>
        <w:t>6</w:t>
      </w:r>
      <w:r w:rsidR="00C80E10">
        <w:fldChar w:fldCharType="end"/>
      </w:r>
      <w:r w:rsidRPr="005A3B7A">
        <w:t xml:space="preserve"> - Student Feedback Questionnaire - </w:t>
      </w:r>
      <w:r>
        <w:t>Easiest Feature Feedback II</w:t>
      </w:r>
      <w:bookmarkEnd w:id="24"/>
    </w:p>
    <w:p w14:paraId="75F2DB81" w14:textId="25B59E6D" w:rsidR="00A06253" w:rsidRDefault="00A06253" w:rsidP="00195F56"/>
    <w:p w14:paraId="0C2975D0" w14:textId="77777777" w:rsidR="00AA3A95" w:rsidRDefault="00A06253" w:rsidP="00AA3A95">
      <w:pPr>
        <w:keepNext/>
      </w:pPr>
      <w:r w:rsidRPr="00A06253">
        <w:rPr>
          <w:noProof/>
        </w:rPr>
        <w:drawing>
          <wp:inline distT="0" distB="0" distL="0" distR="0" wp14:anchorId="4DD881C9" wp14:editId="05F7E1B3">
            <wp:extent cx="4201111" cy="257211"/>
            <wp:effectExtent l="0" t="0" r="0" b="9525"/>
            <wp:docPr id="27420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20604" name=""/>
                    <pic:cNvPicPr/>
                  </pic:nvPicPr>
                  <pic:blipFill>
                    <a:blip r:embed="rId21"/>
                    <a:stretch>
                      <a:fillRect/>
                    </a:stretch>
                  </pic:blipFill>
                  <pic:spPr>
                    <a:xfrm>
                      <a:off x="0" y="0"/>
                      <a:ext cx="4201111" cy="257211"/>
                    </a:xfrm>
                    <a:prstGeom prst="rect">
                      <a:avLst/>
                    </a:prstGeom>
                  </pic:spPr>
                </pic:pic>
              </a:graphicData>
            </a:graphic>
          </wp:inline>
        </w:drawing>
      </w:r>
    </w:p>
    <w:p w14:paraId="2D9960F0" w14:textId="6DBE2138" w:rsidR="00AA3A95" w:rsidRDefault="00AA3A95" w:rsidP="00AA3A95">
      <w:pPr>
        <w:pStyle w:val="Caption"/>
      </w:pPr>
      <w:bookmarkStart w:id="25" w:name="_Toc214723089"/>
      <w:r>
        <w:t xml:space="preserve">Figure </w:t>
      </w:r>
      <w:r w:rsidR="00C80E10">
        <w:fldChar w:fldCharType="begin"/>
      </w:r>
      <w:r w:rsidR="00C80E10">
        <w:instrText xml:space="preserve"> SEQ Figure \* ARABIC </w:instrText>
      </w:r>
      <w:r w:rsidR="00C80E10">
        <w:fldChar w:fldCharType="separate"/>
      </w:r>
      <w:r w:rsidR="005B3B67">
        <w:rPr>
          <w:noProof/>
        </w:rPr>
        <w:t>7</w:t>
      </w:r>
      <w:r w:rsidR="00C80E10">
        <w:fldChar w:fldCharType="end"/>
      </w:r>
      <w:r w:rsidRPr="00C91896">
        <w:t xml:space="preserve"> - Student Feedback Questionnaire - </w:t>
      </w:r>
      <w:r>
        <w:t>Easiest Feature Feedback III</w:t>
      </w:r>
      <w:bookmarkEnd w:id="25"/>
    </w:p>
    <w:p w14:paraId="61B8B2BF" w14:textId="22A83852" w:rsidR="00A06253" w:rsidRDefault="00A06253" w:rsidP="00195F56"/>
    <w:p w14:paraId="3A115D3E" w14:textId="53A229EC" w:rsidR="003F5A30" w:rsidRPr="003F5A30" w:rsidRDefault="003F5A30" w:rsidP="00195F56">
      <w:r>
        <w:t>However, not all users felt this way, as will be shown below.</w:t>
      </w:r>
      <w:r>
        <w:br/>
      </w:r>
    </w:p>
    <w:p w14:paraId="1331651C" w14:textId="77777777" w:rsidR="00AA3A95" w:rsidRDefault="003F5A30" w:rsidP="00AA3A95">
      <w:pPr>
        <w:keepNext/>
      </w:pPr>
      <w:r w:rsidRPr="003F5A30">
        <w:rPr>
          <w:noProof/>
        </w:rPr>
        <w:drawing>
          <wp:inline distT="0" distB="0" distL="0" distR="0" wp14:anchorId="2B8A2637" wp14:editId="1562C786">
            <wp:extent cx="5029200" cy="1759788"/>
            <wp:effectExtent l="0" t="0" r="0" b="0"/>
            <wp:docPr id="1222935485" name="Picture 1" descr="A close 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35485" name="Picture 1" descr="A close up of a computer screen&#10;&#10;AI-generated content may be incorrect."/>
                    <pic:cNvPicPr/>
                  </pic:nvPicPr>
                  <pic:blipFill>
                    <a:blip r:embed="rId22"/>
                    <a:stretch>
                      <a:fillRect/>
                    </a:stretch>
                  </pic:blipFill>
                  <pic:spPr>
                    <a:xfrm>
                      <a:off x="0" y="0"/>
                      <a:ext cx="5036008" cy="1762170"/>
                    </a:xfrm>
                    <a:prstGeom prst="rect">
                      <a:avLst/>
                    </a:prstGeom>
                  </pic:spPr>
                </pic:pic>
              </a:graphicData>
            </a:graphic>
          </wp:inline>
        </w:drawing>
      </w:r>
    </w:p>
    <w:p w14:paraId="5706CAC7" w14:textId="43AC4E09" w:rsidR="003F5A30" w:rsidRDefault="00AA3A95" w:rsidP="00AA3A95">
      <w:pPr>
        <w:pStyle w:val="Caption"/>
      </w:pPr>
      <w:bookmarkStart w:id="26" w:name="_Toc214723090"/>
      <w:r>
        <w:t xml:space="preserve">Figure </w:t>
      </w:r>
      <w:r w:rsidR="00C80E10">
        <w:fldChar w:fldCharType="begin"/>
      </w:r>
      <w:r w:rsidR="00C80E10">
        <w:instrText xml:space="preserve"> SEQ Figure \* ARABIC </w:instrText>
      </w:r>
      <w:r w:rsidR="00C80E10">
        <w:fldChar w:fldCharType="separate"/>
      </w:r>
      <w:r w:rsidR="005B3B67">
        <w:rPr>
          <w:noProof/>
        </w:rPr>
        <w:t>8</w:t>
      </w:r>
      <w:r w:rsidR="00C80E10">
        <w:fldChar w:fldCharType="end"/>
      </w:r>
      <w:r w:rsidRPr="006A382C">
        <w:t xml:space="preserve"> - Student Feedback Questionnaire - </w:t>
      </w:r>
      <w:r>
        <w:t>Hardest Feature Word Cloud</w:t>
      </w:r>
      <w:bookmarkEnd w:id="26"/>
    </w:p>
    <w:p w14:paraId="11C8B6F3" w14:textId="77777777" w:rsidR="003F5A30" w:rsidRDefault="003F5A30" w:rsidP="00195F56"/>
    <w:p w14:paraId="3FDB344A" w14:textId="4A7ABA8A" w:rsidR="003F5A30" w:rsidRDefault="003F5A30" w:rsidP="00195F56">
      <w:r>
        <w:t>This is the ‘hardest feature’ feedback, displayed in the word cloud above. The standout point is that lecturer control over the layout of modules, rather than uniformity across them all, causes some students to suffer in their usage. Here are some direct examples:</w:t>
      </w:r>
      <w:r>
        <w:br/>
      </w:r>
    </w:p>
    <w:p w14:paraId="41F91F9F" w14:textId="77777777" w:rsidR="00AA3A95" w:rsidRDefault="003F5A30" w:rsidP="00AA3A95">
      <w:pPr>
        <w:keepNext/>
      </w:pPr>
      <w:r w:rsidRPr="003F5A30">
        <w:rPr>
          <w:noProof/>
        </w:rPr>
        <w:drawing>
          <wp:inline distT="0" distB="0" distL="0" distR="0" wp14:anchorId="33AF9A43" wp14:editId="25891263">
            <wp:extent cx="5727700" cy="417195"/>
            <wp:effectExtent l="0" t="0" r="6350" b="1905"/>
            <wp:docPr id="254643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43894" name=""/>
                    <pic:cNvPicPr/>
                  </pic:nvPicPr>
                  <pic:blipFill>
                    <a:blip r:embed="rId23"/>
                    <a:stretch>
                      <a:fillRect/>
                    </a:stretch>
                  </pic:blipFill>
                  <pic:spPr>
                    <a:xfrm>
                      <a:off x="0" y="0"/>
                      <a:ext cx="5727700" cy="417195"/>
                    </a:xfrm>
                    <a:prstGeom prst="rect">
                      <a:avLst/>
                    </a:prstGeom>
                  </pic:spPr>
                </pic:pic>
              </a:graphicData>
            </a:graphic>
          </wp:inline>
        </w:drawing>
      </w:r>
    </w:p>
    <w:p w14:paraId="383E4C06" w14:textId="5D96ABF2" w:rsidR="003F5A30" w:rsidRDefault="00AA3A95" w:rsidP="00AA3A95">
      <w:pPr>
        <w:pStyle w:val="Caption"/>
      </w:pPr>
      <w:bookmarkStart w:id="27" w:name="_Toc214723091"/>
      <w:r>
        <w:t xml:space="preserve">Figure </w:t>
      </w:r>
      <w:r w:rsidR="00C80E10">
        <w:fldChar w:fldCharType="begin"/>
      </w:r>
      <w:r w:rsidR="00C80E10">
        <w:instrText xml:space="preserve"> SEQ Figure \* ARABIC </w:instrText>
      </w:r>
      <w:r w:rsidR="00C80E10">
        <w:fldChar w:fldCharType="separate"/>
      </w:r>
      <w:r w:rsidR="005B3B67">
        <w:rPr>
          <w:noProof/>
        </w:rPr>
        <w:t>9</w:t>
      </w:r>
      <w:r w:rsidR="00C80E10">
        <w:fldChar w:fldCharType="end"/>
      </w:r>
      <w:r w:rsidRPr="007744AC">
        <w:t xml:space="preserve"> - Student Feedback Questionnaire - </w:t>
      </w:r>
      <w:r>
        <w:t>Hardest Feature Feedback I</w:t>
      </w:r>
      <w:bookmarkEnd w:id="27"/>
      <w:r w:rsidR="00B60CF2">
        <w:br/>
      </w:r>
    </w:p>
    <w:p w14:paraId="7F166B40" w14:textId="77777777" w:rsidR="00AA3A95" w:rsidRDefault="003F5A30" w:rsidP="00AA3A95">
      <w:pPr>
        <w:keepNext/>
      </w:pPr>
      <w:r w:rsidRPr="003F5A30">
        <w:rPr>
          <w:noProof/>
        </w:rPr>
        <w:drawing>
          <wp:inline distT="0" distB="0" distL="0" distR="0" wp14:anchorId="41EA5015" wp14:editId="26ECE418">
            <wp:extent cx="5727700" cy="713105"/>
            <wp:effectExtent l="0" t="0" r="6350" b="0"/>
            <wp:docPr id="1458404159" name="Picture 1" descr="A close up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04159" name="Picture 1" descr="A close up of text&#10;&#10;AI-generated content may be incorrect."/>
                    <pic:cNvPicPr/>
                  </pic:nvPicPr>
                  <pic:blipFill>
                    <a:blip r:embed="rId24"/>
                    <a:stretch>
                      <a:fillRect/>
                    </a:stretch>
                  </pic:blipFill>
                  <pic:spPr>
                    <a:xfrm>
                      <a:off x="0" y="0"/>
                      <a:ext cx="5727700" cy="713105"/>
                    </a:xfrm>
                    <a:prstGeom prst="rect">
                      <a:avLst/>
                    </a:prstGeom>
                  </pic:spPr>
                </pic:pic>
              </a:graphicData>
            </a:graphic>
          </wp:inline>
        </w:drawing>
      </w:r>
    </w:p>
    <w:p w14:paraId="1A1D6632" w14:textId="54418B84" w:rsidR="00AA3A95" w:rsidRDefault="00AA3A95" w:rsidP="00AA3A95">
      <w:pPr>
        <w:pStyle w:val="Caption"/>
      </w:pPr>
      <w:bookmarkStart w:id="28" w:name="_Toc214723092"/>
      <w:r>
        <w:t xml:space="preserve">Figure </w:t>
      </w:r>
      <w:r w:rsidR="00C80E10">
        <w:fldChar w:fldCharType="begin"/>
      </w:r>
      <w:r w:rsidR="00C80E10">
        <w:instrText xml:space="preserve"> SEQ Figure \* ARABIC </w:instrText>
      </w:r>
      <w:r w:rsidR="00C80E10">
        <w:fldChar w:fldCharType="separate"/>
      </w:r>
      <w:r w:rsidR="005B3B67">
        <w:rPr>
          <w:noProof/>
        </w:rPr>
        <w:t>10</w:t>
      </w:r>
      <w:r w:rsidR="00C80E10">
        <w:fldChar w:fldCharType="end"/>
      </w:r>
      <w:r w:rsidRPr="007C331C">
        <w:t xml:space="preserve"> - Student Feedback Questionnaire - </w:t>
      </w:r>
      <w:r>
        <w:t>Hardest Feature Feedback II</w:t>
      </w:r>
      <w:bookmarkEnd w:id="28"/>
    </w:p>
    <w:p w14:paraId="0B4F1BA8" w14:textId="32D23B28" w:rsidR="003F5A30" w:rsidRDefault="003F5A30" w:rsidP="00195F56"/>
    <w:p w14:paraId="4E938F01" w14:textId="77777777" w:rsidR="00AA3A95" w:rsidRDefault="003F5A30" w:rsidP="00AA3A95">
      <w:pPr>
        <w:keepNext/>
      </w:pPr>
      <w:r w:rsidRPr="003F5A30">
        <w:rPr>
          <w:noProof/>
        </w:rPr>
        <w:drawing>
          <wp:inline distT="0" distB="0" distL="0" distR="0" wp14:anchorId="5219F683" wp14:editId="595E651D">
            <wp:extent cx="5727700" cy="384175"/>
            <wp:effectExtent l="0" t="0" r="6350" b="0"/>
            <wp:docPr id="1424125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125639" name=""/>
                    <pic:cNvPicPr/>
                  </pic:nvPicPr>
                  <pic:blipFill>
                    <a:blip r:embed="rId25"/>
                    <a:stretch>
                      <a:fillRect/>
                    </a:stretch>
                  </pic:blipFill>
                  <pic:spPr>
                    <a:xfrm>
                      <a:off x="0" y="0"/>
                      <a:ext cx="5727700" cy="384175"/>
                    </a:xfrm>
                    <a:prstGeom prst="rect">
                      <a:avLst/>
                    </a:prstGeom>
                  </pic:spPr>
                </pic:pic>
              </a:graphicData>
            </a:graphic>
          </wp:inline>
        </w:drawing>
      </w:r>
    </w:p>
    <w:p w14:paraId="0DE1FD19" w14:textId="5D2EC086" w:rsidR="00AA3A95" w:rsidRDefault="00AA3A95" w:rsidP="00AA3A95">
      <w:pPr>
        <w:pStyle w:val="Caption"/>
      </w:pPr>
      <w:bookmarkStart w:id="29" w:name="_Toc214723093"/>
      <w:r>
        <w:t xml:space="preserve">Figure </w:t>
      </w:r>
      <w:r w:rsidR="00C80E10">
        <w:fldChar w:fldCharType="begin"/>
      </w:r>
      <w:r w:rsidR="00C80E10">
        <w:instrText xml:space="preserve"> SEQ Figure \* ARABIC </w:instrText>
      </w:r>
      <w:r w:rsidR="00C80E10">
        <w:fldChar w:fldCharType="separate"/>
      </w:r>
      <w:r w:rsidR="005B3B67">
        <w:rPr>
          <w:noProof/>
        </w:rPr>
        <w:t>11</w:t>
      </w:r>
      <w:r w:rsidR="00C80E10">
        <w:fldChar w:fldCharType="end"/>
      </w:r>
      <w:r w:rsidRPr="004E7B33">
        <w:t xml:space="preserve"> - Student Feedback Questionnaire - </w:t>
      </w:r>
      <w:r>
        <w:t>Hardest Feature Feedback III</w:t>
      </w:r>
      <w:bookmarkEnd w:id="29"/>
    </w:p>
    <w:p w14:paraId="559DEF29" w14:textId="6DB5B50C" w:rsidR="003F5A30" w:rsidRDefault="003F5A30" w:rsidP="00195F56"/>
    <w:p w14:paraId="70DB6F2F" w14:textId="77777777" w:rsidR="00AA3A95" w:rsidRDefault="003F5A30" w:rsidP="00AA3A95">
      <w:pPr>
        <w:keepNext/>
      </w:pPr>
      <w:r w:rsidRPr="003F5A30">
        <w:rPr>
          <w:noProof/>
        </w:rPr>
        <w:lastRenderedPageBreak/>
        <w:drawing>
          <wp:inline distT="0" distB="0" distL="0" distR="0" wp14:anchorId="21306AF3" wp14:editId="5447F098">
            <wp:extent cx="5727700" cy="263525"/>
            <wp:effectExtent l="0" t="0" r="6350" b="3175"/>
            <wp:docPr id="1717030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030220" name=""/>
                    <pic:cNvPicPr/>
                  </pic:nvPicPr>
                  <pic:blipFill>
                    <a:blip r:embed="rId26"/>
                    <a:stretch>
                      <a:fillRect/>
                    </a:stretch>
                  </pic:blipFill>
                  <pic:spPr>
                    <a:xfrm>
                      <a:off x="0" y="0"/>
                      <a:ext cx="5727700" cy="263525"/>
                    </a:xfrm>
                    <a:prstGeom prst="rect">
                      <a:avLst/>
                    </a:prstGeom>
                  </pic:spPr>
                </pic:pic>
              </a:graphicData>
            </a:graphic>
          </wp:inline>
        </w:drawing>
      </w:r>
    </w:p>
    <w:p w14:paraId="2D456373" w14:textId="65E9F586" w:rsidR="00AA3A95" w:rsidRDefault="00AA3A95" w:rsidP="00AA3A95">
      <w:pPr>
        <w:pStyle w:val="Caption"/>
      </w:pPr>
      <w:bookmarkStart w:id="30" w:name="_Toc214723094"/>
      <w:r>
        <w:t xml:space="preserve">Figure </w:t>
      </w:r>
      <w:r w:rsidR="00C80E10">
        <w:fldChar w:fldCharType="begin"/>
      </w:r>
      <w:r w:rsidR="00C80E10">
        <w:instrText xml:space="preserve"> SEQ Figure \* ARABIC </w:instrText>
      </w:r>
      <w:r w:rsidR="00C80E10">
        <w:fldChar w:fldCharType="separate"/>
      </w:r>
      <w:r w:rsidR="005B3B67">
        <w:rPr>
          <w:noProof/>
        </w:rPr>
        <w:t>12</w:t>
      </w:r>
      <w:r w:rsidR="00C80E10">
        <w:fldChar w:fldCharType="end"/>
      </w:r>
      <w:r w:rsidRPr="00F00479">
        <w:t xml:space="preserve"> - Student Feedback Questionnaire - </w:t>
      </w:r>
      <w:r>
        <w:t>Hardest Feature Feedback IV</w:t>
      </w:r>
      <w:bookmarkEnd w:id="30"/>
    </w:p>
    <w:p w14:paraId="38CA39A1" w14:textId="664BDC14" w:rsidR="003F5A30" w:rsidRDefault="003F5A30" w:rsidP="00195F56"/>
    <w:p w14:paraId="6A402B36" w14:textId="77777777" w:rsidR="00AA3A95" w:rsidRDefault="003F5A30" w:rsidP="00AA3A95">
      <w:pPr>
        <w:keepNext/>
      </w:pPr>
      <w:r w:rsidRPr="003F5A30">
        <w:rPr>
          <w:noProof/>
        </w:rPr>
        <w:drawing>
          <wp:inline distT="0" distB="0" distL="0" distR="0" wp14:anchorId="0F6C7722" wp14:editId="48E4B364">
            <wp:extent cx="5727700" cy="240030"/>
            <wp:effectExtent l="0" t="0" r="6350" b="7620"/>
            <wp:docPr id="3183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8109" name=""/>
                    <pic:cNvPicPr/>
                  </pic:nvPicPr>
                  <pic:blipFill>
                    <a:blip r:embed="rId27"/>
                    <a:stretch>
                      <a:fillRect/>
                    </a:stretch>
                  </pic:blipFill>
                  <pic:spPr>
                    <a:xfrm>
                      <a:off x="0" y="0"/>
                      <a:ext cx="5727700" cy="240030"/>
                    </a:xfrm>
                    <a:prstGeom prst="rect">
                      <a:avLst/>
                    </a:prstGeom>
                  </pic:spPr>
                </pic:pic>
              </a:graphicData>
            </a:graphic>
          </wp:inline>
        </w:drawing>
      </w:r>
    </w:p>
    <w:p w14:paraId="3AC6A06B" w14:textId="15F69BC8" w:rsidR="00AA3A95" w:rsidRDefault="00AA3A95" w:rsidP="00AA3A95">
      <w:pPr>
        <w:pStyle w:val="Caption"/>
      </w:pPr>
      <w:bookmarkStart w:id="31" w:name="_Toc214723095"/>
      <w:r>
        <w:t xml:space="preserve">Figure </w:t>
      </w:r>
      <w:r w:rsidR="00C80E10">
        <w:fldChar w:fldCharType="begin"/>
      </w:r>
      <w:r w:rsidR="00C80E10">
        <w:instrText xml:space="preserve"> SEQ Figure \* ARABIC </w:instrText>
      </w:r>
      <w:r w:rsidR="00C80E10">
        <w:fldChar w:fldCharType="separate"/>
      </w:r>
      <w:r w:rsidR="005B3B67">
        <w:rPr>
          <w:noProof/>
        </w:rPr>
        <w:t>13</w:t>
      </w:r>
      <w:r w:rsidR="00C80E10">
        <w:fldChar w:fldCharType="end"/>
      </w:r>
      <w:r w:rsidRPr="00676316">
        <w:t xml:space="preserve"> - Student Feedback Questionnaire - </w:t>
      </w:r>
      <w:r>
        <w:t>Hardest Feature Feedback V</w:t>
      </w:r>
      <w:bookmarkEnd w:id="31"/>
    </w:p>
    <w:p w14:paraId="34F69FF4" w14:textId="7E1DDD16" w:rsidR="003F5A30" w:rsidRDefault="003F5A30" w:rsidP="00195F56"/>
    <w:p w14:paraId="6E95AF2C" w14:textId="41429D0C" w:rsidR="00A06253" w:rsidRDefault="003F5A30" w:rsidP="00195F56">
      <w:r>
        <w:t>There are clearly mixed feelings</w:t>
      </w:r>
      <w:r w:rsidR="00A06253">
        <w:t>, even with Submitter #8 in the ‘easiest’ feature section</w:t>
      </w:r>
      <w:r w:rsidR="00AA3A95">
        <w:t xml:space="preserve"> (shown by Figure 5)</w:t>
      </w:r>
      <w:r w:rsidR="00A06253">
        <w:t xml:space="preserve">. </w:t>
      </w:r>
    </w:p>
    <w:p w14:paraId="17E6869F" w14:textId="5D2823BC" w:rsidR="003F5A30" w:rsidRDefault="00A06253" w:rsidP="00195F56">
      <w:r>
        <w:t>The main point gathered from this data, is that module access should be easy, but there should be limitations and structure to how learning materials should be laid out in modules.</w:t>
      </w:r>
    </w:p>
    <w:p w14:paraId="0EE64231" w14:textId="4CB90084" w:rsidR="00A06253" w:rsidRDefault="00A06253" w:rsidP="00195F56">
      <w:r>
        <w:t>Other points to note are that the assignment layouts</w:t>
      </w:r>
      <w:r w:rsidR="004202CA">
        <w:t xml:space="preserve"> generally are found to be easy, as shown in the feedback below for the ‘easiest’ feature to use:</w:t>
      </w:r>
    </w:p>
    <w:p w14:paraId="5C0F90F0" w14:textId="77777777" w:rsidR="004202CA" w:rsidRDefault="004202CA" w:rsidP="00195F56"/>
    <w:p w14:paraId="086261AD" w14:textId="77777777" w:rsidR="00AA3A95" w:rsidRDefault="004202CA" w:rsidP="00AA3A95">
      <w:pPr>
        <w:keepNext/>
      </w:pPr>
      <w:r w:rsidRPr="004202CA">
        <w:rPr>
          <w:noProof/>
        </w:rPr>
        <w:drawing>
          <wp:inline distT="0" distB="0" distL="0" distR="0" wp14:anchorId="48D32407" wp14:editId="0BCDABBA">
            <wp:extent cx="5727700" cy="1202690"/>
            <wp:effectExtent l="0" t="0" r="6350" b="0"/>
            <wp:docPr id="6940509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50999" name="Picture 1" descr="A screenshot of a computer&#10;&#10;AI-generated content may be incorrect."/>
                    <pic:cNvPicPr/>
                  </pic:nvPicPr>
                  <pic:blipFill>
                    <a:blip r:embed="rId28"/>
                    <a:stretch>
                      <a:fillRect/>
                    </a:stretch>
                  </pic:blipFill>
                  <pic:spPr>
                    <a:xfrm>
                      <a:off x="0" y="0"/>
                      <a:ext cx="5727700" cy="1202690"/>
                    </a:xfrm>
                    <a:prstGeom prst="rect">
                      <a:avLst/>
                    </a:prstGeom>
                  </pic:spPr>
                </pic:pic>
              </a:graphicData>
            </a:graphic>
          </wp:inline>
        </w:drawing>
      </w:r>
    </w:p>
    <w:p w14:paraId="4149DC33" w14:textId="0B75B82C" w:rsidR="00AA3A95" w:rsidRDefault="00AA3A95" w:rsidP="00AA3A95">
      <w:pPr>
        <w:pStyle w:val="Caption"/>
      </w:pPr>
      <w:bookmarkStart w:id="32" w:name="_Toc214723096"/>
      <w:r>
        <w:t xml:space="preserve">Figure </w:t>
      </w:r>
      <w:r w:rsidR="00C80E10">
        <w:fldChar w:fldCharType="begin"/>
      </w:r>
      <w:r w:rsidR="00C80E10">
        <w:instrText xml:space="preserve"> SEQ Figure \* ARABIC </w:instrText>
      </w:r>
      <w:r w:rsidR="00C80E10">
        <w:fldChar w:fldCharType="separate"/>
      </w:r>
      <w:r w:rsidR="005B3B67">
        <w:rPr>
          <w:noProof/>
        </w:rPr>
        <w:t>14</w:t>
      </w:r>
      <w:r w:rsidR="00C80E10">
        <w:fldChar w:fldCharType="end"/>
      </w:r>
      <w:r w:rsidRPr="002A7780">
        <w:t xml:space="preserve"> - Student Feedback Questionnaire - </w:t>
      </w:r>
      <w:r>
        <w:t>Easiest Feature Feedback IV</w:t>
      </w:r>
      <w:bookmarkEnd w:id="32"/>
    </w:p>
    <w:p w14:paraId="729C8117" w14:textId="2FC39DAE" w:rsidR="004202CA" w:rsidRDefault="004202CA" w:rsidP="00195F56"/>
    <w:p w14:paraId="6C75A6E2" w14:textId="77777777" w:rsidR="00AA3A95" w:rsidRDefault="004202CA" w:rsidP="00AA3A95">
      <w:pPr>
        <w:keepNext/>
      </w:pPr>
      <w:r w:rsidRPr="004202CA">
        <w:rPr>
          <w:noProof/>
        </w:rPr>
        <w:drawing>
          <wp:inline distT="0" distB="0" distL="0" distR="0" wp14:anchorId="4BF7CF48" wp14:editId="0021CD9F">
            <wp:extent cx="4429743" cy="647790"/>
            <wp:effectExtent l="0" t="0" r="9525" b="0"/>
            <wp:docPr id="14443314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31489" name="Picture 1" descr="A screenshot of a computer&#10;&#10;AI-generated content may be incorrect."/>
                    <pic:cNvPicPr/>
                  </pic:nvPicPr>
                  <pic:blipFill>
                    <a:blip r:embed="rId29"/>
                    <a:stretch>
                      <a:fillRect/>
                    </a:stretch>
                  </pic:blipFill>
                  <pic:spPr>
                    <a:xfrm>
                      <a:off x="0" y="0"/>
                      <a:ext cx="4429743" cy="647790"/>
                    </a:xfrm>
                    <a:prstGeom prst="rect">
                      <a:avLst/>
                    </a:prstGeom>
                  </pic:spPr>
                </pic:pic>
              </a:graphicData>
            </a:graphic>
          </wp:inline>
        </w:drawing>
      </w:r>
    </w:p>
    <w:p w14:paraId="7890258F" w14:textId="04CA43A3" w:rsidR="00AA3A95" w:rsidRDefault="00AA3A95" w:rsidP="00AA3A95">
      <w:pPr>
        <w:pStyle w:val="Caption"/>
      </w:pPr>
      <w:bookmarkStart w:id="33" w:name="_Toc214723097"/>
      <w:r>
        <w:t xml:space="preserve">Figure </w:t>
      </w:r>
      <w:r w:rsidR="00C80E10">
        <w:fldChar w:fldCharType="begin"/>
      </w:r>
      <w:r w:rsidR="00C80E10">
        <w:instrText xml:space="preserve"> SEQ Figure \* ARABIC </w:instrText>
      </w:r>
      <w:r w:rsidR="00C80E10">
        <w:fldChar w:fldCharType="separate"/>
      </w:r>
      <w:r w:rsidR="005B3B67">
        <w:rPr>
          <w:noProof/>
        </w:rPr>
        <w:t>15</w:t>
      </w:r>
      <w:r w:rsidR="00C80E10">
        <w:fldChar w:fldCharType="end"/>
      </w:r>
      <w:r w:rsidRPr="009D56AF">
        <w:t xml:space="preserve"> - Student Feedback Questionnaire - </w:t>
      </w:r>
      <w:r>
        <w:t>Easiest Feature Feedback V</w:t>
      </w:r>
      <w:bookmarkEnd w:id="33"/>
    </w:p>
    <w:p w14:paraId="30E7D60E" w14:textId="52E2992C" w:rsidR="004202CA" w:rsidRDefault="004202CA" w:rsidP="00195F56"/>
    <w:p w14:paraId="6EF30211" w14:textId="77777777" w:rsidR="00AA3A95" w:rsidRDefault="004202CA" w:rsidP="00AA3A95">
      <w:pPr>
        <w:keepNext/>
      </w:pPr>
      <w:r w:rsidRPr="004202CA">
        <w:rPr>
          <w:noProof/>
        </w:rPr>
        <w:drawing>
          <wp:inline distT="0" distB="0" distL="0" distR="0" wp14:anchorId="1F2A9DFF" wp14:editId="6305187D">
            <wp:extent cx="5727700" cy="1036320"/>
            <wp:effectExtent l="0" t="0" r="6350" b="0"/>
            <wp:docPr id="836464512"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464512" name="Picture 1" descr="A screenshot of a cell phone&#10;&#10;AI-generated content may be incorrect."/>
                    <pic:cNvPicPr/>
                  </pic:nvPicPr>
                  <pic:blipFill>
                    <a:blip r:embed="rId30"/>
                    <a:stretch>
                      <a:fillRect/>
                    </a:stretch>
                  </pic:blipFill>
                  <pic:spPr>
                    <a:xfrm>
                      <a:off x="0" y="0"/>
                      <a:ext cx="5727700" cy="1036320"/>
                    </a:xfrm>
                    <a:prstGeom prst="rect">
                      <a:avLst/>
                    </a:prstGeom>
                  </pic:spPr>
                </pic:pic>
              </a:graphicData>
            </a:graphic>
          </wp:inline>
        </w:drawing>
      </w:r>
    </w:p>
    <w:p w14:paraId="7BA32F72" w14:textId="3D0FEA34" w:rsidR="00AA3A95" w:rsidRDefault="00AA3A95" w:rsidP="00AA3A95">
      <w:pPr>
        <w:pStyle w:val="Caption"/>
      </w:pPr>
      <w:bookmarkStart w:id="34" w:name="_Toc214723098"/>
      <w:r>
        <w:t xml:space="preserve">Figure </w:t>
      </w:r>
      <w:r w:rsidR="00C80E10">
        <w:fldChar w:fldCharType="begin"/>
      </w:r>
      <w:r w:rsidR="00C80E10">
        <w:instrText xml:space="preserve"> SEQ Figure \* ARABIC </w:instrText>
      </w:r>
      <w:r w:rsidR="00C80E10">
        <w:fldChar w:fldCharType="separate"/>
      </w:r>
      <w:r w:rsidR="005B3B67">
        <w:rPr>
          <w:noProof/>
        </w:rPr>
        <w:t>16</w:t>
      </w:r>
      <w:r w:rsidR="00C80E10">
        <w:fldChar w:fldCharType="end"/>
      </w:r>
      <w:r w:rsidRPr="006D09D3">
        <w:t xml:space="preserve"> - Student Feedback Questionnaire - </w:t>
      </w:r>
      <w:r>
        <w:t>Easiest Feature Feedback VI</w:t>
      </w:r>
      <w:bookmarkEnd w:id="34"/>
    </w:p>
    <w:p w14:paraId="644B0136" w14:textId="094817D8" w:rsidR="004202CA" w:rsidRDefault="004202CA" w:rsidP="00195F56"/>
    <w:p w14:paraId="4C65790E" w14:textId="77777777" w:rsidR="00E019B3" w:rsidRDefault="00E019B3" w:rsidP="00195F56"/>
    <w:p w14:paraId="56D2C684" w14:textId="77777777" w:rsidR="00E019B3" w:rsidRDefault="00E019B3" w:rsidP="00195F56"/>
    <w:p w14:paraId="6A0C33A1" w14:textId="6BE1F722" w:rsidR="004202CA" w:rsidRDefault="004202CA" w:rsidP="00195F56">
      <w:r>
        <w:lastRenderedPageBreak/>
        <w:t>While some mentioned ‘hardest’ features include enrolment, the Bongo Virtual Classroom, the use of discussions, and the built-in exam / quiz features:</w:t>
      </w:r>
      <w:r>
        <w:br/>
      </w:r>
    </w:p>
    <w:p w14:paraId="1DAA97D7" w14:textId="77777777" w:rsidR="00AA3A95" w:rsidRDefault="004202CA" w:rsidP="00AA3A95">
      <w:pPr>
        <w:keepNext/>
      </w:pPr>
      <w:r w:rsidRPr="004202CA">
        <w:rPr>
          <w:noProof/>
        </w:rPr>
        <w:drawing>
          <wp:inline distT="0" distB="0" distL="0" distR="0" wp14:anchorId="57C81481" wp14:editId="31C76BBC">
            <wp:extent cx="5258534" cy="257211"/>
            <wp:effectExtent l="0" t="0" r="0" b="9525"/>
            <wp:docPr id="235310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310992" name=""/>
                    <pic:cNvPicPr/>
                  </pic:nvPicPr>
                  <pic:blipFill>
                    <a:blip r:embed="rId31"/>
                    <a:stretch>
                      <a:fillRect/>
                    </a:stretch>
                  </pic:blipFill>
                  <pic:spPr>
                    <a:xfrm>
                      <a:off x="0" y="0"/>
                      <a:ext cx="5258534" cy="257211"/>
                    </a:xfrm>
                    <a:prstGeom prst="rect">
                      <a:avLst/>
                    </a:prstGeom>
                  </pic:spPr>
                </pic:pic>
              </a:graphicData>
            </a:graphic>
          </wp:inline>
        </w:drawing>
      </w:r>
    </w:p>
    <w:p w14:paraId="348FD0C6" w14:textId="7EDB3412" w:rsidR="00AA3A95" w:rsidRDefault="00AA3A95" w:rsidP="00AA3A95">
      <w:pPr>
        <w:pStyle w:val="Caption"/>
      </w:pPr>
      <w:bookmarkStart w:id="35" w:name="_Toc214723099"/>
      <w:r>
        <w:t xml:space="preserve">Figure </w:t>
      </w:r>
      <w:r w:rsidR="00C80E10">
        <w:fldChar w:fldCharType="begin"/>
      </w:r>
      <w:r w:rsidR="00C80E10">
        <w:instrText xml:space="preserve"> SEQ Figure \* ARABIC </w:instrText>
      </w:r>
      <w:r w:rsidR="00C80E10">
        <w:fldChar w:fldCharType="separate"/>
      </w:r>
      <w:r w:rsidR="005B3B67">
        <w:rPr>
          <w:noProof/>
        </w:rPr>
        <w:t>17</w:t>
      </w:r>
      <w:r w:rsidR="00C80E10">
        <w:fldChar w:fldCharType="end"/>
      </w:r>
      <w:r w:rsidRPr="006A3E8A">
        <w:t xml:space="preserve"> - Student Feedback Questionnaire - </w:t>
      </w:r>
      <w:r>
        <w:t>Hardest Feature Feedback VI</w:t>
      </w:r>
      <w:bookmarkEnd w:id="35"/>
    </w:p>
    <w:p w14:paraId="5669A52B" w14:textId="77777777" w:rsidR="00AA3A95" w:rsidRDefault="004202CA" w:rsidP="00AA3A95">
      <w:pPr>
        <w:keepNext/>
      </w:pPr>
      <w:r>
        <w:br/>
      </w:r>
      <w:r w:rsidRPr="004202CA">
        <w:rPr>
          <w:noProof/>
        </w:rPr>
        <w:drawing>
          <wp:inline distT="0" distB="0" distL="0" distR="0" wp14:anchorId="126A5619" wp14:editId="1BB81C23">
            <wp:extent cx="5727700" cy="387350"/>
            <wp:effectExtent l="0" t="0" r="6350" b="0"/>
            <wp:docPr id="1937349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349059" name=""/>
                    <pic:cNvPicPr/>
                  </pic:nvPicPr>
                  <pic:blipFill>
                    <a:blip r:embed="rId32"/>
                    <a:stretch>
                      <a:fillRect/>
                    </a:stretch>
                  </pic:blipFill>
                  <pic:spPr>
                    <a:xfrm>
                      <a:off x="0" y="0"/>
                      <a:ext cx="5727700" cy="387350"/>
                    </a:xfrm>
                    <a:prstGeom prst="rect">
                      <a:avLst/>
                    </a:prstGeom>
                  </pic:spPr>
                </pic:pic>
              </a:graphicData>
            </a:graphic>
          </wp:inline>
        </w:drawing>
      </w:r>
    </w:p>
    <w:p w14:paraId="22EE5B8D" w14:textId="6FFEA618" w:rsidR="004202CA" w:rsidRDefault="00AA3A95" w:rsidP="00AA3A95">
      <w:pPr>
        <w:pStyle w:val="Caption"/>
      </w:pPr>
      <w:bookmarkStart w:id="36" w:name="_Toc214723100"/>
      <w:r>
        <w:t xml:space="preserve">Figure </w:t>
      </w:r>
      <w:r w:rsidR="00C80E10">
        <w:fldChar w:fldCharType="begin"/>
      </w:r>
      <w:r w:rsidR="00C80E10">
        <w:instrText xml:space="preserve"> SEQ Figure \* ARABIC </w:instrText>
      </w:r>
      <w:r w:rsidR="00C80E10">
        <w:fldChar w:fldCharType="separate"/>
      </w:r>
      <w:r w:rsidR="005B3B67">
        <w:rPr>
          <w:noProof/>
        </w:rPr>
        <w:t>18</w:t>
      </w:r>
      <w:r w:rsidR="00C80E10">
        <w:fldChar w:fldCharType="end"/>
      </w:r>
      <w:r w:rsidRPr="0084225E">
        <w:t xml:space="preserve"> - Student Feedback Questionnaire - </w:t>
      </w:r>
      <w:r>
        <w:t>Hardest Feature Feedback VII</w:t>
      </w:r>
      <w:bookmarkEnd w:id="36"/>
    </w:p>
    <w:p w14:paraId="1AEE5DBA" w14:textId="77777777" w:rsidR="004202CA" w:rsidRDefault="004202CA" w:rsidP="00195F56"/>
    <w:p w14:paraId="6CDC7E07" w14:textId="77777777" w:rsidR="00AA3A95" w:rsidRDefault="004202CA" w:rsidP="00AA3A95">
      <w:pPr>
        <w:keepNext/>
      </w:pPr>
      <w:r w:rsidRPr="004202CA">
        <w:rPr>
          <w:noProof/>
        </w:rPr>
        <w:drawing>
          <wp:inline distT="0" distB="0" distL="0" distR="0" wp14:anchorId="0EF28F7E" wp14:editId="094626B5">
            <wp:extent cx="5727700" cy="367030"/>
            <wp:effectExtent l="0" t="0" r="6350" b="0"/>
            <wp:docPr id="85888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88514" name=""/>
                    <pic:cNvPicPr/>
                  </pic:nvPicPr>
                  <pic:blipFill>
                    <a:blip r:embed="rId33"/>
                    <a:stretch>
                      <a:fillRect/>
                    </a:stretch>
                  </pic:blipFill>
                  <pic:spPr>
                    <a:xfrm>
                      <a:off x="0" y="0"/>
                      <a:ext cx="5727700" cy="367030"/>
                    </a:xfrm>
                    <a:prstGeom prst="rect">
                      <a:avLst/>
                    </a:prstGeom>
                  </pic:spPr>
                </pic:pic>
              </a:graphicData>
            </a:graphic>
          </wp:inline>
        </w:drawing>
      </w:r>
    </w:p>
    <w:p w14:paraId="7B362406" w14:textId="55F6A847" w:rsidR="004202CA" w:rsidRDefault="00AA3A95" w:rsidP="00AA3A95">
      <w:pPr>
        <w:pStyle w:val="Caption"/>
      </w:pPr>
      <w:bookmarkStart w:id="37" w:name="_Toc214723101"/>
      <w:r>
        <w:t xml:space="preserve">Figure </w:t>
      </w:r>
      <w:r w:rsidR="00C80E10">
        <w:fldChar w:fldCharType="begin"/>
      </w:r>
      <w:r w:rsidR="00C80E10">
        <w:instrText xml:space="preserve"> SEQ Figure \* ARABIC </w:instrText>
      </w:r>
      <w:r w:rsidR="00C80E10">
        <w:fldChar w:fldCharType="separate"/>
      </w:r>
      <w:r w:rsidR="005B3B67">
        <w:rPr>
          <w:noProof/>
        </w:rPr>
        <w:t>19</w:t>
      </w:r>
      <w:r w:rsidR="00C80E10">
        <w:fldChar w:fldCharType="end"/>
      </w:r>
      <w:r w:rsidRPr="008574F5">
        <w:t xml:space="preserve"> - Student Feedback Questionnaire - </w:t>
      </w:r>
      <w:r>
        <w:t>Hardest Feature Feedback VIII</w:t>
      </w:r>
      <w:bookmarkEnd w:id="37"/>
    </w:p>
    <w:p w14:paraId="2ED04EB3" w14:textId="77777777" w:rsidR="004202CA" w:rsidRDefault="004202CA" w:rsidP="00195F56"/>
    <w:p w14:paraId="055B40E6" w14:textId="77777777" w:rsidR="00AA3A95" w:rsidRDefault="004202CA" w:rsidP="00AA3A95">
      <w:pPr>
        <w:keepNext/>
      </w:pPr>
      <w:r w:rsidRPr="004202CA">
        <w:rPr>
          <w:noProof/>
        </w:rPr>
        <w:drawing>
          <wp:inline distT="0" distB="0" distL="0" distR="0" wp14:anchorId="7C500EF5" wp14:editId="00C68BA3">
            <wp:extent cx="5727700" cy="552450"/>
            <wp:effectExtent l="0" t="0" r="6350" b="0"/>
            <wp:docPr id="2099419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419556" name=""/>
                    <pic:cNvPicPr/>
                  </pic:nvPicPr>
                  <pic:blipFill>
                    <a:blip r:embed="rId34"/>
                    <a:stretch>
                      <a:fillRect/>
                    </a:stretch>
                  </pic:blipFill>
                  <pic:spPr>
                    <a:xfrm>
                      <a:off x="0" y="0"/>
                      <a:ext cx="5727700" cy="552450"/>
                    </a:xfrm>
                    <a:prstGeom prst="rect">
                      <a:avLst/>
                    </a:prstGeom>
                  </pic:spPr>
                </pic:pic>
              </a:graphicData>
            </a:graphic>
          </wp:inline>
        </w:drawing>
      </w:r>
    </w:p>
    <w:p w14:paraId="157D0747" w14:textId="01C64391" w:rsidR="004202CA" w:rsidRDefault="00AA3A95" w:rsidP="00AA3A95">
      <w:pPr>
        <w:pStyle w:val="Caption"/>
      </w:pPr>
      <w:bookmarkStart w:id="38" w:name="_Toc214723102"/>
      <w:r>
        <w:t xml:space="preserve">Figure </w:t>
      </w:r>
      <w:r w:rsidR="00C80E10">
        <w:fldChar w:fldCharType="begin"/>
      </w:r>
      <w:r w:rsidR="00C80E10">
        <w:instrText xml:space="preserve"> SEQ Figure \* ARABIC </w:instrText>
      </w:r>
      <w:r w:rsidR="00C80E10">
        <w:fldChar w:fldCharType="separate"/>
      </w:r>
      <w:r w:rsidR="005B3B67">
        <w:rPr>
          <w:noProof/>
        </w:rPr>
        <w:t>20</w:t>
      </w:r>
      <w:r w:rsidR="00C80E10">
        <w:fldChar w:fldCharType="end"/>
      </w:r>
      <w:r w:rsidRPr="00DD4E04">
        <w:t xml:space="preserve"> - Student Feedback Questionnaire - </w:t>
      </w:r>
      <w:r>
        <w:t>Hardest Feature Feedback IX</w:t>
      </w:r>
      <w:bookmarkEnd w:id="38"/>
    </w:p>
    <w:p w14:paraId="4296646E" w14:textId="77777777" w:rsidR="004202CA" w:rsidRDefault="004202CA" w:rsidP="00195F56"/>
    <w:p w14:paraId="7A5D5F02" w14:textId="77777777" w:rsidR="00AA3A95" w:rsidRDefault="004202CA" w:rsidP="00AA3A95">
      <w:pPr>
        <w:keepNext/>
      </w:pPr>
      <w:r w:rsidRPr="004202CA">
        <w:rPr>
          <w:noProof/>
        </w:rPr>
        <w:drawing>
          <wp:inline distT="0" distB="0" distL="0" distR="0" wp14:anchorId="2D3FD282" wp14:editId="047B9E2C">
            <wp:extent cx="3067478" cy="304843"/>
            <wp:effectExtent l="0" t="0" r="0" b="0"/>
            <wp:docPr id="306340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340831" name=""/>
                    <pic:cNvPicPr/>
                  </pic:nvPicPr>
                  <pic:blipFill>
                    <a:blip r:embed="rId35"/>
                    <a:stretch>
                      <a:fillRect/>
                    </a:stretch>
                  </pic:blipFill>
                  <pic:spPr>
                    <a:xfrm>
                      <a:off x="0" y="0"/>
                      <a:ext cx="3067478" cy="304843"/>
                    </a:xfrm>
                    <a:prstGeom prst="rect">
                      <a:avLst/>
                    </a:prstGeom>
                  </pic:spPr>
                </pic:pic>
              </a:graphicData>
            </a:graphic>
          </wp:inline>
        </w:drawing>
      </w:r>
    </w:p>
    <w:p w14:paraId="12CF5C12" w14:textId="704AFD82" w:rsidR="004202CA" w:rsidRDefault="00AA3A95" w:rsidP="00AA3A95">
      <w:pPr>
        <w:pStyle w:val="Caption"/>
      </w:pPr>
      <w:bookmarkStart w:id="39" w:name="_Toc214723103"/>
      <w:r>
        <w:t xml:space="preserve">Figure </w:t>
      </w:r>
      <w:r w:rsidR="00C80E10">
        <w:fldChar w:fldCharType="begin"/>
      </w:r>
      <w:r w:rsidR="00C80E10">
        <w:instrText xml:space="preserve"> SEQ Figure \* ARABIC </w:instrText>
      </w:r>
      <w:r w:rsidR="00C80E10">
        <w:fldChar w:fldCharType="separate"/>
      </w:r>
      <w:r w:rsidR="005B3B67">
        <w:rPr>
          <w:noProof/>
        </w:rPr>
        <w:t>21</w:t>
      </w:r>
      <w:r w:rsidR="00C80E10">
        <w:fldChar w:fldCharType="end"/>
      </w:r>
      <w:r w:rsidRPr="001F0730">
        <w:t xml:space="preserve"> - Student Feedback Questionnaire - </w:t>
      </w:r>
      <w:r>
        <w:t>Hardest Feature Feedback X</w:t>
      </w:r>
      <w:bookmarkEnd w:id="39"/>
    </w:p>
    <w:p w14:paraId="52B0CC30" w14:textId="77777777" w:rsidR="004202CA" w:rsidRDefault="004202CA" w:rsidP="00195F56"/>
    <w:p w14:paraId="31F6DE84" w14:textId="77777777" w:rsidR="00AA3A95" w:rsidRDefault="004202CA" w:rsidP="00AA3A95">
      <w:pPr>
        <w:keepNext/>
      </w:pPr>
      <w:r w:rsidRPr="004202CA">
        <w:rPr>
          <w:noProof/>
        </w:rPr>
        <w:drawing>
          <wp:inline distT="0" distB="0" distL="0" distR="0" wp14:anchorId="0CC80119" wp14:editId="2E171D1B">
            <wp:extent cx="5727700" cy="856615"/>
            <wp:effectExtent l="0" t="0" r="6350" b="635"/>
            <wp:docPr id="1270436642" name="Picture 1" descr="A close up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36642" name="Picture 1" descr="A close up of text&#10;&#10;AI-generated content may be incorrect."/>
                    <pic:cNvPicPr/>
                  </pic:nvPicPr>
                  <pic:blipFill>
                    <a:blip r:embed="rId36"/>
                    <a:stretch>
                      <a:fillRect/>
                    </a:stretch>
                  </pic:blipFill>
                  <pic:spPr>
                    <a:xfrm>
                      <a:off x="0" y="0"/>
                      <a:ext cx="5727700" cy="856615"/>
                    </a:xfrm>
                    <a:prstGeom prst="rect">
                      <a:avLst/>
                    </a:prstGeom>
                  </pic:spPr>
                </pic:pic>
              </a:graphicData>
            </a:graphic>
          </wp:inline>
        </w:drawing>
      </w:r>
    </w:p>
    <w:p w14:paraId="38B94D68" w14:textId="7BFBE01B" w:rsidR="004202CA" w:rsidRDefault="00AA3A95" w:rsidP="00AA3A95">
      <w:pPr>
        <w:pStyle w:val="Caption"/>
      </w:pPr>
      <w:bookmarkStart w:id="40" w:name="_Toc214723104"/>
      <w:r>
        <w:t xml:space="preserve">Figure </w:t>
      </w:r>
      <w:r w:rsidR="00C80E10">
        <w:fldChar w:fldCharType="begin"/>
      </w:r>
      <w:r w:rsidR="00C80E10">
        <w:instrText xml:space="preserve"> SEQ Figure \* ARABIC </w:instrText>
      </w:r>
      <w:r w:rsidR="00C80E10">
        <w:fldChar w:fldCharType="separate"/>
      </w:r>
      <w:r w:rsidR="005B3B67">
        <w:rPr>
          <w:noProof/>
        </w:rPr>
        <w:t>22</w:t>
      </w:r>
      <w:r w:rsidR="00C80E10">
        <w:fldChar w:fldCharType="end"/>
      </w:r>
      <w:r w:rsidRPr="007B37B2">
        <w:t xml:space="preserve"> - Student Feedback Questionnaire - </w:t>
      </w:r>
      <w:r>
        <w:t>Hardest Feature Feedback XI</w:t>
      </w:r>
      <w:bookmarkEnd w:id="40"/>
    </w:p>
    <w:p w14:paraId="5DAFD473" w14:textId="77777777" w:rsidR="004202CA" w:rsidRDefault="004202CA" w:rsidP="00195F56"/>
    <w:p w14:paraId="36DBDBE3" w14:textId="6CB68C47" w:rsidR="004202CA" w:rsidRDefault="004202CA" w:rsidP="00195F56">
      <w:r>
        <w:t>Once again, when asked what would be the one thing that could be changed, it revolves around the layout of modules, as shown in the word cloud below:</w:t>
      </w:r>
    </w:p>
    <w:p w14:paraId="05559D4F" w14:textId="77777777" w:rsidR="004202CA" w:rsidRDefault="004202CA" w:rsidP="00195F56"/>
    <w:p w14:paraId="6D19A8CF" w14:textId="77777777" w:rsidR="00A94803" w:rsidRDefault="004202CA" w:rsidP="00A94803">
      <w:pPr>
        <w:keepNext/>
      </w:pPr>
      <w:r w:rsidRPr="004202CA">
        <w:rPr>
          <w:noProof/>
        </w:rPr>
        <w:lastRenderedPageBreak/>
        <w:drawing>
          <wp:inline distT="0" distB="0" distL="0" distR="0" wp14:anchorId="48495B25" wp14:editId="390B3101">
            <wp:extent cx="5534797" cy="1838582"/>
            <wp:effectExtent l="0" t="0" r="0" b="9525"/>
            <wp:docPr id="2036403790"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403790" name="Picture 1" descr="A close-up of a computer screen&#10;&#10;AI-generated content may be incorrect."/>
                    <pic:cNvPicPr/>
                  </pic:nvPicPr>
                  <pic:blipFill>
                    <a:blip r:embed="rId37"/>
                    <a:stretch>
                      <a:fillRect/>
                    </a:stretch>
                  </pic:blipFill>
                  <pic:spPr>
                    <a:xfrm>
                      <a:off x="0" y="0"/>
                      <a:ext cx="5534797" cy="1838582"/>
                    </a:xfrm>
                    <a:prstGeom prst="rect">
                      <a:avLst/>
                    </a:prstGeom>
                  </pic:spPr>
                </pic:pic>
              </a:graphicData>
            </a:graphic>
          </wp:inline>
        </w:drawing>
      </w:r>
    </w:p>
    <w:p w14:paraId="1D816F35" w14:textId="45FE981F" w:rsidR="004202CA" w:rsidRDefault="00A94803" w:rsidP="00A94803">
      <w:pPr>
        <w:pStyle w:val="Caption"/>
      </w:pPr>
      <w:bookmarkStart w:id="41" w:name="_Toc214723105"/>
      <w:r>
        <w:t xml:space="preserve">Figure </w:t>
      </w:r>
      <w:r w:rsidR="00C80E10">
        <w:fldChar w:fldCharType="begin"/>
      </w:r>
      <w:r w:rsidR="00C80E10">
        <w:instrText xml:space="preserve"> SEQ Figure \* ARABIC </w:instrText>
      </w:r>
      <w:r w:rsidR="00C80E10">
        <w:fldChar w:fldCharType="separate"/>
      </w:r>
      <w:r w:rsidR="005B3B67">
        <w:rPr>
          <w:noProof/>
        </w:rPr>
        <w:t>23</w:t>
      </w:r>
      <w:r w:rsidR="00C80E10">
        <w:fldChar w:fldCharType="end"/>
      </w:r>
      <w:r w:rsidRPr="00314D63">
        <w:t xml:space="preserve"> - Student Feedback Questionnaire - </w:t>
      </w:r>
      <w:r>
        <w:t xml:space="preserve">One Thing </w:t>
      </w:r>
      <w:proofErr w:type="gramStart"/>
      <w:r>
        <w:t>To</w:t>
      </w:r>
      <w:proofErr w:type="gramEnd"/>
      <w:r>
        <w:t xml:space="preserve"> Change Word Cloud</w:t>
      </w:r>
      <w:bookmarkEnd w:id="41"/>
    </w:p>
    <w:p w14:paraId="058BF5C1" w14:textId="77777777" w:rsidR="004202CA" w:rsidRDefault="004202CA" w:rsidP="00195F56"/>
    <w:p w14:paraId="22D3F92E" w14:textId="218CB60B" w:rsidR="004202CA" w:rsidRDefault="004202CA" w:rsidP="00195F56">
      <w:r>
        <w:t>The main conclusion gathered from the first part of this feedback, is that modules must be structured better, there is easy access to the main parts of the course (modules, assignments, grades etc.) and that extra tools such as discussions and the Bongo Virtual Classroom are not intuitive and are hard to use.</w:t>
      </w:r>
    </w:p>
    <w:p w14:paraId="5CB4B220" w14:textId="34323B1F" w:rsidR="004202CA" w:rsidRDefault="004202CA" w:rsidP="00195F56">
      <w:r>
        <w:t>The second part of the form focused on accessibility, with the following data received:</w:t>
      </w:r>
    </w:p>
    <w:p w14:paraId="42C35453" w14:textId="77777777" w:rsidR="00A94803" w:rsidRDefault="004202CA" w:rsidP="00A94803">
      <w:pPr>
        <w:keepNext/>
      </w:pPr>
      <w:r w:rsidRPr="004202CA">
        <w:rPr>
          <w:noProof/>
        </w:rPr>
        <w:drawing>
          <wp:inline distT="0" distB="0" distL="0" distR="0" wp14:anchorId="55A932A9" wp14:editId="74228DA0">
            <wp:extent cx="4905375" cy="3589299"/>
            <wp:effectExtent l="0" t="0" r="0" b="0"/>
            <wp:docPr id="496454624"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454624" name="Picture 1" descr="A graph with different colored bars&#10;&#10;AI-generated content may be incorrect."/>
                    <pic:cNvPicPr/>
                  </pic:nvPicPr>
                  <pic:blipFill>
                    <a:blip r:embed="rId38"/>
                    <a:stretch>
                      <a:fillRect/>
                    </a:stretch>
                  </pic:blipFill>
                  <pic:spPr>
                    <a:xfrm>
                      <a:off x="0" y="0"/>
                      <a:ext cx="4912481" cy="3594498"/>
                    </a:xfrm>
                    <a:prstGeom prst="rect">
                      <a:avLst/>
                    </a:prstGeom>
                  </pic:spPr>
                </pic:pic>
              </a:graphicData>
            </a:graphic>
          </wp:inline>
        </w:drawing>
      </w:r>
    </w:p>
    <w:p w14:paraId="1BD594B2" w14:textId="03023EA7" w:rsidR="004202CA" w:rsidRDefault="00A94803" w:rsidP="00A94803">
      <w:pPr>
        <w:pStyle w:val="Caption"/>
      </w:pPr>
      <w:bookmarkStart w:id="42" w:name="_Toc214723106"/>
      <w:r>
        <w:t xml:space="preserve">Figure </w:t>
      </w:r>
      <w:r w:rsidR="00C80E10">
        <w:fldChar w:fldCharType="begin"/>
      </w:r>
      <w:r w:rsidR="00C80E10">
        <w:instrText xml:space="preserve"> SEQ Figure \* ARABIC </w:instrText>
      </w:r>
      <w:r w:rsidR="00C80E10">
        <w:fldChar w:fldCharType="separate"/>
      </w:r>
      <w:r w:rsidR="005B3B67">
        <w:rPr>
          <w:noProof/>
        </w:rPr>
        <w:t>24</w:t>
      </w:r>
      <w:r w:rsidR="00C80E10">
        <w:fldChar w:fldCharType="end"/>
      </w:r>
      <w:r w:rsidRPr="00955D36">
        <w:t xml:space="preserve"> - Student Feedback Questionnaire - Do you identify with any of the following disability categories?</w:t>
      </w:r>
      <w:bookmarkEnd w:id="42"/>
    </w:p>
    <w:p w14:paraId="20CC6D34" w14:textId="77777777" w:rsidR="00A94803" w:rsidRDefault="00A94803" w:rsidP="00195F56"/>
    <w:p w14:paraId="3D440E62" w14:textId="0EBF1D02" w:rsidR="005F1DA5" w:rsidRDefault="005F1DA5" w:rsidP="00195F56">
      <w:r>
        <w:t>With submitters identifying as neurodivergent, having a learning disability, and one having a visual impairment, there is some good feedback to be found here.</w:t>
      </w:r>
      <w:r w:rsidR="000F1B1C">
        <w:t xml:space="preserve"> </w:t>
      </w:r>
      <w:r>
        <w:t>Here are some of the ways in which disabilities have affected the submitters usage of their Virtual Learning Environment:</w:t>
      </w:r>
      <w:r w:rsidR="000F1B1C">
        <w:br/>
      </w:r>
    </w:p>
    <w:p w14:paraId="66C1D277" w14:textId="77777777" w:rsidR="000F1B1C" w:rsidRDefault="005F1DA5" w:rsidP="000F1B1C">
      <w:pPr>
        <w:keepNext/>
      </w:pPr>
      <w:r w:rsidRPr="005F1DA5">
        <w:rPr>
          <w:noProof/>
        </w:rPr>
        <w:lastRenderedPageBreak/>
        <w:drawing>
          <wp:inline distT="0" distB="0" distL="0" distR="0" wp14:anchorId="3FBFD1B6" wp14:editId="14DBAAD0">
            <wp:extent cx="5727700" cy="444500"/>
            <wp:effectExtent l="0" t="0" r="6350" b="0"/>
            <wp:docPr id="697062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62654" name=""/>
                    <pic:cNvPicPr/>
                  </pic:nvPicPr>
                  <pic:blipFill>
                    <a:blip r:embed="rId39"/>
                    <a:stretch>
                      <a:fillRect/>
                    </a:stretch>
                  </pic:blipFill>
                  <pic:spPr>
                    <a:xfrm>
                      <a:off x="0" y="0"/>
                      <a:ext cx="5727700" cy="444500"/>
                    </a:xfrm>
                    <a:prstGeom prst="rect">
                      <a:avLst/>
                    </a:prstGeom>
                  </pic:spPr>
                </pic:pic>
              </a:graphicData>
            </a:graphic>
          </wp:inline>
        </w:drawing>
      </w:r>
    </w:p>
    <w:p w14:paraId="2CB7FD9E" w14:textId="50123467" w:rsidR="005F1DA5" w:rsidRDefault="000F1B1C" w:rsidP="000F1B1C">
      <w:pPr>
        <w:pStyle w:val="Caption"/>
      </w:pPr>
      <w:bookmarkStart w:id="43" w:name="_Toc214723107"/>
      <w:r>
        <w:t xml:space="preserve">Figure </w:t>
      </w:r>
      <w:r w:rsidR="00C80E10">
        <w:fldChar w:fldCharType="begin"/>
      </w:r>
      <w:r w:rsidR="00C80E10">
        <w:instrText xml:space="preserve"> SEQ Figure \* ARABIC </w:instrText>
      </w:r>
      <w:r w:rsidR="00C80E10">
        <w:fldChar w:fldCharType="separate"/>
      </w:r>
      <w:r w:rsidR="005B3B67">
        <w:rPr>
          <w:noProof/>
        </w:rPr>
        <w:t>25</w:t>
      </w:r>
      <w:r w:rsidR="00C80E10">
        <w:fldChar w:fldCharType="end"/>
      </w:r>
      <w:r>
        <w:t xml:space="preserve"> - Student Feedback Questionnaire - Disability Affected Usage Feedback I</w:t>
      </w:r>
      <w:bookmarkEnd w:id="43"/>
    </w:p>
    <w:p w14:paraId="5BD4E3C8" w14:textId="5ACACA3E" w:rsidR="000F1B1C" w:rsidRDefault="000F1B1C" w:rsidP="000F1B1C">
      <w:pPr>
        <w:keepNext/>
      </w:pPr>
      <w:r>
        <w:br/>
      </w:r>
      <w:r w:rsidR="005F1DA5" w:rsidRPr="005F1DA5">
        <w:rPr>
          <w:noProof/>
        </w:rPr>
        <w:drawing>
          <wp:inline distT="0" distB="0" distL="0" distR="0" wp14:anchorId="7B63F86B" wp14:editId="0C4AB6A3">
            <wp:extent cx="5727700" cy="381000"/>
            <wp:effectExtent l="0" t="0" r="6350" b="0"/>
            <wp:docPr id="459131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131041" name=""/>
                    <pic:cNvPicPr/>
                  </pic:nvPicPr>
                  <pic:blipFill>
                    <a:blip r:embed="rId40"/>
                    <a:stretch>
                      <a:fillRect/>
                    </a:stretch>
                  </pic:blipFill>
                  <pic:spPr>
                    <a:xfrm>
                      <a:off x="0" y="0"/>
                      <a:ext cx="5727700" cy="381000"/>
                    </a:xfrm>
                    <a:prstGeom prst="rect">
                      <a:avLst/>
                    </a:prstGeom>
                  </pic:spPr>
                </pic:pic>
              </a:graphicData>
            </a:graphic>
          </wp:inline>
        </w:drawing>
      </w:r>
    </w:p>
    <w:p w14:paraId="60BC66AC" w14:textId="2A72BD5B" w:rsidR="005F1DA5" w:rsidRDefault="000F1B1C" w:rsidP="000F1B1C">
      <w:pPr>
        <w:pStyle w:val="Caption"/>
      </w:pPr>
      <w:bookmarkStart w:id="44" w:name="_Toc214723108"/>
      <w:r>
        <w:t xml:space="preserve">Figure </w:t>
      </w:r>
      <w:r w:rsidR="00C80E10">
        <w:fldChar w:fldCharType="begin"/>
      </w:r>
      <w:r w:rsidR="00C80E10">
        <w:instrText xml:space="preserve"> SEQ Figure \* ARABIC </w:instrText>
      </w:r>
      <w:r w:rsidR="00C80E10">
        <w:fldChar w:fldCharType="separate"/>
      </w:r>
      <w:r w:rsidR="005B3B67">
        <w:rPr>
          <w:noProof/>
        </w:rPr>
        <w:t>26</w:t>
      </w:r>
      <w:r w:rsidR="00C80E10">
        <w:fldChar w:fldCharType="end"/>
      </w:r>
      <w:r w:rsidRPr="0038089C">
        <w:t xml:space="preserve"> - Student Feedback Questionnaire - </w:t>
      </w:r>
      <w:r>
        <w:t>Disability Affected Usage Feedback II</w:t>
      </w:r>
      <w:bookmarkEnd w:id="44"/>
    </w:p>
    <w:p w14:paraId="08758E61" w14:textId="30BD82B1" w:rsidR="000F1B1C" w:rsidRDefault="000F1B1C" w:rsidP="000F1B1C">
      <w:pPr>
        <w:keepNext/>
      </w:pPr>
      <w:r>
        <w:br/>
      </w:r>
      <w:r w:rsidR="005F1DA5" w:rsidRPr="005F1DA5">
        <w:rPr>
          <w:noProof/>
        </w:rPr>
        <w:drawing>
          <wp:inline distT="0" distB="0" distL="0" distR="0" wp14:anchorId="6E43E1AE" wp14:editId="22004B09">
            <wp:extent cx="5727700" cy="664210"/>
            <wp:effectExtent l="0" t="0" r="6350" b="2540"/>
            <wp:docPr id="50637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37985" name=""/>
                    <pic:cNvPicPr/>
                  </pic:nvPicPr>
                  <pic:blipFill>
                    <a:blip r:embed="rId41"/>
                    <a:stretch>
                      <a:fillRect/>
                    </a:stretch>
                  </pic:blipFill>
                  <pic:spPr>
                    <a:xfrm>
                      <a:off x="0" y="0"/>
                      <a:ext cx="5727700" cy="664210"/>
                    </a:xfrm>
                    <a:prstGeom prst="rect">
                      <a:avLst/>
                    </a:prstGeom>
                  </pic:spPr>
                </pic:pic>
              </a:graphicData>
            </a:graphic>
          </wp:inline>
        </w:drawing>
      </w:r>
    </w:p>
    <w:p w14:paraId="44C65410" w14:textId="15A6FF08" w:rsidR="004202CA" w:rsidRDefault="000F1B1C" w:rsidP="000F1B1C">
      <w:pPr>
        <w:pStyle w:val="Caption"/>
      </w:pPr>
      <w:bookmarkStart w:id="45" w:name="_Toc214723109"/>
      <w:r>
        <w:t xml:space="preserve">Figure </w:t>
      </w:r>
      <w:r w:rsidR="00C80E10">
        <w:fldChar w:fldCharType="begin"/>
      </w:r>
      <w:r w:rsidR="00C80E10">
        <w:instrText xml:space="preserve"> SEQ Figure \* ARABIC </w:instrText>
      </w:r>
      <w:r w:rsidR="00C80E10">
        <w:fldChar w:fldCharType="separate"/>
      </w:r>
      <w:r w:rsidR="005B3B67">
        <w:rPr>
          <w:noProof/>
        </w:rPr>
        <w:t>27</w:t>
      </w:r>
      <w:r w:rsidR="00C80E10">
        <w:fldChar w:fldCharType="end"/>
      </w:r>
      <w:r w:rsidRPr="005A4DD1">
        <w:t xml:space="preserve"> - Student Feedback Questionnaire - </w:t>
      </w:r>
      <w:r>
        <w:t>Disability Affected Usage Feedback III</w:t>
      </w:r>
      <w:bookmarkEnd w:id="45"/>
    </w:p>
    <w:p w14:paraId="18FB8198" w14:textId="77777777" w:rsidR="000F1B1C" w:rsidRDefault="000F1B1C" w:rsidP="000F1B1C">
      <w:pPr>
        <w:keepNext/>
      </w:pPr>
      <w:r>
        <w:br/>
      </w:r>
      <w:r w:rsidR="005F1DA5" w:rsidRPr="005F1DA5">
        <w:rPr>
          <w:noProof/>
        </w:rPr>
        <w:drawing>
          <wp:inline distT="0" distB="0" distL="0" distR="0" wp14:anchorId="7EEBEE93" wp14:editId="2092589C">
            <wp:extent cx="5727700" cy="407035"/>
            <wp:effectExtent l="0" t="0" r="6350" b="0"/>
            <wp:docPr id="2060127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127665" name=""/>
                    <pic:cNvPicPr/>
                  </pic:nvPicPr>
                  <pic:blipFill>
                    <a:blip r:embed="rId42"/>
                    <a:stretch>
                      <a:fillRect/>
                    </a:stretch>
                  </pic:blipFill>
                  <pic:spPr>
                    <a:xfrm>
                      <a:off x="0" y="0"/>
                      <a:ext cx="5727700" cy="407035"/>
                    </a:xfrm>
                    <a:prstGeom prst="rect">
                      <a:avLst/>
                    </a:prstGeom>
                  </pic:spPr>
                </pic:pic>
              </a:graphicData>
            </a:graphic>
          </wp:inline>
        </w:drawing>
      </w:r>
    </w:p>
    <w:p w14:paraId="66FE4984" w14:textId="1CD9547D" w:rsidR="005F1DA5" w:rsidRDefault="000F1B1C" w:rsidP="000F1B1C">
      <w:pPr>
        <w:pStyle w:val="Caption"/>
      </w:pPr>
      <w:bookmarkStart w:id="46" w:name="_Toc214723110"/>
      <w:r>
        <w:t xml:space="preserve">Figure </w:t>
      </w:r>
      <w:r w:rsidR="00C80E10">
        <w:fldChar w:fldCharType="begin"/>
      </w:r>
      <w:r w:rsidR="00C80E10">
        <w:instrText xml:space="preserve"> SEQ Figure \* ARABIC </w:instrText>
      </w:r>
      <w:r w:rsidR="00C80E10">
        <w:fldChar w:fldCharType="separate"/>
      </w:r>
      <w:r w:rsidR="005B3B67">
        <w:rPr>
          <w:noProof/>
        </w:rPr>
        <w:t>28</w:t>
      </w:r>
      <w:r w:rsidR="00C80E10">
        <w:fldChar w:fldCharType="end"/>
      </w:r>
      <w:r w:rsidRPr="00F04A11">
        <w:t xml:space="preserve"> - Student Feedback Questionnaire - </w:t>
      </w:r>
      <w:r>
        <w:t>Disability Affected Usage Feedback IV</w:t>
      </w:r>
      <w:bookmarkEnd w:id="46"/>
    </w:p>
    <w:p w14:paraId="18133ED5" w14:textId="754F48AD" w:rsidR="005F1DA5" w:rsidRDefault="005F1DA5" w:rsidP="00195F56">
      <w:r>
        <w:t>Here are some of the suggested missing features (which are feasible) that could help in using the Virtual Learning Environment:</w:t>
      </w:r>
      <w:r>
        <w:br/>
      </w:r>
    </w:p>
    <w:p w14:paraId="42FBB160" w14:textId="77777777" w:rsidR="00563C94" w:rsidRDefault="005F1DA5" w:rsidP="00563C94">
      <w:pPr>
        <w:keepNext/>
      </w:pPr>
      <w:r w:rsidRPr="005F1DA5">
        <w:rPr>
          <w:noProof/>
        </w:rPr>
        <w:drawing>
          <wp:inline distT="0" distB="0" distL="0" distR="0" wp14:anchorId="05FACD15" wp14:editId="019A503C">
            <wp:extent cx="3362794" cy="285790"/>
            <wp:effectExtent l="0" t="0" r="0" b="0"/>
            <wp:docPr id="646319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19016" name=""/>
                    <pic:cNvPicPr/>
                  </pic:nvPicPr>
                  <pic:blipFill>
                    <a:blip r:embed="rId43"/>
                    <a:stretch>
                      <a:fillRect/>
                    </a:stretch>
                  </pic:blipFill>
                  <pic:spPr>
                    <a:xfrm>
                      <a:off x="0" y="0"/>
                      <a:ext cx="3362794" cy="285790"/>
                    </a:xfrm>
                    <a:prstGeom prst="rect">
                      <a:avLst/>
                    </a:prstGeom>
                  </pic:spPr>
                </pic:pic>
              </a:graphicData>
            </a:graphic>
          </wp:inline>
        </w:drawing>
      </w:r>
    </w:p>
    <w:p w14:paraId="6195BC19" w14:textId="1D078388" w:rsidR="005F1DA5" w:rsidRDefault="00563C94" w:rsidP="00563C94">
      <w:pPr>
        <w:pStyle w:val="Caption"/>
      </w:pPr>
      <w:bookmarkStart w:id="47" w:name="_Toc214723111"/>
      <w:r>
        <w:t xml:space="preserve">Figure </w:t>
      </w:r>
      <w:r w:rsidR="00C80E10">
        <w:fldChar w:fldCharType="begin"/>
      </w:r>
      <w:r w:rsidR="00C80E10">
        <w:instrText xml:space="preserve"> SEQ Figure \* ARABIC </w:instrText>
      </w:r>
      <w:r w:rsidR="00C80E10">
        <w:fldChar w:fldCharType="separate"/>
      </w:r>
      <w:r w:rsidR="005B3B67">
        <w:rPr>
          <w:noProof/>
        </w:rPr>
        <w:t>29</w:t>
      </w:r>
      <w:r w:rsidR="00C80E10">
        <w:fldChar w:fldCharType="end"/>
      </w:r>
      <w:r w:rsidRPr="00545A36">
        <w:t xml:space="preserve"> - Student Feedback Questionnaire - </w:t>
      </w:r>
      <w:r>
        <w:t>Suggested Missing Feature I</w:t>
      </w:r>
      <w:bookmarkEnd w:id="47"/>
    </w:p>
    <w:p w14:paraId="75FA4369" w14:textId="2654F16E" w:rsidR="00563C94" w:rsidRDefault="00563C94" w:rsidP="00563C94">
      <w:pPr>
        <w:keepNext/>
      </w:pPr>
      <w:r>
        <w:br/>
      </w:r>
      <w:r w:rsidR="005F1DA5" w:rsidRPr="005F1DA5">
        <w:rPr>
          <w:noProof/>
        </w:rPr>
        <w:drawing>
          <wp:inline distT="0" distB="0" distL="0" distR="0" wp14:anchorId="10C8BCBF" wp14:editId="7FFD9591">
            <wp:extent cx="5553850" cy="247685"/>
            <wp:effectExtent l="0" t="0" r="0" b="0"/>
            <wp:docPr id="1776459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59194" name=""/>
                    <pic:cNvPicPr/>
                  </pic:nvPicPr>
                  <pic:blipFill>
                    <a:blip r:embed="rId44"/>
                    <a:stretch>
                      <a:fillRect/>
                    </a:stretch>
                  </pic:blipFill>
                  <pic:spPr>
                    <a:xfrm>
                      <a:off x="0" y="0"/>
                      <a:ext cx="5553850" cy="247685"/>
                    </a:xfrm>
                    <a:prstGeom prst="rect">
                      <a:avLst/>
                    </a:prstGeom>
                  </pic:spPr>
                </pic:pic>
              </a:graphicData>
            </a:graphic>
          </wp:inline>
        </w:drawing>
      </w:r>
    </w:p>
    <w:p w14:paraId="0C232490" w14:textId="7F915530" w:rsidR="005F1DA5" w:rsidRDefault="00563C94" w:rsidP="00563C94">
      <w:pPr>
        <w:pStyle w:val="Caption"/>
      </w:pPr>
      <w:bookmarkStart w:id="48" w:name="_Toc214723112"/>
      <w:r>
        <w:t xml:space="preserve">Figure </w:t>
      </w:r>
      <w:r w:rsidR="00C80E10">
        <w:fldChar w:fldCharType="begin"/>
      </w:r>
      <w:r w:rsidR="00C80E10">
        <w:instrText xml:space="preserve"> SEQ Figure \* ARABIC </w:instrText>
      </w:r>
      <w:r w:rsidR="00C80E10">
        <w:fldChar w:fldCharType="separate"/>
      </w:r>
      <w:r w:rsidR="005B3B67">
        <w:rPr>
          <w:noProof/>
        </w:rPr>
        <w:t>30</w:t>
      </w:r>
      <w:r w:rsidR="00C80E10">
        <w:fldChar w:fldCharType="end"/>
      </w:r>
      <w:r w:rsidRPr="00437DC5">
        <w:t xml:space="preserve"> - Student Feedback Questionnaire - </w:t>
      </w:r>
      <w:r>
        <w:t>Suggested Missing Feature II</w:t>
      </w:r>
      <w:bookmarkEnd w:id="48"/>
    </w:p>
    <w:p w14:paraId="3D45D1A4" w14:textId="24031BF9" w:rsidR="00563C94" w:rsidRDefault="00563C94" w:rsidP="00563C94">
      <w:pPr>
        <w:keepNext/>
      </w:pPr>
      <w:r>
        <w:br/>
      </w:r>
      <w:r w:rsidR="005F1DA5" w:rsidRPr="005F1DA5">
        <w:rPr>
          <w:noProof/>
        </w:rPr>
        <w:drawing>
          <wp:inline distT="0" distB="0" distL="0" distR="0" wp14:anchorId="4FBE81B8" wp14:editId="0D5079DF">
            <wp:extent cx="5727700" cy="556260"/>
            <wp:effectExtent l="0" t="0" r="6350" b="0"/>
            <wp:docPr id="1618514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14725" name=""/>
                    <pic:cNvPicPr/>
                  </pic:nvPicPr>
                  <pic:blipFill>
                    <a:blip r:embed="rId45"/>
                    <a:stretch>
                      <a:fillRect/>
                    </a:stretch>
                  </pic:blipFill>
                  <pic:spPr>
                    <a:xfrm>
                      <a:off x="0" y="0"/>
                      <a:ext cx="5727700" cy="556260"/>
                    </a:xfrm>
                    <a:prstGeom prst="rect">
                      <a:avLst/>
                    </a:prstGeom>
                  </pic:spPr>
                </pic:pic>
              </a:graphicData>
            </a:graphic>
          </wp:inline>
        </w:drawing>
      </w:r>
    </w:p>
    <w:p w14:paraId="0007271B" w14:textId="4859C46B" w:rsidR="005F1DA5" w:rsidRDefault="00563C94" w:rsidP="00563C94">
      <w:pPr>
        <w:pStyle w:val="Caption"/>
      </w:pPr>
      <w:bookmarkStart w:id="49" w:name="_Toc214723113"/>
      <w:r>
        <w:t xml:space="preserve">Figure </w:t>
      </w:r>
      <w:r w:rsidR="00C80E10">
        <w:fldChar w:fldCharType="begin"/>
      </w:r>
      <w:r w:rsidR="00C80E10">
        <w:instrText xml:space="preserve"> SEQ Figure \* ARABIC </w:instrText>
      </w:r>
      <w:r w:rsidR="00C80E10">
        <w:fldChar w:fldCharType="separate"/>
      </w:r>
      <w:r w:rsidR="005B3B67">
        <w:rPr>
          <w:noProof/>
        </w:rPr>
        <w:t>31</w:t>
      </w:r>
      <w:r w:rsidR="00C80E10">
        <w:fldChar w:fldCharType="end"/>
      </w:r>
      <w:r w:rsidRPr="00C14F19">
        <w:t xml:space="preserve"> - Student Feedback Questionnaire - </w:t>
      </w:r>
      <w:r>
        <w:t>Suggested Missing Feature III</w:t>
      </w:r>
      <w:bookmarkEnd w:id="49"/>
    </w:p>
    <w:p w14:paraId="67D81833" w14:textId="6BFD8403" w:rsidR="00563C94" w:rsidRDefault="00563C94" w:rsidP="00563C94">
      <w:pPr>
        <w:keepNext/>
      </w:pPr>
      <w:r>
        <w:br/>
      </w:r>
      <w:r w:rsidR="000A6F30" w:rsidRPr="000A6F30">
        <w:rPr>
          <w:noProof/>
        </w:rPr>
        <w:drawing>
          <wp:inline distT="0" distB="0" distL="0" distR="0" wp14:anchorId="3363A79D" wp14:editId="7ACD2411">
            <wp:extent cx="5727700" cy="389890"/>
            <wp:effectExtent l="0" t="0" r="6350" b="0"/>
            <wp:docPr id="979990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90517" name=""/>
                    <pic:cNvPicPr/>
                  </pic:nvPicPr>
                  <pic:blipFill>
                    <a:blip r:embed="rId46"/>
                    <a:stretch>
                      <a:fillRect/>
                    </a:stretch>
                  </pic:blipFill>
                  <pic:spPr>
                    <a:xfrm>
                      <a:off x="0" y="0"/>
                      <a:ext cx="5727700" cy="389890"/>
                    </a:xfrm>
                    <a:prstGeom prst="rect">
                      <a:avLst/>
                    </a:prstGeom>
                  </pic:spPr>
                </pic:pic>
              </a:graphicData>
            </a:graphic>
          </wp:inline>
        </w:drawing>
      </w:r>
    </w:p>
    <w:p w14:paraId="55A1D53C" w14:textId="093BB579" w:rsidR="000A6F30" w:rsidRDefault="00563C94" w:rsidP="00563C94">
      <w:pPr>
        <w:pStyle w:val="Caption"/>
      </w:pPr>
      <w:bookmarkStart w:id="50" w:name="_Toc214723114"/>
      <w:r>
        <w:t xml:space="preserve">Figure </w:t>
      </w:r>
      <w:r w:rsidR="00C80E10">
        <w:fldChar w:fldCharType="begin"/>
      </w:r>
      <w:r w:rsidR="00C80E10">
        <w:instrText xml:space="preserve"> SEQ Figure \* ARABIC </w:instrText>
      </w:r>
      <w:r w:rsidR="00C80E10">
        <w:fldChar w:fldCharType="separate"/>
      </w:r>
      <w:r w:rsidR="005B3B67">
        <w:rPr>
          <w:noProof/>
        </w:rPr>
        <w:t>32</w:t>
      </w:r>
      <w:r w:rsidR="00C80E10">
        <w:fldChar w:fldCharType="end"/>
      </w:r>
      <w:r w:rsidRPr="00474551">
        <w:t xml:space="preserve"> - Student Feedback Questionnaire - </w:t>
      </w:r>
      <w:r>
        <w:t>Suggested Missing Feature IV</w:t>
      </w:r>
      <w:bookmarkEnd w:id="50"/>
    </w:p>
    <w:p w14:paraId="5CD83083" w14:textId="1B74D434" w:rsidR="00563C94" w:rsidRDefault="00563C94" w:rsidP="00563C94">
      <w:pPr>
        <w:keepNext/>
      </w:pPr>
      <w:r>
        <w:br/>
      </w:r>
      <w:r w:rsidR="000A6F30" w:rsidRPr="000A6F30">
        <w:rPr>
          <w:noProof/>
        </w:rPr>
        <w:drawing>
          <wp:inline distT="0" distB="0" distL="0" distR="0" wp14:anchorId="106FD955" wp14:editId="490C41F4">
            <wp:extent cx="5727700" cy="387985"/>
            <wp:effectExtent l="0" t="0" r="6350" b="0"/>
            <wp:docPr id="60850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04605" name=""/>
                    <pic:cNvPicPr/>
                  </pic:nvPicPr>
                  <pic:blipFill>
                    <a:blip r:embed="rId47"/>
                    <a:stretch>
                      <a:fillRect/>
                    </a:stretch>
                  </pic:blipFill>
                  <pic:spPr>
                    <a:xfrm>
                      <a:off x="0" y="0"/>
                      <a:ext cx="5727700" cy="387985"/>
                    </a:xfrm>
                    <a:prstGeom prst="rect">
                      <a:avLst/>
                    </a:prstGeom>
                  </pic:spPr>
                </pic:pic>
              </a:graphicData>
            </a:graphic>
          </wp:inline>
        </w:drawing>
      </w:r>
    </w:p>
    <w:p w14:paraId="766B5ACC" w14:textId="659BE62E" w:rsidR="000A6F30" w:rsidRDefault="00563C94" w:rsidP="00563C94">
      <w:pPr>
        <w:pStyle w:val="Caption"/>
      </w:pPr>
      <w:bookmarkStart w:id="51" w:name="_Toc214723115"/>
      <w:r>
        <w:t xml:space="preserve">Figure </w:t>
      </w:r>
      <w:r w:rsidR="00C80E10">
        <w:fldChar w:fldCharType="begin"/>
      </w:r>
      <w:r w:rsidR="00C80E10">
        <w:instrText xml:space="preserve"> SEQ Figure \* ARABIC </w:instrText>
      </w:r>
      <w:r w:rsidR="00C80E10">
        <w:fldChar w:fldCharType="separate"/>
      </w:r>
      <w:r w:rsidR="005B3B67">
        <w:rPr>
          <w:noProof/>
        </w:rPr>
        <w:t>33</w:t>
      </w:r>
      <w:r w:rsidR="00C80E10">
        <w:fldChar w:fldCharType="end"/>
      </w:r>
      <w:r w:rsidRPr="00656FC3">
        <w:t xml:space="preserve"> - Student Feedback Questionnaire - </w:t>
      </w:r>
      <w:r>
        <w:t>Suggested Missing Feature V</w:t>
      </w:r>
      <w:bookmarkEnd w:id="51"/>
    </w:p>
    <w:p w14:paraId="1F530248" w14:textId="24819D1B" w:rsidR="00563C94" w:rsidRDefault="00563C94" w:rsidP="00563C94">
      <w:pPr>
        <w:keepNext/>
      </w:pPr>
      <w:r>
        <w:lastRenderedPageBreak/>
        <w:br/>
      </w:r>
      <w:r w:rsidR="000A6F30" w:rsidRPr="000A6F30">
        <w:rPr>
          <w:noProof/>
        </w:rPr>
        <w:drawing>
          <wp:inline distT="0" distB="0" distL="0" distR="0" wp14:anchorId="6A2F1096" wp14:editId="4348BBAC">
            <wp:extent cx="5727700" cy="1153795"/>
            <wp:effectExtent l="0" t="0" r="6350" b="8255"/>
            <wp:docPr id="80648317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83179" name="Picture 1" descr="A screenshot of a phone&#10;&#10;AI-generated content may be incorrect."/>
                    <pic:cNvPicPr/>
                  </pic:nvPicPr>
                  <pic:blipFill>
                    <a:blip r:embed="rId48"/>
                    <a:stretch>
                      <a:fillRect/>
                    </a:stretch>
                  </pic:blipFill>
                  <pic:spPr>
                    <a:xfrm>
                      <a:off x="0" y="0"/>
                      <a:ext cx="5727700" cy="1153795"/>
                    </a:xfrm>
                    <a:prstGeom prst="rect">
                      <a:avLst/>
                    </a:prstGeom>
                  </pic:spPr>
                </pic:pic>
              </a:graphicData>
            </a:graphic>
          </wp:inline>
        </w:drawing>
      </w:r>
    </w:p>
    <w:p w14:paraId="38340DC4" w14:textId="104BD3DF" w:rsidR="000A6F30" w:rsidRDefault="00563C94" w:rsidP="00563C94">
      <w:pPr>
        <w:pStyle w:val="Caption"/>
      </w:pPr>
      <w:bookmarkStart w:id="52" w:name="_Toc214723116"/>
      <w:r>
        <w:t xml:space="preserve">Figure </w:t>
      </w:r>
      <w:r w:rsidR="00C80E10">
        <w:fldChar w:fldCharType="begin"/>
      </w:r>
      <w:r w:rsidR="00C80E10">
        <w:instrText xml:space="preserve"> SEQ Figure \* ARABIC </w:instrText>
      </w:r>
      <w:r w:rsidR="00C80E10">
        <w:fldChar w:fldCharType="separate"/>
      </w:r>
      <w:r w:rsidR="005B3B67">
        <w:rPr>
          <w:noProof/>
        </w:rPr>
        <w:t>34</w:t>
      </w:r>
      <w:r w:rsidR="00C80E10">
        <w:fldChar w:fldCharType="end"/>
      </w:r>
      <w:r w:rsidRPr="0021649A">
        <w:t xml:space="preserve"> - Student Feedback Questionnaire - </w:t>
      </w:r>
      <w:r>
        <w:t>Suggested Missing Feature VI</w:t>
      </w:r>
      <w:bookmarkEnd w:id="52"/>
    </w:p>
    <w:p w14:paraId="2CF6FDB9" w14:textId="77777777" w:rsidR="000A6F30" w:rsidRDefault="000A6F30" w:rsidP="00195F56"/>
    <w:p w14:paraId="6898A6ED" w14:textId="306BBCBE" w:rsidR="000A6F30" w:rsidRDefault="000A6F30" w:rsidP="00195F56">
      <w:r>
        <w:t>The conclusion from the second part of feedback is generally related to clarity. There is difficulty found in understanding instructions or in an overload of content thrown at the user.</w:t>
      </w:r>
    </w:p>
    <w:p w14:paraId="5652B310" w14:textId="740433FB" w:rsidR="00B21575" w:rsidRDefault="000A6F30" w:rsidP="00195F56">
      <w:r>
        <w:t>These can be tackled with an analysis of Nielsen’s Heuristics in the final stages of the project, while options such as Dark Mode (for the UI), support for built-in browser Reading Modes / Text-to-Speech, and a clearer ability through structure to access what they need to engage in their studies.</w:t>
      </w:r>
    </w:p>
    <w:p w14:paraId="1791EA26" w14:textId="77777777" w:rsidR="00B21575" w:rsidRPr="00863ECE" w:rsidRDefault="00B21575" w:rsidP="00195F56"/>
    <w:p w14:paraId="5E611D23" w14:textId="223F7A98" w:rsidR="004E23E6" w:rsidRDefault="004E23E6" w:rsidP="00195F56">
      <w:pPr>
        <w:rPr>
          <w:b/>
          <w:bCs/>
        </w:rPr>
      </w:pPr>
      <w:r w:rsidRPr="004E23E6">
        <w:rPr>
          <w:b/>
          <w:bCs/>
        </w:rPr>
        <w:t>Lecturer Feedback</w:t>
      </w:r>
    </w:p>
    <w:p w14:paraId="2113887D" w14:textId="50A56443" w:rsidR="003D1BF9" w:rsidRPr="003D1BF9" w:rsidRDefault="003D1BF9" w:rsidP="00195F56">
      <w:r>
        <w:t xml:space="preserve">Here is the initial dispersion of data </w:t>
      </w:r>
      <w:r w:rsidR="00E019B3">
        <w:t>regarding</w:t>
      </w:r>
      <w:r>
        <w:t xml:space="preserve"> lecturer usage of various Virtual Learning Environments, with Brightspace once again being the top spot, with Blackboard and Moodle behind.</w:t>
      </w:r>
    </w:p>
    <w:p w14:paraId="279BC5F2" w14:textId="77777777" w:rsidR="00E019B3" w:rsidRDefault="003D1BF9" w:rsidP="00E019B3">
      <w:pPr>
        <w:keepNext/>
      </w:pPr>
      <w:r w:rsidRPr="003D1BF9">
        <w:rPr>
          <w:noProof/>
        </w:rPr>
        <w:drawing>
          <wp:inline distT="0" distB="0" distL="0" distR="0" wp14:anchorId="3046370A" wp14:editId="67F3B3A4">
            <wp:extent cx="5727700" cy="2696845"/>
            <wp:effectExtent l="0" t="0" r="6350" b="8255"/>
            <wp:docPr id="2115142280"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42280" name="Picture 1" descr="A graph with different colored bars&#10;&#10;AI-generated content may be incorrect."/>
                    <pic:cNvPicPr/>
                  </pic:nvPicPr>
                  <pic:blipFill>
                    <a:blip r:embed="rId49"/>
                    <a:stretch>
                      <a:fillRect/>
                    </a:stretch>
                  </pic:blipFill>
                  <pic:spPr>
                    <a:xfrm>
                      <a:off x="0" y="0"/>
                      <a:ext cx="5727700" cy="2696845"/>
                    </a:xfrm>
                    <a:prstGeom prst="rect">
                      <a:avLst/>
                    </a:prstGeom>
                  </pic:spPr>
                </pic:pic>
              </a:graphicData>
            </a:graphic>
          </wp:inline>
        </w:drawing>
      </w:r>
    </w:p>
    <w:p w14:paraId="1E05A577" w14:textId="4B95830F" w:rsidR="00E019B3" w:rsidRDefault="00E019B3" w:rsidP="00E019B3">
      <w:pPr>
        <w:pStyle w:val="Caption"/>
      </w:pPr>
      <w:bookmarkStart w:id="53" w:name="_Toc214723117"/>
      <w:r>
        <w:t xml:space="preserve">Figure </w:t>
      </w:r>
      <w:r w:rsidR="00C80E10">
        <w:fldChar w:fldCharType="begin"/>
      </w:r>
      <w:r w:rsidR="00C80E10">
        <w:instrText xml:space="preserve"> SEQ Figure \* ARABIC </w:instrText>
      </w:r>
      <w:r w:rsidR="00C80E10">
        <w:fldChar w:fldCharType="separate"/>
      </w:r>
      <w:r w:rsidR="005B3B67">
        <w:rPr>
          <w:noProof/>
        </w:rPr>
        <w:t>35</w:t>
      </w:r>
      <w:r w:rsidR="00C80E10">
        <w:fldChar w:fldCharType="end"/>
      </w:r>
      <w:r>
        <w:t xml:space="preserve"> - Lecturer Feedback Questionnaire - </w:t>
      </w:r>
      <w:r w:rsidRPr="007D624E">
        <w:t>Which Virtual Learning Environment(s) have you used before?</w:t>
      </w:r>
      <w:bookmarkEnd w:id="53"/>
    </w:p>
    <w:p w14:paraId="3B897544" w14:textId="1BE126D7" w:rsidR="00E019B3" w:rsidRDefault="003D1BF9" w:rsidP="00E019B3">
      <w:pPr>
        <w:keepNext/>
      </w:pPr>
      <w:r>
        <w:br/>
      </w:r>
    </w:p>
    <w:p w14:paraId="607E655E" w14:textId="77777777" w:rsidR="00E019B3" w:rsidRDefault="00E019B3" w:rsidP="003D1BF9"/>
    <w:p w14:paraId="667F8AD3" w14:textId="77777777" w:rsidR="00E019B3" w:rsidRDefault="00E019B3" w:rsidP="003D1BF9"/>
    <w:p w14:paraId="2FF104DB" w14:textId="77777777" w:rsidR="00E019B3" w:rsidRDefault="00E019B3" w:rsidP="003D1BF9"/>
    <w:p w14:paraId="51CCA328" w14:textId="77777777" w:rsidR="00E019B3" w:rsidRDefault="00E019B3" w:rsidP="003D1BF9"/>
    <w:p w14:paraId="2F917E1D" w14:textId="4C541C40" w:rsidR="003D1BF9" w:rsidRDefault="003D1BF9" w:rsidP="003D1BF9">
      <w:r>
        <w:lastRenderedPageBreak/>
        <w:t>Here is the overall feeling regarding usage of VLEs with Net Promoter Score, showing generally a negative experience</w:t>
      </w:r>
      <w:r w:rsidR="00E019B3">
        <w:t xml:space="preserve"> in using these systems</w:t>
      </w:r>
      <w:r>
        <w:t>:</w:t>
      </w:r>
    </w:p>
    <w:p w14:paraId="0B863206" w14:textId="77777777" w:rsidR="00DA0E1B" w:rsidRDefault="003D1BF9" w:rsidP="00DA0E1B">
      <w:pPr>
        <w:keepNext/>
      </w:pPr>
      <w:r w:rsidRPr="003D1BF9">
        <w:rPr>
          <w:noProof/>
        </w:rPr>
        <w:drawing>
          <wp:inline distT="0" distB="0" distL="0" distR="0" wp14:anchorId="78518835" wp14:editId="30EA092C">
            <wp:extent cx="5572903" cy="1933845"/>
            <wp:effectExtent l="0" t="0" r="8890" b="9525"/>
            <wp:docPr id="460517232" name="Picture 1" descr="A close-up of a speedome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517232" name="Picture 1" descr="A close-up of a speedometer&#10;&#10;AI-generated content may be incorrect."/>
                    <pic:cNvPicPr/>
                  </pic:nvPicPr>
                  <pic:blipFill>
                    <a:blip r:embed="rId50"/>
                    <a:stretch>
                      <a:fillRect/>
                    </a:stretch>
                  </pic:blipFill>
                  <pic:spPr>
                    <a:xfrm>
                      <a:off x="0" y="0"/>
                      <a:ext cx="5572903" cy="1933845"/>
                    </a:xfrm>
                    <a:prstGeom prst="rect">
                      <a:avLst/>
                    </a:prstGeom>
                  </pic:spPr>
                </pic:pic>
              </a:graphicData>
            </a:graphic>
          </wp:inline>
        </w:drawing>
      </w:r>
    </w:p>
    <w:p w14:paraId="4B153213" w14:textId="387E5CAE" w:rsidR="00534B7B" w:rsidRDefault="00DA0E1B" w:rsidP="00DA0E1B">
      <w:pPr>
        <w:pStyle w:val="Caption"/>
      </w:pPr>
      <w:bookmarkStart w:id="54" w:name="_Toc214723118"/>
      <w:r>
        <w:t xml:space="preserve">Figure </w:t>
      </w:r>
      <w:r w:rsidR="00C80E10">
        <w:fldChar w:fldCharType="begin"/>
      </w:r>
      <w:r w:rsidR="00C80E10">
        <w:instrText xml:space="preserve"> SEQ Figure \* ARABIC </w:instrText>
      </w:r>
      <w:r w:rsidR="00C80E10">
        <w:fldChar w:fldCharType="separate"/>
      </w:r>
      <w:r w:rsidR="005B3B67">
        <w:rPr>
          <w:noProof/>
        </w:rPr>
        <w:t>36</w:t>
      </w:r>
      <w:r w:rsidR="00C80E10">
        <w:fldChar w:fldCharType="end"/>
      </w:r>
      <w:r>
        <w:t xml:space="preserve"> - Lecturer Feedback Questionnaire - General Experience Rating</w:t>
      </w:r>
      <w:bookmarkEnd w:id="54"/>
    </w:p>
    <w:p w14:paraId="7AF71A4D" w14:textId="77777777" w:rsidR="00DA0E1B" w:rsidRDefault="00DA0E1B" w:rsidP="00DA0E1B"/>
    <w:p w14:paraId="77EB8D12" w14:textId="7B7E9552" w:rsidR="00DA0E1B" w:rsidRDefault="00DA0E1B" w:rsidP="00DA0E1B">
      <w:r>
        <w:t>With less data to work with, there was no word cloud visual available. For the easiest feature feedback, it was revolving around content upload:</w:t>
      </w:r>
    </w:p>
    <w:p w14:paraId="7D13A986" w14:textId="77777777" w:rsidR="003E78C3" w:rsidRDefault="00DA0E1B" w:rsidP="003E78C3">
      <w:pPr>
        <w:keepNext/>
      </w:pPr>
      <w:r w:rsidRPr="00DA0E1B">
        <w:rPr>
          <w:noProof/>
        </w:rPr>
        <w:drawing>
          <wp:inline distT="0" distB="0" distL="0" distR="0" wp14:anchorId="546B97DD" wp14:editId="480D8433">
            <wp:extent cx="5287108" cy="1752600"/>
            <wp:effectExtent l="0" t="0" r="8890" b="0"/>
            <wp:docPr id="17695563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56394" name="Picture 1" descr="A screenshot of a computer&#10;&#10;AI-generated content may be incorrect."/>
                    <pic:cNvPicPr/>
                  </pic:nvPicPr>
                  <pic:blipFill>
                    <a:blip r:embed="rId51"/>
                    <a:stretch>
                      <a:fillRect/>
                    </a:stretch>
                  </pic:blipFill>
                  <pic:spPr>
                    <a:xfrm>
                      <a:off x="0" y="0"/>
                      <a:ext cx="5290428" cy="1753701"/>
                    </a:xfrm>
                    <a:prstGeom prst="rect">
                      <a:avLst/>
                    </a:prstGeom>
                  </pic:spPr>
                </pic:pic>
              </a:graphicData>
            </a:graphic>
          </wp:inline>
        </w:drawing>
      </w:r>
    </w:p>
    <w:p w14:paraId="487FD0C0" w14:textId="3217D97B" w:rsidR="00DA0E1B" w:rsidRDefault="003E78C3" w:rsidP="003E78C3">
      <w:pPr>
        <w:pStyle w:val="Caption"/>
      </w:pPr>
      <w:bookmarkStart w:id="55" w:name="_Toc214723119"/>
      <w:r>
        <w:t xml:space="preserve">Figure </w:t>
      </w:r>
      <w:r w:rsidR="00C80E10">
        <w:fldChar w:fldCharType="begin"/>
      </w:r>
      <w:r w:rsidR="00C80E10">
        <w:instrText xml:space="preserve"> SEQ Figure \* ARABIC </w:instrText>
      </w:r>
      <w:r w:rsidR="00C80E10">
        <w:fldChar w:fldCharType="separate"/>
      </w:r>
      <w:r w:rsidR="005B3B67">
        <w:rPr>
          <w:noProof/>
        </w:rPr>
        <w:t>37</w:t>
      </w:r>
      <w:r w:rsidR="00C80E10">
        <w:fldChar w:fldCharType="end"/>
      </w:r>
      <w:r>
        <w:t xml:space="preserve"> - Lecturer Feedback Questionnaire - Easiest Feature Feedback</w:t>
      </w:r>
      <w:bookmarkEnd w:id="55"/>
    </w:p>
    <w:p w14:paraId="35C797BB" w14:textId="169F60AE" w:rsidR="00DA0E1B" w:rsidRDefault="00DA0E1B" w:rsidP="00DA0E1B">
      <w:r>
        <w:t>For the hardest feature feedback, there were mixed responses, including access to student data (such as who is in their module, and if they should be there), a general overview of grades, management of quizzes and the addition of rubrics and marking schemes:</w:t>
      </w:r>
    </w:p>
    <w:p w14:paraId="73FA4D9B" w14:textId="77777777" w:rsidR="003E78C3" w:rsidRDefault="00DA0E1B" w:rsidP="003E78C3">
      <w:pPr>
        <w:keepNext/>
      </w:pPr>
      <w:r>
        <w:br/>
      </w:r>
      <w:r w:rsidRPr="00DA0E1B">
        <w:rPr>
          <w:noProof/>
        </w:rPr>
        <w:drawing>
          <wp:inline distT="0" distB="0" distL="0" distR="0" wp14:anchorId="4C716331" wp14:editId="614C5938">
            <wp:extent cx="5267325" cy="1940501"/>
            <wp:effectExtent l="0" t="0" r="0" b="3175"/>
            <wp:docPr id="15968916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891603" name="Picture 1" descr="A screenshot of a computer&#10;&#10;AI-generated content may be incorrect."/>
                    <pic:cNvPicPr/>
                  </pic:nvPicPr>
                  <pic:blipFill>
                    <a:blip r:embed="rId52"/>
                    <a:stretch>
                      <a:fillRect/>
                    </a:stretch>
                  </pic:blipFill>
                  <pic:spPr>
                    <a:xfrm>
                      <a:off x="0" y="0"/>
                      <a:ext cx="5277882" cy="1944390"/>
                    </a:xfrm>
                    <a:prstGeom prst="rect">
                      <a:avLst/>
                    </a:prstGeom>
                  </pic:spPr>
                </pic:pic>
              </a:graphicData>
            </a:graphic>
          </wp:inline>
        </w:drawing>
      </w:r>
    </w:p>
    <w:p w14:paraId="470AFAF4" w14:textId="1E52B99E" w:rsidR="00DA0E1B" w:rsidRDefault="003E78C3" w:rsidP="003E78C3">
      <w:pPr>
        <w:pStyle w:val="Caption"/>
      </w:pPr>
      <w:bookmarkStart w:id="56" w:name="_Toc214723120"/>
      <w:r>
        <w:t xml:space="preserve">Figure </w:t>
      </w:r>
      <w:r w:rsidR="00C80E10">
        <w:fldChar w:fldCharType="begin"/>
      </w:r>
      <w:r w:rsidR="00C80E10">
        <w:instrText xml:space="preserve"> SEQ Figure \* ARABIC </w:instrText>
      </w:r>
      <w:r w:rsidR="00C80E10">
        <w:fldChar w:fldCharType="separate"/>
      </w:r>
      <w:r w:rsidR="005B3B67">
        <w:rPr>
          <w:noProof/>
        </w:rPr>
        <w:t>38</w:t>
      </w:r>
      <w:r w:rsidR="00C80E10">
        <w:fldChar w:fldCharType="end"/>
      </w:r>
      <w:r>
        <w:t xml:space="preserve"> - Lecturer Feedback Questionnaire - Hardest Feature Feedback</w:t>
      </w:r>
      <w:bookmarkEnd w:id="56"/>
    </w:p>
    <w:p w14:paraId="244B6957" w14:textId="77777777" w:rsidR="00DA0E1B" w:rsidRDefault="00DA0E1B" w:rsidP="00DA0E1B"/>
    <w:p w14:paraId="488E0D2A" w14:textId="63616B8E" w:rsidR="00DA0E1B" w:rsidRDefault="00DA0E1B" w:rsidP="00DA0E1B">
      <w:r>
        <w:lastRenderedPageBreak/>
        <w:t>If there was one thing these lecturers could change, it would be the following:</w:t>
      </w:r>
    </w:p>
    <w:p w14:paraId="4A45A5F2" w14:textId="77777777" w:rsidR="003E78C3" w:rsidRDefault="00DA0E1B" w:rsidP="003E78C3">
      <w:pPr>
        <w:keepNext/>
      </w:pPr>
      <w:r w:rsidRPr="00DA0E1B">
        <w:rPr>
          <w:noProof/>
        </w:rPr>
        <w:drawing>
          <wp:inline distT="0" distB="0" distL="0" distR="0" wp14:anchorId="5055A7B3" wp14:editId="4354D637">
            <wp:extent cx="5727700" cy="2181860"/>
            <wp:effectExtent l="0" t="0" r="6350" b="8890"/>
            <wp:docPr id="1747100849" name="Picture 1" descr="A screenshot of a computer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00849" name="Picture 1" descr="A screenshot of a computer test&#10;&#10;AI-generated content may be incorrect."/>
                    <pic:cNvPicPr/>
                  </pic:nvPicPr>
                  <pic:blipFill>
                    <a:blip r:embed="rId53"/>
                    <a:stretch>
                      <a:fillRect/>
                    </a:stretch>
                  </pic:blipFill>
                  <pic:spPr>
                    <a:xfrm>
                      <a:off x="0" y="0"/>
                      <a:ext cx="5727700" cy="2181860"/>
                    </a:xfrm>
                    <a:prstGeom prst="rect">
                      <a:avLst/>
                    </a:prstGeom>
                  </pic:spPr>
                </pic:pic>
              </a:graphicData>
            </a:graphic>
          </wp:inline>
        </w:drawing>
      </w:r>
    </w:p>
    <w:p w14:paraId="0606166F" w14:textId="55E3E0EB" w:rsidR="00DA0E1B" w:rsidRDefault="003E78C3" w:rsidP="003E78C3">
      <w:pPr>
        <w:pStyle w:val="Caption"/>
      </w:pPr>
      <w:bookmarkStart w:id="57" w:name="_Toc214723121"/>
      <w:r>
        <w:t xml:space="preserve">Figure </w:t>
      </w:r>
      <w:r w:rsidR="00C80E10">
        <w:fldChar w:fldCharType="begin"/>
      </w:r>
      <w:r w:rsidR="00C80E10">
        <w:instrText xml:space="preserve"> SEQ Figure \* ARABIC </w:instrText>
      </w:r>
      <w:r w:rsidR="00C80E10">
        <w:fldChar w:fldCharType="separate"/>
      </w:r>
      <w:r w:rsidR="005B3B67">
        <w:rPr>
          <w:noProof/>
        </w:rPr>
        <w:t>39</w:t>
      </w:r>
      <w:r w:rsidR="00C80E10">
        <w:fldChar w:fldCharType="end"/>
      </w:r>
      <w:r>
        <w:t xml:space="preserve"> - Lecturer Feedback Questionnaire - One Thing </w:t>
      </w:r>
      <w:proofErr w:type="gramStart"/>
      <w:r>
        <w:t>To</w:t>
      </w:r>
      <w:proofErr w:type="gramEnd"/>
      <w:r>
        <w:t xml:space="preserve"> Change Feedback</w:t>
      </w:r>
      <w:bookmarkEnd w:id="57"/>
    </w:p>
    <w:p w14:paraId="3A7E061F" w14:textId="752F0008" w:rsidR="00DA0E1B" w:rsidRDefault="00DA0E1B" w:rsidP="00DA0E1B">
      <w:r>
        <w:t>Most of these will not be feasible for the scope of the project, with a deferral to tools such as Excel (for rubric management) and attachment to modules most likely.</w:t>
      </w:r>
    </w:p>
    <w:p w14:paraId="1E4C30C3" w14:textId="2D105777" w:rsidR="00DA0E1B" w:rsidRDefault="00DA0E1B" w:rsidP="00DA0E1B">
      <w:r>
        <w:t>In the second part of the form, regarding accessibility, the following data was collected:</w:t>
      </w:r>
    </w:p>
    <w:p w14:paraId="08492EEC" w14:textId="77777777" w:rsidR="003E78C3" w:rsidRDefault="00DA0E1B" w:rsidP="003E78C3">
      <w:pPr>
        <w:keepNext/>
      </w:pPr>
      <w:r w:rsidRPr="00DA0E1B">
        <w:rPr>
          <w:noProof/>
        </w:rPr>
        <w:drawing>
          <wp:inline distT="0" distB="0" distL="0" distR="0" wp14:anchorId="3C431D2E" wp14:editId="1E1B35E5">
            <wp:extent cx="4562475" cy="3261512"/>
            <wp:effectExtent l="0" t="0" r="0" b="0"/>
            <wp:docPr id="62966313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63132" name="Picture 1" descr="A screenshot of a graph&#10;&#10;AI-generated content may be incorrect."/>
                    <pic:cNvPicPr/>
                  </pic:nvPicPr>
                  <pic:blipFill>
                    <a:blip r:embed="rId54"/>
                    <a:stretch>
                      <a:fillRect/>
                    </a:stretch>
                  </pic:blipFill>
                  <pic:spPr>
                    <a:xfrm>
                      <a:off x="0" y="0"/>
                      <a:ext cx="4567434" cy="3265057"/>
                    </a:xfrm>
                    <a:prstGeom prst="rect">
                      <a:avLst/>
                    </a:prstGeom>
                  </pic:spPr>
                </pic:pic>
              </a:graphicData>
            </a:graphic>
          </wp:inline>
        </w:drawing>
      </w:r>
    </w:p>
    <w:p w14:paraId="5CA64F94" w14:textId="0FFFAAC9" w:rsidR="00DA0E1B" w:rsidRDefault="003E78C3" w:rsidP="003E78C3">
      <w:pPr>
        <w:pStyle w:val="Caption"/>
      </w:pPr>
      <w:bookmarkStart w:id="58" w:name="_Toc214723122"/>
      <w:r>
        <w:t xml:space="preserve">Figure </w:t>
      </w:r>
      <w:r w:rsidR="00C80E10">
        <w:fldChar w:fldCharType="begin"/>
      </w:r>
      <w:r w:rsidR="00C80E10">
        <w:instrText xml:space="preserve"> SEQ Figure \* ARABIC </w:instrText>
      </w:r>
      <w:r w:rsidR="00C80E10">
        <w:fldChar w:fldCharType="separate"/>
      </w:r>
      <w:r w:rsidR="005B3B67">
        <w:rPr>
          <w:noProof/>
        </w:rPr>
        <w:t>40</w:t>
      </w:r>
      <w:r w:rsidR="00C80E10">
        <w:fldChar w:fldCharType="end"/>
      </w:r>
      <w:r>
        <w:t xml:space="preserve"> - Lecturer Feedback Questionnaire - Associated Disability Category</w:t>
      </w:r>
      <w:bookmarkEnd w:id="58"/>
    </w:p>
    <w:p w14:paraId="657E6319" w14:textId="77777777" w:rsidR="00DA0E1B" w:rsidRDefault="00DA0E1B" w:rsidP="00DA0E1B"/>
    <w:p w14:paraId="4325A1E4" w14:textId="77777777" w:rsidR="00DA0E1B" w:rsidRDefault="00DA0E1B" w:rsidP="00DA0E1B">
      <w:r>
        <w:t xml:space="preserve">This shows that only 1 of the 4 lecturers did not associate with a disability category. </w:t>
      </w:r>
    </w:p>
    <w:p w14:paraId="12B1AC06" w14:textId="77777777" w:rsidR="00DA0E1B" w:rsidRDefault="00DA0E1B" w:rsidP="00DA0E1B"/>
    <w:p w14:paraId="22CF8E1E" w14:textId="77777777" w:rsidR="00DA0E1B" w:rsidRDefault="00DA0E1B" w:rsidP="00DA0E1B"/>
    <w:p w14:paraId="02C08376" w14:textId="77777777" w:rsidR="00DA0E1B" w:rsidRDefault="00DA0E1B" w:rsidP="00DA0E1B"/>
    <w:p w14:paraId="7F67ECD0" w14:textId="77777777" w:rsidR="00DA0E1B" w:rsidRDefault="00DA0E1B" w:rsidP="00DA0E1B"/>
    <w:p w14:paraId="07AB5C10" w14:textId="77777777" w:rsidR="00DA0E1B" w:rsidRDefault="00DA0E1B" w:rsidP="00DA0E1B"/>
    <w:p w14:paraId="3EDF8E49" w14:textId="53F77CD2" w:rsidR="00DA0E1B" w:rsidRDefault="00DA0E1B" w:rsidP="00DA0E1B">
      <w:r>
        <w:lastRenderedPageBreak/>
        <w:t>The following data displays how their relevant disabilities have affected their use of VLEs:</w:t>
      </w:r>
      <w:r>
        <w:br/>
      </w:r>
    </w:p>
    <w:p w14:paraId="4A26AF68" w14:textId="77777777" w:rsidR="003E78C3" w:rsidRDefault="003E78C3" w:rsidP="003E78C3">
      <w:pPr>
        <w:keepNext/>
      </w:pPr>
      <w:r w:rsidRPr="003E78C3">
        <w:rPr>
          <w:noProof/>
        </w:rPr>
        <w:drawing>
          <wp:inline distT="0" distB="0" distL="0" distR="0" wp14:anchorId="5112D9A5" wp14:editId="5AD81E4C">
            <wp:extent cx="5727700" cy="1022985"/>
            <wp:effectExtent l="0" t="0" r="6350" b="5715"/>
            <wp:docPr id="1768149435"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149435" name="Picture 1" descr="A screenshot of a phone&#10;&#10;AI-generated content may be incorrect."/>
                    <pic:cNvPicPr/>
                  </pic:nvPicPr>
                  <pic:blipFill>
                    <a:blip r:embed="rId55"/>
                    <a:stretch>
                      <a:fillRect/>
                    </a:stretch>
                  </pic:blipFill>
                  <pic:spPr>
                    <a:xfrm>
                      <a:off x="0" y="0"/>
                      <a:ext cx="5727700" cy="1022985"/>
                    </a:xfrm>
                    <a:prstGeom prst="rect">
                      <a:avLst/>
                    </a:prstGeom>
                  </pic:spPr>
                </pic:pic>
              </a:graphicData>
            </a:graphic>
          </wp:inline>
        </w:drawing>
      </w:r>
    </w:p>
    <w:p w14:paraId="49240ACA" w14:textId="4943EF3E" w:rsidR="003E78C3" w:rsidRDefault="003E78C3" w:rsidP="003E78C3">
      <w:pPr>
        <w:pStyle w:val="Caption"/>
      </w:pPr>
      <w:bookmarkStart w:id="59" w:name="_Toc214723123"/>
      <w:r>
        <w:t xml:space="preserve">Figure </w:t>
      </w:r>
      <w:r w:rsidR="00C80E10">
        <w:fldChar w:fldCharType="begin"/>
      </w:r>
      <w:r w:rsidR="00C80E10">
        <w:instrText xml:space="preserve"> SEQ Figure \* ARABIC </w:instrText>
      </w:r>
      <w:r w:rsidR="00C80E10">
        <w:fldChar w:fldCharType="separate"/>
      </w:r>
      <w:r w:rsidR="005B3B67">
        <w:rPr>
          <w:noProof/>
        </w:rPr>
        <w:t>41</w:t>
      </w:r>
      <w:r w:rsidR="00C80E10">
        <w:fldChar w:fldCharType="end"/>
      </w:r>
      <w:r>
        <w:t xml:space="preserve"> - Lecturer Feedback Questionnaire - How Associated Disability Category Affects VLE Usage</w:t>
      </w:r>
      <w:bookmarkEnd w:id="59"/>
    </w:p>
    <w:p w14:paraId="14953B24" w14:textId="0141B657" w:rsidR="00DA0E1B" w:rsidRDefault="00DA0E1B" w:rsidP="00DA0E1B"/>
    <w:p w14:paraId="7C0D5819" w14:textId="3E752603" w:rsidR="00DA0E1B" w:rsidRDefault="00DA0E1B" w:rsidP="00DA0E1B">
      <w:r>
        <w:t>Regarding this data, there is a similar strain of accessibility that may be needed, with structure, dark mode, and support for text-to-speech that could help the blind users.</w:t>
      </w:r>
    </w:p>
    <w:p w14:paraId="5B632718" w14:textId="4B385457" w:rsidR="00DA0E1B" w:rsidRDefault="003E78C3" w:rsidP="00DA0E1B">
      <w:r>
        <w:br/>
        <w:t>Regarding missing features that could potentially help in using the Virtual Learning Environment, here is the following data:</w:t>
      </w:r>
      <w:r w:rsidR="00DA0E1B">
        <w:br/>
      </w:r>
    </w:p>
    <w:p w14:paraId="602B64EC" w14:textId="77777777" w:rsidR="003E78C3" w:rsidRDefault="003E78C3" w:rsidP="003E78C3">
      <w:pPr>
        <w:keepNext/>
      </w:pPr>
      <w:r w:rsidRPr="003E78C3">
        <w:rPr>
          <w:noProof/>
        </w:rPr>
        <w:drawing>
          <wp:inline distT="0" distB="0" distL="0" distR="0" wp14:anchorId="5B1A81FB" wp14:editId="1BF9D0A4">
            <wp:extent cx="5727700" cy="922655"/>
            <wp:effectExtent l="0" t="0" r="6350" b="0"/>
            <wp:docPr id="45215297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152977" name="Picture 1" descr="A screenshot of a computer&#10;&#10;AI-generated content may be incorrect."/>
                    <pic:cNvPicPr/>
                  </pic:nvPicPr>
                  <pic:blipFill>
                    <a:blip r:embed="rId56"/>
                    <a:stretch>
                      <a:fillRect/>
                    </a:stretch>
                  </pic:blipFill>
                  <pic:spPr>
                    <a:xfrm>
                      <a:off x="0" y="0"/>
                      <a:ext cx="5727700" cy="922655"/>
                    </a:xfrm>
                    <a:prstGeom prst="rect">
                      <a:avLst/>
                    </a:prstGeom>
                  </pic:spPr>
                </pic:pic>
              </a:graphicData>
            </a:graphic>
          </wp:inline>
        </w:drawing>
      </w:r>
    </w:p>
    <w:p w14:paraId="45B81786" w14:textId="4821A432" w:rsidR="003E78C3" w:rsidRDefault="003E78C3" w:rsidP="003E78C3">
      <w:pPr>
        <w:pStyle w:val="Caption"/>
      </w:pPr>
      <w:bookmarkStart w:id="60" w:name="_Toc214723124"/>
      <w:r>
        <w:t xml:space="preserve">Figure </w:t>
      </w:r>
      <w:r w:rsidR="00C80E10">
        <w:fldChar w:fldCharType="begin"/>
      </w:r>
      <w:r w:rsidR="00C80E10">
        <w:instrText xml:space="preserve"> SEQ Figure \* ARABIC </w:instrText>
      </w:r>
      <w:r w:rsidR="00C80E10">
        <w:fldChar w:fldCharType="separate"/>
      </w:r>
      <w:r w:rsidR="005B3B67">
        <w:rPr>
          <w:noProof/>
        </w:rPr>
        <w:t>42</w:t>
      </w:r>
      <w:r w:rsidR="00C80E10">
        <w:fldChar w:fldCharType="end"/>
      </w:r>
      <w:r>
        <w:t xml:space="preserve"> - Lecturer Feedback Questionnaire - One Missing Feature to Help Deal with Disability Category</w:t>
      </w:r>
      <w:bookmarkEnd w:id="60"/>
    </w:p>
    <w:p w14:paraId="55042B31" w14:textId="77777777" w:rsidR="003E78C3" w:rsidRDefault="003E78C3" w:rsidP="00DA0E1B"/>
    <w:p w14:paraId="1A5E71A4" w14:textId="38E8695F" w:rsidR="003E78C3" w:rsidRDefault="003E78C3" w:rsidP="00DA0E1B">
      <w:r>
        <w:t>Regarding this data, the first point may be tackled through the creation of an instructions page, but the aim of this system is to be as intuitive as possible, with features clearly mapped out, so it may not be necessary. A chat / conversation interface, outside of global / module announcements would be outside the scope of this project.</w:t>
      </w:r>
    </w:p>
    <w:p w14:paraId="71108D12" w14:textId="69876BD0" w:rsidR="00DA0E1B" w:rsidRDefault="003E78C3" w:rsidP="00DA0E1B">
      <w:r>
        <w:t xml:space="preserve">While the feedback here was sparse, and even then, some requested features would be unfeasible, there was some useful information here, relating to complexity. The easiest features were those that were clear and had multiple methods of usage (uploading), while more complex features were harder to use. The scope of this project is to shave off unnecessary features, features that can be utilized through familiar software like Microsoft365, </w:t>
      </w:r>
      <w:r w:rsidR="00202FB6">
        <w:t>to</w:t>
      </w:r>
      <w:r>
        <w:t xml:space="preserve"> avoid as much learning as possible (something that will be covered in Nielsen’s Heuristics later).</w:t>
      </w:r>
    </w:p>
    <w:p w14:paraId="21D73D98" w14:textId="77777777" w:rsidR="00DA0E1B" w:rsidRDefault="00DA0E1B" w:rsidP="00DA0E1B"/>
    <w:p w14:paraId="41CA94E8" w14:textId="77777777" w:rsidR="003E78C3" w:rsidRDefault="003E78C3" w:rsidP="00DA0E1B"/>
    <w:p w14:paraId="2FB1161C" w14:textId="77777777" w:rsidR="003E78C3" w:rsidRDefault="003E78C3" w:rsidP="00DA0E1B"/>
    <w:p w14:paraId="0D32D619" w14:textId="77777777" w:rsidR="003E78C3" w:rsidRDefault="003E78C3" w:rsidP="00DA0E1B"/>
    <w:p w14:paraId="71B01B72" w14:textId="77777777" w:rsidR="003E78C3" w:rsidRDefault="003E78C3" w:rsidP="00DA0E1B"/>
    <w:p w14:paraId="53FD85D7" w14:textId="77777777" w:rsidR="003E78C3" w:rsidRDefault="003E78C3" w:rsidP="00DA0E1B"/>
    <w:p w14:paraId="04EFBD19" w14:textId="77777777" w:rsidR="003E78C3" w:rsidRDefault="003E78C3" w:rsidP="00DA0E1B"/>
    <w:p w14:paraId="40A70753" w14:textId="77777777" w:rsidR="003E78C3" w:rsidRDefault="003E78C3" w:rsidP="00DA0E1B"/>
    <w:p w14:paraId="57E32B87" w14:textId="77777777" w:rsidR="00455B94" w:rsidRDefault="00455B94" w:rsidP="00195F56"/>
    <w:p w14:paraId="2C520B25" w14:textId="69936294" w:rsidR="002B0846" w:rsidRDefault="002B0846" w:rsidP="002B0846">
      <w:pPr>
        <w:pStyle w:val="Heading2"/>
      </w:pPr>
      <w:bookmarkStart w:id="61" w:name="_Toc214723046"/>
      <w:r>
        <w:t xml:space="preserve">3.5 Brightspace </w:t>
      </w:r>
      <w:r w:rsidR="00B21575">
        <w:t>Features Analysis</w:t>
      </w:r>
      <w:bookmarkEnd w:id="61"/>
    </w:p>
    <w:p w14:paraId="0D51A9D5" w14:textId="77777777" w:rsidR="002B0846" w:rsidRDefault="002B0846" w:rsidP="002B0846"/>
    <w:p w14:paraId="71F2E09F" w14:textId="7BED95BF" w:rsidR="002B0846" w:rsidRDefault="002B0846" w:rsidP="002B0846">
      <w:r>
        <w:t>In this section, there will be an analysis of the features of Brightspace, being the current Virtual Learning Environment of the Technological University of Dublin, which will help in understanding the requirements of this Virtual Learning Environment.</w:t>
      </w:r>
    </w:p>
    <w:p w14:paraId="048FC7D1" w14:textId="77777777" w:rsidR="002B0846" w:rsidRDefault="002B0846" w:rsidP="002B0846"/>
    <w:p w14:paraId="356CFF30" w14:textId="09C6AF27" w:rsidR="002B0846" w:rsidRPr="002B0846" w:rsidRDefault="002B0846" w:rsidP="002B0846">
      <w:pPr>
        <w:rPr>
          <w:b/>
          <w:bCs/>
        </w:rPr>
      </w:pPr>
      <w:r w:rsidRPr="002B0846">
        <w:rPr>
          <w:b/>
          <w:bCs/>
        </w:rPr>
        <w:t>Homepage</w:t>
      </w:r>
    </w:p>
    <w:p w14:paraId="1F93C7A8" w14:textId="77777777" w:rsidR="002B0846" w:rsidRDefault="002B0846" w:rsidP="002B0846"/>
    <w:p w14:paraId="145BC3EF" w14:textId="77777777" w:rsidR="004B4D4F" w:rsidRDefault="002B0846" w:rsidP="004B4D4F">
      <w:pPr>
        <w:keepNext/>
      </w:pPr>
      <w:r>
        <w:rPr>
          <w:noProof/>
        </w:rPr>
        <w:drawing>
          <wp:inline distT="0" distB="0" distL="0" distR="0" wp14:anchorId="07A78CF5" wp14:editId="1361E477">
            <wp:extent cx="5781722" cy="709575"/>
            <wp:effectExtent l="0" t="0" r="0" b="0"/>
            <wp:docPr id="270016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016237" name=""/>
                    <pic:cNvPicPr/>
                  </pic:nvPicPr>
                  <pic:blipFill>
                    <a:blip r:embed="rId57"/>
                    <a:stretch>
                      <a:fillRect/>
                    </a:stretch>
                  </pic:blipFill>
                  <pic:spPr>
                    <a:xfrm>
                      <a:off x="0" y="0"/>
                      <a:ext cx="5828715" cy="715342"/>
                    </a:xfrm>
                    <a:prstGeom prst="rect">
                      <a:avLst/>
                    </a:prstGeom>
                  </pic:spPr>
                </pic:pic>
              </a:graphicData>
            </a:graphic>
          </wp:inline>
        </w:drawing>
      </w:r>
    </w:p>
    <w:p w14:paraId="7A5F397F" w14:textId="233EB581" w:rsidR="002B0846" w:rsidRDefault="004B4D4F" w:rsidP="004B4D4F">
      <w:pPr>
        <w:pStyle w:val="Caption"/>
      </w:pPr>
      <w:bookmarkStart w:id="62" w:name="_Toc214723125"/>
      <w:r>
        <w:t xml:space="preserve">Figure </w:t>
      </w:r>
      <w:r w:rsidR="00C80E10">
        <w:fldChar w:fldCharType="begin"/>
      </w:r>
      <w:r w:rsidR="00C80E10">
        <w:instrText xml:space="preserve"> SEQ Figure \* ARABIC </w:instrText>
      </w:r>
      <w:r w:rsidR="00C80E10">
        <w:fldChar w:fldCharType="separate"/>
      </w:r>
      <w:r w:rsidR="005B3B67">
        <w:rPr>
          <w:noProof/>
        </w:rPr>
        <w:t>43</w:t>
      </w:r>
      <w:r w:rsidR="00C80E10">
        <w:fldChar w:fldCharType="end"/>
      </w:r>
      <w:r>
        <w:t xml:space="preserve"> - Brightspace Homepage Header</w:t>
      </w:r>
      <w:bookmarkEnd w:id="62"/>
    </w:p>
    <w:p w14:paraId="5A0754AC" w14:textId="77777777" w:rsidR="00DF19B4" w:rsidRDefault="00DF19B4" w:rsidP="002B0846"/>
    <w:p w14:paraId="1A7B27B1" w14:textId="19DB9DCA" w:rsidR="00DF19B4" w:rsidRDefault="00DF19B4" w:rsidP="002B0846">
      <w:r>
        <w:t>When you login to Brightspace, you are greeted with the dashboard. At the top of the page is the header, including a navigation menu, the option to search through modules, subscription alerts, notifications, access to the user profile and settings.</w:t>
      </w:r>
      <w:r>
        <w:br/>
      </w:r>
    </w:p>
    <w:p w14:paraId="2CD9F4FB" w14:textId="77777777" w:rsidR="002B0846" w:rsidRDefault="002B0846" w:rsidP="002B0846"/>
    <w:p w14:paraId="023CBF46" w14:textId="77777777" w:rsidR="004B4D4F" w:rsidRDefault="002B0846" w:rsidP="004B4D4F">
      <w:pPr>
        <w:keepNext/>
      </w:pPr>
      <w:r>
        <w:rPr>
          <w:noProof/>
        </w:rPr>
        <w:drawing>
          <wp:inline distT="0" distB="0" distL="0" distR="0" wp14:anchorId="31B33DC0" wp14:editId="31549CFF">
            <wp:extent cx="5873801" cy="1071220"/>
            <wp:effectExtent l="0" t="0" r="0" b="0"/>
            <wp:docPr id="1287021027" name="Picture 1" descr="A white background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021027" name="Picture 1" descr="A white background with black and white lines&#10;&#10;AI-generated content may be incorrect."/>
                    <pic:cNvPicPr/>
                  </pic:nvPicPr>
                  <pic:blipFill>
                    <a:blip r:embed="rId58"/>
                    <a:stretch>
                      <a:fillRect/>
                    </a:stretch>
                  </pic:blipFill>
                  <pic:spPr>
                    <a:xfrm>
                      <a:off x="0" y="0"/>
                      <a:ext cx="5917539" cy="1079197"/>
                    </a:xfrm>
                    <a:prstGeom prst="rect">
                      <a:avLst/>
                    </a:prstGeom>
                  </pic:spPr>
                </pic:pic>
              </a:graphicData>
            </a:graphic>
          </wp:inline>
        </w:drawing>
      </w:r>
    </w:p>
    <w:p w14:paraId="6CEBA95D" w14:textId="47926F42" w:rsidR="00DF19B4" w:rsidRDefault="004B4D4F" w:rsidP="004B4D4F">
      <w:pPr>
        <w:pStyle w:val="Caption"/>
      </w:pPr>
      <w:bookmarkStart w:id="63" w:name="_Toc214723126"/>
      <w:r>
        <w:t xml:space="preserve">Figure </w:t>
      </w:r>
      <w:r w:rsidR="00C80E10">
        <w:fldChar w:fldCharType="begin"/>
      </w:r>
      <w:r w:rsidR="00C80E10">
        <w:instrText xml:space="preserve"> SEQ Figure \* ARABIC </w:instrText>
      </w:r>
      <w:r w:rsidR="00C80E10">
        <w:fldChar w:fldCharType="separate"/>
      </w:r>
      <w:r w:rsidR="005B3B67">
        <w:rPr>
          <w:noProof/>
        </w:rPr>
        <w:t>44</w:t>
      </w:r>
      <w:r w:rsidR="00C80E10">
        <w:fldChar w:fldCharType="end"/>
      </w:r>
      <w:r>
        <w:t xml:space="preserve"> - Brightspace Work </w:t>
      </w:r>
      <w:proofErr w:type="gramStart"/>
      <w:r>
        <w:t>To</w:t>
      </w:r>
      <w:proofErr w:type="gramEnd"/>
      <w:r>
        <w:t xml:space="preserve"> Do Widget</w:t>
      </w:r>
      <w:bookmarkEnd w:id="63"/>
    </w:p>
    <w:p w14:paraId="24AF8823" w14:textId="77777777" w:rsidR="00DF19B4" w:rsidRDefault="00DF19B4" w:rsidP="002B0846"/>
    <w:p w14:paraId="088A9EF5" w14:textId="6F03CFDB" w:rsidR="00DF19B4" w:rsidRDefault="00DF19B4" w:rsidP="002B0846">
      <w:r>
        <w:t xml:space="preserve">There are only a few other features found on the homepage, including the ‘Work </w:t>
      </w:r>
      <w:proofErr w:type="gramStart"/>
      <w:r>
        <w:t>To</w:t>
      </w:r>
      <w:proofErr w:type="gramEnd"/>
      <w:r>
        <w:t xml:space="preserve"> Do’ widget which shows your upcoming, unsubmitted continuous assessment.</w:t>
      </w:r>
      <w:r w:rsidR="00852304">
        <w:t xml:space="preserve"> It is sorted, in descending order, based on the nearest deadline that must be met. If you were to miss out on the submission deadline, a space above is shown for ‘overdue’ submissions, giving them priority at the top to show you have missed it.</w:t>
      </w:r>
    </w:p>
    <w:p w14:paraId="79BE8473" w14:textId="77777777" w:rsidR="00DF19B4" w:rsidRDefault="00DF19B4" w:rsidP="002B0846"/>
    <w:p w14:paraId="2B360ABA" w14:textId="77777777" w:rsidR="00DF19B4" w:rsidRDefault="00DF19B4" w:rsidP="002B0846"/>
    <w:p w14:paraId="60E3ECBB" w14:textId="77777777" w:rsidR="002B0846" w:rsidRDefault="002B0846" w:rsidP="002B0846"/>
    <w:p w14:paraId="61769CD2" w14:textId="77777777" w:rsidR="004B4D4F" w:rsidRDefault="002B0846" w:rsidP="004B4D4F">
      <w:pPr>
        <w:keepNext/>
      </w:pPr>
      <w:r>
        <w:rPr>
          <w:noProof/>
        </w:rPr>
        <w:lastRenderedPageBreak/>
        <w:drawing>
          <wp:inline distT="0" distB="0" distL="0" distR="0" wp14:anchorId="3A98B4E4" wp14:editId="44B67306">
            <wp:extent cx="4889500" cy="2623092"/>
            <wp:effectExtent l="0" t="0" r="6350" b="6350"/>
            <wp:docPr id="96762282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22821" name="Picture 1" descr="A screenshot of a computer&#10;&#10;AI-generated content may be incorrect."/>
                    <pic:cNvPicPr/>
                  </pic:nvPicPr>
                  <pic:blipFill>
                    <a:blip r:embed="rId59"/>
                    <a:stretch>
                      <a:fillRect/>
                    </a:stretch>
                  </pic:blipFill>
                  <pic:spPr>
                    <a:xfrm>
                      <a:off x="0" y="0"/>
                      <a:ext cx="4907795" cy="2632907"/>
                    </a:xfrm>
                    <a:prstGeom prst="rect">
                      <a:avLst/>
                    </a:prstGeom>
                  </pic:spPr>
                </pic:pic>
              </a:graphicData>
            </a:graphic>
          </wp:inline>
        </w:drawing>
      </w:r>
    </w:p>
    <w:p w14:paraId="75F1D0BD" w14:textId="2AE068D9" w:rsidR="002B0846" w:rsidRDefault="004B4D4F" w:rsidP="004B4D4F">
      <w:pPr>
        <w:pStyle w:val="Caption"/>
      </w:pPr>
      <w:bookmarkStart w:id="64" w:name="_Toc214723127"/>
      <w:r>
        <w:t xml:space="preserve">Figure </w:t>
      </w:r>
      <w:r w:rsidR="00C80E10">
        <w:fldChar w:fldCharType="begin"/>
      </w:r>
      <w:r w:rsidR="00C80E10">
        <w:instrText xml:space="preserve"> SEQ Figure \* ARABIC </w:instrText>
      </w:r>
      <w:r w:rsidR="00C80E10">
        <w:fldChar w:fldCharType="separate"/>
      </w:r>
      <w:r w:rsidR="005B3B67">
        <w:rPr>
          <w:noProof/>
        </w:rPr>
        <w:t>45</w:t>
      </w:r>
      <w:r w:rsidR="00C80E10">
        <w:fldChar w:fldCharType="end"/>
      </w:r>
      <w:r>
        <w:t xml:space="preserve"> - Brightspace Modules Dashboard</w:t>
      </w:r>
      <w:bookmarkEnd w:id="64"/>
    </w:p>
    <w:p w14:paraId="748164C7" w14:textId="77777777" w:rsidR="00DF19B4" w:rsidRDefault="00DF19B4" w:rsidP="002B0846"/>
    <w:p w14:paraId="63AD1ED3" w14:textId="120B520D" w:rsidR="002B0846" w:rsidRDefault="00DF19B4" w:rsidP="002B0846">
      <w:r>
        <w:t>Next, is the most important part of the dashboard: modules. Here, you can select any of your enrolled modules, to get to their page. You also have access to extra modules for training, alongside your previous years of study.</w:t>
      </w:r>
    </w:p>
    <w:p w14:paraId="6243B678" w14:textId="77777777" w:rsidR="002B0846" w:rsidRDefault="002B0846" w:rsidP="002B0846"/>
    <w:p w14:paraId="7933DC6F" w14:textId="2B92E178" w:rsidR="002B0846" w:rsidRPr="002B0846" w:rsidRDefault="002B0846" w:rsidP="002B0846">
      <w:pPr>
        <w:rPr>
          <w:b/>
          <w:bCs/>
        </w:rPr>
      </w:pPr>
      <w:r w:rsidRPr="002B0846">
        <w:rPr>
          <w:b/>
          <w:bCs/>
        </w:rPr>
        <w:t>Modules</w:t>
      </w:r>
    </w:p>
    <w:p w14:paraId="09D8121E" w14:textId="77777777" w:rsidR="002B0846" w:rsidRDefault="002B0846" w:rsidP="002B0846"/>
    <w:p w14:paraId="67F93F5A" w14:textId="77777777" w:rsidR="004B4D4F" w:rsidRDefault="002B0846" w:rsidP="004B4D4F">
      <w:pPr>
        <w:keepNext/>
      </w:pPr>
      <w:r>
        <w:rPr>
          <w:noProof/>
        </w:rPr>
        <w:drawing>
          <wp:inline distT="0" distB="0" distL="0" distR="0" wp14:anchorId="4F9AF1B4" wp14:editId="2A7D07DD">
            <wp:extent cx="4516983" cy="1390650"/>
            <wp:effectExtent l="0" t="0" r="0" b="0"/>
            <wp:docPr id="152925892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58921" name="Picture 1" descr="A screenshot of a computer&#10;&#10;AI-generated content may be incorrect."/>
                    <pic:cNvPicPr/>
                  </pic:nvPicPr>
                  <pic:blipFill>
                    <a:blip r:embed="rId60"/>
                    <a:stretch>
                      <a:fillRect/>
                    </a:stretch>
                  </pic:blipFill>
                  <pic:spPr>
                    <a:xfrm>
                      <a:off x="0" y="0"/>
                      <a:ext cx="4519559" cy="1391443"/>
                    </a:xfrm>
                    <a:prstGeom prst="rect">
                      <a:avLst/>
                    </a:prstGeom>
                  </pic:spPr>
                </pic:pic>
              </a:graphicData>
            </a:graphic>
          </wp:inline>
        </w:drawing>
      </w:r>
    </w:p>
    <w:p w14:paraId="2D518E0E" w14:textId="2533FCC7" w:rsidR="002B0846" w:rsidRDefault="004B4D4F" w:rsidP="004B4D4F">
      <w:pPr>
        <w:pStyle w:val="Caption"/>
      </w:pPr>
      <w:bookmarkStart w:id="65" w:name="_Toc214723128"/>
      <w:r>
        <w:t xml:space="preserve">Figure </w:t>
      </w:r>
      <w:r w:rsidR="00C80E10">
        <w:fldChar w:fldCharType="begin"/>
      </w:r>
      <w:r w:rsidR="00C80E10">
        <w:instrText xml:space="preserve"> SEQ Figure \* ARABIC </w:instrText>
      </w:r>
      <w:r w:rsidR="00C80E10">
        <w:fldChar w:fldCharType="separate"/>
      </w:r>
      <w:r w:rsidR="005B3B67">
        <w:rPr>
          <w:noProof/>
        </w:rPr>
        <w:t>46</w:t>
      </w:r>
      <w:r w:rsidR="00C80E10">
        <w:fldChar w:fldCharType="end"/>
      </w:r>
      <w:r>
        <w:t xml:space="preserve"> - Brightspace Module Header &amp; Navigation Menu</w:t>
      </w:r>
      <w:bookmarkEnd w:id="65"/>
    </w:p>
    <w:p w14:paraId="50F98061" w14:textId="77777777" w:rsidR="00DF19B4" w:rsidRDefault="00DF19B4" w:rsidP="002B0846"/>
    <w:p w14:paraId="4CFD5DB8" w14:textId="6C023BA1" w:rsidR="00DF19B4" w:rsidRDefault="00DF19B4" w:rsidP="002B0846">
      <w:r>
        <w:t>On each module page, you are given the same rough setup as the dashboard, with an expanded navigation menu, to give you quick access to your progress in the module, the module content page, assessment which will give you access to your various types of assignments, module tools</w:t>
      </w:r>
      <w:r w:rsidR="00852304">
        <w:t>, which has a wide array of features including announcements, groups, virtual classroom and more. There is also quick access to the TUD Library page on the main website, along with the help option to gain quick access to documentation information and an FAQ.</w:t>
      </w:r>
    </w:p>
    <w:p w14:paraId="699A37E5" w14:textId="77777777" w:rsidR="004B4D4F" w:rsidRDefault="002B0846" w:rsidP="004B4D4F">
      <w:pPr>
        <w:keepNext/>
      </w:pPr>
      <w:r>
        <w:rPr>
          <w:noProof/>
        </w:rPr>
        <w:lastRenderedPageBreak/>
        <w:drawing>
          <wp:inline distT="0" distB="0" distL="0" distR="0" wp14:anchorId="1306C7EF" wp14:editId="1805A9BC">
            <wp:extent cx="4439790" cy="2657475"/>
            <wp:effectExtent l="0" t="0" r="0" b="0"/>
            <wp:docPr id="7613906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90620" name="Picture 1" descr="A screenshot of a computer&#10;&#10;AI-generated content may be incorrect."/>
                    <pic:cNvPicPr/>
                  </pic:nvPicPr>
                  <pic:blipFill>
                    <a:blip r:embed="rId61"/>
                    <a:stretch>
                      <a:fillRect/>
                    </a:stretch>
                  </pic:blipFill>
                  <pic:spPr>
                    <a:xfrm>
                      <a:off x="0" y="0"/>
                      <a:ext cx="4446812" cy="2661678"/>
                    </a:xfrm>
                    <a:prstGeom prst="rect">
                      <a:avLst/>
                    </a:prstGeom>
                  </pic:spPr>
                </pic:pic>
              </a:graphicData>
            </a:graphic>
          </wp:inline>
        </w:drawing>
      </w:r>
    </w:p>
    <w:p w14:paraId="1DBB3B30" w14:textId="38A499A6" w:rsidR="002B0846" w:rsidRDefault="004B4D4F" w:rsidP="004B4D4F">
      <w:pPr>
        <w:pStyle w:val="Caption"/>
      </w:pPr>
      <w:bookmarkStart w:id="66" w:name="_Toc214723129"/>
      <w:r>
        <w:t xml:space="preserve">Figure </w:t>
      </w:r>
      <w:r w:rsidR="00C80E10">
        <w:fldChar w:fldCharType="begin"/>
      </w:r>
      <w:r w:rsidR="00C80E10">
        <w:instrText xml:space="preserve"> SEQ Figure \* ARABIC </w:instrText>
      </w:r>
      <w:r w:rsidR="00C80E10">
        <w:fldChar w:fldCharType="separate"/>
      </w:r>
      <w:r w:rsidR="005B3B67">
        <w:rPr>
          <w:noProof/>
        </w:rPr>
        <w:t>47</w:t>
      </w:r>
      <w:r w:rsidR="00C80E10">
        <w:fldChar w:fldCharType="end"/>
      </w:r>
      <w:r>
        <w:t xml:space="preserve"> - Brightspace Module Learning Materials &amp; Announcements</w:t>
      </w:r>
      <w:bookmarkEnd w:id="66"/>
    </w:p>
    <w:p w14:paraId="6FB0EDB4" w14:textId="77777777" w:rsidR="00852304" w:rsidRDefault="00852304" w:rsidP="002B0846"/>
    <w:p w14:paraId="2B0C2084" w14:textId="5E8DBAD3" w:rsidR="002B0846" w:rsidRDefault="00852304" w:rsidP="002B0846">
      <w:r>
        <w:t>Next, is an overview of learning material, and announcements. Each module can be unique, as the layout is ultimately determined by the lecturer, and their module needs (according to them). The announcements are module wide, in comparison to the global announcements found on the dashboard.</w:t>
      </w:r>
    </w:p>
    <w:p w14:paraId="3BEF3B95" w14:textId="77777777" w:rsidR="00852304" w:rsidRDefault="00852304" w:rsidP="002B0846"/>
    <w:p w14:paraId="2E42003C" w14:textId="4756AB87" w:rsidR="002B0846" w:rsidRPr="00F82A5E" w:rsidRDefault="002B0846" w:rsidP="002B0846">
      <w:pPr>
        <w:rPr>
          <w:b/>
          <w:bCs/>
        </w:rPr>
      </w:pPr>
      <w:r w:rsidRPr="002B0846">
        <w:rPr>
          <w:b/>
          <w:bCs/>
        </w:rPr>
        <w:t>Progress</w:t>
      </w:r>
    </w:p>
    <w:p w14:paraId="72087DED" w14:textId="77777777" w:rsidR="004B4D4F" w:rsidRDefault="002B0846" w:rsidP="004B4D4F">
      <w:pPr>
        <w:keepNext/>
      </w:pPr>
      <w:r>
        <w:rPr>
          <w:noProof/>
        </w:rPr>
        <w:drawing>
          <wp:inline distT="0" distB="0" distL="0" distR="0" wp14:anchorId="19730812" wp14:editId="66A09F75">
            <wp:extent cx="4140125" cy="2495550"/>
            <wp:effectExtent l="0" t="0" r="0" b="0"/>
            <wp:docPr id="1626948064" name="Picture 1" descr="A screenshot of a progress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48064" name="Picture 1" descr="A screenshot of a progress report&#10;&#10;AI-generated content may be incorrect."/>
                    <pic:cNvPicPr/>
                  </pic:nvPicPr>
                  <pic:blipFill>
                    <a:blip r:embed="rId62"/>
                    <a:stretch>
                      <a:fillRect/>
                    </a:stretch>
                  </pic:blipFill>
                  <pic:spPr>
                    <a:xfrm>
                      <a:off x="0" y="0"/>
                      <a:ext cx="4148437" cy="2500560"/>
                    </a:xfrm>
                    <a:prstGeom prst="rect">
                      <a:avLst/>
                    </a:prstGeom>
                  </pic:spPr>
                </pic:pic>
              </a:graphicData>
            </a:graphic>
          </wp:inline>
        </w:drawing>
      </w:r>
    </w:p>
    <w:p w14:paraId="38104515" w14:textId="3A57B27E" w:rsidR="002B0846" w:rsidRDefault="004B4D4F" w:rsidP="004B4D4F">
      <w:pPr>
        <w:pStyle w:val="Caption"/>
      </w:pPr>
      <w:bookmarkStart w:id="67" w:name="_Toc214723130"/>
      <w:r>
        <w:t xml:space="preserve">Figure </w:t>
      </w:r>
      <w:r w:rsidR="00C80E10">
        <w:fldChar w:fldCharType="begin"/>
      </w:r>
      <w:r w:rsidR="00C80E10">
        <w:instrText xml:space="preserve"> SEQ Figure \* ARABIC </w:instrText>
      </w:r>
      <w:r w:rsidR="00C80E10">
        <w:fldChar w:fldCharType="separate"/>
      </w:r>
      <w:r w:rsidR="005B3B67">
        <w:rPr>
          <w:noProof/>
        </w:rPr>
        <w:t>48</w:t>
      </w:r>
      <w:r w:rsidR="00C80E10">
        <w:fldChar w:fldCharType="end"/>
      </w:r>
      <w:r>
        <w:t xml:space="preserve"> - Brightspace Progress Menu</w:t>
      </w:r>
      <w:bookmarkEnd w:id="67"/>
    </w:p>
    <w:p w14:paraId="7E24FD27" w14:textId="77777777" w:rsidR="00852304" w:rsidRDefault="00852304" w:rsidP="002B0846"/>
    <w:p w14:paraId="57AF4417" w14:textId="6853829C" w:rsidR="00852304" w:rsidRDefault="00852304" w:rsidP="002B0846">
      <w:r>
        <w:t>The Progress area of Brightspace gives you a per-module overview of various stats, including your grades, login history, quizzes, assignments, objectives, and login / access history.</w:t>
      </w:r>
      <w:r w:rsidR="00096FF4">
        <w:t xml:space="preserve"> While some of these statistics aren’t necessarily important to a student at TUD (such as login history or system access history), they may be used for academic integrity reasons by lecturers (such as visiting Brightspace / the learning materials during a quiz). </w:t>
      </w:r>
    </w:p>
    <w:p w14:paraId="0A539546" w14:textId="77777777" w:rsidR="00096FF4" w:rsidRDefault="00096FF4" w:rsidP="002B0846">
      <w:pPr>
        <w:rPr>
          <w:b/>
          <w:bCs/>
        </w:rPr>
      </w:pPr>
    </w:p>
    <w:p w14:paraId="21CC30CC" w14:textId="2B11076D" w:rsidR="002B0846" w:rsidRPr="00F82A5E" w:rsidRDefault="002B0846" w:rsidP="002B0846">
      <w:pPr>
        <w:rPr>
          <w:b/>
          <w:bCs/>
        </w:rPr>
      </w:pPr>
      <w:r w:rsidRPr="002B0846">
        <w:rPr>
          <w:b/>
          <w:bCs/>
        </w:rPr>
        <w:lastRenderedPageBreak/>
        <w:t>Discover</w:t>
      </w:r>
    </w:p>
    <w:p w14:paraId="349990A3" w14:textId="77777777" w:rsidR="004B4D4F" w:rsidRDefault="002B0846" w:rsidP="004B4D4F">
      <w:pPr>
        <w:keepNext/>
      </w:pPr>
      <w:r>
        <w:rPr>
          <w:noProof/>
        </w:rPr>
        <w:drawing>
          <wp:inline distT="0" distB="0" distL="0" distR="0" wp14:anchorId="3400B0A2" wp14:editId="04F56C0A">
            <wp:extent cx="4700952" cy="2000250"/>
            <wp:effectExtent l="0" t="0" r="4445" b="0"/>
            <wp:docPr id="7817572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757209" name="Picture 1" descr="A screenshot of a computer&#10;&#10;AI-generated content may be incorrect."/>
                    <pic:cNvPicPr/>
                  </pic:nvPicPr>
                  <pic:blipFill>
                    <a:blip r:embed="rId63"/>
                    <a:stretch>
                      <a:fillRect/>
                    </a:stretch>
                  </pic:blipFill>
                  <pic:spPr>
                    <a:xfrm>
                      <a:off x="0" y="0"/>
                      <a:ext cx="4703372" cy="2001280"/>
                    </a:xfrm>
                    <a:prstGeom prst="rect">
                      <a:avLst/>
                    </a:prstGeom>
                  </pic:spPr>
                </pic:pic>
              </a:graphicData>
            </a:graphic>
          </wp:inline>
        </w:drawing>
      </w:r>
    </w:p>
    <w:p w14:paraId="02FB6DA4" w14:textId="73377182" w:rsidR="002B0846" w:rsidRDefault="004B4D4F" w:rsidP="004B4D4F">
      <w:pPr>
        <w:pStyle w:val="Caption"/>
      </w:pPr>
      <w:bookmarkStart w:id="68" w:name="_Toc214723131"/>
      <w:r>
        <w:t xml:space="preserve">Figure </w:t>
      </w:r>
      <w:r w:rsidR="00C80E10">
        <w:fldChar w:fldCharType="begin"/>
      </w:r>
      <w:r w:rsidR="00C80E10">
        <w:instrText xml:space="preserve"> SEQ Figure \* ARABIC </w:instrText>
      </w:r>
      <w:r w:rsidR="00C80E10">
        <w:fldChar w:fldCharType="separate"/>
      </w:r>
      <w:r w:rsidR="005B3B67">
        <w:rPr>
          <w:noProof/>
        </w:rPr>
        <w:t>49</w:t>
      </w:r>
      <w:r w:rsidR="00C80E10">
        <w:fldChar w:fldCharType="end"/>
      </w:r>
      <w:r>
        <w:t xml:space="preserve"> - Brightspace Discover Module Feature</w:t>
      </w:r>
      <w:bookmarkEnd w:id="68"/>
    </w:p>
    <w:p w14:paraId="1516DE71" w14:textId="77777777" w:rsidR="002B0846" w:rsidRDefault="002B0846" w:rsidP="002B0846"/>
    <w:p w14:paraId="76A7FACD" w14:textId="4869E060" w:rsidR="00852304" w:rsidRPr="00852304" w:rsidRDefault="00852304" w:rsidP="002B0846">
      <w:r>
        <w:t>The discover area of Brightspace is used to discover any module you need to enrol with. You can use the search function to sort by name or module code.</w:t>
      </w:r>
    </w:p>
    <w:p w14:paraId="64B67BEC" w14:textId="77777777" w:rsidR="002B0846" w:rsidRDefault="002B0846" w:rsidP="002B0846"/>
    <w:p w14:paraId="37590AE2" w14:textId="4B42C0D5" w:rsidR="002B0846" w:rsidRPr="00F474E3" w:rsidRDefault="00F474E3" w:rsidP="002B0846">
      <w:pPr>
        <w:rPr>
          <w:b/>
          <w:bCs/>
        </w:rPr>
      </w:pPr>
      <w:r w:rsidRPr="00F474E3">
        <w:rPr>
          <w:b/>
          <w:bCs/>
        </w:rPr>
        <w:t>Other Areas</w:t>
      </w:r>
    </w:p>
    <w:p w14:paraId="0F25E0AD" w14:textId="71654E91" w:rsidR="002B0846" w:rsidRDefault="00852304" w:rsidP="002B0846">
      <w:r>
        <w:t>Other general areas of Brightspace include the following:</w:t>
      </w:r>
      <w:r w:rsidR="00F82A5E">
        <w:br/>
      </w:r>
    </w:p>
    <w:p w14:paraId="2F9E74D8" w14:textId="172A43FB" w:rsidR="00852304" w:rsidRDefault="00852304" w:rsidP="00852304">
      <w:pPr>
        <w:pStyle w:val="ListParagraph"/>
        <w:numPr>
          <w:ilvl w:val="0"/>
          <w:numId w:val="11"/>
        </w:numPr>
      </w:pPr>
      <w:r w:rsidRPr="00852304">
        <w:rPr>
          <w:b/>
          <w:bCs/>
          <w:i/>
          <w:iCs/>
        </w:rPr>
        <w:t>Getting Started</w:t>
      </w:r>
      <w:r>
        <w:br/>
        <w:t>On the dashboard, there is a small section for guidelines and resources to get started with using Brightspace, as an introduction to the features, areas of the website, and tools available to you.</w:t>
      </w:r>
      <w:r w:rsidR="00F82A5E">
        <w:br/>
      </w:r>
    </w:p>
    <w:p w14:paraId="7963CEBC" w14:textId="665772E9" w:rsidR="00852304" w:rsidRDefault="00852304" w:rsidP="00852304">
      <w:pPr>
        <w:pStyle w:val="ListParagraph"/>
        <w:numPr>
          <w:ilvl w:val="0"/>
          <w:numId w:val="11"/>
        </w:numPr>
      </w:pPr>
      <w:r>
        <w:rPr>
          <w:b/>
          <w:bCs/>
          <w:i/>
          <w:iCs/>
        </w:rPr>
        <w:t>Microsoft365</w:t>
      </w:r>
      <w:r>
        <w:rPr>
          <w:b/>
          <w:bCs/>
          <w:i/>
          <w:iCs/>
        </w:rPr>
        <w:br/>
      </w:r>
      <w:r>
        <w:t>The TUD version of Brightspace also includes quick access to Microsoft relevant links on the dashboard, including Outlook, Calendar &amp; OneDrive.</w:t>
      </w:r>
      <w:r w:rsidR="00F82A5E">
        <w:t xml:space="preserve"> If you choose to link your account, it will embed your emails and calendar, with no embedding for OneDrive.</w:t>
      </w:r>
      <w:r w:rsidR="00F82A5E">
        <w:br/>
      </w:r>
    </w:p>
    <w:p w14:paraId="074C486E" w14:textId="1DB99098" w:rsidR="00F82A5E" w:rsidRDefault="00F82A5E" w:rsidP="00F82A5E">
      <w:pPr>
        <w:pStyle w:val="ListParagraph"/>
        <w:numPr>
          <w:ilvl w:val="0"/>
          <w:numId w:val="11"/>
        </w:numPr>
      </w:pPr>
      <w:r w:rsidRPr="00F82A5E">
        <w:rPr>
          <w:b/>
          <w:bCs/>
          <w:i/>
          <w:iCs/>
        </w:rPr>
        <w:t>Global Announcements</w:t>
      </w:r>
      <w:r>
        <w:br/>
        <w:t>These announcements are available site-wide, and are usually related to Brightspace, or important information regarding TUD.</w:t>
      </w:r>
      <w:r>
        <w:br/>
      </w:r>
    </w:p>
    <w:p w14:paraId="3FD9B31F" w14:textId="62FF2618" w:rsidR="00F82A5E" w:rsidRPr="00F82A5E" w:rsidRDefault="00F82A5E" w:rsidP="00F82A5E">
      <w:pPr>
        <w:pStyle w:val="ListParagraph"/>
        <w:numPr>
          <w:ilvl w:val="0"/>
          <w:numId w:val="11"/>
        </w:numPr>
        <w:rPr>
          <w:b/>
          <w:bCs/>
          <w:i/>
          <w:iCs/>
        </w:rPr>
      </w:pPr>
      <w:r w:rsidRPr="00F82A5E">
        <w:rPr>
          <w:b/>
          <w:bCs/>
          <w:i/>
          <w:iCs/>
        </w:rPr>
        <w:t>Calendar</w:t>
      </w:r>
      <w:r w:rsidRPr="00F82A5E">
        <w:rPr>
          <w:b/>
          <w:bCs/>
          <w:i/>
          <w:iCs/>
        </w:rPr>
        <w:br/>
      </w:r>
      <w:r>
        <w:t>The calendar contains all important dates / times, for your assignments, Bongo Virtual Classes, and any other set dates for assessments (quizzes etc.)</w:t>
      </w:r>
      <w:r>
        <w:br/>
      </w:r>
    </w:p>
    <w:p w14:paraId="1CB6A593" w14:textId="1AAE741E" w:rsidR="00852304" w:rsidRPr="00852304" w:rsidRDefault="00852304" w:rsidP="00852304">
      <w:pPr>
        <w:rPr>
          <w:b/>
          <w:bCs/>
        </w:rPr>
      </w:pPr>
      <w:r w:rsidRPr="00852304">
        <w:rPr>
          <w:b/>
          <w:bCs/>
        </w:rPr>
        <w:t>Lecturers</w:t>
      </w:r>
    </w:p>
    <w:p w14:paraId="247E89C4" w14:textId="781B4855" w:rsidR="00852304" w:rsidRDefault="00852304" w:rsidP="002B0846">
      <w:r>
        <w:t>While there is no access to the lecturer side of the website, they have an extensive amount of customization available within their direct modules, from how they layout their learning material, creation of assignments, creation of quizzes and more.</w:t>
      </w:r>
      <w:r w:rsidR="00F82A5E">
        <w:t xml:space="preserve"> They largely have access to a very similar user interface / array of features, with the ability to customize their modules in comparison.</w:t>
      </w:r>
    </w:p>
    <w:p w14:paraId="51518E6B" w14:textId="2F8FF1B0" w:rsidR="00E57546" w:rsidRDefault="00E57546" w:rsidP="00E57546">
      <w:pPr>
        <w:pStyle w:val="Heading2"/>
      </w:pPr>
      <w:bookmarkStart w:id="69" w:name="_Toc214723047"/>
      <w:r>
        <w:lastRenderedPageBreak/>
        <w:t>3.</w:t>
      </w:r>
      <w:r w:rsidR="002B0846">
        <w:t>6</w:t>
      </w:r>
      <w:r>
        <w:t xml:space="preserve"> Nielsen’s Heuristics</w:t>
      </w:r>
      <w:bookmarkEnd w:id="69"/>
    </w:p>
    <w:p w14:paraId="7A64CAF3" w14:textId="77777777" w:rsidR="00243B4C" w:rsidRDefault="00243B4C" w:rsidP="00195F56"/>
    <w:p w14:paraId="6343DDD1" w14:textId="08E3FDBC" w:rsidR="00E57546" w:rsidRDefault="00E57546" w:rsidP="00195F56">
      <w:r>
        <w:t>Mentioned in the introduction to this project, Nielsen’s Heuristics have provided the ultimate foundation for web usability for decades</w:t>
      </w:r>
      <w:r w:rsidR="00C53F02">
        <w:t xml:space="preserve"> </w:t>
      </w:r>
      <w:r w:rsidR="00C53F02">
        <w:fldChar w:fldCharType="begin"/>
      </w:r>
      <w:r w:rsidR="00E91F77">
        <w:instrText xml:space="preserve"> ADDIN ZOTERO_ITEM CSL_CITATION {"citationID":"vbhhSBIO","properties":{"formattedCitation":"[114]","plainCitation":"[114]","noteIndex":0},"citationItems":[{"id":255,"uris":["http://zotero.org/users/local/qICbW6ZG/items/QJKZA9RE"],"itemData":{"id":255,"type":"article-journal","abstract":"Several published sets of usability heuristics were compared with a database of existing usability problems drawn from a variety of projects in order to determine what heuristics best explain actual usability problems. Based on a factor analysis of the explanations as well as an analysis of the heuristics providing the broadest explanatory coverage of the problems, a new set of nine heuristics were derived: visibility of system status, match between system and the real world, user control and freedom, consistency and standards, error prevention, recognition rather than recall, flexibility and efficiency of use, aesthetic and minimalist design, and helping users recognize, diagnose, and recover from errors.","language":"en","source":"Zotero","title":"Enhancing the Explanatory Power of Usability Heuristics","author":[{"family":"Nielsen","given":"Jakob"}]}}],"schema":"https://github.com/citation-style-language/schema/raw/master/csl-citation.json"} </w:instrText>
      </w:r>
      <w:r w:rsidR="00C53F02">
        <w:fldChar w:fldCharType="separate"/>
      </w:r>
      <w:r w:rsidR="00E91F77" w:rsidRPr="00E91F77">
        <w:t>[114]</w:t>
      </w:r>
      <w:r w:rsidR="00C53F02">
        <w:fldChar w:fldCharType="end"/>
      </w:r>
      <w:r w:rsidR="00534B7B">
        <w:t xml:space="preserve"> and will be important in the future design of this project</w:t>
      </w:r>
      <w:r>
        <w:t>. Here are the outlined categories</w:t>
      </w:r>
      <w:r w:rsidR="00C53F02">
        <w:t xml:space="preserve"> based on a recent outline provided by Jakob Nielsen </w:t>
      </w:r>
      <w:r w:rsidR="00C53F02">
        <w:fldChar w:fldCharType="begin"/>
      </w:r>
      <w:r w:rsidR="00E91F77">
        <w:instrText xml:space="preserve"> ADDIN ZOTERO_ITEM CSL_CITATION {"citationID":"UJazXBIX","properties":{"formattedCitation":"[115]","plainCitation":"[115]","noteIndex":0},"citationItems":[{"id":278,"uris":["http://zotero.org/users/local/qICbW6ZG/items/LLD54DAA"],"itemData":{"id":278,"type":"webpage","abstract":"Jakob Nielsen’s 10 usability heuristics were defined from a factor analysis of a large set of usability principles.","container-title":"UX Tigers","language":"en","title":"How I Developed the 10 Usability Heuristics","URL":"https://www.uxtigers.com/post/usability-heuristics-history","author":[{"family":"Nielsen","given":"Jakob"}],"accessed":{"date-parts":[["2025",11,13]]},"issued":{"date-parts":[["2024",2,15]]}}}],"schema":"https://github.com/citation-style-language/schema/raw/master/csl-citation.json"} </w:instrText>
      </w:r>
      <w:r w:rsidR="00C53F02">
        <w:fldChar w:fldCharType="separate"/>
      </w:r>
      <w:r w:rsidR="00E91F77" w:rsidRPr="00E91F77">
        <w:t>[115]</w:t>
      </w:r>
      <w:r w:rsidR="00C53F02">
        <w:fldChar w:fldCharType="end"/>
      </w:r>
      <w:r w:rsidR="00C53F02">
        <w:t>:</w:t>
      </w:r>
    </w:p>
    <w:p w14:paraId="2418F7CB" w14:textId="77777777" w:rsidR="00C53F02" w:rsidRDefault="00C53F02" w:rsidP="00195F56"/>
    <w:p w14:paraId="73761E87" w14:textId="47329FB5" w:rsidR="00C53F02" w:rsidRDefault="00C53F02" w:rsidP="00C53F02">
      <w:pPr>
        <w:pStyle w:val="ListParagraph"/>
        <w:numPr>
          <w:ilvl w:val="0"/>
          <w:numId w:val="11"/>
        </w:numPr>
      </w:pPr>
      <w:r w:rsidRPr="00C53F02">
        <w:rPr>
          <w:b/>
          <w:bCs/>
        </w:rPr>
        <w:t>Visibility of System Status</w:t>
      </w:r>
      <w:r>
        <w:br/>
        <w:t>The user must be provided efficient feedback on their use of the system, so that they can engage in usage properly.</w:t>
      </w:r>
      <w:r>
        <w:br/>
      </w:r>
    </w:p>
    <w:p w14:paraId="0A78A95F" w14:textId="5C247E10" w:rsidR="00C53F02" w:rsidRDefault="00C53F02" w:rsidP="00C53F02">
      <w:pPr>
        <w:pStyle w:val="ListParagraph"/>
        <w:numPr>
          <w:ilvl w:val="0"/>
          <w:numId w:val="11"/>
        </w:numPr>
      </w:pPr>
      <w:r w:rsidRPr="00C53F02">
        <w:rPr>
          <w:b/>
          <w:bCs/>
        </w:rPr>
        <w:t>Match Between System &amp; Real World</w:t>
      </w:r>
      <w:r>
        <w:br/>
        <w:t xml:space="preserve">The system must be developed to respect contemporary everyday solutions that are used by the user, </w:t>
      </w:r>
      <w:proofErr w:type="gramStart"/>
      <w:r>
        <w:t>in order to</w:t>
      </w:r>
      <w:proofErr w:type="gramEnd"/>
      <w:r>
        <w:t xml:space="preserve"> make their experience as natural as possible.</w:t>
      </w:r>
      <w:r>
        <w:br/>
      </w:r>
    </w:p>
    <w:p w14:paraId="6C7029C4" w14:textId="3DBD1977" w:rsidR="00C53F02" w:rsidRDefault="00C53F02" w:rsidP="00C53F02">
      <w:pPr>
        <w:pStyle w:val="ListParagraph"/>
        <w:numPr>
          <w:ilvl w:val="0"/>
          <w:numId w:val="11"/>
        </w:numPr>
      </w:pPr>
      <w:r w:rsidRPr="00C53F02">
        <w:rPr>
          <w:b/>
          <w:bCs/>
        </w:rPr>
        <w:t>User Control &amp; Freedom</w:t>
      </w:r>
      <w:r>
        <w:br/>
        <w:t xml:space="preserve">Ensure the user </w:t>
      </w:r>
      <w:proofErr w:type="gramStart"/>
      <w:r>
        <w:t>has the ability to</w:t>
      </w:r>
      <w:proofErr w:type="gramEnd"/>
      <w:r>
        <w:t xml:space="preserve"> undo their actions, leave their current area of usage.</w:t>
      </w:r>
      <w:r>
        <w:br/>
      </w:r>
    </w:p>
    <w:p w14:paraId="61C0BA31" w14:textId="1F3E164F" w:rsidR="00C53F02" w:rsidRDefault="00C53F02" w:rsidP="00C53F02">
      <w:pPr>
        <w:pStyle w:val="ListParagraph"/>
        <w:numPr>
          <w:ilvl w:val="0"/>
          <w:numId w:val="11"/>
        </w:numPr>
      </w:pPr>
      <w:r w:rsidRPr="00C53F02">
        <w:rPr>
          <w:b/>
          <w:bCs/>
        </w:rPr>
        <w:t>Consistency &amp; Standards</w:t>
      </w:r>
      <w:r>
        <w:br/>
        <w:t>Provide a consistent structure in design, so that the user knows what to expect next intuitively, to make the system easier to use.</w:t>
      </w:r>
      <w:r>
        <w:br/>
      </w:r>
    </w:p>
    <w:p w14:paraId="79660437" w14:textId="7DF6C04E" w:rsidR="00C53F02" w:rsidRDefault="00C53F02" w:rsidP="00C53F02">
      <w:pPr>
        <w:pStyle w:val="ListParagraph"/>
        <w:numPr>
          <w:ilvl w:val="0"/>
          <w:numId w:val="11"/>
        </w:numPr>
      </w:pPr>
      <w:r w:rsidRPr="00C53F02">
        <w:rPr>
          <w:b/>
          <w:bCs/>
        </w:rPr>
        <w:t>Error Prevention</w:t>
      </w:r>
      <w:r>
        <w:br/>
        <w:t>Seek to prevent errors where possible and offer the user fair warning in the event of potential consequences.</w:t>
      </w:r>
      <w:r>
        <w:br/>
      </w:r>
    </w:p>
    <w:p w14:paraId="6BC25632" w14:textId="1998470F" w:rsidR="00C53F02" w:rsidRDefault="00C53F02" w:rsidP="00C53F02">
      <w:pPr>
        <w:pStyle w:val="ListParagraph"/>
        <w:numPr>
          <w:ilvl w:val="0"/>
          <w:numId w:val="11"/>
        </w:numPr>
      </w:pPr>
      <w:r w:rsidRPr="00C53F02">
        <w:rPr>
          <w:b/>
          <w:bCs/>
        </w:rPr>
        <w:t>Recognition Rather than Recall</w:t>
      </w:r>
      <w:r>
        <w:br/>
        <w:t>Reduce the need for the user to remember how to use the system, by making their current options visible, not based on past information they have taken in.</w:t>
      </w:r>
      <w:r>
        <w:br/>
      </w:r>
    </w:p>
    <w:p w14:paraId="270A7138" w14:textId="499F9AA8" w:rsidR="00C53F02" w:rsidRDefault="00C53F02" w:rsidP="00C53F02">
      <w:pPr>
        <w:pStyle w:val="ListParagraph"/>
        <w:numPr>
          <w:ilvl w:val="0"/>
          <w:numId w:val="11"/>
        </w:numPr>
      </w:pPr>
      <w:r w:rsidRPr="00C53F02">
        <w:rPr>
          <w:b/>
          <w:bCs/>
        </w:rPr>
        <w:t>Flexibility &amp; Efficiency of Use</w:t>
      </w:r>
      <w:r>
        <w:br/>
        <w:t>Ensure that the usage of the system accommodates both the new user, and the expert, focusing on providing an overall efficient and flexible experience that encourages easy navigation.</w:t>
      </w:r>
      <w:r>
        <w:br/>
      </w:r>
    </w:p>
    <w:p w14:paraId="5C94F1AA" w14:textId="011F7702" w:rsidR="00C53F02" w:rsidRDefault="00C53F02" w:rsidP="00C53F02">
      <w:pPr>
        <w:pStyle w:val="ListParagraph"/>
        <w:numPr>
          <w:ilvl w:val="0"/>
          <w:numId w:val="11"/>
        </w:numPr>
      </w:pPr>
      <w:r w:rsidRPr="00C53F02">
        <w:rPr>
          <w:b/>
          <w:bCs/>
        </w:rPr>
        <w:t>Aesthetic &amp; Minimalist Design</w:t>
      </w:r>
      <w:r>
        <w:br/>
        <w:t xml:space="preserve">Avoid the implementation of obtuse or unnecessary features and ensure that the implemented design is clear and easily discernible. </w:t>
      </w:r>
      <w:r>
        <w:br/>
      </w:r>
    </w:p>
    <w:p w14:paraId="234A6FA7" w14:textId="3E24FAAE" w:rsidR="00C53F02" w:rsidRDefault="00C53F02" w:rsidP="00C53F02">
      <w:pPr>
        <w:pStyle w:val="ListParagraph"/>
        <w:numPr>
          <w:ilvl w:val="0"/>
          <w:numId w:val="11"/>
        </w:numPr>
      </w:pPr>
      <w:r w:rsidRPr="00C53F02">
        <w:rPr>
          <w:b/>
          <w:bCs/>
        </w:rPr>
        <w:t xml:space="preserve">Help Users Recognize, Diagnose &amp; Recover </w:t>
      </w:r>
      <w:proofErr w:type="gramStart"/>
      <w:r w:rsidRPr="00C53F02">
        <w:rPr>
          <w:b/>
          <w:bCs/>
        </w:rPr>
        <w:t>From</w:t>
      </w:r>
      <w:proofErr w:type="gramEnd"/>
      <w:r w:rsidRPr="00C53F02">
        <w:rPr>
          <w:b/>
          <w:bCs/>
        </w:rPr>
        <w:t xml:space="preserve"> Errors</w:t>
      </w:r>
      <w:r>
        <w:br/>
        <w:t>In the event of an error, when error prevention has failed, provide a clear understanding of what has gone wrong, and the next avenue they can take as a solution to their problem, and to avoid further errors.</w:t>
      </w:r>
      <w:r>
        <w:br/>
      </w:r>
    </w:p>
    <w:p w14:paraId="3CD19E81" w14:textId="040CAEC9" w:rsidR="00C53F02" w:rsidRDefault="00C53F02" w:rsidP="00C53F02">
      <w:pPr>
        <w:pStyle w:val="ListParagraph"/>
        <w:numPr>
          <w:ilvl w:val="0"/>
          <w:numId w:val="11"/>
        </w:numPr>
      </w:pPr>
      <w:r w:rsidRPr="00C53F02">
        <w:rPr>
          <w:b/>
          <w:bCs/>
        </w:rPr>
        <w:t>Help &amp; Documentation</w:t>
      </w:r>
      <w:r>
        <w:br/>
        <w:t xml:space="preserve">Where the design </w:t>
      </w:r>
      <w:r w:rsidR="00B05DF4">
        <w:t>cannot</w:t>
      </w:r>
      <w:r>
        <w:t xml:space="preserve"> inherently be straightforward, ensure that there </w:t>
      </w:r>
      <w:proofErr w:type="gramStart"/>
      <w:r w:rsidR="00534B7B">
        <w:t>is</w:t>
      </w:r>
      <w:proofErr w:type="gramEnd"/>
      <w:r w:rsidR="00534B7B">
        <w:t xml:space="preserve"> </w:t>
      </w:r>
      <w:r>
        <w:t>appropriate help and documentation for their navigation of the system.</w:t>
      </w:r>
    </w:p>
    <w:p w14:paraId="5B6CA3DC" w14:textId="77777777" w:rsidR="00E57546" w:rsidRDefault="00E57546" w:rsidP="00195F56"/>
    <w:p w14:paraId="767FB4BD" w14:textId="36674241" w:rsidR="00DD6299" w:rsidRDefault="00DD6299" w:rsidP="00DD6299">
      <w:pPr>
        <w:pStyle w:val="Heading2"/>
      </w:pPr>
      <w:bookmarkStart w:id="70" w:name="_Toc214723048"/>
      <w:r>
        <w:lastRenderedPageBreak/>
        <w:t>3.</w:t>
      </w:r>
      <w:r w:rsidR="002B0846">
        <w:t>7</w:t>
      </w:r>
      <w:r>
        <w:t xml:space="preserve"> Requirements Analysis</w:t>
      </w:r>
      <w:bookmarkEnd w:id="70"/>
    </w:p>
    <w:p w14:paraId="61BFADD1" w14:textId="77777777" w:rsidR="00BC0C22" w:rsidRDefault="00BC0C22" w:rsidP="00DD6299"/>
    <w:p w14:paraId="23CA4AFF" w14:textId="3E8D0DA2" w:rsidR="00264463" w:rsidRDefault="00BC0C22" w:rsidP="00DD6299">
      <w:r>
        <w:t>With the previously researched areas in the literature review, including the alternative existing solutions, technologies and what they will provide, the requirements that could be necessary to implement, an initial systems model shall be developed.</w:t>
      </w:r>
    </w:p>
    <w:p w14:paraId="20013CA7" w14:textId="41BEE228" w:rsidR="00264463" w:rsidRDefault="0067128D" w:rsidP="00DD6299">
      <w:r>
        <w:t xml:space="preserve">The </w:t>
      </w:r>
      <w:r w:rsidR="004A3F84">
        <w:t>consensus</w:t>
      </w:r>
      <w:r w:rsidR="00BB7B23">
        <w:t xml:space="preserve"> gathered from the questionnaire </w:t>
      </w:r>
      <w:r w:rsidR="00AD2503">
        <w:t>relates to usage of modules, complexity of use</w:t>
      </w:r>
      <w:r w:rsidR="004A3F84">
        <w:t xml:space="preserve"> and a need for structure. While some students were generally happy with how modules were implemented, others were unhappy with the lack of clear structure across them all. The features that were the clearest to use, resulted in being the easiest to use. </w:t>
      </w:r>
      <w:r w:rsidR="007D3602">
        <w:t>This was the case for lecturers as well, who were clearly happy with their ability to upload learning materials and attached documents, but struggled with more complex features such as the implementation of rubrics into their modules.</w:t>
      </w:r>
    </w:p>
    <w:p w14:paraId="639EA7C0" w14:textId="2FFE7480" w:rsidR="0083669C" w:rsidRDefault="0083669C" w:rsidP="00DD6299">
      <w:r>
        <w:t>The review of Brightspace showed the</w:t>
      </w:r>
      <w:r w:rsidR="00AD2503">
        <w:t xml:space="preserve"> currently used features and areas that are being used by the Technological University of Dublin</w:t>
      </w:r>
      <w:r w:rsidR="007D3602">
        <w:t xml:space="preserve">, to give an idea of what features were available </w:t>
      </w:r>
      <w:r w:rsidR="00202FB6">
        <w:t>on</w:t>
      </w:r>
      <w:r w:rsidR="007D3602">
        <w:t xml:space="preserve"> the website, and what should be potentially implemented into this project.</w:t>
      </w:r>
    </w:p>
    <w:p w14:paraId="177A2F6E" w14:textId="00F91AE4" w:rsidR="004A3F84" w:rsidRDefault="004A3F84" w:rsidP="00DD6299">
      <w:r>
        <w:t>Nielsen’s Heuristics outlines a solution to previously described problems given in user feedback</w:t>
      </w:r>
      <w:r w:rsidR="00202FB6">
        <w:t>, a standard for the user experience that will help to tackle complexity and ease of use problems, to serve as an evaluation method in the latter stages of the project (post-Interim)</w:t>
      </w:r>
      <w:r>
        <w:t xml:space="preserve">. </w:t>
      </w:r>
    </w:p>
    <w:p w14:paraId="4B2CE035" w14:textId="29AE82F8" w:rsidR="004A3F84" w:rsidRDefault="004A3F84" w:rsidP="00DD6299">
      <w:r>
        <w:t xml:space="preserve">With an idea of how to proceed with the gathered requirements, the design of three use cases, two initial </w:t>
      </w:r>
      <w:r w:rsidR="007D3602">
        <w:t>displays</w:t>
      </w:r>
      <w:r>
        <w:t xml:space="preserve"> for the separate main users, with a final design implementing an expansion of both, and the inclusion of a maintenance administrator, will commence and be shown on the next pages.</w:t>
      </w:r>
    </w:p>
    <w:p w14:paraId="041AC2CD" w14:textId="77777777" w:rsidR="004E23E6" w:rsidRDefault="004E23E6" w:rsidP="00DD6299"/>
    <w:p w14:paraId="26994FFB" w14:textId="77777777" w:rsidR="004E23E6" w:rsidRDefault="004E23E6" w:rsidP="00DD6299"/>
    <w:p w14:paraId="5DFF16EB" w14:textId="77777777" w:rsidR="0083669C" w:rsidRDefault="0083669C" w:rsidP="00DD6299"/>
    <w:p w14:paraId="2A99E524" w14:textId="77777777" w:rsidR="0083669C" w:rsidRDefault="0083669C" w:rsidP="00DD6299"/>
    <w:p w14:paraId="1088CBF4" w14:textId="77777777" w:rsidR="0083669C" w:rsidRDefault="0083669C" w:rsidP="00DD6299"/>
    <w:p w14:paraId="3B805A1F" w14:textId="77777777" w:rsidR="0083669C" w:rsidRDefault="0083669C" w:rsidP="00DD6299"/>
    <w:p w14:paraId="28761004" w14:textId="77777777" w:rsidR="0083669C" w:rsidRDefault="0083669C" w:rsidP="00DD6299"/>
    <w:p w14:paraId="278B561E" w14:textId="77777777" w:rsidR="004E23E6" w:rsidRDefault="004E23E6" w:rsidP="00DD6299"/>
    <w:p w14:paraId="2C43946B" w14:textId="77777777" w:rsidR="00AD2503" w:rsidRDefault="00AD2503" w:rsidP="00DD6299"/>
    <w:p w14:paraId="4C8E87EE" w14:textId="77777777" w:rsidR="00AD2503" w:rsidRDefault="00AD2503" w:rsidP="00DD6299"/>
    <w:p w14:paraId="3FE2F7A0" w14:textId="77777777" w:rsidR="00AD2503" w:rsidRDefault="00AD2503" w:rsidP="00DD6299"/>
    <w:p w14:paraId="70AFF432" w14:textId="77777777" w:rsidR="00AD2503" w:rsidRDefault="00AD2503" w:rsidP="00DD6299"/>
    <w:p w14:paraId="657ABC40" w14:textId="77777777" w:rsidR="00AD2503" w:rsidRDefault="00AD2503" w:rsidP="00DD6299"/>
    <w:p w14:paraId="55520B16" w14:textId="77777777" w:rsidR="00AD2503" w:rsidRDefault="00AD2503" w:rsidP="00DD6299"/>
    <w:p w14:paraId="1C3C9818" w14:textId="77777777" w:rsidR="00AD2503" w:rsidRDefault="00AD2503" w:rsidP="00DD6299"/>
    <w:p w14:paraId="2C8BD2E5" w14:textId="77777777" w:rsidR="00AD2503" w:rsidRDefault="00AD2503" w:rsidP="00DD6299"/>
    <w:p w14:paraId="385FD7EB" w14:textId="77777777" w:rsidR="00C73A22" w:rsidRDefault="00C73A22" w:rsidP="00DD6299"/>
    <w:p w14:paraId="5609BBBA" w14:textId="2B13DF7A" w:rsidR="009E6350" w:rsidRDefault="009E6350" w:rsidP="00DD6299">
      <w:r>
        <w:lastRenderedPageBreak/>
        <w:t xml:space="preserve">The initial </w:t>
      </w:r>
      <w:r w:rsidR="004E23E6">
        <w:t>use case</w:t>
      </w:r>
      <w:r>
        <w:t xml:space="preserve"> model for the student </w:t>
      </w:r>
      <w:r w:rsidR="0083669C">
        <w:t>consists</w:t>
      </w:r>
      <w:r>
        <w:t xml:space="preserve"> of the following:</w:t>
      </w:r>
    </w:p>
    <w:p w14:paraId="77D7BDF5" w14:textId="77777777" w:rsidR="009E6350" w:rsidRDefault="009E6350" w:rsidP="00DD6299"/>
    <w:p w14:paraId="71209C7A" w14:textId="77777777" w:rsidR="00CF0434" w:rsidRDefault="00D213FF" w:rsidP="00CF0434">
      <w:pPr>
        <w:keepNext/>
      </w:pPr>
      <w:r w:rsidRPr="00D213FF">
        <w:rPr>
          <w:noProof/>
        </w:rPr>
        <w:drawing>
          <wp:inline distT="0" distB="0" distL="0" distR="0" wp14:anchorId="72374045" wp14:editId="330DC0C1">
            <wp:extent cx="5727700" cy="2566035"/>
            <wp:effectExtent l="0" t="0" r="6350" b="5715"/>
            <wp:docPr id="567313441" name="Picture 1" descr="A diagram of a business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313441" name="Picture 1" descr="A diagram of a business process&#10;&#10;AI-generated content may be incorrect."/>
                    <pic:cNvPicPr/>
                  </pic:nvPicPr>
                  <pic:blipFill>
                    <a:blip r:embed="rId64"/>
                    <a:stretch>
                      <a:fillRect/>
                    </a:stretch>
                  </pic:blipFill>
                  <pic:spPr>
                    <a:xfrm>
                      <a:off x="0" y="0"/>
                      <a:ext cx="5727700" cy="2566035"/>
                    </a:xfrm>
                    <a:prstGeom prst="rect">
                      <a:avLst/>
                    </a:prstGeom>
                  </pic:spPr>
                </pic:pic>
              </a:graphicData>
            </a:graphic>
          </wp:inline>
        </w:drawing>
      </w:r>
    </w:p>
    <w:p w14:paraId="3C40E559" w14:textId="1EF0D190" w:rsidR="009E6350" w:rsidRDefault="00CF0434" w:rsidP="00CF0434">
      <w:pPr>
        <w:pStyle w:val="Caption"/>
      </w:pPr>
      <w:bookmarkStart w:id="71" w:name="_Toc214723132"/>
      <w:r>
        <w:t xml:space="preserve">Figure </w:t>
      </w:r>
      <w:r w:rsidR="00C80E10">
        <w:fldChar w:fldCharType="begin"/>
      </w:r>
      <w:r w:rsidR="00C80E10">
        <w:instrText xml:space="preserve"> SEQ Figure \* ARABIC </w:instrText>
      </w:r>
      <w:r w:rsidR="00C80E10">
        <w:fldChar w:fldCharType="separate"/>
      </w:r>
      <w:r w:rsidR="005B3B67">
        <w:rPr>
          <w:noProof/>
        </w:rPr>
        <w:t>50</w:t>
      </w:r>
      <w:r w:rsidR="00C80E10">
        <w:fldChar w:fldCharType="end"/>
      </w:r>
      <w:r>
        <w:t xml:space="preserve"> - Initial Student Use Case</w:t>
      </w:r>
      <w:bookmarkEnd w:id="71"/>
    </w:p>
    <w:p w14:paraId="7876119F" w14:textId="77777777" w:rsidR="0067128D" w:rsidRDefault="0067128D" w:rsidP="00DD6299"/>
    <w:p w14:paraId="20AA539D" w14:textId="0ECB20AF" w:rsidR="00C864F7" w:rsidRDefault="00C864F7" w:rsidP="00DD6299">
      <w:r>
        <w:t>This use case model depicts the following user flow:</w:t>
      </w:r>
      <w:r>
        <w:br/>
      </w:r>
    </w:p>
    <w:p w14:paraId="4718F2B6" w14:textId="14F5DFDD" w:rsidR="00C864F7" w:rsidRDefault="00C916E6" w:rsidP="00C916E6">
      <w:pPr>
        <w:pStyle w:val="ListParagraph"/>
        <w:numPr>
          <w:ilvl w:val="0"/>
          <w:numId w:val="11"/>
        </w:numPr>
      </w:pPr>
      <w:r w:rsidRPr="00C916E6">
        <w:rPr>
          <w:b/>
          <w:bCs/>
        </w:rPr>
        <w:t>1</w:t>
      </w:r>
      <w:r>
        <w:t xml:space="preserve"> | </w:t>
      </w:r>
      <w:r w:rsidR="00C864F7">
        <w:t>The student must login or register to access the system</w:t>
      </w:r>
      <w:r>
        <w:br/>
      </w:r>
    </w:p>
    <w:p w14:paraId="4F3EF91B" w14:textId="3799D656" w:rsidR="00C864F7" w:rsidRDefault="00C916E6" w:rsidP="00C916E6">
      <w:pPr>
        <w:pStyle w:val="ListParagraph"/>
        <w:numPr>
          <w:ilvl w:val="0"/>
          <w:numId w:val="11"/>
        </w:numPr>
      </w:pPr>
      <w:r w:rsidRPr="00C916E6">
        <w:rPr>
          <w:b/>
          <w:bCs/>
        </w:rPr>
        <w:t xml:space="preserve">2 </w:t>
      </w:r>
      <w:r>
        <w:t xml:space="preserve">| </w:t>
      </w:r>
      <w:r w:rsidR="00C864F7">
        <w:t>They will then be granted access to the dashboard / homepage</w:t>
      </w:r>
      <w:r>
        <w:br/>
      </w:r>
    </w:p>
    <w:p w14:paraId="49BAA1DD" w14:textId="23C06BCC" w:rsidR="00C916E6" w:rsidRDefault="00C916E6" w:rsidP="00C916E6">
      <w:pPr>
        <w:pStyle w:val="ListParagraph"/>
        <w:numPr>
          <w:ilvl w:val="0"/>
          <w:numId w:val="11"/>
        </w:numPr>
      </w:pPr>
      <w:r w:rsidRPr="00C916E6">
        <w:rPr>
          <w:b/>
          <w:bCs/>
        </w:rPr>
        <w:t xml:space="preserve">3a </w:t>
      </w:r>
      <w:r>
        <w:t xml:space="preserve">| </w:t>
      </w:r>
      <w:r w:rsidR="00C864F7">
        <w:t>They will be able to use the navigation bar to access the dashboard,</w:t>
      </w:r>
      <w:r>
        <w:t xml:space="preserve"> relevant tools, email inbox, and the TUD Website. </w:t>
      </w:r>
      <w:r>
        <w:br/>
      </w:r>
    </w:p>
    <w:p w14:paraId="130D799B" w14:textId="5F7AD690" w:rsidR="00C916E6" w:rsidRDefault="00C916E6" w:rsidP="00C916E6">
      <w:pPr>
        <w:pStyle w:val="ListParagraph"/>
        <w:numPr>
          <w:ilvl w:val="0"/>
          <w:numId w:val="11"/>
        </w:numPr>
      </w:pPr>
      <w:r w:rsidRPr="00C916E6">
        <w:rPr>
          <w:b/>
          <w:bCs/>
        </w:rPr>
        <w:t>3b</w:t>
      </w:r>
      <w:r>
        <w:t xml:space="preserve"> | They will also have access to their modules, upcoming assignments, and</w:t>
      </w:r>
      <w:r w:rsidR="00F229D3">
        <w:t xml:space="preserve"> recent</w:t>
      </w:r>
      <w:r>
        <w:t xml:space="preserve"> global announcements. </w:t>
      </w:r>
      <w:r>
        <w:br/>
      </w:r>
    </w:p>
    <w:p w14:paraId="5912BE3B" w14:textId="60624FAA" w:rsidR="00C916E6" w:rsidRDefault="00C916E6" w:rsidP="00C916E6">
      <w:pPr>
        <w:pStyle w:val="ListParagraph"/>
        <w:numPr>
          <w:ilvl w:val="0"/>
          <w:numId w:val="11"/>
        </w:numPr>
      </w:pPr>
      <w:r w:rsidRPr="00C916E6">
        <w:rPr>
          <w:b/>
          <w:bCs/>
        </w:rPr>
        <w:t>3c</w:t>
      </w:r>
      <w:r>
        <w:t xml:space="preserve"> | They will also have a notification bell in the top right corner, along with access to their user profile for personal details.</w:t>
      </w:r>
      <w:r>
        <w:br/>
      </w:r>
    </w:p>
    <w:p w14:paraId="27307B8A" w14:textId="35EB7967" w:rsidR="00C916E6" w:rsidRDefault="00C916E6" w:rsidP="00C916E6">
      <w:pPr>
        <w:pStyle w:val="ListParagraph"/>
        <w:numPr>
          <w:ilvl w:val="0"/>
          <w:numId w:val="11"/>
        </w:numPr>
      </w:pPr>
      <w:r w:rsidRPr="00C916E6">
        <w:rPr>
          <w:b/>
          <w:bCs/>
        </w:rPr>
        <w:t>4a</w:t>
      </w:r>
      <w:r>
        <w:t xml:space="preserve"> | If they select a module from the Dashboard, they will gain access to the weekly learning material, relevant assignments, and </w:t>
      </w:r>
      <w:r w:rsidR="00F229D3">
        <w:t xml:space="preserve">recent </w:t>
      </w:r>
      <w:r>
        <w:t>module specific announcements created by the lecturer.</w:t>
      </w:r>
      <w:r>
        <w:br/>
      </w:r>
    </w:p>
    <w:p w14:paraId="4B949812" w14:textId="5EF29E91" w:rsidR="00C916E6" w:rsidRDefault="00C916E6" w:rsidP="00C916E6">
      <w:pPr>
        <w:pStyle w:val="ListParagraph"/>
        <w:numPr>
          <w:ilvl w:val="0"/>
          <w:numId w:val="11"/>
        </w:numPr>
      </w:pPr>
      <w:r w:rsidRPr="00C916E6">
        <w:rPr>
          <w:b/>
          <w:bCs/>
        </w:rPr>
        <w:t>4b</w:t>
      </w:r>
      <w:r>
        <w:t xml:space="preserve"> | If they select the tools from the navigation menu, they will have quick access through links to their available Microsoft365 tools.</w:t>
      </w:r>
      <w:r>
        <w:br/>
      </w:r>
    </w:p>
    <w:p w14:paraId="29FD2906" w14:textId="2046AD18" w:rsidR="00C916E6" w:rsidRDefault="00C916E6" w:rsidP="00C916E6">
      <w:pPr>
        <w:pStyle w:val="ListParagraph"/>
        <w:numPr>
          <w:ilvl w:val="0"/>
          <w:numId w:val="11"/>
        </w:numPr>
      </w:pPr>
      <w:r w:rsidRPr="00707F4C">
        <w:rPr>
          <w:b/>
          <w:bCs/>
        </w:rPr>
        <w:t>4c</w:t>
      </w:r>
      <w:r w:rsidRPr="00707F4C">
        <w:t xml:space="preserve"> |</w:t>
      </w:r>
      <w:r>
        <w:t xml:space="preserve"> If they select</w:t>
      </w:r>
      <w:r w:rsidR="00707F4C">
        <w:t xml:space="preserve"> Inbox or Website, they will be redirected to their Outlook email or to the official TUD website.</w:t>
      </w:r>
      <w:r w:rsidR="00707F4C">
        <w:br/>
      </w:r>
    </w:p>
    <w:p w14:paraId="69092E6B" w14:textId="645E68E6" w:rsidR="00707F4C" w:rsidRDefault="00707F4C" w:rsidP="00C916E6">
      <w:pPr>
        <w:pStyle w:val="ListParagraph"/>
        <w:numPr>
          <w:ilvl w:val="0"/>
          <w:numId w:val="11"/>
        </w:numPr>
      </w:pPr>
      <w:r w:rsidRPr="00C916E6">
        <w:rPr>
          <w:b/>
          <w:bCs/>
        </w:rPr>
        <w:t>4</w:t>
      </w:r>
      <w:r>
        <w:rPr>
          <w:b/>
          <w:bCs/>
        </w:rPr>
        <w:t>d</w:t>
      </w:r>
      <w:r w:rsidRPr="00C916E6">
        <w:rPr>
          <w:b/>
          <w:bCs/>
        </w:rPr>
        <w:t xml:space="preserve"> </w:t>
      </w:r>
      <w:r>
        <w:t>| If they select their user in the top right, they will gain access to personal details.</w:t>
      </w:r>
    </w:p>
    <w:p w14:paraId="1AE66D25" w14:textId="77777777" w:rsidR="00C916E6" w:rsidRDefault="00C916E6" w:rsidP="00DD6299"/>
    <w:p w14:paraId="0102AB70" w14:textId="77777777" w:rsidR="00D213FF" w:rsidRDefault="00D213FF" w:rsidP="00DD6299"/>
    <w:p w14:paraId="7A94A2A2" w14:textId="12988852" w:rsidR="0067128D" w:rsidRDefault="0067128D" w:rsidP="00DD6299">
      <w:r>
        <w:lastRenderedPageBreak/>
        <w:t xml:space="preserve">The initial </w:t>
      </w:r>
      <w:r w:rsidR="004E23E6">
        <w:t>use case</w:t>
      </w:r>
      <w:r>
        <w:t xml:space="preserve"> for the lecturer will consist of the following:</w:t>
      </w:r>
      <w:r w:rsidR="00D213FF">
        <w:br/>
      </w:r>
    </w:p>
    <w:p w14:paraId="2163AA51" w14:textId="77777777" w:rsidR="00CF0434" w:rsidRDefault="00D213FF" w:rsidP="00CF0434">
      <w:pPr>
        <w:keepNext/>
      </w:pPr>
      <w:r w:rsidRPr="00D213FF">
        <w:rPr>
          <w:noProof/>
        </w:rPr>
        <w:drawing>
          <wp:inline distT="0" distB="0" distL="0" distR="0" wp14:anchorId="299DD2C3" wp14:editId="42E05642">
            <wp:extent cx="5727700" cy="2292350"/>
            <wp:effectExtent l="0" t="0" r="6350" b="0"/>
            <wp:docPr id="172217811" name="Picture 1" descr="A diagram of a software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7811" name="Picture 1" descr="A diagram of a software system&#10;&#10;AI-generated content may be incorrect."/>
                    <pic:cNvPicPr/>
                  </pic:nvPicPr>
                  <pic:blipFill>
                    <a:blip r:embed="rId65"/>
                    <a:stretch>
                      <a:fillRect/>
                    </a:stretch>
                  </pic:blipFill>
                  <pic:spPr>
                    <a:xfrm>
                      <a:off x="0" y="0"/>
                      <a:ext cx="5727700" cy="2292350"/>
                    </a:xfrm>
                    <a:prstGeom prst="rect">
                      <a:avLst/>
                    </a:prstGeom>
                  </pic:spPr>
                </pic:pic>
              </a:graphicData>
            </a:graphic>
          </wp:inline>
        </w:drawing>
      </w:r>
    </w:p>
    <w:p w14:paraId="57C46F97" w14:textId="2347BCDB" w:rsidR="0067128D" w:rsidRDefault="00CF0434" w:rsidP="00CF0434">
      <w:pPr>
        <w:pStyle w:val="Caption"/>
      </w:pPr>
      <w:bookmarkStart w:id="72" w:name="_Toc214723133"/>
      <w:r>
        <w:t xml:space="preserve">Figure </w:t>
      </w:r>
      <w:r w:rsidR="00C80E10">
        <w:fldChar w:fldCharType="begin"/>
      </w:r>
      <w:r w:rsidR="00C80E10">
        <w:instrText xml:space="preserve"> SEQ Figure \* ARABIC </w:instrText>
      </w:r>
      <w:r w:rsidR="00C80E10">
        <w:fldChar w:fldCharType="separate"/>
      </w:r>
      <w:r w:rsidR="005B3B67">
        <w:rPr>
          <w:noProof/>
        </w:rPr>
        <w:t>51</w:t>
      </w:r>
      <w:r w:rsidR="00C80E10">
        <w:fldChar w:fldCharType="end"/>
      </w:r>
      <w:r>
        <w:t xml:space="preserve"> - Initial Lecturer Use Case</w:t>
      </w:r>
      <w:bookmarkEnd w:id="72"/>
    </w:p>
    <w:p w14:paraId="6C3936FD" w14:textId="66D1843E" w:rsidR="00707F4C" w:rsidRDefault="00EF4498" w:rsidP="00707F4C">
      <w:r>
        <w:br/>
      </w:r>
      <w:r w:rsidR="00707F4C">
        <w:t>This use case model depicts the following user flow:</w:t>
      </w:r>
      <w:r w:rsidR="00707F4C">
        <w:br/>
      </w:r>
    </w:p>
    <w:p w14:paraId="69FF8ABC" w14:textId="7B49C622" w:rsidR="00707F4C" w:rsidRDefault="00707F4C" w:rsidP="00707F4C">
      <w:pPr>
        <w:pStyle w:val="ListParagraph"/>
        <w:numPr>
          <w:ilvl w:val="0"/>
          <w:numId w:val="11"/>
        </w:numPr>
      </w:pPr>
      <w:r w:rsidRPr="00C916E6">
        <w:rPr>
          <w:b/>
          <w:bCs/>
        </w:rPr>
        <w:t>1</w:t>
      </w:r>
      <w:r>
        <w:t xml:space="preserve"> | The </w:t>
      </w:r>
      <w:r w:rsidR="00DB77C1">
        <w:t>lecturer</w:t>
      </w:r>
      <w:r>
        <w:t xml:space="preserve"> must login to access the system</w:t>
      </w:r>
      <w:r>
        <w:br/>
      </w:r>
    </w:p>
    <w:p w14:paraId="0B7A2DD5" w14:textId="77777777" w:rsidR="00707F4C" w:rsidRDefault="00707F4C" w:rsidP="00707F4C">
      <w:pPr>
        <w:pStyle w:val="ListParagraph"/>
        <w:numPr>
          <w:ilvl w:val="0"/>
          <w:numId w:val="11"/>
        </w:numPr>
      </w:pPr>
      <w:r w:rsidRPr="00C916E6">
        <w:rPr>
          <w:b/>
          <w:bCs/>
        </w:rPr>
        <w:t xml:space="preserve">2 </w:t>
      </w:r>
      <w:r>
        <w:t>| They will then be granted access to the dashboard / homepage</w:t>
      </w:r>
      <w:r>
        <w:br/>
      </w:r>
    </w:p>
    <w:p w14:paraId="693D0E8E" w14:textId="77777777" w:rsidR="00707F4C" w:rsidRDefault="00707F4C" w:rsidP="00707F4C">
      <w:pPr>
        <w:pStyle w:val="ListParagraph"/>
        <w:numPr>
          <w:ilvl w:val="0"/>
          <w:numId w:val="11"/>
        </w:numPr>
      </w:pPr>
      <w:r w:rsidRPr="00C916E6">
        <w:rPr>
          <w:b/>
          <w:bCs/>
        </w:rPr>
        <w:t xml:space="preserve">3a </w:t>
      </w:r>
      <w:r>
        <w:t xml:space="preserve">| They will be able to use the navigation bar to access the dashboard, relevant tools, email inbox, and the TUD Website. </w:t>
      </w:r>
      <w:r>
        <w:br/>
      </w:r>
    </w:p>
    <w:p w14:paraId="6664570B" w14:textId="23A9A470" w:rsidR="00707F4C" w:rsidRDefault="00707F4C" w:rsidP="00707F4C">
      <w:pPr>
        <w:pStyle w:val="ListParagraph"/>
        <w:numPr>
          <w:ilvl w:val="0"/>
          <w:numId w:val="11"/>
        </w:numPr>
      </w:pPr>
      <w:r w:rsidRPr="00C916E6">
        <w:rPr>
          <w:b/>
          <w:bCs/>
        </w:rPr>
        <w:t>3b</w:t>
      </w:r>
      <w:r>
        <w:t xml:space="preserve"> | They will also have access to their modules, </w:t>
      </w:r>
      <w:r w:rsidR="00DB77C1">
        <w:t>submissions not yet graded</w:t>
      </w:r>
      <w:r>
        <w:t xml:space="preserve">, and </w:t>
      </w:r>
      <w:r w:rsidR="00F229D3">
        <w:t xml:space="preserve">recent </w:t>
      </w:r>
      <w:r>
        <w:t xml:space="preserve">global announcements. </w:t>
      </w:r>
      <w:r>
        <w:br/>
      </w:r>
    </w:p>
    <w:p w14:paraId="326C2BB2" w14:textId="77777777" w:rsidR="00707F4C" w:rsidRDefault="00707F4C" w:rsidP="00707F4C">
      <w:pPr>
        <w:pStyle w:val="ListParagraph"/>
        <w:numPr>
          <w:ilvl w:val="0"/>
          <w:numId w:val="11"/>
        </w:numPr>
      </w:pPr>
      <w:r w:rsidRPr="00C916E6">
        <w:rPr>
          <w:b/>
          <w:bCs/>
        </w:rPr>
        <w:t>3c</w:t>
      </w:r>
      <w:r>
        <w:t xml:space="preserve"> | They will also have a notification bell in the top right corner, along with access to their user profile for personal details.</w:t>
      </w:r>
      <w:r>
        <w:br/>
      </w:r>
    </w:p>
    <w:p w14:paraId="7AD51850" w14:textId="77709948" w:rsidR="00707F4C" w:rsidRDefault="00707F4C" w:rsidP="00707F4C">
      <w:pPr>
        <w:pStyle w:val="ListParagraph"/>
        <w:numPr>
          <w:ilvl w:val="0"/>
          <w:numId w:val="11"/>
        </w:numPr>
      </w:pPr>
      <w:r w:rsidRPr="00C916E6">
        <w:rPr>
          <w:b/>
          <w:bCs/>
        </w:rPr>
        <w:t>4a</w:t>
      </w:r>
      <w:r>
        <w:t xml:space="preserve"> | If they select a module from the Dashboard, they will gain access to the weekly learning material</w:t>
      </w:r>
      <w:r w:rsidR="00F229D3">
        <w:t xml:space="preserve"> to edit</w:t>
      </w:r>
      <w:r>
        <w:t xml:space="preserve">, relevant assignments, and module specific </w:t>
      </w:r>
      <w:r w:rsidR="00F229D3">
        <w:t xml:space="preserve">recent </w:t>
      </w:r>
      <w:r>
        <w:t>announcements created by the</w:t>
      </w:r>
      <w:r w:rsidR="00F229D3">
        <w:t>m</w:t>
      </w:r>
      <w:r>
        <w:t>.</w:t>
      </w:r>
      <w:r>
        <w:br/>
      </w:r>
    </w:p>
    <w:p w14:paraId="5C12AE4C" w14:textId="77777777" w:rsidR="00707F4C" w:rsidRDefault="00707F4C" w:rsidP="00707F4C">
      <w:pPr>
        <w:pStyle w:val="ListParagraph"/>
        <w:numPr>
          <w:ilvl w:val="0"/>
          <w:numId w:val="11"/>
        </w:numPr>
      </w:pPr>
      <w:r w:rsidRPr="00C916E6">
        <w:rPr>
          <w:b/>
          <w:bCs/>
        </w:rPr>
        <w:t>4b</w:t>
      </w:r>
      <w:r>
        <w:t xml:space="preserve"> | If they select the tools from the navigation menu, they will have quick access through links to their available Microsoft365 tools.</w:t>
      </w:r>
      <w:r>
        <w:br/>
      </w:r>
    </w:p>
    <w:p w14:paraId="53B56F8D" w14:textId="77777777" w:rsidR="00707F4C" w:rsidRDefault="00707F4C" w:rsidP="00707F4C">
      <w:pPr>
        <w:pStyle w:val="ListParagraph"/>
        <w:numPr>
          <w:ilvl w:val="0"/>
          <w:numId w:val="11"/>
        </w:numPr>
      </w:pPr>
      <w:r w:rsidRPr="00707F4C">
        <w:rPr>
          <w:b/>
          <w:bCs/>
        </w:rPr>
        <w:t>4c</w:t>
      </w:r>
      <w:r w:rsidRPr="00707F4C">
        <w:t xml:space="preserve"> |</w:t>
      </w:r>
      <w:r>
        <w:t xml:space="preserve"> If they select Inbox or Website, they will be redirected to their Outlook email or to the official TUD website.</w:t>
      </w:r>
      <w:r>
        <w:br/>
      </w:r>
    </w:p>
    <w:p w14:paraId="72855B2C" w14:textId="77777777" w:rsidR="00707F4C" w:rsidRDefault="00707F4C" w:rsidP="00707F4C">
      <w:pPr>
        <w:pStyle w:val="ListParagraph"/>
        <w:numPr>
          <w:ilvl w:val="0"/>
          <w:numId w:val="11"/>
        </w:numPr>
      </w:pPr>
      <w:r w:rsidRPr="00C916E6">
        <w:rPr>
          <w:b/>
          <w:bCs/>
        </w:rPr>
        <w:t>4</w:t>
      </w:r>
      <w:r>
        <w:rPr>
          <w:b/>
          <w:bCs/>
        </w:rPr>
        <w:t>d</w:t>
      </w:r>
      <w:r w:rsidRPr="00C916E6">
        <w:rPr>
          <w:b/>
          <w:bCs/>
        </w:rPr>
        <w:t xml:space="preserve"> </w:t>
      </w:r>
      <w:r>
        <w:t>| If they select their user in the top right, they will gain access to personal details.</w:t>
      </w:r>
    </w:p>
    <w:p w14:paraId="545B9F38" w14:textId="77777777" w:rsidR="007D14F6" w:rsidRDefault="007D14F6" w:rsidP="007D14F6"/>
    <w:p w14:paraId="4E4CD299" w14:textId="77777777" w:rsidR="007D14F6" w:rsidRDefault="007D14F6" w:rsidP="007D14F6"/>
    <w:p w14:paraId="1DAB57C6" w14:textId="77777777" w:rsidR="00D213FF" w:rsidRDefault="00D213FF" w:rsidP="007D14F6"/>
    <w:p w14:paraId="7900E691" w14:textId="77777777" w:rsidR="00D213FF" w:rsidRDefault="00D213FF" w:rsidP="007D14F6"/>
    <w:p w14:paraId="5CA0AE0B" w14:textId="073502C6" w:rsidR="007D14F6" w:rsidRDefault="007D14F6" w:rsidP="007D14F6">
      <w:r>
        <w:t>The final use case, showcasing implementation of student, lecturer and administrator needs is shown as follows:</w:t>
      </w:r>
    </w:p>
    <w:p w14:paraId="10B6ECD3" w14:textId="77777777" w:rsidR="00263E44" w:rsidRDefault="00C95138" w:rsidP="00263E44">
      <w:pPr>
        <w:keepNext/>
      </w:pPr>
      <w:r w:rsidRPr="00C95138">
        <w:rPr>
          <w:noProof/>
        </w:rPr>
        <w:drawing>
          <wp:inline distT="0" distB="0" distL="0" distR="0" wp14:anchorId="245E70B3" wp14:editId="44615F65">
            <wp:extent cx="5727700" cy="3399155"/>
            <wp:effectExtent l="0" t="0" r="6350" b="0"/>
            <wp:docPr id="106267107"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7107" name="Picture 1" descr="A diagram of a company&#10;&#10;AI-generated content may be incorrect."/>
                    <pic:cNvPicPr/>
                  </pic:nvPicPr>
                  <pic:blipFill>
                    <a:blip r:embed="rId66"/>
                    <a:stretch>
                      <a:fillRect/>
                    </a:stretch>
                  </pic:blipFill>
                  <pic:spPr>
                    <a:xfrm>
                      <a:off x="0" y="0"/>
                      <a:ext cx="5727700" cy="3399155"/>
                    </a:xfrm>
                    <a:prstGeom prst="rect">
                      <a:avLst/>
                    </a:prstGeom>
                  </pic:spPr>
                </pic:pic>
              </a:graphicData>
            </a:graphic>
          </wp:inline>
        </w:drawing>
      </w:r>
    </w:p>
    <w:p w14:paraId="4082BF54" w14:textId="08AD8D84" w:rsidR="00720216" w:rsidRDefault="00263E44" w:rsidP="00263E44">
      <w:pPr>
        <w:pStyle w:val="Caption"/>
      </w:pPr>
      <w:bookmarkStart w:id="73" w:name="_Toc214723134"/>
      <w:r>
        <w:t xml:space="preserve">Figure </w:t>
      </w:r>
      <w:r w:rsidR="00C80E10">
        <w:fldChar w:fldCharType="begin"/>
      </w:r>
      <w:r w:rsidR="00C80E10">
        <w:instrText xml:space="preserve"> SEQ Figure \* ARABIC </w:instrText>
      </w:r>
      <w:r w:rsidR="00C80E10">
        <w:fldChar w:fldCharType="separate"/>
      </w:r>
      <w:r w:rsidR="005B3B67">
        <w:rPr>
          <w:noProof/>
        </w:rPr>
        <w:t>52</w:t>
      </w:r>
      <w:r w:rsidR="00C80E10">
        <w:fldChar w:fldCharType="end"/>
      </w:r>
      <w:r>
        <w:t xml:space="preserve"> - Expanded Use Case</w:t>
      </w:r>
      <w:bookmarkEnd w:id="73"/>
    </w:p>
    <w:p w14:paraId="05982649" w14:textId="17B81A9B" w:rsidR="004E5B03" w:rsidRDefault="00263E44" w:rsidP="00C95138">
      <w:r>
        <w:br/>
      </w:r>
      <w:r w:rsidR="00C95138">
        <w:t>This use case model depicts the following user flow</w:t>
      </w:r>
      <w:r w:rsidR="004E5B03">
        <w:t>, with the following formatting</w:t>
      </w:r>
      <w:r w:rsidR="00C95138">
        <w:t>:</w:t>
      </w:r>
    </w:p>
    <w:p w14:paraId="1BEDAD57" w14:textId="57A3DD7B" w:rsidR="004E5B03" w:rsidRDefault="004E5B03" w:rsidP="004E5B03">
      <w:pPr>
        <w:pStyle w:val="ListParagraph"/>
        <w:numPr>
          <w:ilvl w:val="0"/>
          <w:numId w:val="11"/>
        </w:numPr>
      </w:pPr>
      <w:r w:rsidRPr="004E5B03">
        <w:rPr>
          <w:b/>
          <w:bCs/>
        </w:rPr>
        <w:t>1-S-a</w:t>
      </w:r>
      <w:r>
        <w:t xml:space="preserve">   =   1</w:t>
      </w:r>
      <w:r w:rsidRPr="004E5B03">
        <w:rPr>
          <w:vertAlign w:val="superscript"/>
        </w:rPr>
        <w:t>st</w:t>
      </w:r>
      <w:r>
        <w:t xml:space="preserve"> Step, Student Flow, Option A</w:t>
      </w:r>
    </w:p>
    <w:p w14:paraId="28EA0302" w14:textId="4ABFA828" w:rsidR="004E5B03" w:rsidRDefault="004E5B03" w:rsidP="004E5B03">
      <w:pPr>
        <w:pStyle w:val="ListParagraph"/>
        <w:numPr>
          <w:ilvl w:val="0"/>
          <w:numId w:val="11"/>
        </w:numPr>
      </w:pPr>
      <w:r w:rsidRPr="004E5B03">
        <w:rPr>
          <w:b/>
          <w:bCs/>
        </w:rPr>
        <w:t>1-L-a</w:t>
      </w:r>
      <w:r>
        <w:t xml:space="preserve">   =   1</w:t>
      </w:r>
      <w:r w:rsidRPr="004E5B03">
        <w:rPr>
          <w:vertAlign w:val="superscript"/>
        </w:rPr>
        <w:t>st</w:t>
      </w:r>
      <w:r>
        <w:t xml:space="preserve"> Step, Lecturer Flow, Option A</w:t>
      </w:r>
    </w:p>
    <w:p w14:paraId="449F6A7E" w14:textId="452766F1" w:rsidR="00C95138" w:rsidRDefault="004E5B03" w:rsidP="004E5B03">
      <w:pPr>
        <w:pStyle w:val="ListParagraph"/>
        <w:numPr>
          <w:ilvl w:val="0"/>
          <w:numId w:val="11"/>
        </w:numPr>
      </w:pPr>
      <w:r w:rsidRPr="004E5B03">
        <w:rPr>
          <w:b/>
          <w:bCs/>
        </w:rPr>
        <w:t>1-A-a</w:t>
      </w:r>
      <w:r>
        <w:t xml:space="preserve">   =   1</w:t>
      </w:r>
      <w:r w:rsidRPr="004E5B03">
        <w:rPr>
          <w:vertAlign w:val="superscript"/>
        </w:rPr>
        <w:t>st</w:t>
      </w:r>
      <w:r>
        <w:t xml:space="preserve"> Step, Admin Flow, Option A</w:t>
      </w:r>
      <w:r w:rsidR="00C95138">
        <w:br/>
      </w:r>
    </w:p>
    <w:p w14:paraId="15BE56C8" w14:textId="1CA14B56" w:rsidR="00C95138" w:rsidRDefault="00C95138" w:rsidP="00190F1B">
      <w:pPr>
        <w:pStyle w:val="ListParagraph"/>
        <w:numPr>
          <w:ilvl w:val="0"/>
          <w:numId w:val="11"/>
        </w:numPr>
      </w:pPr>
      <w:r w:rsidRPr="00C916E6">
        <w:rPr>
          <w:b/>
          <w:bCs/>
        </w:rPr>
        <w:t>1</w:t>
      </w:r>
      <w:r>
        <w:rPr>
          <w:b/>
          <w:bCs/>
        </w:rPr>
        <w:t>-</w:t>
      </w:r>
      <w:r w:rsidR="004E5B03">
        <w:rPr>
          <w:b/>
          <w:bCs/>
        </w:rPr>
        <w:t>S</w:t>
      </w:r>
      <w:r>
        <w:rPr>
          <w:b/>
          <w:bCs/>
        </w:rPr>
        <w:t>-a</w:t>
      </w:r>
      <w:r>
        <w:t xml:space="preserve"> | The student must login or register to access the system</w:t>
      </w:r>
      <w:r>
        <w:br/>
      </w:r>
    </w:p>
    <w:p w14:paraId="4BBA1F38" w14:textId="70461E31" w:rsidR="00C95138" w:rsidRDefault="00C95138" w:rsidP="00190F1B">
      <w:pPr>
        <w:pStyle w:val="ListParagraph"/>
        <w:numPr>
          <w:ilvl w:val="0"/>
          <w:numId w:val="11"/>
        </w:numPr>
      </w:pPr>
      <w:r w:rsidRPr="00C95138">
        <w:rPr>
          <w:b/>
          <w:bCs/>
        </w:rPr>
        <w:t>2</w:t>
      </w:r>
      <w:r>
        <w:rPr>
          <w:b/>
          <w:bCs/>
        </w:rPr>
        <w:t>-S-</w:t>
      </w:r>
      <w:r w:rsidRPr="00C95138">
        <w:rPr>
          <w:b/>
          <w:bCs/>
        </w:rPr>
        <w:t>a</w:t>
      </w:r>
      <w:r>
        <w:t xml:space="preserve"> | The student is then shown the dashboard, with access to the navigation menus, module selection, assignments, </w:t>
      </w:r>
      <w:r w:rsidR="00F229D3">
        <w:t xml:space="preserve">recent </w:t>
      </w:r>
      <w:r>
        <w:t>global announcements, and their user profile.</w:t>
      </w:r>
      <w:r>
        <w:br/>
      </w:r>
    </w:p>
    <w:p w14:paraId="021B3F30" w14:textId="0814A8F2" w:rsidR="00786938" w:rsidRDefault="00C95138" w:rsidP="00786938">
      <w:pPr>
        <w:pStyle w:val="ListParagraph"/>
        <w:numPr>
          <w:ilvl w:val="0"/>
          <w:numId w:val="11"/>
        </w:numPr>
      </w:pPr>
      <w:r w:rsidRPr="00C95138">
        <w:rPr>
          <w:b/>
          <w:bCs/>
        </w:rPr>
        <w:t>3</w:t>
      </w:r>
      <w:r w:rsidR="00EE1114">
        <w:rPr>
          <w:b/>
          <w:bCs/>
        </w:rPr>
        <w:t>-S-</w:t>
      </w:r>
      <w:r w:rsidRPr="00C95138">
        <w:rPr>
          <w:b/>
          <w:bCs/>
        </w:rPr>
        <w:t>a</w:t>
      </w:r>
      <w:r>
        <w:t xml:space="preserve"> | If the student selects a module, they will gain access to </w:t>
      </w:r>
      <w:r w:rsidR="00F229D3">
        <w:t xml:space="preserve">recent </w:t>
      </w:r>
      <w:r>
        <w:t>module announcements, their academic calendar and module assignments.</w:t>
      </w:r>
      <w:r w:rsidR="00786938">
        <w:br/>
      </w:r>
    </w:p>
    <w:p w14:paraId="36A7E2EC" w14:textId="78BDF7EB" w:rsidR="00190F1B" w:rsidRDefault="00786938" w:rsidP="00786938">
      <w:pPr>
        <w:pStyle w:val="ListParagraph"/>
        <w:numPr>
          <w:ilvl w:val="1"/>
          <w:numId w:val="11"/>
        </w:numPr>
      </w:pPr>
      <w:r w:rsidRPr="00786938">
        <w:rPr>
          <w:b/>
          <w:bCs/>
        </w:rPr>
        <w:t>4-S-a</w:t>
      </w:r>
      <w:r>
        <w:t xml:space="preserve"> | </w:t>
      </w:r>
      <w:r w:rsidR="00190F1B">
        <w:t>If the student selects a module assignment, they will be re-directed to the assignment page with submissions. Here, they will have access to their grades, the attached assignment files and all necessary information included by the lecturer (due date / time etc.)</w:t>
      </w:r>
      <w:r w:rsidR="00190F1B">
        <w:br/>
      </w:r>
    </w:p>
    <w:p w14:paraId="0F4467EE" w14:textId="4E53D6B9" w:rsidR="00D80898" w:rsidRDefault="00190F1B" w:rsidP="00786938">
      <w:pPr>
        <w:pStyle w:val="ListParagraph"/>
        <w:numPr>
          <w:ilvl w:val="1"/>
          <w:numId w:val="11"/>
        </w:numPr>
      </w:pPr>
      <w:r w:rsidRPr="00190F1B">
        <w:rPr>
          <w:b/>
          <w:bCs/>
        </w:rPr>
        <w:t>4-S-b</w:t>
      </w:r>
      <w:r>
        <w:t xml:space="preserve"> | If the student selects a file from their academic calendar, the file will be downloaded or displayed.</w:t>
      </w:r>
      <w:r w:rsidR="00D80898">
        <w:br/>
      </w:r>
    </w:p>
    <w:p w14:paraId="5773042A" w14:textId="0DFB0B4B" w:rsidR="00EE1114" w:rsidRDefault="00D80898" w:rsidP="00786938">
      <w:pPr>
        <w:pStyle w:val="ListParagraph"/>
        <w:numPr>
          <w:ilvl w:val="1"/>
          <w:numId w:val="11"/>
        </w:numPr>
      </w:pPr>
      <w:r w:rsidRPr="00D80898">
        <w:rPr>
          <w:b/>
          <w:bCs/>
        </w:rPr>
        <w:t>4-S-c</w:t>
      </w:r>
      <w:r>
        <w:t xml:space="preserve"> | The student can view </w:t>
      </w:r>
      <w:r w:rsidR="00F229D3">
        <w:t xml:space="preserve">recent </w:t>
      </w:r>
      <w:r>
        <w:t>module announcements.</w:t>
      </w:r>
      <w:r w:rsidR="00EE1114">
        <w:br/>
      </w:r>
    </w:p>
    <w:p w14:paraId="72AE87B6" w14:textId="2C994BA0" w:rsidR="005B37D3" w:rsidRDefault="00EE1114" w:rsidP="00C95138">
      <w:pPr>
        <w:pStyle w:val="ListParagraph"/>
        <w:numPr>
          <w:ilvl w:val="0"/>
          <w:numId w:val="11"/>
        </w:numPr>
      </w:pPr>
      <w:r w:rsidRPr="004E5B03">
        <w:rPr>
          <w:b/>
          <w:bCs/>
        </w:rPr>
        <w:lastRenderedPageBreak/>
        <w:t>3-S-b</w:t>
      </w:r>
      <w:r>
        <w:t xml:space="preserve"> | If the student </w:t>
      </w:r>
      <w:r w:rsidR="004E5B03">
        <w:t>uses the navigation menus, they will be re-directed to the TUD website, their TUD Email, or to a quick access page for Microsoft365 Tools.</w:t>
      </w:r>
      <w:r w:rsidR="005B37D3">
        <w:br/>
      </w:r>
    </w:p>
    <w:p w14:paraId="6CAA27B2" w14:textId="56C1D58B" w:rsidR="002B4C3D" w:rsidRDefault="005B37D3" w:rsidP="00C95138">
      <w:pPr>
        <w:pStyle w:val="ListParagraph"/>
        <w:numPr>
          <w:ilvl w:val="0"/>
          <w:numId w:val="11"/>
        </w:numPr>
      </w:pPr>
      <w:r w:rsidRPr="005B37D3">
        <w:rPr>
          <w:b/>
          <w:bCs/>
        </w:rPr>
        <w:t>3-S-c</w:t>
      </w:r>
      <w:r>
        <w:t xml:space="preserve"> | If the student selects an assignment, they will be re-directed to the assignment page with submissions. Here, they will have access to their grade, the attached assignment files and all necessary information included by the lecturer (due date / time etc.)</w:t>
      </w:r>
      <w:r w:rsidR="002B4C3D">
        <w:br/>
      </w:r>
    </w:p>
    <w:p w14:paraId="5D0F1D2E" w14:textId="7C566899" w:rsidR="00786938" w:rsidRDefault="002B4C3D" w:rsidP="00C95138">
      <w:pPr>
        <w:pStyle w:val="ListParagraph"/>
        <w:numPr>
          <w:ilvl w:val="0"/>
          <w:numId w:val="11"/>
        </w:numPr>
      </w:pPr>
      <w:r w:rsidRPr="002B4C3D">
        <w:rPr>
          <w:b/>
          <w:bCs/>
        </w:rPr>
        <w:t>3-S-d</w:t>
      </w:r>
      <w:r>
        <w:t xml:space="preserve"> | If the student clicks their name, they will be given access to their user profile, containing their details (Name, Email, Course, Year, Modules, Overall Percentage)</w:t>
      </w:r>
      <w:r w:rsidR="005B37D3">
        <w:br/>
      </w:r>
    </w:p>
    <w:p w14:paraId="76F27332" w14:textId="3EB9FFEB" w:rsidR="00786938" w:rsidRDefault="00786938" w:rsidP="00C95138">
      <w:pPr>
        <w:pStyle w:val="ListParagraph"/>
        <w:numPr>
          <w:ilvl w:val="0"/>
          <w:numId w:val="11"/>
        </w:numPr>
      </w:pPr>
      <w:r w:rsidRPr="00786938">
        <w:rPr>
          <w:b/>
          <w:bCs/>
        </w:rPr>
        <w:t>3-S-</w:t>
      </w:r>
      <w:r w:rsidR="002B4C3D">
        <w:rPr>
          <w:b/>
          <w:bCs/>
        </w:rPr>
        <w:t xml:space="preserve">e </w:t>
      </w:r>
      <w:r w:rsidR="002B4C3D">
        <w:t xml:space="preserve">| The student can view </w:t>
      </w:r>
      <w:r w:rsidR="00F229D3">
        <w:t xml:space="preserve">recent </w:t>
      </w:r>
      <w:r w:rsidR="002B4C3D">
        <w:t>global announcements.</w:t>
      </w:r>
      <w:r w:rsidR="00445E3A">
        <w:br/>
      </w:r>
      <w:r>
        <w:br/>
      </w:r>
    </w:p>
    <w:p w14:paraId="1F0DC577" w14:textId="608BF7C2" w:rsidR="00190F1B" w:rsidRDefault="00190F1B" w:rsidP="00190F1B">
      <w:pPr>
        <w:pStyle w:val="ListParagraph"/>
        <w:numPr>
          <w:ilvl w:val="0"/>
          <w:numId w:val="11"/>
        </w:numPr>
      </w:pPr>
      <w:r w:rsidRPr="00C95138">
        <w:rPr>
          <w:b/>
          <w:bCs/>
        </w:rPr>
        <w:t>1</w:t>
      </w:r>
      <w:r>
        <w:rPr>
          <w:b/>
          <w:bCs/>
        </w:rPr>
        <w:t>-L-a</w:t>
      </w:r>
      <w:r>
        <w:t xml:space="preserve"> | The lecturer must login to access the system</w:t>
      </w:r>
      <w:r w:rsidR="002D25AD">
        <w:br/>
      </w:r>
    </w:p>
    <w:p w14:paraId="187806ED" w14:textId="7F9CE130" w:rsidR="002B4C3D" w:rsidRDefault="00190F1B" w:rsidP="002B4C3D">
      <w:pPr>
        <w:pStyle w:val="ListParagraph"/>
        <w:numPr>
          <w:ilvl w:val="0"/>
          <w:numId w:val="11"/>
        </w:numPr>
      </w:pPr>
      <w:r w:rsidRPr="00C95138">
        <w:rPr>
          <w:b/>
          <w:bCs/>
        </w:rPr>
        <w:t>2</w:t>
      </w:r>
      <w:r>
        <w:rPr>
          <w:b/>
          <w:bCs/>
        </w:rPr>
        <w:t>-L-a</w:t>
      </w:r>
      <w:r w:rsidRPr="00C95138">
        <w:rPr>
          <w:b/>
          <w:bCs/>
        </w:rPr>
        <w:t xml:space="preserve"> </w:t>
      </w:r>
      <w:r>
        <w:t xml:space="preserve">| The lecturer is then shown the dashboard, with access to the navigation menus, module selection, assignments, </w:t>
      </w:r>
      <w:r w:rsidR="00F229D3">
        <w:t xml:space="preserve">recent </w:t>
      </w:r>
      <w:r>
        <w:t>global announcements, and their user profile.</w:t>
      </w:r>
      <w:r w:rsidR="002B4C3D">
        <w:br/>
      </w:r>
    </w:p>
    <w:p w14:paraId="3E597590" w14:textId="70D15C90" w:rsidR="002B4C3D" w:rsidRDefault="002B4C3D" w:rsidP="002B4C3D">
      <w:pPr>
        <w:pStyle w:val="ListParagraph"/>
        <w:numPr>
          <w:ilvl w:val="0"/>
          <w:numId w:val="11"/>
        </w:numPr>
      </w:pPr>
      <w:r w:rsidRPr="00C95138">
        <w:rPr>
          <w:b/>
          <w:bCs/>
        </w:rPr>
        <w:t>3</w:t>
      </w:r>
      <w:r>
        <w:rPr>
          <w:b/>
          <w:bCs/>
        </w:rPr>
        <w:t>-L-</w:t>
      </w:r>
      <w:r w:rsidRPr="00C95138">
        <w:rPr>
          <w:b/>
          <w:bCs/>
        </w:rPr>
        <w:t>a</w:t>
      </w:r>
      <w:r>
        <w:t xml:space="preserve"> | If the lecturer selects a module, they will gain access to </w:t>
      </w:r>
      <w:r w:rsidR="00F229D3">
        <w:t xml:space="preserve">recent </w:t>
      </w:r>
      <w:r>
        <w:t>module announcements, the academic calendar and module assignments.</w:t>
      </w:r>
      <w:r>
        <w:br/>
      </w:r>
    </w:p>
    <w:p w14:paraId="08FFEF9B" w14:textId="100A202D" w:rsidR="002B4C3D" w:rsidRDefault="002B4C3D" w:rsidP="002B4C3D">
      <w:pPr>
        <w:pStyle w:val="ListParagraph"/>
        <w:numPr>
          <w:ilvl w:val="1"/>
          <w:numId w:val="11"/>
        </w:numPr>
      </w:pPr>
      <w:r w:rsidRPr="00786938">
        <w:rPr>
          <w:b/>
          <w:bCs/>
        </w:rPr>
        <w:t>4-</w:t>
      </w:r>
      <w:r>
        <w:rPr>
          <w:b/>
          <w:bCs/>
        </w:rPr>
        <w:t>L</w:t>
      </w:r>
      <w:r w:rsidRPr="00786938">
        <w:rPr>
          <w:b/>
          <w:bCs/>
        </w:rPr>
        <w:t>-a</w:t>
      </w:r>
      <w:r>
        <w:t xml:space="preserve"> | If the lecturer selects a module assignment, they will be re-directed to the assignment page with submissions. Here, they will have access to </w:t>
      </w:r>
      <w:r w:rsidR="00F56690">
        <w:t>grading</w:t>
      </w:r>
      <w:r>
        <w:t xml:space="preserve">, the attached assignment files and all necessary information included </w:t>
      </w:r>
      <w:r w:rsidR="00F56690">
        <w:t>during creation</w:t>
      </w:r>
      <w:r>
        <w:t xml:space="preserve"> (due date / time etc.)</w:t>
      </w:r>
      <w:r w:rsidR="00F56690">
        <w:t>.</w:t>
      </w:r>
      <w:r>
        <w:br/>
      </w:r>
    </w:p>
    <w:p w14:paraId="5D97BC10" w14:textId="0C17722A" w:rsidR="002B4C3D" w:rsidRDefault="002B4C3D" w:rsidP="002B4C3D">
      <w:pPr>
        <w:pStyle w:val="ListParagraph"/>
        <w:numPr>
          <w:ilvl w:val="1"/>
          <w:numId w:val="11"/>
        </w:numPr>
      </w:pPr>
      <w:r w:rsidRPr="00190F1B">
        <w:rPr>
          <w:b/>
          <w:bCs/>
        </w:rPr>
        <w:t>4-</w:t>
      </w:r>
      <w:r>
        <w:rPr>
          <w:b/>
          <w:bCs/>
        </w:rPr>
        <w:t>L</w:t>
      </w:r>
      <w:r w:rsidRPr="00190F1B">
        <w:rPr>
          <w:b/>
          <w:bCs/>
        </w:rPr>
        <w:t>-b</w:t>
      </w:r>
      <w:r>
        <w:t xml:space="preserve"> | The lecturer can view all possible weeks in the academic calendar, edit the description for that week, and attach </w:t>
      </w:r>
      <w:r w:rsidR="00F951D8">
        <w:t xml:space="preserve">/ remove </w:t>
      </w:r>
      <w:r>
        <w:t>learning materials.</w:t>
      </w:r>
      <w:r>
        <w:br/>
      </w:r>
    </w:p>
    <w:p w14:paraId="01549ABB" w14:textId="2AD8F953" w:rsidR="002B4C3D" w:rsidRDefault="002B4C3D" w:rsidP="002B4C3D">
      <w:pPr>
        <w:pStyle w:val="ListParagraph"/>
        <w:numPr>
          <w:ilvl w:val="1"/>
          <w:numId w:val="11"/>
        </w:numPr>
      </w:pPr>
      <w:r w:rsidRPr="00D80898">
        <w:rPr>
          <w:b/>
          <w:bCs/>
        </w:rPr>
        <w:t>4-</w:t>
      </w:r>
      <w:r>
        <w:rPr>
          <w:b/>
          <w:bCs/>
        </w:rPr>
        <w:t>L</w:t>
      </w:r>
      <w:r w:rsidRPr="00D80898">
        <w:rPr>
          <w:b/>
          <w:bCs/>
        </w:rPr>
        <w:t>-c</w:t>
      </w:r>
      <w:r>
        <w:t xml:space="preserve"> | The lecturer can create module announcements.</w:t>
      </w:r>
      <w:r>
        <w:br/>
      </w:r>
    </w:p>
    <w:p w14:paraId="211698D7" w14:textId="5733F9F8" w:rsidR="002B4C3D" w:rsidRDefault="002B4C3D" w:rsidP="002B4C3D">
      <w:pPr>
        <w:pStyle w:val="ListParagraph"/>
        <w:numPr>
          <w:ilvl w:val="1"/>
          <w:numId w:val="11"/>
        </w:numPr>
      </w:pPr>
      <w:r w:rsidRPr="002B4C3D">
        <w:rPr>
          <w:b/>
          <w:bCs/>
        </w:rPr>
        <w:t>4-L-d</w:t>
      </w:r>
      <w:r>
        <w:t xml:space="preserve"> | The lecturer can create </w:t>
      </w:r>
      <w:r w:rsidR="00F56690">
        <w:t xml:space="preserve">/ delete </w:t>
      </w:r>
      <w:r>
        <w:t>assignments</w:t>
      </w:r>
      <w:r w:rsidR="00937695">
        <w:t>, leading to a small page to set a title, description, due date / time, the overall mark of that module in relation to the assignment, along with attaching relevant documents</w:t>
      </w:r>
      <w:r>
        <w:t>.</w:t>
      </w:r>
      <w:r>
        <w:br/>
      </w:r>
    </w:p>
    <w:p w14:paraId="7AF24093" w14:textId="4BE2021D" w:rsidR="002B4C3D" w:rsidRDefault="002B4C3D" w:rsidP="002B4C3D">
      <w:pPr>
        <w:pStyle w:val="ListParagraph"/>
        <w:numPr>
          <w:ilvl w:val="0"/>
          <w:numId w:val="11"/>
        </w:numPr>
      </w:pPr>
      <w:r w:rsidRPr="004E5B03">
        <w:rPr>
          <w:b/>
          <w:bCs/>
        </w:rPr>
        <w:t>3-</w:t>
      </w:r>
      <w:r>
        <w:rPr>
          <w:b/>
          <w:bCs/>
        </w:rPr>
        <w:t>L</w:t>
      </w:r>
      <w:r w:rsidRPr="004E5B03">
        <w:rPr>
          <w:b/>
          <w:bCs/>
        </w:rPr>
        <w:t>-b</w:t>
      </w:r>
      <w:r>
        <w:t xml:space="preserve"> | If the </w:t>
      </w:r>
      <w:r w:rsidR="00F56690">
        <w:t>lecturer</w:t>
      </w:r>
      <w:r>
        <w:t xml:space="preserve"> uses the navigation menus, they will be re-directed to the TUD website, their TUD Email, or to a quick access page for Microsoft365 Tools.</w:t>
      </w:r>
      <w:r>
        <w:br/>
      </w:r>
    </w:p>
    <w:p w14:paraId="3AA44AC1" w14:textId="6F811E7C" w:rsidR="002B4C3D" w:rsidRDefault="002B4C3D" w:rsidP="002B4C3D">
      <w:pPr>
        <w:pStyle w:val="ListParagraph"/>
        <w:numPr>
          <w:ilvl w:val="0"/>
          <w:numId w:val="11"/>
        </w:numPr>
      </w:pPr>
      <w:r w:rsidRPr="005B37D3">
        <w:rPr>
          <w:b/>
          <w:bCs/>
        </w:rPr>
        <w:t>3-</w:t>
      </w:r>
      <w:r>
        <w:rPr>
          <w:b/>
          <w:bCs/>
        </w:rPr>
        <w:t>L</w:t>
      </w:r>
      <w:r w:rsidRPr="005B37D3">
        <w:rPr>
          <w:b/>
          <w:bCs/>
        </w:rPr>
        <w:t>-c</w:t>
      </w:r>
      <w:r>
        <w:t xml:space="preserve"> | If the lecturer selects an assignment, they will be re-directed to the assignment page with submissions (all submissions for that assignment). Here, they will have access to grading, the attached assignment files and all necessary information included </w:t>
      </w:r>
      <w:r w:rsidR="00AC1A51">
        <w:t>during creation</w:t>
      </w:r>
      <w:r>
        <w:t xml:space="preserve"> (due date / time etc.)</w:t>
      </w:r>
      <w:r w:rsidR="00F56690">
        <w:t>.</w:t>
      </w:r>
      <w:r>
        <w:br/>
      </w:r>
    </w:p>
    <w:p w14:paraId="4BD491A0" w14:textId="36D685EC" w:rsidR="002B4C3D" w:rsidRDefault="002B4C3D" w:rsidP="002B4C3D">
      <w:pPr>
        <w:pStyle w:val="ListParagraph"/>
        <w:numPr>
          <w:ilvl w:val="0"/>
          <w:numId w:val="11"/>
        </w:numPr>
      </w:pPr>
      <w:r w:rsidRPr="002B4C3D">
        <w:rPr>
          <w:b/>
          <w:bCs/>
        </w:rPr>
        <w:t>3-</w:t>
      </w:r>
      <w:r>
        <w:rPr>
          <w:b/>
          <w:bCs/>
        </w:rPr>
        <w:t>L</w:t>
      </w:r>
      <w:r w:rsidRPr="002B4C3D">
        <w:rPr>
          <w:b/>
          <w:bCs/>
        </w:rPr>
        <w:t>-d</w:t>
      </w:r>
      <w:r>
        <w:t xml:space="preserve"> | If the lecturer clicks their name, they will be given access to their user profile, containing their details (Name, Email, Year, Modules, </w:t>
      </w:r>
      <w:r w:rsidR="00652575">
        <w:t>Total Grade Submissions</w:t>
      </w:r>
      <w:proofErr w:type="gramStart"/>
      <w:r w:rsidR="00652575">
        <w:t xml:space="preserve"> ../..</w:t>
      </w:r>
      <w:proofErr w:type="gramEnd"/>
      <w:r>
        <w:t>)</w:t>
      </w:r>
      <w:r>
        <w:br/>
      </w:r>
    </w:p>
    <w:p w14:paraId="72D3EE71" w14:textId="138C5412" w:rsidR="00190F1B" w:rsidRDefault="002B4C3D" w:rsidP="002B4C3D">
      <w:pPr>
        <w:pStyle w:val="ListParagraph"/>
        <w:numPr>
          <w:ilvl w:val="0"/>
          <w:numId w:val="11"/>
        </w:numPr>
      </w:pPr>
      <w:r w:rsidRPr="00786938">
        <w:rPr>
          <w:b/>
          <w:bCs/>
        </w:rPr>
        <w:t>3-</w:t>
      </w:r>
      <w:r>
        <w:rPr>
          <w:b/>
          <w:bCs/>
        </w:rPr>
        <w:t>L</w:t>
      </w:r>
      <w:r w:rsidRPr="00786938">
        <w:rPr>
          <w:b/>
          <w:bCs/>
        </w:rPr>
        <w:t>-</w:t>
      </w:r>
      <w:r>
        <w:rPr>
          <w:b/>
          <w:bCs/>
        </w:rPr>
        <w:t xml:space="preserve">e </w:t>
      </w:r>
      <w:r>
        <w:t xml:space="preserve">| The lecturer can view </w:t>
      </w:r>
      <w:r w:rsidR="00F229D3">
        <w:t xml:space="preserve">recent </w:t>
      </w:r>
      <w:r>
        <w:t>global announcements.</w:t>
      </w:r>
      <w:r w:rsidR="00190F1B">
        <w:br/>
      </w:r>
    </w:p>
    <w:p w14:paraId="150E0D57" w14:textId="7D91311F" w:rsidR="00190F1B" w:rsidRPr="002D25AD" w:rsidRDefault="00190F1B" w:rsidP="002D25AD">
      <w:pPr>
        <w:pStyle w:val="ListParagraph"/>
        <w:numPr>
          <w:ilvl w:val="0"/>
          <w:numId w:val="11"/>
        </w:numPr>
      </w:pPr>
      <w:r w:rsidRPr="00C95138">
        <w:rPr>
          <w:b/>
          <w:bCs/>
        </w:rPr>
        <w:lastRenderedPageBreak/>
        <w:t>1</w:t>
      </w:r>
      <w:r>
        <w:rPr>
          <w:b/>
          <w:bCs/>
        </w:rPr>
        <w:t>-A-a</w:t>
      </w:r>
      <w:r w:rsidRPr="00C95138">
        <w:rPr>
          <w:b/>
          <w:bCs/>
        </w:rPr>
        <w:t xml:space="preserve"> </w:t>
      </w:r>
      <w:r>
        <w:t>| The admin must login to access the system</w:t>
      </w:r>
      <w:r w:rsidR="00316A58">
        <w:t>.</w:t>
      </w:r>
      <w:r>
        <w:br/>
      </w:r>
    </w:p>
    <w:p w14:paraId="2914DB21" w14:textId="4B08BCBC" w:rsidR="0067128D" w:rsidRDefault="00190F1B" w:rsidP="00F9716A">
      <w:pPr>
        <w:pStyle w:val="ListParagraph"/>
        <w:numPr>
          <w:ilvl w:val="0"/>
          <w:numId w:val="11"/>
        </w:numPr>
      </w:pPr>
      <w:r w:rsidRPr="00190F1B">
        <w:rPr>
          <w:b/>
          <w:bCs/>
        </w:rPr>
        <w:t>2-A-a</w:t>
      </w:r>
      <w:r>
        <w:t xml:space="preserve"> | The admin is then shown their admin panel, with access to adding lecturer accounts, editing student enrolment, editing lecturer enrolment and posting global announcements.</w:t>
      </w:r>
      <w:r w:rsidR="00786938">
        <w:br/>
      </w:r>
    </w:p>
    <w:p w14:paraId="6BF1FFD6" w14:textId="79C6EC22" w:rsidR="00D43A7A" w:rsidRDefault="00D43A7A" w:rsidP="00195F56">
      <w:pPr>
        <w:pStyle w:val="Heading2"/>
      </w:pPr>
      <w:bookmarkStart w:id="74" w:name="_Toc214723049"/>
      <w:r>
        <w:t>3.</w:t>
      </w:r>
      <w:r w:rsidR="002B0846">
        <w:t>8</w:t>
      </w:r>
      <w:r>
        <w:t xml:space="preserve"> </w:t>
      </w:r>
      <w:r w:rsidR="005D4DEE">
        <w:t xml:space="preserve">Initial </w:t>
      </w:r>
      <w:r>
        <w:t>System Specification</w:t>
      </w:r>
      <w:bookmarkEnd w:id="74"/>
    </w:p>
    <w:p w14:paraId="11883CB2" w14:textId="77777777" w:rsidR="009E6350" w:rsidRDefault="009E6350" w:rsidP="00195F56"/>
    <w:p w14:paraId="4C1D9A28" w14:textId="350A5910" w:rsidR="009E6350" w:rsidRPr="004815E4" w:rsidRDefault="009E6350" w:rsidP="00195F56">
      <w:pPr>
        <w:rPr>
          <w:b/>
          <w:bCs/>
        </w:rPr>
      </w:pPr>
      <w:r w:rsidRPr="004815E4">
        <w:rPr>
          <w:b/>
          <w:bCs/>
        </w:rPr>
        <w:t>Functional Requirements</w:t>
      </w:r>
    </w:p>
    <w:p w14:paraId="61A56170" w14:textId="2F83EF37" w:rsidR="009E6350" w:rsidRDefault="00280A09" w:rsidP="00195F56">
      <w:r>
        <w:t>Here are the initial functional requirements of the Eagna system, composed of the web application, database, monitoring platform, and infrastructure requirements, with each interlocked, and dependent on one another.</w:t>
      </w:r>
    </w:p>
    <w:p w14:paraId="2929649A" w14:textId="77777777" w:rsidR="00280A09" w:rsidRDefault="00280A09" w:rsidP="00195F56"/>
    <w:p w14:paraId="1F16A4AF" w14:textId="7008FC0A" w:rsidR="004815E4" w:rsidRDefault="00BB7B23" w:rsidP="00195F56">
      <w:pPr>
        <w:rPr>
          <w:b/>
          <w:bCs/>
        </w:rPr>
      </w:pPr>
      <w:r w:rsidRPr="00BB7B23">
        <w:rPr>
          <w:b/>
          <w:bCs/>
        </w:rPr>
        <w:t>Web Application</w:t>
      </w:r>
      <w:r w:rsidR="0095364F">
        <w:rPr>
          <w:b/>
          <w:bCs/>
        </w:rPr>
        <w:br/>
      </w:r>
    </w:p>
    <w:p w14:paraId="0FC6251A" w14:textId="3E4B2CBA" w:rsidR="00222F30" w:rsidRPr="00222F30" w:rsidRDefault="00280A09" w:rsidP="00D85DBB">
      <w:pPr>
        <w:pStyle w:val="ListParagraph"/>
        <w:numPr>
          <w:ilvl w:val="0"/>
          <w:numId w:val="11"/>
        </w:numPr>
        <w:rPr>
          <w:b/>
          <w:bCs/>
        </w:rPr>
      </w:pPr>
      <w:r w:rsidRPr="00222F30">
        <w:rPr>
          <w:b/>
          <w:bCs/>
        </w:rPr>
        <w:t xml:space="preserve">Login </w:t>
      </w:r>
      <w:r w:rsidR="003E5F88">
        <w:rPr>
          <w:b/>
          <w:bCs/>
        </w:rPr>
        <w:t xml:space="preserve">&amp; Registration </w:t>
      </w:r>
      <w:r w:rsidRPr="00222F30">
        <w:rPr>
          <w:b/>
          <w:bCs/>
        </w:rPr>
        <w:t>System</w:t>
      </w:r>
    </w:p>
    <w:p w14:paraId="7B124FDF" w14:textId="5114F21A" w:rsidR="00280A09" w:rsidRPr="003E5F88" w:rsidRDefault="00F9716A" w:rsidP="003E5F88">
      <w:pPr>
        <w:pStyle w:val="ListParagraph"/>
        <w:rPr>
          <w:b/>
          <w:bCs/>
        </w:rPr>
      </w:pPr>
      <w:r>
        <w:br/>
      </w:r>
      <w:r w:rsidR="00222F30">
        <w:t>The user, student or lecturer, should be able to use their email address to login, along with their associated email password.</w:t>
      </w:r>
      <w:r w:rsidR="003E5F88">
        <w:t xml:space="preserve"> The student should also be able to enrol in modules through registration.</w:t>
      </w:r>
      <w:r w:rsidR="0095364F">
        <w:br/>
      </w:r>
    </w:p>
    <w:p w14:paraId="6355D2BC" w14:textId="45638602" w:rsidR="00280A09" w:rsidRPr="00280A09" w:rsidRDefault="00280A09" w:rsidP="00D85DBB">
      <w:pPr>
        <w:pStyle w:val="ListParagraph"/>
        <w:numPr>
          <w:ilvl w:val="0"/>
          <w:numId w:val="11"/>
        </w:numPr>
        <w:rPr>
          <w:b/>
          <w:bCs/>
        </w:rPr>
      </w:pPr>
      <w:r w:rsidRPr="00222F30">
        <w:rPr>
          <w:b/>
          <w:bCs/>
        </w:rPr>
        <w:t>Module Access</w:t>
      </w:r>
      <w:r w:rsidR="00222F30">
        <w:br/>
      </w:r>
      <w:r w:rsidR="00F9716A">
        <w:br/>
      </w:r>
      <w:r w:rsidR="00222F30">
        <w:t>The user, student and lecturer, should be able to access their relevant modules in this system.</w:t>
      </w:r>
      <w:r w:rsidR="0095364F">
        <w:br/>
      </w:r>
    </w:p>
    <w:p w14:paraId="186C882B" w14:textId="5AD20054" w:rsidR="00280A09" w:rsidRPr="00222F30" w:rsidRDefault="00280A09" w:rsidP="00222F30">
      <w:pPr>
        <w:pStyle w:val="ListParagraph"/>
        <w:numPr>
          <w:ilvl w:val="0"/>
          <w:numId w:val="11"/>
        </w:numPr>
        <w:rPr>
          <w:b/>
          <w:bCs/>
        </w:rPr>
      </w:pPr>
      <w:r w:rsidRPr="00222F30">
        <w:rPr>
          <w:b/>
          <w:bCs/>
        </w:rPr>
        <w:t>Learning Material Access</w:t>
      </w:r>
      <w:r w:rsidR="00222F30">
        <w:br/>
      </w:r>
      <w:r w:rsidR="00F9716A">
        <w:br/>
      </w:r>
      <w:r w:rsidR="00222F30">
        <w:t>The user, student and lecturer, should be able to access / upload the learning material (respectively) once they have accessed the relevant module.</w:t>
      </w:r>
      <w:r w:rsidR="0095364F">
        <w:br/>
      </w:r>
    </w:p>
    <w:p w14:paraId="752AA491" w14:textId="3FF9522B" w:rsidR="00E26FFB" w:rsidRPr="00E26FFB" w:rsidRDefault="00280A09" w:rsidP="00E26FFB">
      <w:pPr>
        <w:pStyle w:val="ListParagraph"/>
        <w:numPr>
          <w:ilvl w:val="0"/>
          <w:numId w:val="11"/>
        </w:numPr>
        <w:rPr>
          <w:b/>
          <w:bCs/>
        </w:rPr>
      </w:pPr>
      <w:r w:rsidRPr="00222F30">
        <w:rPr>
          <w:b/>
          <w:bCs/>
        </w:rPr>
        <w:t>Assignment Access</w:t>
      </w:r>
      <w:r w:rsidR="00222F30">
        <w:br/>
      </w:r>
      <w:r w:rsidR="00F9716A">
        <w:br/>
      </w:r>
      <w:r w:rsidR="00222F30">
        <w:t>The user, student and lecturer, should be able access &amp; submit / access &amp; grade the relevant assignment inside the relevant module.</w:t>
      </w:r>
      <w:r w:rsidR="00E26FFB">
        <w:br/>
      </w:r>
    </w:p>
    <w:p w14:paraId="4EE4577E" w14:textId="2D1E67DD" w:rsidR="00280A09" w:rsidRPr="001432A7" w:rsidRDefault="00F229D3" w:rsidP="001432A7">
      <w:pPr>
        <w:pStyle w:val="ListParagraph"/>
        <w:numPr>
          <w:ilvl w:val="0"/>
          <w:numId w:val="11"/>
        </w:numPr>
        <w:rPr>
          <w:b/>
          <w:bCs/>
        </w:rPr>
      </w:pPr>
      <w:r>
        <w:rPr>
          <w:b/>
          <w:bCs/>
        </w:rPr>
        <w:t xml:space="preserve">Recent </w:t>
      </w:r>
      <w:r w:rsidR="001432A7" w:rsidRPr="001432A7">
        <w:rPr>
          <w:b/>
          <w:bCs/>
        </w:rPr>
        <w:t>Announcement Access</w:t>
      </w:r>
      <w:r w:rsidR="001432A7">
        <w:rPr>
          <w:b/>
          <w:bCs/>
        </w:rPr>
        <w:br/>
      </w:r>
      <w:r w:rsidR="00F9716A">
        <w:br/>
      </w:r>
      <w:r w:rsidR="001432A7">
        <w:t xml:space="preserve">The user, student and lecturer, should have access to </w:t>
      </w:r>
      <w:r>
        <w:t xml:space="preserve">recent </w:t>
      </w:r>
      <w:r w:rsidR="001432A7">
        <w:t xml:space="preserve">global announcements created by an admin, or the student should have access to </w:t>
      </w:r>
      <w:r>
        <w:t xml:space="preserve">recent </w:t>
      </w:r>
      <w:r w:rsidR="001432A7">
        <w:t>module announcements created by the lecturer.</w:t>
      </w:r>
      <w:r w:rsidR="0095364F" w:rsidRPr="001432A7">
        <w:rPr>
          <w:b/>
          <w:bCs/>
        </w:rPr>
        <w:br/>
      </w:r>
    </w:p>
    <w:p w14:paraId="76E2378E" w14:textId="4E7D36CB" w:rsidR="00EF5F5E" w:rsidRPr="002B76E8" w:rsidRDefault="00222F30" w:rsidP="00EF5F5E">
      <w:pPr>
        <w:pStyle w:val="ListParagraph"/>
        <w:numPr>
          <w:ilvl w:val="0"/>
          <w:numId w:val="11"/>
        </w:numPr>
        <w:rPr>
          <w:b/>
          <w:bCs/>
        </w:rPr>
      </w:pPr>
      <w:r w:rsidRPr="00222F30">
        <w:rPr>
          <w:b/>
          <w:bCs/>
        </w:rPr>
        <w:t>Extra</w:t>
      </w:r>
      <w:r w:rsidR="00280A09" w:rsidRPr="00222F30">
        <w:rPr>
          <w:b/>
          <w:bCs/>
        </w:rPr>
        <w:t xml:space="preserve"> Tools Access</w:t>
      </w:r>
      <w:r>
        <w:br/>
      </w:r>
      <w:r w:rsidR="00F9716A">
        <w:br/>
      </w:r>
      <w:r>
        <w:t>External tools, such as quick access to the TUD website, Microsoft Word or Microsoft Teams through Microsoft365, should be provided.</w:t>
      </w:r>
      <w:r w:rsidR="0095364F">
        <w:br/>
      </w:r>
    </w:p>
    <w:p w14:paraId="78D9CE89" w14:textId="2E500451" w:rsidR="00BB7B23" w:rsidRPr="00280A09" w:rsidRDefault="00BB7B23" w:rsidP="00195F56">
      <w:pPr>
        <w:rPr>
          <w:b/>
          <w:bCs/>
          <w:i/>
          <w:iCs/>
        </w:rPr>
      </w:pPr>
      <w:r w:rsidRPr="00280A09">
        <w:rPr>
          <w:b/>
          <w:bCs/>
          <w:i/>
          <w:iCs/>
        </w:rPr>
        <w:lastRenderedPageBreak/>
        <w:t>Database</w:t>
      </w:r>
      <w:r w:rsidR="00222F30">
        <w:rPr>
          <w:b/>
          <w:bCs/>
          <w:i/>
          <w:iCs/>
        </w:rPr>
        <w:br/>
      </w:r>
    </w:p>
    <w:p w14:paraId="64BBF10D" w14:textId="1EE299A5" w:rsidR="00222F30" w:rsidRDefault="00222F30" w:rsidP="00280A09">
      <w:pPr>
        <w:pStyle w:val="ListParagraph"/>
        <w:numPr>
          <w:ilvl w:val="0"/>
          <w:numId w:val="11"/>
        </w:numPr>
      </w:pPr>
      <w:r>
        <w:t>The design of a schema necessary to support the functionality of the web application should be implemented.</w:t>
      </w:r>
      <w:r>
        <w:br/>
      </w:r>
    </w:p>
    <w:p w14:paraId="669031D6" w14:textId="36F73EB4" w:rsidR="00222F30" w:rsidRDefault="00222F30" w:rsidP="00222F30">
      <w:pPr>
        <w:pStyle w:val="ListParagraph"/>
        <w:numPr>
          <w:ilvl w:val="0"/>
          <w:numId w:val="11"/>
        </w:numPr>
      </w:pPr>
      <w:r>
        <w:t>The design should also account for non-functional requirements (such as Security &amp; GDPR) where necessary.</w:t>
      </w:r>
      <w:r>
        <w:br/>
      </w:r>
    </w:p>
    <w:p w14:paraId="5919F716" w14:textId="3663A8CB" w:rsidR="00BB7B23" w:rsidRPr="00280A09" w:rsidRDefault="00BB7B23" w:rsidP="00195F56">
      <w:pPr>
        <w:rPr>
          <w:b/>
          <w:bCs/>
          <w:i/>
          <w:iCs/>
        </w:rPr>
      </w:pPr>
      <w:r w:rsidRPr="00280A09">
        <w:rPr>
          <w:b/>
          <w:bCs/>
          <w:i/>
          <w:iCs/>
        </w:rPr>
        <w:t>Monitoring Platform</w:t>
      </w:r>
      <w:r w:rsidR="00222F30">
        <w:rPr>
          <w:b/>
          <w:bCs/>
          <w:i/>
          <w:iCs/>
        </w:rPr>
        <w:br/>
      </w:r>
    </w:p>
    <w:p w14:paraId="512158A6" w14:textId="6A32B557" w:rsidR="00280A09" w:rsidRDefault="00222F30" w:rsidP="00280A09">
      <w:pPr>
        <w:pStyle w:val="ListParagraph"/>
        <w:numPr>
          <w:ilvl w:val="0"/>
          <w:numId w:val="11"/>
        </w:numPr>
      </w:pPr>
      <w:r>
        <w:t>The monitoring platform should give maintenance staff access to availability metrics to determine the overall health and status of the system.</w:t>
      </w:r>
      <w:r>
        <w:br/>
      </w:r>
    </w:p>
    <w:p w14:paraId="6D8DD404" w14:textId="688D525C" w:rsidR="00280A09" w:rsidRDefault="00222F30" w:rsidP="00280A09">
      <w:pPr>
        <w:pStyle w:val="ListParagraph"/>
        <w:numPr>
          <w:ilvl w:val="0"/>
          <w:numId w:val="11"/>
        </w:numPr>
      </w:pPr>
      <w:r>
        <w:t>The monitoring platform should give maintenance staff access to performance metrics to determine the overall speed and usability of the system.</w:t>
      </w:r>
      <w:r>
        <w:br/>
      </w:r>
    </w:p>
    <w:p w14:paraId="70401EE7" w14:textId="695EC2A8" w:rsidR="00BB7B23" w:rsidRPr="00280A09" w:rsidRDefault="00BB7B23" w:rsidP="00195F56">
      <w:pPr>
        <w:rPr>
          <w:b/>
          <w:bCs/>
          <w:i/>
          <w:iCs/>
        </w:rPr>
      </w:pPr>
      <w:r w:rsidRPr="00280A09">
        <w:rPr>
          <w:b/>
          <w:bCs/>
          <w:i/>
          <w:iCs/>
        </w:rPr>
        <w:t>Infrastructure</w:t>
      </w:r>
      <w:r w:rsidR="00222F30">
        <w:rPr>
          <w:b/>
          <w:bCs/>
          <w:i/>
          <w:iCs/>
        </w:rPr>
        <w:br/>
      </w:r>
    </w:p>
    <w:p w14:paraId="51056351" w14:textId="06CBEBE7" w:rsidR="004815E4" w:rsidRDefault="00222F30" w:rsidP="00222F30">
      <w:pPr>
        <w:pStyle w:val="ListParagraph"/>
        <w:numPr>
          <w:ilvl w:val="0"/>
          <w:numId w:val="11"/>
        </w:numPr>
      </w:pPr>
      <w:r>
        <w:t>For this system to work, the various nodes (virtual machines) should be deployed in a network where they have access to one another for the system to function.</w:t>
      </w:r>
    </w:p>
    <w:p w14:paraId="2918FB4E" w14:textId="77777777" w:rsidR="006138A9" w:rsidRDefault="006138A9" w:rsidP="00195F56"/>
    <w:p w14:paraId="000D7133" w14:textId="521D5F4F" w:rsidR="009E6350" w:rsidRPr="004815E4" w:rsidRDefault="009E6350" w:rsidP="00195F56">
      <w:pPr>
        <w:rPr>
          <w:b/>
          <w:bCs/>
        </w:rPr>
      </w:pPr>
      <w:r w:rsidRPr="004815E4">
        <w:rPr>
          <w:b/>
          <w:bCs/>
        </w:rPr>
        <w:t>Non-Functional Requirements</w:t>
      </w:r>
    </w:p>
    <w:p w14:paraId="3F776A7F" w14:textId="160C1FC7" w:rsidR="004815E4" w:rsidRDefault="00E57546" w:rsidP="004815E4">
      <w:r>
        <w:t>Here are the initial non-functional requirements of the Eagna system, decided upon and verified through research conducted, an evaluation of Nielsen’s Heuristics, and feedback gathered through the questionnaire.</w:t>
      </w:r>
      <w:r w:rsidR="004815E4">
        <w:br/>
      </w:r>
      <w:r w:rsidR="00534B7B">
        <w:br/>
      </w:r>
    </w:p>
    <w:p w14:paraId="2CFE3648" w14:textId="131602FC" w:rsidR="004815E4" w:rsidRDefault="00222F30" w:rsidP="004E23E6">
      <w:pPr>
        <w:pStyle w:val="ListParagraph"/>
        <w:numPr>
          <w:ilvl w:val="0"/>
          <w:numId w:val="11"/>
        </w:numPr>
        <w:rPr>
          <w:b/>
          <w:bCs/>
          <w:i/>
          <w:iCs/>
        </w:rPr>
      </w:pPr>
      <w:r w:rsidRPr="00222F30">
        <w:rPr>
          <w:b/>
          <w:bCs/>
          <w:i/>
          <w:iCs/>
        </w:rPr>
        <w:t>Availability</w:t>
      </w:r>
      <w:r w:rsidRPr="00222F30">
        <w:rPr>
          <w:b/>
          <w:bCs/>
          <w:i/>
          <w:iCs/>
        </w:rPr>
        <w:br/>
      </w:r>
      <w:r w:rsidR="00F9716A">
        <w:br/>
      </w:r>
      <w:r w:rsidR="006D2A55">
        <w:t xml:space="preserve">The design principles of </w:t>
      </w:r>
      <w:r w:rsidR="006D2A55" w:rsidRPr="007A2330">
        <w:rPr>
          <w:b/>
          <w:bCs/>
        </w:rPr>
        <w:t>Redundancy</w:t>
      </w:r>
      <w:r w:rsidR="006D2A55">
        <w:t xml:space="preserve"> will be </w:t>
      </w:r>
      <w:r w:rsidR="006D2A55" w:rsidRPr="009A119E">
        <w:rPr>
          <w:b/>
          <w:bCs/>
          <w:i/>
          <w:iCs/>
        </w:rPr>
        <w:t>included</w:t>
      </w:r>
      <w:r w:rsidR="006D2A55">
        <w:t xml:space="preserve">, by the nature of the system design. This is achieved by having each integral part of the system isolated to separate environments, whereby they can be duplicated and made available in a theoretical real-world deployment. The design principles of </w:t>
      </w:r>
      <w:r w:rsidR="006D2A55" w:rsidRPr="007A2330">
        <w:rPr>
          <w:b/>
          <w:bCs/>
        </w:rPr>
        <w:t>Observability</w:t>
      </w:r>
      <w:r w:rsidR="006D2A55">
        <w:t xml:space="preserve"> will be </w:t>
      </w:r>
      <w:r w:rsidR="006D2A55" w:rsidRPr="009A119E">
        <w:rPr>
          <w:b/>
          <w:bCs/>
          <w:i/>
          <w:iCs/>
        </w:rPr>
        <w:t>included</w:t>
      </w:r>
      <w:r w:rsidR="006D2A55">
        <w:t xml:space="preserve">, where there will be a typical expected input and output for the system, such as entering login details and gaining access to the system, and a failure in that area can be inferred to be related to those individual files, or a database failure. The usage of a monitoring system will also be able to give an inferable insight through metrics. The design principles of </w:t>
      </w:r>
      <w:r w:rsidR="006D2A55" w:rsidRPr="007A2330">
        <w:rPr>
          <w:b/>
          <w:bCs/>
        </w:rPr>
        <w:t>Recovery</w:t>
      </w:r>
      <w:r w:rsidR="006D2A55">
        <w:t xml:space="preserve"> will be </w:t>
      </w:r>
      <w:r w:rsidR="006D2A55" w:rsidRPr="009A119E">
        <w:rPr>
          <w:b/>
          <w:bCs/>
          <w:i/>
          <w:iCs/>
        </w:rPr>
        <w:t>excluded</w:t>
      </w:r>
      <w:r w:rsidR="006D2A55">
        <w:t>, as this will generally just come through general maintenance of the software in a theoretical real-world deployment, which cannot be wholly accounted for.</w:t>
      </w:r>
      <w:r w:rsidRPr="00222F30">
        <w:rPr>
          <w:b/>
          <w:bCs/>
          <w:i/>
          <w:iCs/>
        </w:rPr>
        <w:br/>
      </w:r>
    </w:p>
    <w:p w14:paraId="369B1599" w14:textId="77777777" w:rsidR="007A2330" w:rsidRDefault="007A2330" w:rsidP="007A2330">
      <w:pPr>
        <w:rPr>
          <w:b/>
          <w:bCs/>
          <w:i/>
          <w:iCs/>
        </w:rPr>
      </w:pPr>
    </w:p>
    <w:p w14:paraId="34F7C994" w14:textId="77777777" w:rsidR="007A2330" w:rsidRDefault="007A2330" w:rsidP="007A2330">
      <w:pPr>
        <w:rPr>
          <w:b/>
          <w:bCs/>
          <w:i/>
          <w:iCs/>
        </w:rPr>
      </w:pPr>
    </w:p>
    <w:p w14:paraId="2898102D" w14:textId="77777777" w:rsidR="007A2330" w:rsidRPr="007A2330" w:rsidRDefault="007A2330" w:rsidP="007A2330">
      <w:pPr>
        <w:rPr>
          <w:b/>
          <w:bCs/>
          <w:i/>
          <w:iCs/>
        </w:rPr>
      </w:pPr>
    </w:p>
    <w:p w14:paraId="2859DA8E" w14:textId="2781FF4D" w:rsidR="00222F30" w:rsidRPr="007A2330" w:rsidRDefault="00222F30" w:rsidP="007A2330">
      <w:pPr>
        <w:pStyle w:val="ListParagraph"/>
        <w:numPr>
          <w:ilvl w:val="0"/>
          <w:numId w:val="11"/>
        </w:numPr>
        <w:rPr>
          <w:b/>
          <w:bCs/>
          <w:i/>
          <w:iCs/>
        </w:rPr>
      </w:pPr>
      <w:r w:rsidRPr="00222F30">
        <w:rPr>
          <w:b/>
          <w:bCs/>
          <w:i/>
          <w:iCs/>
        </w:rPr>
        <w:lastRenderedPageBreak/>
        <w:t>Performance</w:t>
      </w:r>
      <w:r w:rsidRPr="00222F30">
        <w:rPr>
          <w:b/>
          <w:bCs/>
          <w:i/>
          <w:iCs/>
        </w:rPr>
        <w:br/>
      </w:r>
      <w:r w:rsidR="00F9716A">
        <w:rPr>
          <w:b/>
          <w:bCs/>
        </w:rPr>
        <w:br/>
      </w:r>
      <w:r w:rsidR="006D2A55" w:rsidRPr="007A2330">
        <w:rPr>
          <w:b/>
          <w:bCs/>
        </w:rPr>
        <w:t>Caching</w:t>
      </w:r>
      <w:r w:rsidR="006D2A55">
        <w:t xml:space="preserve"> is natively </w:t>
      </w:r>
      <w:r w:rsidR="007A2330">
        <w:t>supported</w:t>
      </w:r>
      <w:r w:rsidR="006D2A55">
        <w:t xml:space="preserve"> with </w:t>
      </w:r>
      <w:r w:rsidR="007A2330">
        <w:t xml:space="preserve">Django and </w:t>
      </w:r>
      <w:r w:rsidR="006D2A55">
        <w:t>PostgreSQL</w:t>
      </w:r>
      <w:r w:rsidR="007A2330">
        <w:t xml:space="preserve"> combined, so it is unlikely that a further implementation (through the likes of Redis) will be included. </w:t>
      </w:r>
      <w:r w:rsidR="007A2330" w:rsidRPr="007A2330">
        <w:rPr>
          <w:b/>
          <w:bCs/>
        </w:rPr>
        <w:t>Concurrency</w:t>
      </w:r>
      <w:r w:rsidR="007A2330">
        <w:t xml:space="preserve"> is also supported with the core technologies with Django orchestrating web requests and access to the database, while PostgreSQL enforces concurrent access rules, giving native compatibility. For </w:t>
      </w:r>
      <w:r w:rsidR="007A2330" w:rsidRPr="007A2330">
        <w:rPr>
          <w:b/>
          <w:bCs/>
        </w:rPr>
        <w:t>Query Optimization</w:t>
      </w:r>
      <w:r w:rsidR="007A2330">
        <w:t xml:space="preserve">, this will be performed in the latter stages of the project, when all queries necessary have been implemented </w:t>
      </w:r>
      <w:r w:rsidR="007A2330">
        <w:fldChar w:fldCharType="begin"/>
      </w:r>
      <w:r w:rsidR="00E91F77">
        <w:instrText xml:space="preserve"> ADDIN ZOTERO_ITEM CSL_CITATION {"citationID":"xqeBa9Vj","properties":{"formattedCitation":"[116]","plainCitation":"[116]","noteIndex":0},"citationItems":[{"id":302,"uris":["http://zotero.org/users/local/qICbW6ZG/items/LI3FZ29H"],"itemData":{"id":302,"type":"webpage","abstract":"The web framework for perfectionists with deadlines.","container-title":"Django Project","language":"en","title":"Database access optimization | Django documentation","URL":"https://docs.djangoproject.com/en/5.2/topics/db/optimization/","accessed":{"date-parts":[["2025",11,18]]}}}],"schema":"https://github.com/citation-style-language/schema/raw/master/csl-citation.json"} </w:instrText>
      </w:r>
      <w:r w:rsidR="007A2330">
        <w:fldChar w:fldCharType="separate"/>
      </w:r>
      <w:r w:rsidR="00E91F77" w:rsidRPr="00E91F77">
        <w:t>[116]</w:t>
      </w:r>
      <w:r w:rsidR="007A2330">
        <w:fldChar w:fldCharType="end"/>
      </w:r>
      <w:r w:rsidR="007A2330">
        <w:t xml:space="preserve">. </w:t>
      </w:r>
      <w:r>
        <w:br/>
      </w:r>
    </w:p>
    <w:p w14:paraId="0C90A5F4" w14:textId="562EF709" w:rsidR="003B1C71" w:rsidRPr="003B1C71" w:rsidRDefault="00222F30" w:rsidP="004E23E6">
      <w:pPr>
        <w:pStyle w:val="ListParagraph"/>
        <w:numPr>
          <w:ilvl w:val="0"/>
          <w:numId w:val="11"/>
        </w:numPr>
        <w:rPr>
          <w:b/>
          <w:bCs/>
          <w:i/>
          <w:iCs/>
        </w:rPr>
      </w:pPr>
      <w:r w:rsidRPr="00222F30">
        <w:rPr>
          <w:b/>
          <w:bCs/>
          <w:i/>
          <w:iCs/>
        </w:rPr>
        <w:t>Security</w:t>
      </w:r>
      <w:r w:rsidRPr="00222F30">
        <w:rPr>
          <w:b/>
          <w:bCs/>
          <w:i/>
          <w:iCs/>
        </w:rPr>
        <w:br/>
      </w:r>
      <w:r w:rsidR="00F9716A">
        <w:rPr>
          <w:b/>
          <w:bCs/>
        </w:rPr>
        <w:br/>
      </w:r>
      <w:r w:rsidR="003B1C71" w:rsidRPr="003B1C71">
        <w:rPr>
          <w:b/>
          <w:bCs/>
        </w:rPr>
        <w:t>Authentication</w:t>
      </w:r>
      <w:r w:rsidR="003B1C71">
        <w:t xml:space="preserve"> is natively supported by Django, as previously reviewed during the Literature Review, which will be included in the design and implementation for this system to handle the users. </w:t>
      </w:r>
      <w:r w:rsidR="003B1C71" w:rsidRPr="003B1C71">
        <w:rPr>
          <w:b/>
          <w:bCs/>
        </w:rPr>
        <w:t>Encryption</w:t>
      </w:r>
      <w:r w:rsidR="003B1C71">
        <w:t xml:space="preserve"> will be considered in the latter stages of the project, should there be space to implement it, through the usage of TLS to secure Django, with PostgreSQL able to support encrypted data storage already. </w:t>
      </w:r>
      <w:r w:rsidR="003B1C71" w:rsidRPr="003B1C71">
        <w:rPr>
          <w:b/>
          <w:bCs/>
        </w:rPr>
        <w:t>Access Control</w:t>
      </w:r>
      <w:r w:rsidR="003B1C71">
        <w:t xml:space="preserve"> will be integral to the program design, with a login required to access the system, alongside a separation of access between the functionality of a student and a lecturer.</w:t>
      </w:r>
      <w:r w:rsidR="003B1C71">
        <w:br/>
      </w:r>
    </w:p>
    <w:p w14:paraId="6D14A7A3" w14:textId="62C7E9E9" w:rsidR="00222F30" w:rsidRPr="00222F30" w:rsidRDefault="003B1C71" w:rsidP="004E23E6">
      <w:pPr>
        <w:pStyle w:val="ListParagraph"/>
        <w:numPr>
          <w:ilvl w:val="0"/>
          <w:numId w:val="11"/>
        </w:numPr>
        <w:rPr>
          <w:b/>
          <w:bCs/>
          <w:i/>
          <w:iCs/>
        </w:rPr>
      </w:pPr>
      <w:r w:rsidRPr="00222F30">
        <w:rPr>
          <w:b/>
          <w:bCs/>
          <w:i/>
          <w:iCs/>
        </w:rPr>
        <w:t>GDPR</w:t>
      </w:r>
      <w:r w:rsidRPr="00222F30">
        <w:rPr>
          <w:b/>
          <w:bCs/>
          <w:i/>
          <w:iCs/>
        </w:rPr>
        <w:br/>
      </w:r>
      <w:r w:rsidR="00F9716A">
        <w:br/>
      </w:r>
      <w:r>
        <w:t xml:space="preserve">As according to the </w:t>
      </w:r>
      <w:r w:rsidRPr="00673568">
        <w:rPr>
          <w:b/>
          <w:bCs/>
        </w:rPr>
        <w:t>GDPR</w:t>
      </w:r>
      <w:r>
        <w:t xml:space="preserve"> legislation, only the necessary data for the students will be included. Their names, email addresses, passwords and course relevant information, such as grades, modules and assignments, will be stored in the database, with attached files being stored directly on the drive, to support performance, as they are required for the functionality of the application. Only parts of this data will be accessible to administrators, for functionality purposes (such as course relevant information if they are to be added / removed from modules).</w:t>
      </w:r>
      <w:r w:rsidR="00222F30">
        <w:br/>
      </w:r>
    </w:p>
    <w:p w14:paraId="776A6723" w14:textId="77777777" w:rsidR="00B62ECE" w:rsidRPr="00B62ECE" w:rsidRDefault="00222F30" w:rsidP="004E23E6">
      <w:pPr>
        <w:pStyle w:val="ListParagraph"/>
        <w:numPr>
          <w:ilvl w:val="0"/>
          <w:numId w:val="11"/>
        </w:numPr>
        <w:rPr>
          <w:b/>
          <w:bCs/>
          <w:i/>
          <w:iCs/>
        </w:rPr>
      </w:pPr>
      <w:r w:rsidRPr="00222F30">
        <w:rPr>
          <w:b/>
          <w:bCs/>
          <w:i/>
          <w:iCs/>
        </w:rPr>
        <w:t>Accessibility</w:t>
      </w:r>
    </w:p>
    <w:p w14:paraId="00FA1F98" w14:textId="551807D7" w:rsidR="00222F30" w:rsidRPr="00215A3F" w:rsidRDefault="00F9716A" w:rsidP="00215A3F">
      <w:pPr>
        <w:pStyle w:val="ListParagraph"/>
      </w:pPr>
      <w:r>
        <w:br/>
      </w:r>
      <w:r w:rsidR="00215A3F">
        <w:t xml:space="preserve">Some of the requests from users in the feedback questionnaire will be implemented based on feasibility, such as Dark Mode, while there will be the aim to provide accessibility through compatibility with built-in text-to-speech found in browsers with reading modes. There will also be potentially a review of the following document </w:t>
      </w:r>
      <w:r w:rsidR="00215A3F">
        <w:fldChar w:fldCharType="begin"/>
      </w:r>
      <w:r w:rsidR="00E91F77">
        <w:instrText xml:space="preserve"> ADDIN ZOTERO_ITEM CSL_CITATION {"citationID":"GcTEWz1z","properties":{"formattedCitation":"[117]","plainCitation":"[117]","noteIndex":0},"citationItems":[{"id":305,"uris":["http://zotero.org/users/local/qICbW6ZG/items/5NNUJ9K9"],"itemData":{"id":305,"type":"document","title":"https://ukhomeoffice.github.io/accessibility-posters/posters/accessibility-posters.pdf","URL":"https://ukhomeoffice.github.io/accessibility-posters/posters/accessibility-posters.pdf","accessed":{"date-parts":[["2025",11,18]]}}}],"schema":"https://github.com/citation-style-language/schema/raw/master/csl-citation.json"} </w:instrText>
      </w:r>
      <w:r w:rsidR="00215A3F">
        <w:fldChar w:fldCharType="separate"/>
      </w:r>
      <w:r w:rsidR="00E91F77" w:rsidRPr="00E91F77">
        <w:t>[117]</w:t>
      </w:r>
      <w:r w:rsidR="00215A3F">
        <w:fldChar w:fldCharType="end"/>
      </w:r>
      <w:r w:rsidR="00215A3F">
        <w:t>, which contains UI design outlines for various neurodivergences and learning disabilities, such as autism and dyslexia, in tandem with a review of Nielsen’s Heuristics.</w:t>
      </w:r>
      <w:r w:rsidR="003F6BB4">
        <w:t xml:space="preserve"> These posters can be found </w:t>
      </w:r>
      <w:proofErr w:type="gramStart"/>
      <w:r w:rsidR="003F6BB4">
        <w:t>in</w:t>
      </w:r>
      <w:proofErr w:type="gramEnd"/>
      <w:r w:rsidR="003F6BB4">
        <w:t xml:space="preserve"> the 2</w:t>
      </w:r>
      <w:r w:rsidR="003F6BB4" w:rsidRPr="003F6BB4">
        <w:rPr>
          <w:vertAlign w:val="superscript"/>
        </w:rPr>
        <w:t>nd</w:t>
      </w:r>
      <w:r w:rsidR="003F6BB4">
        <w:t xml:space="preserve"> Floor TUD Lab Rooms.</w:t>
      </w:r>
      <w:r w:rsidR="00215A3F">
        <w:br/>
      </w:r>
      <w:r>
        <w:br/>
      </w:r>
    </w:p>
    <w:p w14:paraId="4D48EC19" w14:textId="71CFF86C" w:rsidR="009E6350" w:rsidRPr="00222F30" w:rsidRDefault="009E6350" w:rsidP="00195F56">
      <w:pPr>
        <w:rPr>
          <w:b/>
          <w:bCs/>
        </w:rPr>
      </w:pPr>
      <w:r w:rsidRPr="00222F30">
        <w:rPr>
          <w:b/>
          <w:bCs/>
        </w:rPr>
        <w:t>The Architecture</w:t>
      </w:r>
    </w:p>
    <w:p w14:paraId="41BB2163" w14:textId="2B98B2C4" w:rsidR="00CA6CB1" w:rsidRDefault="00F9716A" w:rsidP="00195F56">
      <w:r>
        <w:t>The appropriate architecture for this system, based on the outlined review and analysis, is the deployment of a distributed system, containing a separation between the web application, database and monitoring system, while remaining interconnected. This will be done using virtual machines, which in practice, work together as a distributed system, providing a development environment to ensure functionality and connection, and future support for deployment on various servers, or into the cloud.</w:t>
      </w:r>
    </w:p>
    <w:p w14:paraId="404E2BA2" w14:textId="2D8ABF17" w:rsidR="002A097B" w:rsidRPr="00D43A7A" w:rsidRDefault="002A097B" w:rsidP="00195F56">
      <w:pPr>
        <w:pStyle w:val="Heading2"/>
      </w:pPr>
      <w:bookmarkStart w:id="75" w:name="_Toc214723050"/>
      <w:r>
        <w:lastRenderedPageBreak/>
        <w:t>3.</w:t>
      </w:r>
      <w:r w:rsidR="002B0846">
        <w:t>9</w:t>
      </w:r>
      <w:r>
        <w:t xml:space="preserve"> Conclusions</w:t>
      </w:r>
      <w:bookmarkEnd w:id="75"/>
    </w:p>
    <w:p w14:paraId="47D7F9A9" w14:textId="77777777" w:rsidR="00D43A7A" w:rsidRDefault="00D43A7A" w:rsidP="00195F56"/>
    <w:p w14:paraId="4EE5B9EC" w14:textId="697C932D" w:rsidR="00F9716A" w:rsidRDefault="00F9716A" w:rsidP="00195F56">
      <w:r>
        <w:t xml:space="preserve">The analysis has resulted in a great many requirements necessary for a worthy system to be implemented as an actual Virtual Learning Environment. While the aim is to try and achieve the most usable and accessible environment possible, it will not be possible to cater to every potential need. </w:t>
      </w:r>
    </w:p>
    <w:p w14:paraId="7DED3F6C" w14:textId="6B41324E" w:rsidR="003E5F88" w:rsidRDefault="003E5F88" w:rsidP="00195F56">
      <w:r>
        <w:t xml:space="preserve">While there are four listed stakeholders, only students and lecturers will be the </w:t>
      </w:r>
      <w:proofErr w:type="gramStart"/>
      <w:r>
        <w:t>main focus</w:t>
      </w:r>
      <w:proofErr w:type="gramEnd"/>
      <w:r>
        <w:t>, while still providing consideration for maintenance staff through the later deployment of a monitoring system and administration panel in the web application.</w:t>
      </w:r>
    </w:p>
    <w:p w14:paraId="407C72AD" w14:textId="2CDB8AAF" w:rsidR="003E5F88" w:rsidRDefault="003E5F88" w:rsidP="00195F56">
      <w:r>
        <w:t>The questionnaire provided reasonable feedback into what was needed, while the Brightspace review gave an idea of the main functionality used by the Technological University of Dublin.</w:t>
      </w:r>
    </w:p>
    <w:p w14:paraId="07EC1A7C" w14:textId="5CAB47C3" w:rsidR="003E5F88" w:rsidRPr="00D43A7A" w:rsidRDefault="003E5F88" w:rsidP="00195F56">
      <w:r>
        <w:t>Nielsen’s Heuristics will provide a good foundation for later UI analysis, while the use case models, functional and non-functional requirements, provide the foundation for the start of the design process, found in the next section.</w:t>
      </w:r>
    </w:p>
    <w:p w14:paraId="2A47FA9B" w14:textId="77777777" w:rsidR="00C97825" w:rsidRDefault="00C97825">
      <w:pPr>
        <w:spacing w:after="160" w:line="259" w:lineRule="auto"/>
        <w:rPr>
          <w:rFonts w:asciiTheme="majorHAnsi" w:eastAsiaTheme="majorEastAsia" w:hAnsiTheme="majorHAnsi" w:cstheme="majorBidi"/>
          <w:color w:val="2E74B5" w:themeColor="accent1" w:themeShade="BF"/>
          <w:sz w:val="32"/>
          <w:szCs w:val="32"/>
        </w:rPr>
      </w:pPr>
      <w:r>
        <w:br w:type="page"/>
      </w:r>
    </w:p>
    <w:p w14:paraId="7E150D41" w14:textId="58AE1AD3" w:rsidR="009B697E" w:rsidRDefault="00D43A7A" w:rsidP="00195F56">
      <w:pPr>
        <w:pStyle w:val="Heading1"/>
      </w:pPr>
      <w:bookmarkStart w:id="76" w:name="_Toc214723051"/>
      <w:r>
        <w:lastRenderedPageBreak/>
        <w:t>4</w:t>
      </w:r>
      <w:r w:rsidR="00F77FE7">
        <w:t xml:space="preserve">. </w:t>
      </w:r>
      <w:r w:rsidR="00051C76">
        <w:t>System</w:t>
      </w:r>
      <w:r w:rsidR="00F77FE7">
        <w:t xml:space="preserve"> </w:t>
      </w:r>
      <w:r w:rsidR="009B697E">
        <w:t>Design</w:t>
      </w:r>
      <w:bookmarkEnd w:id="76"/>
      <w:r w:rsidR="009B697E">
        <w:t xml:space="preserve"> </w:t>
      </w:r>
    </w:p>
    <w:p w14:paraId="08AA8402" w14:textId="77777777" w:rsidR="00F77FE7" w:rsidRDefault="00F77FE7" w:rsidP="00195F56"/>
    <w:p w14:paraId="1B556343" w14:textId="0A299818" w:rsidR="009B697E" w:rsidRDefault="00D43A7A" w:rsidP="00195F56">
      <w:pPr>
        <w:pStyle w:val="Heading2"/>
      </w:pPr>
      <w:bookmarkStart w:id="77" w:name="_Toc214723052"/>
      <w:r>
        <w:t>4</w:t>
      </w:r>
      <w:r w:rsidR="009B697E">
        <w:t>.1</w:t>
      </w:r>
      <w:r w:rsidR="005D4DEE">
        <w:t xml:space="preserve"> </w:t>
      </w:r>
      <w:r w:rsidR="009B697E">
        <w:t>Introduction</w:t>
      </w:r>
      <w:bookmarkEnd w:id="77"/>
    </w:p>
    <w:p w14:paraId="35CDC779" w14:textId="77777777" w:rsidR="007B63DE" w:rsidRDefault="007B63DE" w:rsidP="00195F56"/>
    <w:p w14:paraId="74BAF433" w14:textId="0AE8A46C" w:rsidR="002A097B" w:rsidRDefault="00516E61" w:rsidP="00195F56">
      <w:r>
        <w:t xml:space="preserve">This section focuses on the design of the system, featuring a review of software methodologies, </w:t>
      </w:r>
      <w:r w:rsidR="00E67929">
        <w:t xml:space="preserve">including the plan outlined with the chosen methodology, </w:t>
      </w:r>
      <w:r>
        <w:t xml:space="preserve">an overview of the system (architecture and infrastructure), the </w:t>
      </w:r>
      <w:r w:rsidR="00E67929">
        <w:t>system design,</w:t>
      </w:r>
      <w:r>
        <w:t xml:space="preserve"> and a brief overview of the prototype design.</w:t>
      </w:r>
    </w:p>
    <w:p w14:paraId="44C310AF" w14:textId="77777777" w:rsidR="002A097B" w:rsidRPr="007B63DE" w:rsidRDefault="002A097B" w:rsidP="00195F56"/>
    <w:p w14:paraId="326A4766" w14:textId="78BC8025" w:rsidR="009B697E" w:rsidRDefault="00D43A7A" w:rsidP="00195F56">
      <w:pPr>
        <w:pStyle w:val="Heading2"/>
      </w:pPr>
      <w:bookmarkStart w:id="78" w:name="_Toc214723053"/>
      <w:r>
        <w:t>4</w:t>
      </w:r>
      <w:r w:rsidR="007F3450">
        <w:t>.2</w:t>
      </w:r>
      <w:r w:rsidR="009B697E">
        <w:t xml:space="preserve"> Software</w:t>
      </w:r>
      <w:r w:rsidR="00604B8B">
        <w:t xml:space="preserve"> Methodology</w:t>
      </w:r>
      <w:bookmarkEnd w:id="78"/>
    </w:p>
    <w:p w14:paraId="3241D0BF" w14:textId="77777777" w:rsidR="007B63DE" w:rsidRDefault="007B63DE" w:rsidP="00195F56"/>
    <w:p w14:paraId="2723DBB8" w14:textId="71C61DE8" w:rsidR="0059607E" w:rsidRDefault="003D4EE2" w:rsidP="00195F56">
      <w:r>
        <w:t>For the choice of an appropriate methodology to develop the system, it would be</w:t>
      </w:r>
      <w:r w:rsidR="0059607E">
        <w:t xml:space="preserve"> a Feature Driven Development implementation, derived </w:t>
      </w:r>
      <w:r w:rsidR="00252398">
        <w:t>for</w:t>
      </w:r>
      <w:r w:rsidR="0059607E">
        <w:t xml:space="preserve"> the fact that a single developer will be working on this project. </w:t>
      </w:r>
    </w:p>
    <w:p w14:paraId="3870A16C" w14:textId="433B4FC9" w:rsidR="0059607E" w:rsidRDefault="0059607E" w:rsidP="00195F56">
      <w:r>
        <w:t>Feature Driven Development is an iterative software methodology that focuses on the development of a single functioning piece of your software, at a time. When it has been completed, the next block is tackled</w:t>
      </w:r>
      <w:r w:rsidR="00252398">
        <w:t xml:space="preserve"> </w:t>
      </w:r>
      <w:r w:rsidR="00252398">
        <w:fldChar w:fldCharType="begin"/>
      </w:r>
      <w:r w:rsidR="00E91F77">
        <w:instrText xml:space="preserve"> ADDIN ZOTERO_ITEM CSL_CITATION {"citationID":"knUEBwSi","properties":{"formattedCitation":"[118]","plainCitation":"[118]","noteIndex":0},"citationItems":[{"id":280,"uris":["http://zotero.org/users/local/qICbW6ZG/items/S7MU3VDP"],"itemData":{"id":280,"type":"webpage","abstract":"While scrum may be the most popular scrum methodology, it's worth considering feature-driven development, especially for long-term projects with large teams. Read about the steps of the FDD project life cycle, plus advantages and disadvantages of this met","container-title":"Lucidchart","language":"en","title":"Why (and How) You Should Use Feature-Driven Development","URL":"https://www.lucidchart.com/blog/why-use-feature-driven-development","accessed":{"date-parts":[["2025",11,13]]},"issued":{"date-parts":[["2019",12,4]]}}}],"schema":"https://github.com/citation-style-language/schema/raw/master/csl-citation.json"} </w:instrText>
      </w:r>
      <w:r w:rsidR="00252398">
        <w:fldChar w:fldCharType="separate"/>
      </w:r>
      <w:r w:rsidR="00E91F77" w:rsidRPr="00E91F77">
        <w:t>[118]</w:t>
      </w:r>
      <w:r w:rsidR="00252398">
        <w:fldChar w:fldCharType="end"/>
      </w:r>
      <w:r>
        <w:t>. Once the features necessary to be developed have been outlined, work can begin.</w:t>
      </w:r>
      <w:r w:rsidR="00516E61">
        <w:t xml:space="preserve"> It is important to focus on the priority of each feature, tackling the most important one first.</w:t>
      </w:r>
    </w:p>
    <w:p w14:paraId="4E9AF988" w14:textId="5D654AA8" w:rsidR="0059607E" w:rsidRDefault="0059607E" w:rsidP="0059607E">
      <w:r>
        <w:t>While it is typically used as an Agile Framework</w:t>
      </w:r>
      <w:r w:rsidR="00252398">
        <w:t xml:space="preserve"> </w:t>
      </w:r>
      <w:r w:rsidR="00252398">
        <w:fldChar w:fldCharType="begin"/>
      </w:r>
      <w:r w:rsidR="00E91F77">
        <w:instrText xml:space="preserve"> ADDIN ZOTERO_ITEM CSL_CITATION {"citationID":"UhG1KCS9","properties":{"formattedCitation":"[119]","plainCitation":"[119]","noteIndex":0},"citationItems":[{"id":282,"uris":["http://zotero.org/users/local/qICbW6ZG/items/LZNMT236"],"itemData":{"id":282,"type":"webpage","abstract":"FDD is a favorite method among development teams because it helps reduce two morale-killers in the development world: Confusion and rework. Learn about FDD in Agile.","container-title":"Planview","title":"What is FDD in Agile?","URL":"https://www.planview.com/resources/articles/fdd-agile/","accessed":{"date-parts":[["2025",11,13]]}}}],"schema":"https://github.com/citation-style-language/schema/raw/master/csl-citation.json"} </w:instrText>
      </w:r>
      <w:r w:rsidR="00252398">
        <w:fldChar w:fldCharType="separate"/>
      </w:r>
      <w:r w:rsidR="00E91F77" w:rsidRPr="00E91F77">
        <w:t>[119]</w:t>
      </w:r>
      <w:r w:rsidR="00252398">
        <w:fldChar w:fldCharType="end"/>
      </w:r>
      <w:r>
        <w:t xml:space="preserve">, </w:t>
      </w:r>
      <w:r w:rsidR="00516E61">
        <w:t>which</w:t>
      </w:r>
      <w:r>
        <w:t xml:space="preserve"> is not appropriate for use by a single developer</w:t>
      </w:r>
      <w:r w:rsidR="00516E61">
        <w:t>, t</w:t>
      </w:r>
      <w:r>
        <w:t xml:space="preserve">he </w:t>
      </w:r>
      <w:r w:rsidR="00516E61">
        <w:t xml:space="preserve">core </w:t>
      </w:r>
      <w:r>
        <w:t>nature of Feature Driven Development,</w:t>
      </w:r>
      <w:r w:rsidR="00516E61">
        <w:t xml:space="preserve"> with an outline</w:t>
      </w:r>
      <w:r>
        <w:t xml:space="preserve"> slimmed to fit </w:t>
      </w:r>
      <w:r w:rsidR="00516E61">
        <w:t>a</w:t>
      </w:r>
      <w:r>
        <w:t xml:space="preserve"> single developer, provides the perfect foundation for developing this system. </w:t>
      </w:r>
    </w:p>
    <w:p w14:paraId="3B032981" w14:textId="77777777" w:rsidR="00516E61" w:rsidRDefault="0059607E" w:rsidP="0059607E">
      <w:r>
        <w:t>The pathway to ensuring this system is working correctly, starting at the access of the system (login), and ending with access to deeper features (like accessing modules notes), means there is</w:t>
      </w:r>
      <w:r w:rsidR="00516E61">
        <w:t xml:space="preserve"> a clear</w:t>
      </w:r>
      <w:r>
        <w:t xml:space="preserve"> starting point A, and a</w:t>
      </w:r>
      <w:r w:rsidR="00516E61">
        <w:t xml:space="preserve"> clear</w:t>
      </w:r>
      <w:r>
        <w:t xml:space="preserve"> ending point B, that can be worked towards incrementally with this framework as a basis.</w:t>
      </w:r>
      <w:r w:rsidR="00516E61">
        <w:t xml:space="preserve"> </w:t>
      </w:r>
    </w:p>
    <w:p w14:paraId="7571CC55" w14:textId="6C66AB9A" w:rsidR="0059607E" w:rsidRDefault="00516E61" w:rsidP="0059607E">
      <w:r>
        <w:t>The design of this system is inherently suitable for this approach to software development, given that you need login access to modules, module access to notes and assignments, assignment access to submission and grades. If the user cannot login, then there is no point in tackling features that they will not be able to access.</w:t>
      </w:r>
    </w:p>
    <w:p w14:paraId="25E572A7" w14:textId="1D18EB9A" w:rsidR="00252398" w:rsidRDefault="00252398" w:rsidP="00195F56">
      <w:r>
        <w:t xml:space="preserve">Starting with the development of the overall model, followed by the development of the features list, planning out of the features list (and their priority of implementation), and then the design and implementation of the features, this will be a suitable choice </w:t>
      </w:r>
      <w:r>
        <w:fldChar w:fldCharType="begin"/>
      </w:r>
      <w:r w:rsidR="00E91F77">
        <w:instrText xml:space="preserve"> ADDIN ZOTERO_ITEM CSL_CITATION {"citationID":"21G52mqi","properties":{"formattedCitation":"[118]","plainCitation":"[118]","noteIndex":0},"citationItems":[{"id":280,"uris":["http://zotero.org/users/local/qICbW6ZG/items/S7MU3VDP"],"itemData":{"id":280,"type":"webpage","abstract":"While scrum may be the most popular scrum methodology, it's worth considering feature-driven development, especially for long-term projects with large teams. Read about the steps of the FDD project life cycle, plus advantages and disadvantages of this met","container-title":"Lucidchart","language":"en","title":"Why (and How) You Should Use Feature-Driven Development","URL":"https://www.lucidchart.com/blog/why-use-feature-driven-development","accessed":{"date-parts":[["2025",11,13]]},"issued":{"date-parts":[["2019",12,4]]}}}],"schema":"https://github.com/citation-style-language/schema/raw/master/csl-citation.json"} </w:instrText>
      </w:r>
      <w:r>
        <w:fldChar w:fldCharType="separate"/>
      </w:r>
      <w:r w:rsidR="00E91F77" w:rsidRPr="00E91F77">
        <w:t>[118]</w:t>
      </w:r>
      <w:r>
        <w:fldChar w:fldCharType="end"/>
      </w:r>
      <w:r w:rsidR="00D501FB">
        <w:t xml:space="preserve"> </w:t>
      </w:r>
      <w:r w:rsidR="00D501FB">
        <w:fldChar w:fldCharType="begin"/>
      </w:r>
      <w:r w:rsidR="00E91F77">
        <w:instrText xml:space="preserve"> ADDIN ZOTERO_ITEM CSL_CITATION {"citationID":"apPWHJI6","properties":{"formattedCitation":"[120]","plainCitation":"[120]","noteIndex":0},"citationItems":[{"id":317,"uris":["http://zotero.org/users/local/qICbW6ZG/items/NAJ9SQWU"],"itemData":{"id":317,"type":"article-journal","container-title":"Journal of Clean Energy Technologies","issue":"4","page":"322–326","source":"Google Scholar","title":"Developing secure websites using feature driven development (FDD): a case study","title-short":"Developing secure websites using feature driven development (FDD)","volume":"1","author":[{"family":"Firdaus","given":"Adila"},{"family":"Ghani","given":"Imran"},{"family":"Yasin","given":"Nor Izzaty Mohd"}],"issued":{"date-parts":[["2013"]]}}}],"schema":"https://github.com/citation-style-language/schema/raw/master/csl-citation.json"} </w:instrText>
      </w:r>
      <w:r w:rsidR="00D501FB">
        <w:fldChar w:fldCharType="separate"/>
      </w:r>
      <w:r w:rsidR="00E91F77" w:rsidRPr="00E91F77">
        <w:t>[120]</w:t>
      </w:r>
      <w:r w:rsidR="00D501FB">
        <w:fldChar w:fldCharType="end"/>
      </w:r>
      <w:r>
        <w:t>.</w:t>
      </w:r>
    </w:p>
    <w:p w14:paraId="0C00BD43" w14:textId="77777777" w:rsidR="002D50B5" w:rsidRDefault="002D50B5" w:rsidP="00195F56"/>
    <w:p w14:paraId="501854E3" w14:textId="77777777" w:rsidR="002D50B5" w:rsidRDefault="002D50B5" w:rsidP="00195F56"/>
    <w:p w14:paraId="760012B1" w14:textId="77777777" w:rsidR="002D50B5" w:rsidRDefault="002D50B5" w:rsidP="00195F56"/>
    <w:p w14:paraId="792DA5CB" w14:textId="77777777" w:rsidR="002D50B5" w:rsidRDefault="002D50B5" w:rsidP="00195F56"/>
    <w:p w14:paraId="5FB15A50" w14:textId="77777777" w:rsidR="002D50B5" w:rsidRDefault="002D50B5" w:rsidP="00195F56"/>
    <w:p w14:paraId="5F2B83BB" w14:textId="77777777" w:rsidR="002D50B5" w:rsidRDefault="002D50B5" w:rsidP="00195F56"/>
    <w:p w14:paraId="1F7D016C" w14:textId="77777777" w:rsidR="002D50B5" w:rsidRDefault="002D50B5" w:rsidP="00195F56"/>
    <w:p w14:paraId="3A12F873" w14:textId="77777777" w:rsidR="00B154BE" w:rsidRDefault="00B154BE" w:rsidP="00195F56"/>
    <w:p w14:paraId="1E304DBB" w14:textId="03FC3D07" w:rsidR="002D50B5" w:rsidRDefault="002D50B5" w:rsidP="00195F56">
      <w:r>
        <w:lastRenderedPageBreak/>
        <w:t>The outline for using Feature Driven Development is as follows:</w:t>
      </w:r>
    </w:p>
    <w:p w14:paraId="416EAACF" w14:textId="77777777" w:rsidR="002D50B5" w:rsidRDefault="002D50B5" w:rsidP="00195F56"/>
    <w:p w14:paraId="6455E722" w14:textId="59B521EC" w:rsidR="002D50B5" w:rsidRDefault="00786CC3" w:rsidP="002D50B5">
      <w:pPr>
        <w:pStyle w:val="ListParagraph"/>
        <w:numPr>
          <w:ilvl w:val="0"/>
          <w:numId w:val="11"/>
        </w:numPr>
      </w:pPr>
      <w:r w:rsidRPr="00786CC3">
        <w:rPr>
          <w:b/>
          <w:bCs/>
        </w:rPr>
        <w:t>Develop The Overall Model</w:t>
      </w:r>
      <w:r>
        <w:br/>
        <w:t>In this step, the creation of the overall outline of the project is done, whereby the scope of the system is defined, before further details are developed upon in later steps. Th</w:t>
      </w:r>
      <w:r w:rsidR="00D443B0">
        <w:t>e background for this step</w:t>
      </w:r>
      <w:r>
        <w:t xml:space="preserve"> was performed throughout the project up until this point, based on research and requirements gathering, such as what is included in a typical Virtual Learning Environment, </w:t>
      </w:r>
      <w:proofErr w:type="gramStart"/>
      <w:r>
        <w:t>in order to</w:t>
      </w:r>
      <w:proofErr w:type="gramEnd"/>
      <w:r>
        <w:t xml:space="preserve"> develop th</w:t>
      </w:r>
      <w:r w:rsidR="00D443B0">
        <w:t>e</w:t>
      </w:r>
      <w:r>
        <w:t xml:space="preserve"> overall model</w:t>
      </w:r>
      <w:r w:rsidR="00D443B0">
        <w:t>, which will be given an overview in the next section</w:t>
      </w:r>
      <w:r>
        <w:t>.</w:t>
      </w:r>
      <w:r>
        <w:br/>
      </w:r>
    </w:p>
    <w:p w14:paraId="716F848A" w14:textId="5FC09B83" w:rsidR="00786CC3" w:rsidRDefault="00786CC3" w:rsidP="002D50B5">
      <w:pPr>
        <w:pStyle w:val="ListParagraph"/>
        <w:numPr>
          <w:ilvl w:val="0"/>
          <w:numId w:val="11"/>
        </w:numPr>
      </w:pPr>
      <w:r w:rsidRPr="00786CC3">
        <w:rPr>
          <w:b/>
          <w:bCs/>
        </w:rPr>
        <w:t>Build A Features List</w:t>
      </w:r>
      <w:r>
        <w:br/>
        <w:t xml:space="preserve">In this step, the features of the system are outlined, based on our previous research and requirements gathering. If a feature will take too long to create, it should be broken down further into multiple features. The features must fit into the overall scope of the project. Where it has been previously defined, that the inclusion of Microsoft365 tools will be accounted for, there is no point in attempting to build features that will overlap with their inclusion, therefore pushing </w:t>
      </w:r>
      <w:r w:rsidR="00D443B0">
        <w:t xml:space="preserve">beyond </w:t>
      </w:r>
      <w:r>
        <w:t>the scope of the overall model.</w:t>
      </w:r>
      <w:r>
        <w:br/>
      </w:r>
    </w:p>
    <w:p w14:paraId="244AE381" w14:textId="7F8B009A" w:rsidR="000F58F9" w:rsidRDefault="00786CC3" w:rsidP="002D50B5">
      <w:pPr>
        <w:pStyle w:val="ListParagraph"/>
        <w:numPr>
          <w:ilvl w:val="0"/>
          <w:numId w:val="11"/>
        </w:numPr>
      </w:pPr>
      <w:r w:rsidRPr="00786CC3">
        <w:rPr>
          <w:b/>
          <w:bCs/>
        </w:rPr>
        <w:t xml:space="preserve">Plan </w:t>
      </w:r>
      <w:r w:rsidR="000F58F9">
        <w:rPr>
          <w:b/>
          <w:bCs/>
        </w:rPr>
        <w:t>B</w:t>
      </w:r>
      <w:r w:rsidRPr="00786CC3">
        <w:rPr>
          <w:b/>
          <w:bCs/>
        </w:rPr>
        <w:t>y Feature</w:t>
      </w:r>
      <w:r>
        <w:br/>
        <w:t>In this step, the priority of each feature</w:t>
      </w:r>
      <w:r w:rsidR="00D443B0">
        <w:t>, from the built feature list,</w:t>
      </w:r>
      <w:r>
        <w:t xml:space="preserve"> is determined. In this case, the most important features based on priority will be implemented within the Interim Prototype, with other features and development requirements to be </w:t>
      </w:r>
      <w:r w:rsidR="00B154BE">
        <w:t>implemented later in the schedule.</w:t>
      </w:r>
      <w:r w:rsidR="00D443B0">
        <w:t xml:space="preserve"> As an example, the priority of the login system, </w:t>
      </w:r>
      <w:proofErr w:type="gramStart"/>
      <w:r w:rsidR="00D443B0">
        <w:t>in order for</w:t>
      </w:r>
      <w:proofErr w:type="gramEnd"/>
      <w:r w:rsidR="00D443B0">
        <w:t xml:space="preserve"> users to access the system, is paramount, whereas registration for students, will not be necessary until </w:t>
      </w:r>
      <w:proofErr w:type="gramStart"/>
      <w:r w:rsidR="00D443B0">
        <w:t>later on</w:t>
      </w:r>
      <w:proofErr w:type="gramEnd"/>
      <w:r w:rsidR="00D443B0">
        <w:t xml:space="preserve">, </w:t>
      </w:r>
      <w:proofErr w:type="gramStart"/>
      <w:r w:rsidR="00D443B0">
        <w:t>in regard to</w:t>
      </w:r>
      <w:proofErr w:type="gramEnd"/>
      <w:r w:rsidR="00D443B0">
        <w:t xml:space="preserve"> functionality priority, as students can be created outside this feature, while implementation is taking place.</w:t>
      </w:r>
      <w:r w:rsidR="000F58F9">
        <w:br/>
      </w:r>
    </w:p>
    <w:p w14:paraId="2097D87C" w14:textId="3181C0B4" w:rsidR="00786CC3" w:rsidRDefault="000F58F9" w:rsidP="002D50B5">
      <w:pPr>
        <w:pStyle w:val="ListParagraph"/>
        <w:numPr>
          <w:ilvl w:val="0"/>
          <w:numId w:val="11"/>
        </w:numPr>
      </w:pPr>
      <w:r>
        <w:rPr>
          <w:b/>
          <w:bCs/>
        </w:rPr>
        <w:t>Design By Feature</w:t>
      </w:r>
      <w:r w:rsidR="00786CC3">
        <w:br/>
      </w:r>
      <w:r w:rsidR="00B154BE">
        <w:t xml:space="preserve">In this step, based on the priority outlined in the previous step, features will be designed and implemented. For example, for the web application, wireframes will be constructed for the user interface, in the case of the database, a rough </w:t>
      </w:r>
      <w:r w:rsidR="00D443B0">
        <w:t xml:space="preserve">database </w:t>
      </w:r>
      <w:r w:rsidR="00B154BE">
        <w:t>schema</w:t>
      </w:r>
      <w:r w:rsidR="00D443B0">
        <w:t>,</w:t>
      </w:r>
      <w:r w:rsidR="00B154BE">
        <w:t xml:space="preserve"> converted into an E</w:t>
      </w:r>
      <w:r w:rsidR="00D443B0">
        <w:t>ntity Relationship Diagram</w:t>
      </w:r>
      <w:r w:rsidR="00B154BE">
        <w:t xml:space="preserve"> will be created, and in the case of the monitoring application, </w:t>
      </w:r>
      <w:r w:rsidR="00D443B0">
        <w:t>the potentially important metrics relating to a system such as this will be outlined.</w:t>
      </w:r>
      <w:r>
        <w:br/>
      </w:r>
    </w:p>
    <w:p w14:paraId="55960722" w14:textId="7FC4D42E" w:rsidR="002D50B5" w:rsidRDefault="000F58F9" w:rsidP="00195F56">
      <w:pPr>
        <w:pStyle w:val="ListParagraph"/>
        <w:numPr>
          <w:ilvl w:val="0"/>
          <w:numId w:val="11"/>
        </w:numPr>
      </w:pPr>
      <w:r w:rsidRPr="000F58F9">
        <w:rPr>
          <w:b/>
          <w:bCs/>
        </w:rPr>
        <w:t>Build By Feature</w:t>
      </w:r>
      <w:r>
        <w:br/>
      </w:r>
      <w:r w:rsidR="00B154BE">
        <w:t>In the final step, the implementation of the designed feature goes ahead. Once a working prototype of the feature has been evaluated and tested, it can be added to the main build. In the case of programming for the web application, an initial skeleton will be generated for the feature by prompting ChatGPT, before implementation into the development environment on the Virtual Machine</w:t>
      </w:r>
      <w:r w:rsidR="00D443B0">
        <w:t xml:space="preserve">, with editing and testing taking place </w:t>
      </w:r>
      <w:proofErr w:type="gramStart"/>
      <w:r w:rsidR="00D443B0">
        <w:t>in order to</w:t>
      </w:r>
      <w:proofErr w:type="gramEnd"/>
      <w:r w:rsidR="00D443B0">
        <w:t xml:space="preserve"> confirm proper functionality</w:t>
      </w:r>
      <w:r w:rsidR="00B154BE">
        <w:t xml:space="preserve">. </w:t>
      </w:r>
    </w:p>
    <w:p w14:paraId="07AB9E49" w14:textId="77777777" w:rsidR="000E301D" w:rsidRDefault="000E301D" w:rsidP="000E301D"/>
    <w:p w14:paraId="720895F1" w14:textId="77777777" w:rsidR="000E301D" w:rsidRDefault="000E301D" w:rsidP="000E301D"/>
    <w:p w14:paraId="4F8EC98D" w14:textId="77777777" w:rsidR="000E301D" w:rsidRDefault="000E301D" w:rsidP="000E301D"/>
    <w:p w14:paraId="5991DE56" w14:textId="77777777" w:rsidR="000E301D" w:rsidRDefault="000E301D" w:rsidP="000E301D"/>
    <w:p w14:paraId="1E953535" w14:textId="77777777" w:rsidR="000E301D" w:rsidRDefault="000E301D" w:rsidP="000E301D">
      <w:r>
        <w:lastRenderedPageBreak/>
        <w:t>Other methodologies that were researched and then discarded include the following:</w:t>
      </w:r>
    </w:p>
    <w:p w14:paraId="5D26E9ED" w14:textId="77777777" w:rsidR="000E301D" w:rsidRDefault="000E301D" w:rsidP="000E301D"/>
    <w:p w14:paraId="38E9015D" w14:textId="20156049" w:rsidR="000E301D" w:rsidRPr="00516E61" w:rsidRDefault="000E301D" w:rsidP="000E301D">
      <w:pPr>
        <w:pStyle w:val="ListParagraph"/>
        <w:numPr>
          <w:ilvl w:val="0"/>
          <w:numId w:val="11"/>
        </w:numPr>
        <w:rPr>
          <w:b/>
          <w:bCs/>
        </w:rPr>
      </w:pPr>
      <w:r w:rsidRPr="00516E61">
        <w:rPr>
          <w:b/>
          <w:bCs/>
        </w:rPr>
        <w:t>Test Driven Development</w:t>
      </w:r>
      <w:r>
        <w:rPr>
          <w:b/>
          <w:bCs/>
        </w:rPr>
        <w:br/>
      </w:r>
      <w:r w:rsidR="00C55BF9">
        <w:t>This methodology is an Agile software development-based approach on comprehensive testing, whereby unit tests are defined before any implementation of production. It follows three short cycles, known as red, green and refactoring, with the first focusing on writing a unit test for unimplemented functionality, the second focusing on delivering code to pass the red unit test, and final focusing on refactoring code where necessary while constantly testing.</w:t>
      </w:r>
      <w:r w:rsidR="00C55BF9">
        <w:br/>
      </w:r>
      <w:r w:rsidR="00C55BF9">
        <w:br/>
        <w:t>The advantage of Test Driven Development is the thorough approach to testing, which will help ensure valid functionality throughout the development process, by catching errors as early as possible in development.</w:t>
      </w:r>
      <w:r w:rsidR="00C55BF9">
        <w:br/>
      </w:r>
      <w:r w:rsidR="00C55BF9">
        <w:br/>
        <w:t xml:space="preserve">The disadvantage of Test Driven Development </w:t>
      </w:r>
      <w:r w:rsidR="008A0DD7">
        <w:t xml:space="preserve">is also the thorough approach to testing, which will hamper speed of development while trying to meet unit tests that will not be found extensively throughout this project, rather only for the core functionality. This project is a web application, with a heavy focus on backend complexity linked to a database, so it would be better to focus on testing how data is moving and connecting to the database, rather than extensively using unit tests for the </w:t>
      </w:r>
      <w:r w:rsidR="00D134B9">
        <w:t>integrity</w:t>
      </w:r>
      <w:r w:rsidR="008A0DD7">
        <w:t xml:space="preserve"> of </w:t>
      </w:r>
      <w:r w:rsidR="00D134B9">
        <w:t xml:space="preserve">the </w:t>
      </w:r>
      <w:r w:rsidR="008A0DD7">
        <w:t>Django / Python code.</w:t>
      </w:r>
      <w:r w:rsidR="00C55BF9">
        <w:br/>
      </w:r>
      <w:r w:rsidR="00C55BF9">
        <w:br/>
      </w:r>
      <w:r w:rsidR="00C55BF9">
        <w:rPr>
          <w:b/>
          <w:bCs/>
        </w:rPr>
        <w:fldChar w:fldCharType="begin"/>
      </w:r>
      <w:r w:rsidR="00C55BF9">
        <w:rPr>
          <w:b/>
          <w:bCs/>
        </w:rPr>
        <w:instrText xml:space="preserve"> ADDIN ZOTERO_ITEM CSL_CITATION {"citationID":"Hry9TsAS","properties":{"formattedCitation":"[121]","plainCitation":"[121]","noteIndex":0},"citationItems":[{"id":323,"uris":["http://zotero.org/users/local/qICbW6ZG/items/NB52CTI4"],"itemData":{"id":323,"type":"article-journal","container-title":"Information and Software Technology","note":"publisher: Elsevier","page":"64–77","source":"Google Scholar","title":"Findings from a multi-method study on test-driven development","volume":"89","author":[{"family":"Romano","given":"Simone"},{"family":"Fucci","given":"Davide"},{"family":"Scanniello","given":"Giuseppe"},{"family":"Turhan","given":"Burak"},{"family":"Juristo","given":"Natalia"}],"issued":{"date-parts":[["2017"]]}}}],"schema":"https://github.com/citation-style-language/schema/raw/master/csl-citation.json"} </w:instrText>
      </w:r>
      <w:r w:rsidR="00C55BF9">
        <w:rPr>
          <w:b/>
          <w:bCs/>
        </w:rPr>
        <w:fldChar w:fldCharType="separate"/>
      </w:r>
      <w:r w:rsidR="00C55BF9" w:rsidRPr="00C55BF9">
        <w:t>[121]</w:t>
      </w:r>
      <w:r w:rsidR="00C55BF9">
        <w:rPr>
          <w:b/>
          <w:bCs/>
        </w:rPr>
        <w:fldChar w:fldCharType="end"/>
      </w:r>
      <w:r w:rsidRPr="00516E61">
        <w:rPr>
          <w:b/>
          <w:bCs/>
        </w:rPr>
        <w:br/>
      </w:r>
    </w:p>
    <w:p w14:paraId="108A1D34" w14:textId="331F2190" w:rsidR="006158A7" w:rsidRPr="006158A7" w:rsidRDefault="000E301D" w:rsidP="006158A7">
      <w:pPr>
        <w:pStyle w:val="ListParagraph"/>
        <w:numPr>
          <w:ilvl w:val="0"/>
          <w:numId w:val="11"/>
        </w:numPr>
        <w:rPr>
          <w:b/>
          <w:bCs/>
        </w:rPr>
      </w:pPr>
      <w:r w:rsidRPr="00534B7B">
        <w:rPr>
          <w:b/>
          <w:bCs/>
        </w:rPr>
        <w:t xml:space="preserve">Rapid Application Development </w:t>
      </w:r>
      <w:r>
        <w:rPr>
          <w:b/>
          <w:bCs/>
        </w:rPr>
        <w:br/>
      </w:r>
      <w:r w:rsidR="00C55BF9">
        <w:t xml:space="preserve">This methodology is an Agile software </w:t>
      </w:r>
      <w:r w:rsidR="00E10FA0">
        <w:t>development-based</w:t>
      </w:r>
      <w:r w:rsidR="00C55BF9">
        <w:t xml:space="preserve"> approach on speed and flexibility, whereby focus is given to rapidly creating prototypes and usable functionality, over fully planning out the project before diving into implementation.</w:t>
      </w:r>
      <w:r w:rsidR="00E10FA0">
        <w:t xml:space="preserve"> The project scope would be outlined, followed by a design phase that includes the creation, testing and refinement of prototypes, before final production and implementation phases.</w:t>
      </w:r>
      <w:r w:rsidR="006158A7">
        <w:br/>
      </w:r>
      <w:r w:rsidR="006158A7">
        <w:br/>
        <w:t>The advantage of Rapid Application Development is in the name, in that it used to rapidly develop applications</w:t>
      </w:r>
      <w:r w:rsidR="00C55BF9">
        <w:t>, which would be helpful in developing this project, given the short time frame between the start of the project and when it is due</w:t>
      </w:r>
      <w:r w:rsidR="006158A7">
        <w:t>.</w:t>
      </w:r>
      <w:r w:rsidR="006158A7">
        <w:br/>
      </w:r>
      <w:r w:rsidR="006158A7">
        <w:br/>
        <w:t>The disadvantage of Rapid Application Development, however, is that it focuses on the development of systems with a light focus on back end complexity and a high focus on front end interactivity, which is the inverse of the objective of this project</w:t>
      </w:r>
      <w:r w:rsidR="00C55BF9">
        <w:t>.</w:t>
      </w:r>
      <w:r w:rsidR="00C55BF9">
        <w:br/>
      </w:r>
      <w:r w:rsidR="00C55BF9">
        <w:br/>
      </w:r>
      <w:r w:rsidR="006158A7">
        <w:fldChar w:fldCharType="begin"/>
      </w:r>
      <w:r w:rsidR="00C55BF9">
        <w:instrText xml:space="preserve"> ADDIN ZOTERO_ITEM CSL_CITATION {"citationID":"FD3F5y0l","properties":{"formattedCitation":"[122]","plainCitation":"[122]","noteIndex":0},"citationItems":[{"id":321,"uris":["http://zotero.org/users/local/qICbW6ZG/items/UELIJDS4"],"itemData":{"id":321,"type":"article-journal","abstract":"Abstract\n            This paper describes an investigation into the utility of an agile development approach known as rapid application development (RAD) within a large‐scale development project conducted within the public sector in the UK. Features of RAD as an ‘agile’ information systems development method (ISDM) are discussed and previous research identifying properties of development environments most conducive to its application are described. A case study is then presented based upon a long‐term qualitative investigation of the ‘unbundling’ of a commercial RAD‐like ISDM. The evidence from this case leads us to question established wisdom in relation to appropriate adoption and application of agile development within large‐scale and complex development environments.","container-title":"Information Systems Journal","DOI":"10.1111/j.1365-2575.2009.00329.x","ISSN":"1350-1917, 1365-2575","issue":"6","journalAbbreviation":"Information Systems Journal","language":"en","license":"http://onlinelibrary.wiley.com/termsAndConditions#vor","page":"549-570","source":"DOI.org (Crossref)","title":"The utility of rapid application development in large‐scale, complex projects","volume":"19","author":[{"family":"Berger","given":"Hilary"},{"family":"Beynon‐Davies","given":"Paul"}],"issued":{"date-parts":[["2009",11]]}}}],"schema":"https://github.com/citation-style-language/schema/raw/master/csl-citation.json"} </w:instrText>
      </w:r>
      <w:r w:rsidR="006158A7">
        <w:fldChar w:fldCharType="separate"/>
      </w:r>
      <w:r w:rsidR="00C55BF9" w:rsidRPr="00C55BF9">
        <w:t>[122]</w:t>
      </w:r>
      <w:r w:rsidR="006158A7">
        <w:fldChar w:fldCharType="end"/>
      </w:r>
    </w:p>
    <w:p w14:paraId="6FD0212A" w14:textId="77777777" w:rsidR="000E301D" w:rsidRDefault="000E301D" w:rsidP="000E301D"/>
    <w:p w14:paraId="347CA01C" w14:textId="77777777" w:rsidR="002D50B5" w:rsidRDefault="002D50B5" w:rsidP="00195F56"/>
    <w:p w14:paraId="0E81F1F7" w14:textId="77777777" w:rsidR="002D50B5" w:rsidRDefault="002D50B5" w:rsidP="00195F56"/>
    <w:p w14:paraId="605C4DEF" w14:textId="77777777" w:rsidR="002D50B5" w:rsidRDefault="002D50B5" w:rsidP="00195F56"/>
    <w:p w14:paraId="014FD227" w14:textId="77777777" w:rsidR="002D50B5" w:rsidRDefault="002D50B5" w:rsidP="00195F56"/>
    <w:p w14:paraId="707845B7" w14:textId="77777777" w:rsidR="000E301D" w:rsidRPr="007B63DE" w:rsidRDefault="000E301D" w:rsidP="00195F56"/>
    <w:p w14:paraId="21F20E2C" w14:textId="2FE57895" w:rsidR="009B697E" w:rsidRDefault="00D43A7A" w:rsidP="00195F56">
      <w:pPr>
        <w:pStyle w:val="Heading2"/>
      </w:pPr>
      <w:bookmarkStart w:id="79" w:name="_Toc214723054"/>
      <w:r>
        <w:lastRenderedPageBreak/>
        <w:t>4</w:t>
      </w:r>
      <w:r w:rsidR="007F3450">
        <w:t>.3</w:t>
      </w:r>
      <w:r w:rsidR="009B697E">
        <w:t xml:space="preserve"> </w:t>
      </w:r>
      <w:r w:rsidR="00E67929">
        <w:t>The</w:t>
      </w:r>
      <w:r w:rsidR="007B445D">
        <w:t xml:space="preserve"> Overall Model</w:t>
      </w:r>
      <w:bookmarkEnd w:id="79"/>
    </w:p>
    <w:p w14:paraId="043FE0A0" w14:textId="77777777" w:rsidR="00786CC3" w:rsidRDefault="00786CC3" w:rsidP="00195F56"/>
    <w:p w14:paraId="486AC104" w14:textId="40BF263B" w:rsidR="00D9003C" w:rsidRDefault="00D9003C" w:rsidP="00195F56">
      <w:r>
        <w:t>The logical architecture of Eagna consists of the following</w:t>
      </w:r>
      <w:r w:rsidR="0087092E">
        <w:t xml:space="preserve"> layers, isolated within their own virtual machine, designed to connect and interact with one another</w:t>
      </w:r>
      <w:r>
        <w:t>:</w:t>
      </w:r>
      <w:r w:rsidR="00383415">
        <w:br/>
      </w:r>
    </w:p>
    <w:p w14:paraId="4397671E" w14:textId="1B30BC6B" w:rsidR="00F77FE7" w:rsidRPr="00D9003C" w:rsidRDefault="00D9003C" w:rsidP="00195F56">
      <w:pPr>
        <w:rPr>
          <w:b/>
          <w:bCs/>
        </w:rPr>
      </w:pPr>
      <w:r w:rsidRPr="00D9003C">
        <w:rPr>
          <w:b/>
          <w:bCs/>
        </w:rPr>
        <w:t>The Web Application Environment</w:t>
      </w:r>
    </w:p>
    <w:p w14:paraId="2F9534B7" w14:textId="54A2242B" w:rsidR="0017679D" w:rsidRDefault="00D9003C" w:rsidP="0017679D">
      <w:pPr>
        <w:pStyle w:val="ListParagraph"/>
        <w:numPr>
          <w:ilvl w:val="0"/>
          <w:numId w:val="11"/>
        </w:numPr>
      </w:pPr>
      <w:r w:rsidRPr="00D9003C">
        <w:rPr>
          <w:b/>
          <w:bCs/>
          <w:i/>
          <w:iCs/>
        </w:rPr>
        <w:t>Presentation Layer</w:t>
      </w:r>
      <w:r>
        <w:br/>
        <w:t xml:space="preserve">This is front-end of the </w:t>
      </w:r>
      <w:r w:rsidR="002D50B5">
        <w:t xml:space="preserve">Eagna </w:t>
      </w:r>
      <w:r>
        <w:t xml:space="preserve">web application, consisting of the use of </w:t>
      </w:r>
      <w:r w:rsidRPr="00D9003C">
        <w:rPr>
          <w:i/>
          <w:iCs/>
        </w:rPr>
        <w:t>HTML</w:t>
      </w:r>
      <w:r w:rsidRPr="00D9003C">
        <w:t xml:space="preserve">, </w:t>
      </w:r>
      <w:r w:rsidRPr="00D9003C">
        <w:rPr>
          <w:i/>
          <w:iCs/>
        </w:rPr>
        <w:t>CSS</w:t>
      </w:r>
      <w:r w:rsidRPr="00D9003C">
        <w:t xml:space="preserve"> &amp; </w:t>
      </w:r>
      <w:r w:rsidRPr="00D9003C">
        <w:rPr>
          <w:i/>
          <w:iCs/>
        </w:rPr>
        <w:t>HTMX</w:t>
      </w:r>
      <w:r w:rsidRPr="00D9003C">
        <w:t xml:space="preserve"> (</w:t>
      </w:r>
      <w:r w:rsidRPr="00D9003C">
        <w:rPr>
          <w:i/>
          <w:iCs/>
        </w:rPr>
        <w:t>JS</w:t>
      </w:r>
      <w:r w:rsidRPr="00D9003C">
        <w:t>),</w:t>
      </w:r>
      <w:r>
        <w:t xml:space="preserve"> supported by the functionality of the application and data layers.</w:t>
      </w:r>
      <w:r w:rsidR="00413DD3">
        <w:br/>
      </w:r>
    </w:p>
    <w:p w14:paraId="37919F41" w14:textId="082B38D9" w:rsidR="00D9003C" w:rsidRDefault="00D9003C" w:rsidP="00D9003C">
      <w:pPr>
        <w:pStyle w:val="ListParagraph"/>
        <w:numPr>
          <w:ilvl w:val="0"/>
          <w:numId w:val="11"/>
        </w:numPr>
      </w:pPr>
      <w:r w:rsidRPr="00D9003C">
        <w:rPr>
          <w:b/>
          <w:bCs/>
          <w:i/>
          <w:iCs/>
        </w:rPr>
        <w:t>Application Layer</w:t>
      </w:r>
      <w:r>
        <w:br/>
        <w:t xml:space="preserve">This is the </w:t>
      </w:r>
      <w:proofErr w:type="gramStart"/>
      <w:r>
        <w:t>back-end</w:t>
      </w:r>
      <w:proofErr w:type="gramEnd"/>
      <w:r>
        <w:t xml:space="preserve"> of the </w:t>
      </w:r>
      <w:r w:rsidR="002D50B5">
        <w:t xml:space="preserve">Eagna </w:t>
      </w:r>
      <w:r>
        <w:t xml:space="preserve">web application, consisting of the use of </w:t>
      </w:r>
      <w:r w:rsidRPr="00D9003C">
        <w:rPr>
          <w:i/>
          <w:iCs/>
        </w:rPr>
        <w:t>Django</w:t>
      </w:r>
      <w:r>
        <w:t>, to interact between the presentation and data layers.</w:t>
      </w:r>
      <w:r w:rsidR="00413DD3">
        <w:br/>
      </w:r>
    </w:p>
    <w:p w14:paraId="607C86D9" w14:textId="5AF2443D" w:rsidR="00D9003C" w:rsidRPr="0087092E" w:rsidRDefault="00D9003C" w:rsidP="00D9003C">
      <w:pPr>
        <w:rPr>
          <w:b/>
          <w:bCs/>
        </w:rPr>
      </w:pPr>
      <w:r w:rsidRPr="00D9003C">
        <w:rPr>
          <w:b/>
          <w:bCs/>
        </w:rPr>
        <w:t>The Database Environment</w:t>
      </w:r>
    </w:p>
    <w:p w14:paraId="6A719491" w14:textId="7D30964C" w:rsidR="00D9003C" w:rsidRPr="0087092E" w:rsidRDefault="00D9003C" w:rsidP="00D9003C">
      <w:pPr>
        <w:pStyle w:val="ListParagraph"/>
        <w:numPr>
          <w:ilvl w:val="0"/>
          <w:numId w:val="11"/>
        </w:numPr>
        <w:rPr>
          <w:i/>
          <w:iCs/>
        </w:rPr>
      </w:pPr>
      <w:r w:rsidRPr="00D9003C">
        <w:rPr>
          <w:b/>
          <w:bCs/>
          <w:i/>
          <w:iCs/>
        </w:rPr>
        <w:t>Data Layer</w:t>
      </w:r>
      <w:r>
        <w:rPr>
          <w:i/>
          <w:iCs/>
        </w:rPr>
        <w:br/>
      </w:r>
      <w:r>
        <w:t xml:space="preserve">This is the database </w:t>
      </w:r>
      <w:r w:rsidR="0087092E">
        <w:t xml:space="preserve">functionality </w:t>
      </w:r>
      <w:r>
        <w:t xml:space="preserve">of </w:t>
      </w:r>
      <w:r w:rsidR="0087092E">
        <w:t>Eagna</w:t>
      </w:r>
      <w:r>
        <w:t xml:space="preserve">, consisting of the use of </w:t>
      </w:r>
      <w:r w:rsidRPr="00D9003C">
        <w:rPr>
          <w:i/>
          <w:iCs/>
        </w:rPr>
        <w:t>PostgreSQL</w:t>
      </w:r>
      <w:r>
        <w:t>, with pgadmin4 for ease of development.</w:t>
      </w:r>
      <w:r w:rsidR="007C6228">
        <w:t xml:space="preserve"> This layer interacts with the application layer.</w:t>
      </w:r>
      <w:r w:rsidR="00413DD3">
        <w:br/>
      </w:r>
    </w:p>
    <w:p w14:paraId="5F8C69DE" w14:textId="59B04920" w:rsidR="0087092E" w:rsidRPr="0087092E" w:rsidRDefault="0087092E" w:rsidP="0087092E">
      <w:pPr>
        <w:rPr>
          <w:b/>
          <w:bCs/>
        </w:rPr>
      </w:pPr>
      <w:r w:rsidRPr="0087092E">
        <w:rPr>
          <w:b/>
          <w:bCs/>
        </w:rPr>
        <w:t>The Monitoring Environment</w:t>
      </w:r>
    </w:p>
    <w:p w14:paraId="448AF6EB" w14:textId="4C02EE06" w:rsidR="00413DD3" w:rsidRDefault="0087092E" w:rsidP="00413DD3">
      <w:pPr>
        <w:pStyle w:val="ListParagraph"/>
        <w:numPr>
          <w:ilvl w:val="0"/>
          <w:numId w:val="11"/>
        </w:numPr>
      </w:pPr>
      <w:r w:rsidRPr="0087092E">
        <w:rPr>
          <w:b/>
          <w:bCs/>
          <w:i/>
          <w:iCs/>
        </w:rPr>
        <w:t>Observability Layer</w:t>
      </w:r>
      <w:r>
        <w:br/>
        <w:t>This is the monitoring system for Eagna, consisting of the use of Prometheus and Grafana to pull and view metrics from each component of the system</w:t>
      </w:r>
      <w:r w:rsidR="00413DD3">
        <w:br/>
      </w:r>
    </w:p>
    <w:p w14:paraId="14B04385" w14:textId="658543E8" w:rsidR="0017679D" w:rsidRDefault="006C6916" w:rsidP="00413DD3">
      <w:pPr>
        <w:pStyle w:val="ListParagraph"/>
        <w:jc w:val="center"/>
      </w:pPr>
      <w:r>
        <w:br/>
      </w:r>
      <w:r w:rsidR="00413DD3" w:rsidRPr="00413DD3">
        <w:drawing>
          <wp:inline distT="0" distB="0" distL="0" distR="0" wp14:anchorId="1D224835" wp14:editId="15A20871">
            <wp:extent cx="4991100" cy="3705698"/>
            <wp:effectExtent l="0" t="0" r="0" b="9525"/>
            <wp:docPr id="482223598" name="Picture 1"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223598" name="Picture 1" descr="A diagram of a software application&#10;&#10;AI-generated content may be incorrect."/>
                    <pic:cNvPicPr/>
                  </pic:nvPicPr>
                  <pic:blipFill>
                    <a:blip r:embed="rId67"/>
                    <a:stretch>
                      <a:fillRect/>
                    </a:stretch>
                  </pic:blipFill>
                  <pic:spPr>
                    <a:xfrm>
                      <a:off x="0" y="0"/>
                      <a:ext cx="5044454" cy="3745311"/>
                    </a:xfrm>
                    <a:prstGeom prst="rect">
                      <a:avLst/>
                    </a:prstGeom>
                  </pic:spPr>
                </pic:pic>
              </a:graphicData>
            </a:graphic>
          </wp:inline>
        </w:drawing>
      </w:r>
    </w:p>
    <w:p w14:paraId="603017C9" w14:textId="77777777" w:rsidR="00413DD3" w:rsidRDefault="00413DD3" w:rsidP="000F58F9"/>
    <w:p w14:paraId="66CF167D" w14:textId="2399D93F" w:rsidR="003154CC" w:rsidRDefault="000F58F9" w:rsidP="000F58F9">
      <w:r>
        <w:t>The overview of the Eagna system concludes the development of the overall model, in relation to the Feature Driven Development lifecycle. It features the use of all core technologies (those outlined in the chosen stack), alongside considering what will be necessary to support the various parts of research, analysis and requirements gathering conducted in the earlier stages of the report.</w:t>
      </w:r>
    </w:p>
    <w:p w14:paraId="30AE146F" w14:textId="77777777" w:rsidR="003154CC" w:rsidRDefault="003154CC" w:rsidP="000F58F9"/>
    <w:p w14:paraId="057F906C" w14:textId="771F44F1" w:rsidR="003154CC" w:rsidRDefault="003154CC" w:rsidP="003154CC">
      <w:pPr>
        <w:pStyle w:val="Heading2"/>
      </w:pPr>
      <w:bookmarkStart w:id="80" w:name="_Toc214723055"/>
      <w:r>
        <w:t xml:space="preserve">4.4 </w:t>
      </w:r>
      <w:r w:rsidR="00E67929">
        <w:t xml:space="preserve">The </w:t>
      </w:r>
      <w:r w:rsidR="0078070F">
        <w:t>Features List</w:t>
      </w:r>
      <w:bookmarkEnd w:id="80"/>
    </w:p>
    <w:p w14:paraId="7C30391F" w14:textId="77777777" w:rsidR="003154CC" w:rsidRDefault="003154CC" w:rsidP="000F58F9"/>
    <w:p w14:paraId="26439C0F" w14:textId="3BB49F0E" w:rsidR="003154CC" w:rsidRDefault="003154CC" w:rsidP="000F58F9">
      <w:r>
        <w:t xml:space="preserve">The second </w:t>
      </w:r>
      <w:r w:rsidR="006E47C6">
        <w:t xml:space="preserve">step </w:t>
      </w:r>
      <w:r>
        <w:t>of the Feature Driven Development lifecycle will be outlined within this section</w:t>
      </w:r>
      <w:r w:rsidR="006E47C6">
        <w:t>, whereby the features list is built</w:t>
      </w:r>
      <w:r>
        <w:t>.</w:t>
      </w:r>
    </w:p>
    <w:p w14:paraId="05F3206A" w14:textId="77777777" w:rsidR="003154CC" w:rsidRDefault="003154CC" w:rsidP="000F58F9"/>
    <w:p w14:paraId="5C11780A" w14:textId="77777777" w:rsidR="003154CC" w:rsidRPr="003154CC" w:rsidRDefault="003154CC" w:rsidP="000F58F9">
      <w:pPr>
        <w:rPr>
          <w:b/>
          <w:bCs/>
        </w:rPr>
      </w:pPr>
      <w:r w:rsidRPr="003154CC">
        <w:rPr>
          <w:b/>
          <w:bCs/>
        </w:rPr>
        <w:t>Features List</w:t>
      </w:r>
    </w:p>
    <w:p w14:paraId="4841FBF9" w14:textId="799C7684" w:rsidR="003154CC" w:rsidRDefault="003154CC" w:rsidP="000F58F9">
      <w:r>
        <w:t>Based on the gathered research and analysis, such as the functional requirements, here is the features list for the web application.</w:t>
      </w:r>
    </w:p>
    <w:p w14:paraId="5CF85A66" w14:textId="77777777" w:rsidR="003154CC" w:rsidRDefault="003154CC" w:rsidP="000F58F9"/>
    <w:p w14:paraId="4EE81C02" w14:textId="2DDC0750" w:rsidR="003154CC" w:rsidRPr="003154CC" w:rsidRDefault="003154CC" w:rsidP="003154CC">
      <w:pPr>
        <w:pStyle w:val="ListParagraph"/>
        <w:numPr>
          <w:ilvl w:val="0"/>
          <w:numId w:val="11"/>
        </w:numPr>
        <w:rPr>
          <w:b/>
          <w:bCs/>
        </w:rPr>
      </w:pPr>
      <w:r w:rsidRPr="00222F30">
        <w:rPr>
          <w:b/>
          <w:bCs/>
        </w:rPr>
        <w:t>Login System</w:t>
      </w:r>
      <w:r>
        <w:br/>
        <w:t xml:space="preserve">Students and Lecturers should be able to use their email address to login, along with their associated email password. </w:t>
      </w:r>
      <w:r>
        <w:br/>
      </w:r>
    </w:p>
    <w:p w14:paraId="766A7DDF" w14:textId="38D68657" w:rsidR="003154CC" w:rsidRDefault="003154CC" w:rsidP="003154CC">
      <w:pPr>
        <w:pStyle w:val="ListParagraph"/>
        <w:numPr>
          <w:ilvl w:val="0"/>
          <w:numId w:val="11"/>
        </w:numPr>
        <w:rPr>
          <w:b/>
          <w:bCs/>
        </w:rPr>
      </w:pPr>
      <w:r>
        <w:rPr>
          <w:b/>
          <w:bCs/>
        </w:rPr>
        <w:t>Registration System</w:t>
      </w:r>
    </w:p>
    <w:p w14:paraId="442A8FE4" w14:textId="1C47232D" w:rsidR="003154CC" w:rsidRDefault="003154CC" w:rsidP="003154CC">
      <w:pPr>
        <w:pStyle w:val="ListParagraph"/>
        <w:rPr>
          <w:b/>
          <w:bCs/>
        </w:rPr>
      </w:pPr>
      <w:r>
        <w:t>Students should be able to register, entering their name, email address, password, course and their choice of modules.</w:t>
      </w:r>
      <w:r>
        <w:rPr>
          <w:b/>
          <w:bCs/>
        </w:rPr>
        <w:br/>
      </w:r>
    </w:p>
    <w:p w14:paraId="39875497" w14:textId="183E9C14" w:rsidR="003154CC" w:rsidRPr="00280A09" w:rsidRDefault="003154CC" w:rsidP="003154CC">
      <w:pPr>
        <w:pStyle w:val="ListParagraph"/>
        <w:numPr>
          <w:ilvl w:val="0"/>
          <w:numId w:val="11"/>
        </w:numPr>
        <w:rPr>
          <w:b/>
          <w:bCs/>
        </w:rPr>
      </w:pPr>
      <w:r>
        <w:rPr>
          <w:b/>
          <w:bCs/>
        </w:rPr>
        <w:t>Dashboard</w:t>
      </w:r>
      <w:r>
        <w:rPr>
          <w:b/>
          <w:bCs/>
        </w:rPr>
        <w:br/>
      </w:r>
      <w:r>
        <w:t>The user, student and lecturer, should gain access to their relevant dashboard upon logging in, whereby the student can view assignments, modules, recent global announcements, with access to navigation menus in the footer and header, alongside notifications and their user profile, while the lecturer can view ungraded submissions by assignments, their modules, recent global announcements, alongside access to navigation menus in the footer and header, with notifications and their user profile.</w:t>
      </w:r>
      <w:r>
        <w:br/>
      </w:r>
    </w:p>
    <w:p w14:paraId="060C17F3" w14:textId="6C5BEE95" w:rsidR="00640249" w:rsidRPr="00640249" w:rsidRDefault="003154CC" w:rsidP="00640249">
      <w:pPr>
        <w:pStyle w:val="ListParagraph"/>
        <w:numPr>
          <w:ilvl w:val="0"/>
          <w:numId w:val="11"/>
        </w:numPr>
        <w:rPr>
          <w:b/>
          <w:bCs/>
        </w:rPr>
      </w:pPr>
      <w:r>
        <w:rPr>
          <w:b/>
          <w:bCs/>
        </w:rPr>
        <w:t>Modules</w:t>
      </w:r>
      <w:r>
        <w:br/>
        <w:t xml:space="preserve">The user, student and lecturer, should be able </w:t>
      </w:r>
      <w:r w:rsidR="00F229D3">
        <w:t xml:space="preserve">access </w:t>
      </w:r>
      <w:r>
        <w:t xml:space="preserve">their relevant modules, where they can view relevant assignments, learning material and </w:t>
      </w:r>
      <w:r w:rsidR="00F229D3">
        <w:t xml:space="preserve">recent </w:t>
      </w:r>
      <w:r>
        <w:t>module announcements. For features regarding students, they should be able to click on their assignments for further details, alongside accessing attached files uploaded by the lecturer according to the academic calendar and relevant assignment. For features regarding lecturers, they should be able to create new assignments, view their list of students, and remove anything no longer necessary (assignments miscreated, notes unintentionally uploaded etc.)</w:t>
      </w:r>
      <w:r w:rsidR="00F229D3">
        <w:t>, alongside creating announcements.</w:t>
      </w:r>
      <w:r>
        <w:br/>
      </w:r>
      <w:r w:rsidR="00640249">
        <w:rPr>
          <w:b/>
          <w:bCs/>
        </w:rPr>
        <w:br/>
      </w:r>
      <w:r w:rsidR="00640249">
        <w:rPr>
          <w:b/>
          <w:bCs/>
        </w:rPr>
        <w:br/>
      </w:r>
      <w:r w:rsidR="00640249">
        <w:rPr>
          <w:b/>
          <w:bCs/>
        </w:rPr>
        <w:br/>
      </w:r>
      <w:r w:rsidR="00640249">
        <w:rPr>
          <w:b/>
          <w:bCs/>
        </w:rPr>
        <w:br/>
      </w:r>
      <w:r w:rsidR="00640249">
        <w:rPr>
          <w:b/>
          <w:bCs/>
        </w:rPr>
        <w:lastRenderedPageBreak/>
        <w:br/>
      </w:r>
    </w:p>
    <w:p w14:paraId="79A598C4" w14:textId="48CB5940" w:rsidR="003154CC" w:rsidRPr="00E26FFB" w:rsidRDefault="003154CC" w:rsidP="003154CC">
      <w:pPr>
        <w:pStyle w:val="ListParagraph"/>
        <w:numPr>
          <w:ilvl w:val="0"/>
          <w:numId w:val="11"/>
        </w:numPr>
        <w:rPr>
          <w:b/>
          <w:bCs/>
        </w:rPr>
      </w:pPr>
      <w:r w:rsidRPr="00222F30">
        <w:rPr>
          <w:b/>
          <w:bCs/>
        </w:rPr>
        <w:t>Assignment</w:t>
      </w:r>
      <w:r w:rsidR="00640249">
        <w:rPr>
          <w:b/>
          <w:bCs/>
        </w:rPr>
        <w:t>s</w:t>
      </w:r>
      <w:r>
        <w:br/>
        <w:t>The user, student and lecturer, should be able access</w:t>
      </w:r>
      <w:r w:rsidR="00640249">
        <w:t xml:space="preserve"> to access specific assignments either from their dashboard or the related module</w:t>
      </w:r>
      <w:r>
        <w:t>.</w:t>
      </w:r>
      <w:r w:rsidR="00640249">
        <w:t xml:space="preserve"> Once accessed, the student should be able to view all necessary details, associated files, grading, and the submission deadline, while also able to create submissions with an attachment of uploaded files.</w:t>
      </w:r>
      <w:r w:rsidR="001D5521">
        <w:t xml:space="preserve"> For the lecturer, they should be able to create assignments from the module page, view all student submissions, and </w:t>
      </w:r>
      <w:proofErr w:type="gramStart"/>
      <w:r w:rsidR="001D5521">
        <w:t>have the ability to</w:t>
      </w:r>
      <w:proofErr w:type="gramEnd"/>
      <w:r w:rsidR="001D5521">
        <w:t xml:space="preserve"> grade them / provide feedback.</w:t>
      </w:r>
      <w:r>
        <w:br/>
      </w:r>
    </w:p>
    <w:p w14:paraId="60E295E8" w14:textId="72E263A8" w:rsidR="003154CC" w:rsidRPr="001432A7" w:rsidRDefault="00F229D3" w:rsidP="003154CC">
      <w:pPr>
        <w:pStyle w:val="ListParagraph"/>
        <w:numPr>
          <w:ilvl w:val="0"/>
          <w:numId w:val="11"/>
        </w:numPr>
        <w:rPr>
          <w:b/>
          <w:bCs/>
        </w:rPr>
      </w:pPr>
      <w:r>
        <w:rPr>
          <w:b/>
          <w:bCs/>
        </w:rPr>
        <w:t xml:space="preserve">Recent </w:t>
      </w:r>
      <w:r w:rsidR="003154CC" w:rsidRPr="001432A7">
        <w:rPr>
          <w:b/>
          <w:bCs/>
        </w:rPr>
        <w:t>Announcement</w:t>
      </w:r>
      <w:r w:rsidR="00640249">
        <w:rPr>
          <w:b/>
          <w:bCs/>
        </w:rPr>
        <w:t>s</w:t>
      </w:r>
      <w:r w:rsidR="003154CC">
        <w:rPr>
          <w:b/>
          <w:bCs/>
        </w:rPr>
        <w:br/>
      </w:r>
      <w:r w:rsidR="003154CC">
        <w:t>The user, student and lecturer, should have access to global announcements created by an admin</w:t>
      </w:r>
      <w:r w:rsidR="00640249">
        <w:t>istrator</w:t>
      </w:r>
      <w:r w:rsidR="003154CC">
        <w:t>, or the student should have access to module announcements created by the lecturer.</w:t>
      </w:r>
      <w:r>
        <w:t xml:space="preserve"> Viewing will be based on most recent in creation.</w:t>
      </w:r>
      <w:r w:rsidR="003154CC" w:rsidRPr="001432A7">
        <w:rPr>
          <w:b/>
          <w:bCs/>
        </w:rPr>
        <w:br/>
      </w:r>
    </w:p>
    <w:p w14:paraId="2FD11B6F" w14:textId="04164194" w:rsidR="007D11D0" w:rsidRDefault="003154CC" w:rsidP="003154CC">
      <w:pPr>
        <w:pStyle w:val="ListParagraph"/>
        <w:numPr>
          <w:ilvl w:val="0"/>
          <w:numId w:val="11"/>
        </w:numPr>
      </w:pPr>
      <w:r w:rsidRPr="003154CC">
        <w:rPr>
          <w:b/>
          <w:bCs/>
        </w:rPr>
        <w:t>Extra Tools Access</w:t>
      </w:r>
      <w:r>
        <w:br/>
        <w:t>External tools, such as quick access to the TUD website, Microsoft Word or Microsoft Teams through Microsoft365, should be provided</w:t>
      </w:r>
      <w:r w:rsidR="00640249">
        <w:t xml:space="preserve"> through links in the navigation menus</w:t>
      </w:r>
      <w:r>
        <w:t>.</w:t>
      </w:r>
      <w:r w:rsidR="007D11D0">
        <w:br/>
      </w:r>
    </w:p>
    <w:p w14:paraId="2096A15C" w14:textId="625B4060" w:rsidR="003154CC" w:rsidRDefault="007D11D0" w:rsidP="003154CC">
      <w:pPr>
        <w:pStyle w:val="ListParagraph"/>
        <w:numPr>
          <w:ilvl w:val="0"/>
          <w:numId w:val="11"/>
        </w:numPr>
      </w:pPr>
      <w:r w:rsidRPr="007D11D0">
        <w:rPr>
          <w:b/>
          <w:bCs/>
        </w:rPr>
        <w:t>User Profile</w:t>
      </w:r>
      <w:r>
        <w:br/>
        <w:t>The user, student and lecturer, should have access to a user profile displaying their relevant personal information, such as their names and emails, with students seeing their course, modules enrolled, alongside their grades per module. For lecturers, they should see the modules they are running, alongside the total amount of submissions they have graded out how many have been submitted to them.</w:t>
      </w:r>
      <w:r w:rsidR="00640249">
        <w:br/>
      </w:r>
    </w:p>
    <w:p w14:paraId="48119C95" w14:textId="66B0CD87" w:rsidR="006E47C6" w:rsidRDefault="00640249" w:rsidP="00640249">
      <w:pPr>
        <w:pStyle w:val="ListParagraph"/>
        <w:numPr>
          <w:ilvl w:val="0"/>
          <w:numId w:val="11"/>
        </w:numPr>
      </w:pPr>
      <w:r>
        <w:rPr>
          <w:b/>
          <w:bCs/>
        </w:rPr>
        <w:t>Administrator Panel</w:t>
      </w:r>
      <w:r>
        <w:rPr>
          <w:b/>
          <w:bCs/>
        </w:rPr>
        <w:br/>
      </w:r>
      <w:r>
        <w:t>Solely for maintenance purposes for administrative staff, this panel should allow the addition of new lecturers to the system, new modules to the system, editing of student enrolment (addition / removal), editing of lecturer enrolment (addition / removal) and the posting of global announcements.</w:t>
      </w:r>
      <w:r w:rsidR="006E47C6">
        <w:br/>
      </w:r>
    </w:p>
    <w:p w14:paraId="00B2EE50" w14:textId="6C430E4E" w:rsidR="006E47C6" w:rsidRDefault="006E47C6" w:rsidP="00640249">
      <w:pPr>
        <w:pStyle w:val="ListParagraph"/>
        <w:numPr>
          <w:ilvl w:val="0"/>
          <w:numId w:val="11"/>
        </w:numPr>
      </w:pPr>
      <w:r w:rsidRPr="006E47C6">
        <w:rPr>
          <w:b/>
          <w:bCs/>
        </w:rPr>
        <w:t>Notifications</w:t>
      </w:r>
      <w:r>
        <w:br/>
        <w:t>The user, student and lecturer, will receive relevant notifications during usage of the platform, such as upcoming deadlines (24 Hours / 1 Week) and released grades for students, and new submissions for lecturers to grade.</w:t>
      </w:r>
      <w:r>
        <w:br/>
      </w:r>
    </w:p>
    <w:p w14:paraId="3770008A" w14:textId="5ED17457" w:rsidR="004B7987" w:rsidRPr="004B7987" w:rsidRDefault="006E47C6" w:rsidP="00640249">
      <w:pPr>
        <w:pStyle w:val="ListParagraph"/>
        <w:numPr>
          <w:ilvl w:val="0"/>
          <w:numId w:val="11"/>
        </w:numPr>
        <w:rPr>
          <w:b/>
          <w:bCs/>
        </w:rPr>
      </w:pPr>
      <w:r w:rsidRPr="006E47C6">
        <w:rPr>
          <w:b/>
          <w:bCs/>
        </w:rPr>
        <w:t>Accessibility Considerations</w:t>
      </w:r>
      <w:r w:rsidRPr="006E47C6">
        <w:rPr>
          <w:b/>
          <w:bCs/>
        </w:rPr>
        <w:br/>
      </w:r>
      <w:r>
        <w:t>Implementation of various accessibility features will be included, such as a variety of colours schemes to account for visual impairments, such as colour blindness. There will also be a design consideration for reading mode / text-to-speech browser features to accommodate a variety of learning difficulties and disabilities. Various parts of user feedback have been considered, such as structure to the module pages for consistency across modules.</w:t>
      </w:r>
      <w:r w:rsidR="004B7987">
        <w:br/>
      </w:r>
    </w:p>
    <w:p w14:paraId="7F4879B2" w14:textId="2C7ACB0E" w:rsidR="007D11D0" w:rsidRPr="004B7987" w:rsidRDefault="004B7987" w:rsidP="007D11D0">
      <w:pPr>
        <w:pStyle w:val="ListParagraph"/>
        <w:numPr>
          <w:ilvl w:val="0"/>
          <w:numId w:val="11"/>
        </w:numPr>
        <w:rPr>
          <w:b/>
          <w:bCs/>
        </w:rPr>
      </w:pPr>
      <w:r>
        <w:rPr>
          <w:b/>
          <w:bCs/>
        </w:rPr>
        <w:t>Monitoring Platform</w:t>
      </w:r>
      <w:r>
        <w:br/>
        <w:t xml:space="preserve">Using Prometheus and Grafana, maintenance staff should be able to scrape relevant metrics with Prometheus, while visualizing them with the Grafana dashboard. </w:t>
      </w:r>
      <w:r w:rsidR="000F58F9" w:rsidRPr="006E47C6">
        <w:rPr>
          <w:b/>
          <w:bCs/>
        </w:rPr>
        <w:br/>
      </w:r>
    </w:p>
    <w:p w14:paraId="7C646E1E" w14:textId="1EE07AB6" w:rsidR="00E67929" w:rsidRDefault="00E67929" w:rsidP="00E67929">
      <w:pPr>
        <w:pStyle w:val="Heading2"/>
      </w:pPr>
      <w:bookmarkStart w:id="81" w:name="_Toc214723056"/>
      <w:r>
        <w:lastRenderedPageBreak/>
        <w:t xml:space="preserve">4.5 </w:t>
      </w:r>
      <w:r w:rsidR="004B7987">
        <w:t>Plan</w:t>
      </w:r>
      <w:r>
        <w:t xml:space="preserve"> </w:t>
      </w:r>
      <w:proofErr w:type="gramStart"/>
      <w:r>
        <w:t>By</w:t>
      </w:r>
      <w:proofErr w:type="gramEnd"/>
      <w:r>
        <w:t xml:space="preserve"> Feature</w:t>
      </w:r>
      <w:bookmarkEnd w:id="81"/>
    </w:p>
    <w:p w14:paraId="16217392" w14:textId="77777777" w:rsidR="00E67929" w:rsidRDefault="00E67929" w:rsidP="007D11D0"/>
    <w:p w14:paraId="7C419A8A" w14:textId="7BD29C96" w:rsidR="00B303AD" w:rsidRDefault="004B7987" w:rsidP="007D11D0">
      <w:r>
        <w:t xml:space="preserve">The third step of Feature Driven Development is planning by feature, </w:t>
      </w:r>
      <w:proofErr w:type="gramStart"/>
      <w:r>
        <w:t>in order to</w:t>
      </w:r>
      <w:proofErr w:type="gramEnd"/>
      <w:r>
        <w:t xml:space="preserve"> determine the priority of each feature for implementation. Priority will be given according to dependency, risks to overall system functionality and workload.</w:t>
      </w:r>
      <w:r w:rsidR="00480166">
        <w:t xml:space="preserve"> The implementation of features for the Interim Prototype will be based on this list, with the eventual implementation of all being planned in the final iteration</w:t>
      </w:r>
      <w:r w:rsidR="00B303AD">
        <w:t>, based on relevance, in case there is issues in implementation later down the road.</w:t>
      </w:r>
    </w:p>
    <w:p w14:paraId="7B1AD1BD" w14:textId="77777777" w:rsidR="004B7987" w:rsidRDefault="004B7987" w:rsidP="007D11D0"/>
    <w:p w14:paraId="5669F266" w14:textId="498C1FEB" w:rsidR="004B7987" w:rsidRPr="0067395E" w:rsidRDefault="004B7987" w:rsidP="0067395E">
      <w:pPr>
        <w:pStyle w:val="ListParagraph"/>
        <w:numPr>
          <w:ilvl w:val="0"/>
          <w:numId w:val="16"/>
        </w:numPr>
        <w:rPr>
          <w:b/>
          <w:bCs/>
        </w:rPr>
      </w:pPr>
      <w:r w:rsidRPr="0067395E">
        <w:rPr>
          <w:b/>
          <w:bCs/>
        </w:rPr>
        <w:t>Login System</w:t>
      </w:r>
      <w:r>
        <w:br/>
        <w:t xml:space="preserve">The first feature planned for implementation, this will form the basis for authentication, access control and user access to the system. The whole system depends on the correct user gaining access to their relevant features, and while it will not be the heaviest in terms of workload to implement, all other features will need this working before further implementation can occur. </w:t>
      </w:r>
      <w:r w:rsidRPr="0067395E">
        <w:rPr>
          <w:b/>
          <w:bCs/>
        </w:rPr>
        <w:br/>
      </w:r>
    </w:p>
    <w:p w14:paraId="398529D1" w14:textId="62B85C90" w:rsidR="004B7987" w:rsidRPr="0067395E" w:rsidRDefault="004B7987" w:rsidP="0067395E">
      <w:pPr>
        <w:pStyle w:val="ListParagraph"/>
        <w:numPr>
          <w:ilvl w:val="0"/>
          <w:numId w:val="16"/>
        </w:numPr>
        <w:rPr>
          <w:b/>
          <w:bCs/>
        </w:rPr>
      </w:pPr>
      <w:r w:rsidRPr="0067395E">
        <w:rPr>
          <w:b/>
          <w:bCs/>
        </w:rPr>
        <w:t>Dashboard</w:t>
      </w:r>
      <w:r w:rsidRPr="0067395E">
        <w:rPr>
          <w:b/>
          <w:bCs/>
        </w:rPr>
        <w:br/>
      </w:r>
      <w:r>
        <w:t>Th</w:t>
      </w:r>
      <w:r w:rsidR="00480166">
        <w:t>e</w:t>
      </w:r>
      <w:r>
        <w:t xml:space="preserve"> second feature planned for implementation,</w:t>
      </w:r>
      <w:r w:rsidR="00B303AD">
        <w:t xml:space="preserve"> this is the core of the functionality of the web application, whereby the user will be able to access all that they need. Here, they will gain access to navigation menus, assignment information, modules, and every listed piece of functionality listed afterwards. It is the biggest dependency outside of system access through login, and it must work for the rest of the system to be accessed. It </w:t>
      </w:r>
      <w:r w:rsidR="00F069DD">
        <w:t xml:space="preserve">will </w:t>
      </w:r>
      <w:r w:rsidR="00B303AD">
        <w:t xml:space="preserve">probably </w:t>
      </w:r>
      <w:r w:rsidR="00F069DD">
        <w:t xml:space="preserve">be </w:t>
      </w:r>
      <w:r w:rsidR="00B303AD">
        <w:t xml:space="preserve">the heaviest </w:t>
      </w:r>
      <w:r w:rsidR="00F069DD">
        <w:t>in workload</w:t>
      </w:r>
      <w:r w:rsidR="00B303AD">
        <w:t>.</w:t>
      </w:r>
      <w:r>
        <w:br/>
      </w:r>
    </w:p>
    <w:p w14:paraId="44A20CF2" w14:textId="044240D9" w:rsidR="004B7987" w:rsidRPr="0067395E" w:rsidRDefault="004B7987" w:rsidP="0067395E">
      <w:pPr>
        <w:pStyle w:val="ListParagraph"/>
        <w:numPr>
          <w:ilvl w:val="0"/>
          <w:numId w:val="16"/>
        </w:numPr>
        <w:rPr>
          <w:b/>
          <w:bCs/>
        </w:rPr>
      </w:pPr>
      <w:r w:rsidRPr="0067395E">
        <w:rPr>
          <w:b/>
          <w:bCs/>
        </w:rPr>
        <w:t>Modules</w:t>
      </w:r>
      <w:r>
        <w:br/>
      </w:r>
      <w:r w:rsidR="00B303AD">
        <w:t>The third feature planned for implementation, this, alongside assignments, forms the core engagement with studies for the Virtual Learning Environment. From this feature, the user will have access to learning materials, the relevant assignments, and all the important aspects of course engagement. Various parts of the system, such as modules, announcements, the registration system, and the user profile, all depend on modules being correctly implemented, making it risky to not have implemented when developing the following features, as a dependency for all these other features.</w:t>
      </w:r>
      <w:r w:rsidR="00B303AD">
        <w:br/>
      </w:r>
    </w:p>
    <w:p w14:paraId="0265AC23" w14:textId="63E552A3" w:rsidR="00F069DD" w:rsidRPr="0067395E" w:rsidRDefault="004B7987" w:rsidP="0067395E">
      <w:pPr>
        <w:pStyle w:val="ListParagraph"/>
        <w:numPr>
          <w:ilvl w:val="0"/>
          <w:numId w:val="16"/>
        </w:numPr>
        <w:rPr>
          <w:b/>
          <w:bCs/>
        </w:rPr>
      </w:pPr>
      <w:r w:rsidRPr="0067395E">
        <w:rPr>
          <w:b/>
          <w:bCs/>
        </w:rPr>
        <w:t>Assignments</w:t>
      </w:r>
      <w:r>
        <w:br/>
      </w:r>
      <w:r w:rsidR="00B303AD">
        <w:t>The fourth feature planned for implementation</w:t>
      </w:r>
      <w:r w:rsidR="00F069DD">
        <w:t>, this, alongside modules, forms the core engagement with studies for the virtual learning environment. From this feature, students will be able to access their continuous assessment, the relevant files relating to it, how it impacts their overall grade in the module, alongside uploading their own submissions, while lecturers can create these assignments, set the overall mark, a description, attach relevant materials such as descriptors or rubrics, and then view all submissions for grading. An important part of the system, it will be implemented into the dashboard, into each module, weighing it lower compared to those dependencies, with priority over the following features due to how it links into the system.</w:t>
      </w:r>
      <w:r w:rsidR="00F069DD">
        <w:br/>
      </w:r>
      <w:r w:rsidR="00F069DD">
        <w:br/>
      </w:r>
      <w:r w:rsidR="00F069DD" w:rsidRPr="0067395E">
        <w:rPr>
          <w:b/>
          <w:bCs/>
          <w:i/>
          <w:iCs/>
        </w:rPr>
        <w:t xml:space="preserve">These first four parts are the minimum requirements for the system to be operational, and so they will be </w:t>
      </w:r>
      <w:r w:rsidR="00F069DD" w:rsidRPr="0067395E">
        <w:rPr>
          <w:b/>
          <w:bCs/>
          <w:i/>
          <w:iCs/>
          <w:u w:val="single"/>
        </w:rPr>
        <w:t>the priority for the interim for implementation</w:t>
      </w:r>
      <w:r w:rsidR="00F069DD" w:rsidRPr="0067395E">
        <w:rPr>
          <w:b/>
          <w:bCs/>
          <w:i/>
          <w:iCs/>
        </w:rPr>
        <w:t>. They are the heaviest in terms of workload, and if missing or broken, present a serious risk for the project, so it is best to implement them as early as possible.</w:t>
      </w:r>
      <w:r w:rsidR="00F069DD">
        <w:br/>
      </w:r>
    </w:p>
    <w:p w14:paraId="544AB273" w14:textId="118961C1" w:rsidR="004B7987" w:rsidRPr="0067395E" w:rsidRDefault="004B7987" w:rsidP="0067395E">
      <w:pPr>
        <w:pStyle w:val="ListParagraph"/>
        <w:numPr>
          <w:ilvl w:val="0"/>
          <w:numId w:val="16"/>
        </w:numPr>
        <w:rPr>
          <w:b/>
          <w:bCs/>
        </w:rPr>
      </w:pPr>
      <w:r w:rsidRPr="0067395E">
        <w:rPr>
          <w:b/>
          <w:bCs/>
        </w:rPr>
        <w:lastRenderedPageBreak/>
        <w:t>Registration System</w:t>
      </w:r>
    </w:p>
    <w:p w14:paraId="5C17A6E8" w14:textId="5712CABD" w:rsidR="00F069DD" w:rsidRDefault="00F069DD" w:rsidP="0067395E">
      <w:pPr>
        <w:pStyle w:val="ListParagraph"/>
      </w:pPr>
      <w:r>
        <w:t>The fifth feature planned for implementation, and the first following the Interim, it will allow students coming to the system in a new year, or into the college for the first time, to enrol in their modules</w:t>
      </w:r>
      <w:r w:rsidR="00DC4030">
        <w:t>, with access through the login screen</w:t>
      </w:r>
      <w:r>
        <w:t>.</w:t>
      </w:r>
      <w:r w:rsidR="0067395E">
        <w:t xml:space="preserve"> As one of the proposed benefits of this system for the college, it is first in priority to be implemented post interim as a non-dependent part of system functionality. </w:t>
      </w:r>
      <w:r w:rsidR="00DC4030">
        <w:t>It is relatively lightweight in workload, linking to the system in the same way as the login system, with the addition of taking in user input for user creation.</w:t>
      </w:r>
    </w:p>
    <w:p w14:paraId="2D249996" w14:textId="77777777" w:rsidR="00F069DD" w:rsidRDefault="00F069DD" w:rsidP="0067395E">
      <w:pPr>
        <w:pStyle w:val="ListParagraph"/>
      </w:pPr>
    </w:p>
    <w:p w14:paraId="17D76779" w14:textId="57F9E4B8" w:rsidR="004B7987" w:rsidRPr="00F069DD" w:rsidRDefault="00F069DD" w:rsidP="0067395E">
      <w:pPr>
        <w:pStyle w:val="ListParagraph"/>
        <w:numPr>
          <w:ilvl w:val="0"/>
          <w:numId w:val="16"/>
        </w:numPr>
      </w:pPr>
      <w:r w:rsidRPr="0067395E">
        <w:rPr>
          <w:b/>
          <w:bCs/>
        </w:rPr>
        <w:t>User Profile</w:t>
      </w:r>
      <w:r>
        <w:br/>
      </w:r>
      <w:r w:rsidR="0067395E">
        <w:t xml:space="preserve">The sixth feature planned for implementation. </w:t>
      </w:r>
      <w:r w:rsidR="00DC4030">
        <w:t>Some of the users in feedback requested an easier overview of how they are doing, and this will be done here with marks for individual modules. It will be relatively lightweight to implement, with edits to the user implementation, and querying for pulling details and module marks. Some features listed before this point are dependencies, pushing it down the list.</w:t>
      </w:r>
      <w:r w:rsidR="004B7987">
        <w:br/>
      </w:r>
    </w:p>
    <w:p w14:paraId="4F2C13C6" w14:textId="4488D446" w:rsidR="00F069DD" w:rsidRPr="0067395E" w:rsidRDefault="00F229D3" w:rsidP="0067395E">
      <w:pPr>
        <w:pStyle w:val="ListParagraph"/>
        <w:numPr>
          <w:ilvl w:val="0"/>
          <w:numId w:val="16"/>
        </w:numPr>
        <w:rPr>
          <w:b/>
          <w:bCs/>
        </w:rPr>
      </w:pPr>
      <w:r>
        <w:rPr>
          <w:b/>
          <w:bCs/>
        </w:rPr>
        <w:t xml:space="preserve">Recent </w:t>
      </w:r>
      <w:r w:rsidR="004B7987" w:rsidRPr="0067395E">
        <w:rPr>
          <w:b/>
          <w:bCs/>
        </w:rPr>
        <w:t>Announcements</w:t>
      </w:r>
      <w:r w:rsidR="004B7987" w:rsidRPr="0067395E">
        <w:rPr>
          <w:b/>
          <w:bCs/>
        </w:rPr>
        <w:br/>
      </w:r>
      <w:r w:rsidR="00DC4030">
        <w:t xml:space="preserve">The seventh feature planned for implementation. It will allow for the viewing of </w:t>
      </w:r>
      <w:r>
        <w:t xml:space="preserve">recent </w:t>
      </w:r>
      <w:r w:rsidR="00DC4030">
        <w:t xml:space="preserve">global announcements on the dashboard, and </w:t>
      </w:r>
      <w:r>
        <w:t xml:space="preserve">recent </w:t>
      </w:r>
      <w:r w:rsidR="00DC4030">
        <w:t>module announcements. The global announcements creation will be done by admins later in the administrator panel, while module announcements can be created by lecturers. Some of the features listed before this point are dependencies</w:t>
      </w:r>
      <w:r w:rsidR="00E80F97">
        <w:t xml:space="preserve"> and w</w:t>
      </w:r>
      <w:r w:rsidR="00DC4030">
        <w:t>hile it will be heavier in workload than user profiles and registration, it is not as big of a priority for implementation.</w:t>
      </w:r>
      <w:r w:rsidR="00DC4030">
        <w:br/>
      </w:r>
    </w:p>
    <w:p w14:paraId="3DA95257" w14:textId="4CA10778" w:rsidR="004B7987" w:rsidRPr="0067395E" w:rsidRDefault="00F069DD" w:rsidP="0067395E">
      <w:pPr>
        <w:pStyle w:val="ListParagraph"/>
        <w:numPr>
          <w:ilvl w:val="0"/>
          <w:numId w:val="16"/>
        </w:numPr>
        <w:rPr>
          <w:b/>
          <w:bCs/>
        </w:rPr>
      </w:pPr>
      <w:r w:rsidRPr="0067395E">
        <w:rPr>
          <w:b/>
          <w:bCs/>
        </w:rPr>
        <w:t>Notifications</w:t>
      </w:r>
      <w:r>
        <w:br/>
      </w:r>
      <w:r w:rsidR="00DC4030">
        <w:t xml:space="preserve">The </w:t>
      </w:r>
      <w:proofErr w:type="gramStart"/>
      <w:r w:rsidR="00DC4030">
        <w:t>eight feature</w:t>
      </w:r>
      <w:proofErr w:type="gramEnd"/>
      <w:r w:rsidR="00DC4030">
        <w:t xml:space="preserve"> planned for implementation, it will notify the user </w:t>
      </w:r>
      <w:proofErr w:type="gramStart"/>
      <w:r w:rsidR="00DC4030">
        <w:t>in regard to</w:t>
      </w:r>
      <w:proofErr w:type="gramEnd"/>
      <w:r w:rsidR="00DC4030">
        <w:t xml:space="preserve"> important details, such as upcoming deadlines for assignments or new submissions for assignments by students. Relatively lightweight as well, some of the features listed before this point are dependencies, pushing it further down the list.</w:t>
      </w:r>
      <w:r w:rsidR="00DC4030">
        <w:br/>
      </w:r>
    </w:p>
    <w:p w14:paraId="65D7F2E5" w14:textId="54625BDE" w:rsidR="004B7987" w:rsidRDefault="004B7987" w:rsidP="0067395E">
      <w:pPr>
        <w:pStyle w:val="ListParagraph"/>
        <w:numPr>
          <w:ilvl w:val="0"/>
          <w:numId w:val="16"/>
        </w:numPr>
      </w:pPr>
      <w:r w:rsidRPr="0067395E">
        <w:rPr>
          <w:b/>
          <w:bCs/>
        </w:rPr>
        <w:t>Extra Tools Access</w:t>
      </w:r>
      <w:r>
        <w:br/>
      </w:r>
      <w:r w:rsidR="00DC4030">
        <w:t>The ninth feature planned for implementation; it will be a simple webpage with hotlinks to Microsoft365 tools available as a student of TUD. Light in workload and easily accessible through the navigation menu, it will not take long to implement.</w:t>
      </w:r>
      <w:r>
        <w:br/>
      </w:r>
    </w:p>
    <w:p w14:paraId="28664FD0" w14:textId="018525C7" w:rsidR="0067395E" w:rsidRPr="0067395E" w:rsidRDefault="004B7987" w:rsidP="0067395E">
      <w:pPr>
        <w:pStyle w:val="ListParagraph"/>
        <w:numPr>
          <w:ilvl w:val="0"/>
          <w:numId w:val="16"/>
        </w:numPr>
      </w:pPr>
      <w:r w:rsidRPr="0067395E">
        <w:rPr>
          <w:b/>
          <w:bCs/>
        </w:rPr>
        <w:t>Accessibility Considerations</w:t>
      </w:r>
      <w:r w:rsidR="0067395E" w:rsidRPr="0067395E">
        <w:rPr>
          <w:b/>
          <w:bCs/>
        </w:rPr>
        <w:br/>
      </w:r>
      <w:r w:rsidR="00DC4030">
        <w:t xml:space="preserve">The tenth feature planned for implementation, it is relatively important, but requires being further down in the list, </w:t>
      </w:r>
      <w:proofErr w:type="gramStart"/>
      <w:r w:rsidR="00DC4030">
        <w:t>in order to</w:t>
      </w:r>
      <w:proofErr w:type="gramEnd"/>
      <w:r w:rsidR="00DC4030">
        <w:t xml:space="preserve"> cover everything implemented before this point. While not strictly risky in terms of functionality, it is important, and will require a decent workload</w:t>
      </w:r>
      <w:r w:rsidR="00E80F97">
        <w:t>, where it has not already been accounted for</w:t>
      </w:r>
      <w:r w:rsidR="00DC4030">
        <w:t>.</w:t>
      </w:r>
      <w:r w:rsidR="0067395E" w:rsidRPr="0067395E">
        <w:rPr>
          <w:b/>
          <w:bCs/>
        </w:rPr>
        <w:br/>
      </w:r>
    </w:p>
    <w:p w14:paraId="1ADDBE79" w14:textId="7C183075" w:rsidR="00B303AD" w:rsidRDefault="0067395E" w:rsidP="0067395E">
      <w:pPr>
        <w:pStyle w:val="ListParagraph"/>
        <w:numPr>
          <w:ilvl w:val="0"/>
          <w:numId w:val="16"/>
        </w:numPr>
      </w:pPr>
      <w:r w:rsidRPr="0067395E">
        <w:rPr>
          <w:b/>
          <w:bCs/>
        </w:rPr>
        <w:t>Administrator Panel</w:t>
      </w:r>
      <w:r w:rsidRPr="0067395E">
        <w:rPr>
          <w:b/>
          <w:bCs/>
        </w:rPr>
        <w:br/>
      </w:r>
      <w:r w:rsidR="00E80F97">
        <w:t xml:space="preserve">The eleventh feature planned for implementation; it is important for administrators but is not </w:t>
      </w:r>
      <w:proofErr w:type="gramStart"/>
      <w:r w:rsidR="00E80F97">
        <w:t>really relevant</w:t>
      </w:r>
      <w:proofErr w:type="gramEnd"/>
      <w:r w:rsidR="00E80F97">
        <w:t xml:space="preserve"> to the vital end users – the student and lecturer.</w:t>
      </w:r>
      <w:r w:rsidR="00AC0D0F">
        <w:t xml:space="preserve"> It will be similar in workload to Extra Tools, but heavier as it links to Django and the database.</w:t>
      </w:r>
      <w:r>
        <w:br/>
      </w:r>
    </w:p>
    <w:p w14:paraId="118B752A" w14:textId="1A50AB85" w:rsidR="00E67929" w:rsidRPr="000F58F9" w:rsidRDefault="00B303AD" w:rsidP="0067395E">
      <w:pPr>
        <w:pStyle w:val="ListParagraph"/>
        <w:numPr>
          <w:ilvl w:val="0"/>
          <w:numId w:val="16"/>
        </w:numPr>
      </w:pPr>
      <w:r w:rsidRPr="0067395E">
        <w:rPr>
          <w:b/>
          <w:bCs/>
        </w:rPr>
        <w:t>Monitoring Platform</w:t>
      </w:r>
      <w:r>
        <w:br/>
      </w:r>
      <w:r w:rsidR="00E80F97">
        <w:t xml:space="preserve">The final feature planned for implementation; it will be accessible to relevant staff through the browser. It will require a decent </w:t>
      </w:r>
      <w:r w:rsidR="006C6916">
        <w:t>workload but</w:t>
      </w:r>
      <w:r w:rsidR="00E80F97">
        <w:t xml:space="preserve"> is not a necessity for system functionality</w:t>
      </w:r>
      <w:r w:rsidR="006170C5">
        <w:t>, and it would be best to implement after all other features</w:t>
      </w:r>
      <w:r w:rsidR="00E80F97">
        <w:t>.</w:t>
      </w:r>
    </w:p>
    <w:p w14:paraId="12B5E2FB" w14:textId="2BE9B57B" w:rsidR="005D4DEE" w:rsidRDefault="005D4DEE" w:rsidP="00195F56">
      <w:pPr>
        <w:pStyle w:val="Heading2"/>
      </w:pPr>
      <w:bookmarkStart w:id="82" w:name="_Toc214723057"/>
      <w:r>
        <w:lastRenderedPageBreak/>
        <w:t>4.</w:t>
      </w:r>
      <w:r w:rsidR="00E67929">
        <w:t>6</w:t>
      </w:r>
      <w:r>
        <w:t xml:space="preserve"> </w:t>
      </w:r>
      <w:r w:rsidR="003154CC">
        <w:t xml:space="preserve">Design </w:t>
      </w:r>
      <w:proofErr w:type="gramStart"/>
      <w:r w:rsidR="003154CC">
        <w:t>By</w:t>
      </w:r>
      <w:proofErr w:type="gramEnd"/>
      <w:r w:rsidR="003154CC">
        <w:t xml:space="preserve"> Feature</w:t>
      </w:r>
      <w:bookmarkEnd w:id="82"/>
    </w:p>
    <w:p w14:paraId="3035D63E" w14:textId="77777777" w:rsidR="006360E2" w:rsidRDefault="006360E2" w:rsidP="00195F56"/>
    <w:p w14:paraId="44ED993E" w14:textId="6D4FA3D1" w:rsidR="005D4DEE" w:rsidRDefault="00940FC5" w:rsidP="00195F56">
      <w:proofErr w:type="gramStart"/>
      <w:r>
        <w:t>Through the use of</w:t>
      </w:r>
      <w:proofErr w:type="gramEnd"/>
      <w:r>
        <w:t xml:space="preserve"> feature-driven development, here is the</w:t>
      </w:r>
      <w:r w:rsidR="00D9003C">
        <w:t xml:space="preserve"> proposed</w:t>
      </w:r>
      <w:r>
        <w:t xml:space="preserve"> design outline for the system</w:t>
      </w:r>
      <w:r w:rsidR="002D50B5">
        <w:t>.</w:t>
      </w:r>
      <w:r w:rsidR="000F58F9">
        <w:t xml:space="preserve"> In this step, </w:t>
      </w:r>
      <w:r w:rsidR="0067395E">
        <w:t>the d</w:t>
      </w:r>
      <w:r w:rsidR="000F58F9">
        <w:t xml:space="preserve">esigning by feature process will take place, based on the </w:t>
      </w:r>
      <w:r w:rsidR="0067395E">
        <w:t xml:space="preserve">built </w:t>
      </w:r>
      <w:r w:rsidR="000F58F9">
        <w:t>features list that will need to be implemented for Eagna.</w:t>
      </w:r>
      <w:r w:rsidR="002D50B5">
        <w:t xml:space="preserve"> </w:t>
      </w:r>
      <w:r w:rsidR="0067395E">
        <w:t xml:space="preserve">It will primarily be handled through wireframes for the web application, with the database necessary to support </w:t>
      </w:r>
      <w:proofErr w:type="gramStart"/>
      <w:r w:rsidR="0067395E">
        <w:t>the vast majority of</w:t>
      </w:r>
      <w:proofErr w:type="gramEnd"/>
      <w:r w:rsidR="0067395E">
        <w:t xml:space="preserve"> the functionality, which will be presented as an Entity Relationship Diagram, as an overview for all features. The monitoring platform will also have its own section, as the last feature to be designed and built.</w:t>
      </w:r>
    </w:p>
    <w:p w14:paraId="0E4CDAE6" w14:textId="77777777" w:rsidR="003D4EE2" w:rsidRDefault="003D4EE2" w:rsidP="00195F56"/>
    <w:p w14:paraId="0A5D2FFF" w14:textId="53FB71D1" w:rsidR="003D4EE2" w:rsidRPr="00096FF4" w:rsidRDefault="003D4EE2" w:rsidP="00195F56">
      <w:pPr>
        <w:rPr>
          <w:b/>
          <w:bCs/>
        </w:rPr>
      </w:pPr>
      <w:r w:rsidRPr="00096FF4">
        <w:rPr>
          <w:b/>
          <w:bCs/>
        </w:rPr>
        <w:t>Web Application</w:t>
      </w:r>
    </w:p>
    <w:p w14:paraId="6938D9A9" w14:textId="14DFB802" w:rsidR="00A75F20" w:rsidRDefault="00096FF4" w:rsidP="00195F56">
      <w:r>
        <w:t xml:space="preserve">The essential core of the Eagna system, </w:t>
      </w:r>
      <w:r w:rsidR="00DE0DD5">
        <w:t xml:space="preserve">the interface design will be shown here, based on the </w:t>
      </w:r>
      <w:r w:rsidR="00783F70">
        <w:t>plan</w:t>
      </w:r>
      <w:r w:rsidR="00DE0DD5">
        <w:t xml:space="preserve"> for features previously mentioned, through wireframes</w:t>
      </w:r>
      <w:r w:rsidR="00130E5E">
        <w:t xml:space="preserve">. </w:t>
      </w:r>
    </w:p>
    <w:p w14:paraId="45FEA2AA" w14:textId="29641BB2" w:rsidR="003D4EE2" w:rsidRPr="00E61C77" w:rsidRDefault="00130E5E" w:rsidP="00195F56">
      <w:pPr>
        <w:rPr>
          <w:b/>
          <w:bCs/>
          <w:i/>
          <w:iCs/>
        </w:rPr>
      </w:pPr>
      <w:r w:rsidRPr="00E61C77">
        <w:rPr>
          <w:b/>
          <w:bCs/>
          <w:i/>
          <w:iCs/>
        </w:rPr>
        <w:t xml:space="preserve">Due to the number of wireframes that have been created, they have been placed in the Design </w:t>
      </w:r>
      <w:r w:rsidR="00E61C77" w:rsidRPr="00E61C77">
        <w:rPr>
          <w:b/>
          <w:bCs/>
          <w:i/>
          <w:iCs/>
        </w:rPr>
        <w:t>Appendix,</w:t>
      </w:r>
      <w:r w:rsidR="00BF7231" w:rsidRPr="00E61C77">
        <w:rPr>
          <w:b/>
          <w:bCs/>
          <w:i/>
          <w:iCs/>
        </w:rPr>
        <w:t xml:space="preserve"> which is D</w:t>
      </w:r>
      <w:r w:rsidR="00783F70" w:rsidRPr="00E61C77">
        <w:rPr>
          <w:b/>
          <w:bCs/>
          <w:i/>
          <w:iCs/>
        </w:rPr>
        <w:t>, in order based on the plan for features listing</w:t>
      </w:r>
      <w:r w:rsidR="00BF7231" w:rsidRPr="00E61C77">
        <w:rPr>
          <w:b/>
          <w:bCs/>
          <w:i/>
          <w:iCs/>
        </w:rPr>
        <w:t>.</w:t>
      </w:r>
    </w:p>
    <w:p w14:paraId="676C81AF" w14:textId="53224BC1" w:rsidR="00BC4B65" w:rsidRDefault="00BC4B65" w:rsidP="00195F56">
      <w:r>
        <w:t>An example of the styling of the wireframes can be found below</w:t>
      </w:r>
      <w:r w:rsidR="007A5176">
        <w:t>:</w:t>
      </w:r>
    </w:p>
    <w:p w14:paraId="67D5EE14" w14:textId="3C8E0C48" w:rsidR="0031028F" w:rsidRDefault="007A5176" w:rsidP="0031028F">
      <w:pPr>
        <w:keepNext/>
        <w:jc w:val="center"/>
      </w:pPr>
      <w:r>
        <w:br/>
      </w:r>
      <w:r w:rsidR="00F71EF5">
        <w:br/>
      </w:r>
      <w:r w:rsidR="00950150">
        <w:rPr>
          <w:noProof/>
        </w:rPr>
        <w:drawing>
          <wp:inline distT="0" distB="0" distL="0" distR="0" wp14:anchorId="5243099B" wp14:editId="385EB48A">
            <wp:extent cx="1653542" cy="1318437"/>
            <wp:effectExtent l="0" t="0" r="3810" b="0"/>
            <wp:docPr id="1468099691" name="Picture 1" descr="A blue rectangular box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099691" name="Picture 1" descr="A blue rectangular box with white text&#10;&#10;AI-generated content may be incorrect."/>
                    <pic:cNvPicPr/>
                  </pic:nvPicPr>
                  <pic:blipFill>
                    <a:blip r:embed="rId68"/>
                    <a:stretch>
                      <a:fillRect/>
                    </a:stretch>
                  </pic:blipFill>
                  <pic:spPr>
                    <a:xfrm>
                      <a:off x="0" y="0"/>
                      <a:ext cx="1661925" cy="1325121"/>
                    </a:xfrm>
                    <a:prstGeom prst="rect">
                      <a:avLst/>
                    </a:prstGeom>
                  </pic:spPr>
                </pic:pic>
              </a:graphicData>
            </a:graphic>
          </wp:inline>
        </w:drawing>
      </w:r>
    </w:p>
    <w:p w14:paraId="0ED44E1E" w14:textId="02F71775" w:rsidR="00F71EF5" w:rsidRDefault="0031028F" w:rsidP="0031028F">
      <w:pPr>
        <w:pStyle w:val="Caption"/>
        <w:jc w:val="center"/>
      </w:pPr>
      <w:r>
        <w:t xml:space="preserve">Figure </w:t>
      </w:r>
      <w:r w:rsidR="00130E5E">
        <w:t>54</w:t>
      </w:r>
      <w:r w:rsidRPr="00AB2A4D">
        <w:t xml:space="preserve"> - Wireframes - </w:t>
      </w:r>
      <w:r>
        <w:t>Notification Menu (Click Bell)</w:t>
      </w:r>
      <w:r w:rsidR="00F71EF5">
        <w:br/>
      </w:r>
    </w:p>
    <w:p w14:paraId="404F71F6" w14:textId="77777777" w:rsidR="00950150" w:rsidRDefault="00950150" w:rsidP="00195F56"/>
    <w:p w14:paraId="3AE04290" w14:textId="73D01C1D" w:rsidR="00F71EF5" w:rsidRDefault="005C58D1" w:rsidP="00195F56">
      <w:r>
        <w:t>For accessibility features later down the line, there will be an inclusion of colour palette options, based on data found here</w:t>
      </w:r>
      <w:r w:rsidR="00F71EF5">
        <w:t xml:space="preserve"> </w:t>
      </w:r>
      <w:r w:rsidR="00F71EF5">
        <w:fldChar w:fldCharType="begin"/>
      </w:r>
      <w:r w:rsidR="00C55BF9">
        <w:instrText xml:space="preserve"> ADDIN ZOTERO_ITEM CSL_CITATION {"citationID":"H3sa7ueX","properties":{"formattedCitation":"[123]","plainCitation":"[123]","noteIndex":0},"citationItems":[{"id":307,"uris":["http://zotero.org/users/local/qICbW6ZG/items/4TX6VYWY"],"itemData":{"id":307,"type":"webpage","title":"Accessible colour palettes","URL":"https://data.europa.eu/apps/data-visualisation-guide/accessible-colour-palettes?utm_source=chatgpt.com","accessed":{"date-parts":[["2025",11,20]]}}}],"schema":"https://github.com/citation-style-language/schema/raw/master/csl-citation.json"} </w:instrText>
      </w:r>
      <w:r w:rsidR="00F71EF5">
        <w:fldChar w:fldCharType="separate"/>
      </w:r>
      <w:r w:rsidR="00C55BF9" w:rsidRPr="00C55BF9">
        <w:t>[123]</w:t>
      </w:r>
      <w:r w:rsidR="00F71EF5">
        <w:fldChar w:fldCharType="end"/>
      </w:r>
      <w:r>
        <w:t>, and while blue schemes are the best all-around option for helping people with colour blindness, it is best to leave them with some options. This will also include our dark / light mode schemes</w:t>
      </w:r>
      <w:r w:rsidR="00F71EF5">
        <w:t xml:space="preserve"> (with a dark variant now the default):</w:t>
      </w:r>
      <w:r w:rsidR="007A5176">
        <w:br/>
      </w:r>
      <w:r w:rsidR="00F71EF5">
        <w:br/>
      </w:r>
    </w:p>
    <w:p w14:paraId="2C7212A0" w14:textId="77777777" w:rsidR="002732F3" w:rsidRDefault="00F71EF5" w:rsidP="002732F3">
      <w:pPr>
        <w:keepNext/>
        <w:jc w:val="center"/>
      </w:pPr>
      <w:r>
        <w:rPr>
          <w:noProof/>
        </w:rPr>
        <w:drawing>
          <wp:inline distT="0" distB="0" distL="0" distR="0" wp14:anchorId="1FE9A842" wp14:editId="5F9B6497">
            <wp:extent cx="2929174" cy="903767"/>
            <wp:effectExtent l="0" t="0" r="5080" b="0"/>
            <wp:docPr id="1858916614" name="Picture 1" descr="A blue rectangle with white circles and orang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916614" name="Picture 1" descr="A blue rectangle with white circles and orange circles&#10;&#10;AI-generated content may be incorrect."/>
                    <pic:cNvPicPr/>
                  </pic:nvPicPr>
                  <pic:blipFill>
                    <a:blip r:embed="rId69"/>
                    <a:stretch>
                      <a:fillRect/>
                    </a:stretch>
                  </pic:blipFill>
                  <pic:spPr>
                    <a:xfrm>
                      <a:off x="0" y="0"/>
                      <a:ext cx="2968282" cy="915834"/>
                    </a:xfrm>
                    <a:prstGeom prst="rect">
                      <a:avLst/>
                    </a:prstGeom>
                  </pic:spPr>
                </pic:pic>
              </a:graphicData>
            </a:graphic>
          </wp:inline>
        </w:drawing>
      </w:r>
    </w:p>
    <w:p w14:paraId="1D31E0C5" w14:textId="5AD304E5" w:rsidR="00F71EF5" w:rsidRDefault="002732F3" w:rsidP="002732F3">
      <w:pPr>
        <w:pStyle w:val="Caption"/>
        <w:jc w:val="center"/>
      </w:pPr>
      <w:r>
        <w:t xml:space="preserve">Figure </w:t>
      </w:r>
      <w:r w:rsidR="00130E5E">
        <w:t>55</w:t>
      </w:r>
      <w:r>
        <w:t xml:space="preserve"> - Colour Scheme Picker</w:t>
      </w:r>
    </w:p>
    <w:p w14:paraId="245A9A3E" w14:textId="77777777" w:rsidR="007722C9" w:rsidRDefault="00F71EF5" w:rsidP="00195F56">
      <w:r>
        <w:br/>
      </w:r>
    </w:p>
    <w:p w14:paraId="70DFBC0B" w14:textId="77777777" w:rsidR="00BF7231" w:rsidRDefault="00BF7231" w:rsidP="00195F56"/>
    <w:p w14:paraId="4E32EC8A" w14:textId="28B25F5A" w:rsidR="00F71EF5" w:rsidRDefault="00F71EF5" w:rsidP="00195F56">
      <w:r>
        <w:lastRenderedPageBreak/>
        <w:t xml:space="preserve">The </w:t>
      </w:r>
      <w:proofErr w:type="gramStart"/>
      <w:r>
        <w:t>particular displayed</w:t>
      </w:r>
      <w:proofErr w:type="gramEnd"/>
      <w:r>
        <w:t xml:space="preserve"> options above, from left to right, are:</w:t>
      </w:r>
    </w:p>
    <w:p w14:paraId="02BE37D7" w14:textId="77777777" w:rsidR="00F71EF5" w:rsidRDefault="00F71EF5" w:rsidP="00195F56"/>
    <w:p w14:paraId="3403ABC0" w14:textId="1A015DE3" w:rsidR="00F71EF5" w:rsidRDefault="00F71EF5" w:rsidP="00F71EF5">
      <w:pPr>
        <w:pStyle w:val="ListParagraph"/>
        <w:numPr>
          <w:ilvl w:val="0"/>
          <w:numId w:val="11"/>
        </w:numPr>
      </w:pPr>
      <w:r w:rsidRPr="00F71EF5">
        <w:rPr>
          <w:b/>
          <w:bCs/>
          <w:i/>
          <w:iCs/>
        </w:rPr>
        <w:t>Dark Mode – Default</w:t>
      </w:r>
      <w:r>
        <w:br/>
        <w:t xml:space="preserve">Mix of </w:t>
      </w:r>
      <w:r w:rsidR="00E07C02">
        <w:t xml:space="preserve">desaturated </w:t>
      </w:r>
      <w:r>
        <w:t>lighter and d</w:t>
      </w:r>
      <w:r w:rsidR="00E07C02">
        <w:t>arker</w:t>
      </w:r>
      <w:r>
        <w:t xml:space="preserve"> blues, fitting a Dublin / TUD colour scheme.</w:t>
      </w:r>
      <w:r>
        <w:br/>
      </w:r>
    </w:p>
    <w:p w14:paraId="3CBC0468" w14:textId="178A7EF7" w:rsidR="00F71EF5" w:rsidRDefault="00F71EF5" w:rsidP="00F71EF5">
      <w:pPr>
        <w:pStyle w:val="ListParagraph"/>
        <w:numPr>
          <w:ilvl w:val="0"/>
          <w:numId w:val="11"/>
        </w:numPr>
      </w:pPr>
      <w:r w:rsidRPr="00F71EF5">
        <w:rPr>
          <w:b/>
          <w:bCs/>
          <w:i/>
          <w:iCs/>
        </w:rPr>
        <w:t>Light Mode</w:t>
      </w:r>
      <w:r>
        <w:br/>
        <w:t>Mix of white and the lighter blue, another fitting Dublin / TUD colour scheme.</w:t>
      </w:r>
      <w:r>
        <w:br/>
      </w:r>
    </w:p>
    <w:p w14:paraId="4B81469A" w14:textId="026283EE" w:rsidR="00F71EF5" w:rsidRDefault="00F71EF5" w:rsidP="00F71EF5">
      <w:pPr>
        <w:pStyle w:val="ListParagraph"/>
        <w:numPr>
          <w:ilvl w:val="0"/>
          <w:numId w:val="11"/>
        </w:numPr>
      </w:pPr>
      <w:r w:rsidRPr="00F71EF5">
        <w:rPr>
          <w:b/>
          <w:bCs/>
          <w:i/>
          <w:iCs/>
        </w:rPr>
        <w:t>Tritanopia</w:t>
      </w:r>
      <w:r>
        <w:br/>
        <w:t>The only known colour-blindness that affects the perception of blue (blue-yellow deficiency), purple to orange is perceptible to those with Tritanopia.</w:t>
      </w:r>
      <w:r>
        <w:br/>
      </w:r>
    </w:p>
    <w:p w14:paraId="069A4164" w14:textId="6809935E" w:rsidR="005C58D1" w:rsidRDefault="00F71EF5" w:rsidP="00195F56">
      <w:pPr>
        <w:pStyle w:val="ListParagraph"/>
        <w:numPr>
          <w:ilvl w:val="0"/>
          <w:numId w:val="11"/>
        </w:numPr>
      </w:pPr>
      <w:r w:rsidRPr="00F71EF5">
        <w:rPr>
          <w:b/>
          <w:bCs/>
          <w:i/>
          <w:iCs/>
        </w:rPr>
        <w:t>Achromatopsia</w:t>
      </w:r>
      <w:r>
        <w:br/>
        <w:t xml:space="preserve">With close to no ability to perceive colour, it is best to have a white / black high contrast mode so there is no </w:t>
      </w:r>
      <w:r w:rsidR="00857684">
        <w:t>trouble</w:t>
      </w:r>
      <w:r>
        <w:t xml:space="preserve"> in perceiving the interface.</w:t>
      </w:r>
      <w:r>
        <w:br/>
      </w:r>
    </w:p>
    <w:p w14:paraId="644D6078" w14:textId="6A47191A" w:rsidR="00B8751B" w:rsidRDefault="00B8751B" w:rsidP="00195F56">
      <w:r>
        <w:t>Alongside this colour palette, there will be accommodation for text-to-speech readers, whereby hidden paragraphs may be created as explanations, that can be read by these readers but are invisible on the user interface.</w:t>
      </w:r>
    </w:p>
    <w:p w14:paraId="0C5BAB7E" w14:textId="5A9F9FB6" w:rsidR="007A5176" w:rsidRDefault="00B8751B" w:rsidP="00195F56">
      <w:r>
        <w:t xml:space="preserve">To top off the accessibility implementation, the usage of the following reference </w:t>
      </w:r>
      <w:r>
        <w:fldChar w:fldCharType="begin"/>
      </w:r>
      <w:r w:rsidR="00E91F77">
        <w:instrText xml:space="preserve"> ADDIN ZOTERO_ITEM CSL_CITATION {"citationID":"2ONuk31Q","properties":{"formattedCitation":"[117]","plainCitation":"[117]","noteIndex":0},"citationItems":[{"id":305,"uris":["http://zotero.org/users/local/qICbW6ZG/items/5NNUJ9K9"],"itemData":{"id":305,"type":"document","title":"https://ukhomeoffice.github.io/accessibility-posters/posters/accessibility-posters.pdf","URL":"https://ukhomeoffice.github.io/accessibility-posters/posters/accessibility-posters.pdf","accessed":{"date-parts":[["2025",11,18]]}}}],"schema":"https://github.com/citation-style-language/schema/raw/master/csl-citation.json"} </w:instrText>
      </w:r>
      <w:r>
        <w:fldChar w:fldCharType="separate"/>
      </w:r>
      <w:r w:rsidR="00E91F77" w:rsidRPr="00E91F77">
        <w:t>[117]</w:t>
      </w:r>
      <w:r>
        <w:fldChar w:fldCharType="end"/>
      </w:r>
      <w:r>
        <w:t xml:space="preserve">, used by posters found inside some of the lab rooms on the second floor of the </w:t>
      </w:r>
      <w:proofErr w:type="spellStart"/>
      <w:r>
        <w:t>Grangegorman</w:t>
      </w:r>
      <w:proofErr w:type="spellEnd"/>
      <w:r>
        <w:t xml:space="preserve"> campus for Accessibility Design, will be included where possible. An example of this would be the inclusion of aligning text to the left, with a consistent layout for dyslexia users, while the manual production of audio files will be difficult (and not necessarily needed if text-to-speech accessibility features such as ‘Reading Mode’ on Chrome are accounted for).</w:t>
      </w:r>
    </w:p>
    <w:p w14:paraId="1C33696F" w14:textId="77777777" w:rsidR="007A5176" w:rsidRDefault="007A5176" w:rsidP="00195F56"/>
    <w:p w14:paraId="52995674" w14:textId="33CEB646" w:rsidR="00096FF4" w:rsidRDefault="00096FF4" w:rsidP="00195F56">
      <w:r>
        <w:t>The usage of the following design patterns will help in creating an organized codebase for the application</w:t>
      </w:r>
      <w:r w:rsidR="008C30E0">
        <w:t>:</w:t>
      </w:r>
      <w:r w:rsidR="008C30E0">
        <w:br/>
      </w:r>
    </w:p>
    <w:p w14:paraId="1BD112D3" w14:textId="0D077F41" w:rsidR="00096FF4" w:rsidRPr="00096FF4" w:rsidRDefault="00096FF4" w:rsidP="00195F56">
      <w:pPr>
        <w:rPr>
          <w:b/>
          <w:bCs/>
          <w:i/>
          <w:iCs/>
        </w:rPr>
      </w:pPr>
      <w:r w:rsidRPr="00096FF4">
        <w:rPr>
          <w:b/>
          <w:bCs/>
          <w:i/>
          <w:iCs/>
        </w:rPr>
        <w:t>Decorator Pattern</w:t>
      </w:r>
      <w:r w:rsidR="00D25DB8">
        <w:rPr>
          <w:b/>
          <w:bCs/>
          <w:i/>
          <w:iCs/>
        </w:rPr>
        <w:t>s</w:t>
      </w:r>
    </w:p>
    <w:p w14:paraId="7DA6E4DB" w14:textId="1928D4E9" w:rsidR="008C30E0" w:rsidRDefault="00096FF4" w:rsidP="00195F56">
      <w:r>
        <w:t xml:space="preserve">The </w:t>
      </w:r>
      <w:r w:rsidR="00D25DB8">
        <w:t>concept of</w:t>
      </w:r>
      <w:r>
        <w:t xml:space="preserve"> this pattern is to </w:t>
      </w:r>
      <w:r w:rsidR="008C30E0">
        <w:t xml:space="preserve">create an object, or function, that features behaviour used throughout the web application. </w:t>
      </w:r>
    </w:p>
    <w:p w14:paraId="3F777AF0" w14:textId="157AEA72" w:rsidR="008C30E0" w:rsidRDefault="008C30E0" w:rsidP="00195F56">
      <w:r>
        <w:t>The main implementation of this pattern will be @login_required</w:t>
      </w:r>
      <w:r w:rsidR="006024B0">
        <w:t xml:space="preserve"> </w:t>
      </w:r>
      <w:r w:rsidR="006024B0">
        <w:fldChar w:fldCharType="begin"/>
      </w:r>
      <w:r w:rsidR="00C55BF9">
        <w:instrText xml:space="preserve"> ADDIN ZOTERO_ITEM CSL_CITATION {"citationID":"M4FbEOaH","properties":{"formattedCitation":"[124]","plainCitation":"[124]","noteIndex":0},"citationItems":[{"id":311,"uris":["http://zotero.org/users/local/qICbW6ZG/items/JF4MZNSB"],"itemData":{"id":311,"type":"webpage","abstract":"The web framework for perfectionists with deadlines.","container-title":"Django Project","language":"en","title":"Using the Django authentication system | Django documentation","URL":"https://docs.djangoproject.com/en/5.2/topics/auth/default/","accessed":{"date-parts":[["2025",11,20]]}}}],"schema":"https://github.com/citation-style-language/schema/raw/master/csl-citation.json"} </w:instrText>
      </w:r>
      <w:r w:rsidR="006024B0">
        <w:fldChar w:fldCharType="separate"/>
      </w:r>
      <w:r w:rsidR="00C55BF9" w:rsidRPr="00C55BF9">
        <w:t>[124]</w:t>
      </w:r>
      <w:r w:rsidR="006024B0">
        <w:fldChar w:fldCharType="end"/>
      </w:r>
      <w:r>
        <w:t>, which will wrap various functions to ensure that the user accessing the</w:t>
      </w:r>
      <w:r w:rsidR="004F76B0">
        <w:t xml:space="preserve"> functionality</w:t>
      </w:r>
      <w:r>
        <w:t xml:space="preserve"> is logged in, using Django’s built-in authentication, with a re-direction to the login page should the requirements not be met. </w:t>
      </w:r>
    </w:p>
    <w:p w14:paraId="666E61A4" w14:textId="18E3F197" w:rsidR="00096FF4" w:rsidRDefault="008C30E0" w:rsidP="00195F56">
      <w:r>
        <w:t>Another implementation of this pattern will be @require_http_methods</w:t>
      </w:r>
      <w:r w:rsidR="006024B0">
        <w:t xml:space="preserve"> </w:t>
      </w:r>
      <w:r w:rsidR="006024B0">
        <w:fldChar w:fldCharType="begin"/>
      </w:r>
      <w:r w:rsidR="00C55BF9">
        <w:instrText xml:space="preserve"> ADDIN ZOTERO_ITEM CSL_CITATION {"citationID":"dnviQ2tP","properties":{"formattedCitation":"[125]","plainCitation":"[125]","noteIndex":0},"citationItems":[{"id":313,"uris":["http://zotero.org/users/local/qICbW6ZG/items/VH2IZV8I"],"itemData":{"id":313,"type":"webpage","abstract":"The web framework for perfectionists with deadlines.","container-title":"Django Project","language":"en","title":"View decorators | Django documentation","URL":"https://docs.djangoproject.com/en/5.2/topics/http/decorators/","accessed":{"date-parts":[["2025",11,20]]}}}],"schema":"https://github.com/citation-style-language/schema/raw/master/csl-citation.json"} </w:instrText>
      </w:r>
      <w:r w:rsidR="006024B0">
        <w:fldChar w:fldCharType="separate"/>
      </w:r>
      <w:r w:rsidR="00C55BF9" w:rsidRPr="00C55BF9">
        <w:t>[125]</w:t>
      </w:r>
      <w:r w:rsidR="006024B0">
        <w:fldChar w:fldCharType="end"/>
      </w:r>
      <w:r>
        <w:t>, which will be used to manage HTTP methods, such as GET &amp; POST.</w:t>
      </w:r>
    </w:p>
    <w:p w14:paraId="1E0B2585" w14:textId="77777777" w:rsidR="00D25DB8" w:rsidRDefault="00D25DB8" w:rsidP="00195F56"/>
    <w:p w14:paraId="3FD53653" w14:textId="77777777" w:rsidR="007A5176" w:rsidRDefault="007A5176" w:rsidP="00195F56"/>
    <w:p w14:paraId="0663C29A" w14:textId="77777777" w:rsidR="007A5176" w:rsidRDefault="007A5176" w:rsidP="00195F56"/>
    <w:p w14:paraId="317E0386" w14:textId="77777777" w:rsidR="007A5176" w:rsidRDefault="007A5176" w:rsidP="00195F56"/>
    <w:p w14:paraId="7AFFCC12" w14:textId="77777777" w:rsidR="007A5176" w:rsidRDefault="007A5176" w:rsidP="00195F56"/>
    <w:p w14:paraId="39AC4B0A" w14:textId="73A98E8B" w:rsidR="00D25DB8" w:rsidRPr="00D25DB8" w:rsidRDefault="00D25DB8" w:rsidP="00195F56">
      <w:pPr>
        <w:rPr>
          <w:b/>
          <w:bCs/>
          <w:i/>
          <w:iCs/>
        </w:rPr>
      </w:pPr>
      <w:r w:rsidRPr="00D25DB8">
        <w:rPr>
          <w:b/>
          <w:bCs/>
          <w:i/>
          <w:iCs/>
        </w:rPr>
        <w:lastRenderedPageBreak/>
        <w:t>Factory Patterns</w:t>
      </w:r>
    </w:p>
    <w:p w14:paraId="681D3205" w14:textId="433FAA77" w:rsidR="00D25DB8" w:rsidRDefault="00D25DB8" w:rsidP="00195F56">
      <w:r>
        <w:t xml:space="preserve">The concept of this pattern is for object creation to be centralized, </w:t>
      </w:r>
      <w:proofErr w:type="gramStart"/>
      <w:r>
        <w:t>in order to</w:t>
      </w:r>
      <w:proofErr w:type="gramEnd"/>
      <w:r>
        <w:t xml:space="preserve"> avoid multiple constructors calls everywhere throughout the system code.</w:t>
      </w:r>
    </w:p>
    <w:p w14:paraId="5F68CF5F" w14:textId="488BB30B" w:rsidR="00D25DB8" w:rsidRDefault="00D25DB8" w:rsidP="00195F56">
      <w:r>
        <w:t xml:space="preserve">The main implementation of this pattern in this system will be how Django handles object creation through methods, such as the </w:t>
      </w:r>
      <w:proofErr w:type="spellStart"/>
      <w:r>
        <w:t>create_user</w:t>
      </w:r>
      <w:proofErr w:type="spellEnd"/>
      <w:r>
        <w:t xml:space="preserve"> method for the User class</w:t>
      </w:r>
      <w:r w:rsidR="006024B0">
        <w:t xml:space="preserve"> </w:t>
      </w:r>
      <w:r w:rsidR="006024B0">
        <w:fldChar w:fldCharType="begin"/>
      </w:r>
      <w:r w:rsidR="00C55BF9">
        <w:instrText xml:space="preserve"> ADDIN ZOTERO_ITEM CSL_CITATION {"citationID":"LxLBtwCW","properties":{"formattedCitation":"[126]","plainCitation":"[126]","noteIndex":0},"citationItems":[{"id":309,"uris":["http://zotero.org/users/local/qICbW6ZG/items/BUFYUMHL"],"itemData":{"id":309,"type":"webpage","abstract":"The web framework for perfectionists with deadlines.","container-title":"Django Project","language":"en","title":"django.contrib.auth | Django documentation","URL":"https://docs.djangoproject.com/en/5.2/ref/contrib/auth/","accessed":{"date-parts":[["2025",11,20]]}}}],"schema":"https://github.com/citation-style-language/schema/raw/master/csl-citation.json"} </w:instrText>
      </w:r>
      <w:r w:rsidR="006024B0">
        <w:fldChar w:fldCharType="separate"/>
      </w:r>
      <w:r w:rsidR="00C55BF9" w:rsidRPr="00C55BF9">
        <w:t>[126]</w:t>
      </w:r>
      <w:r w:rsidR="006024B0">
        <w:fldChar w:fldCharType="end"/>
      </w:r>
      <w:r>
        <w:t>. It will handle password hashing, settings defaults for unfilled entries, and will ensure consistency during the creation of these objects.</w:t>
      </w:r>
    </w:p>
    <w:p w14:paraId="0050AD1C" w14:textId="77777777" w:rsidR="00D25DB8" w:rsidRDefault="00D25DB8" w:rsidP="00195F56"/>
    <w:p w14:paraId="534F43E0" w14:textId="04773A02" w:rsidR="00D25DB8" w:rsidRPr="00D25DB8" w:rsidRDefault="00D25DB8" w:rsidP="00195F56">
      <w:pPr>
        <w:rPr>
          <w:b/>
          <w:bCs/>
          <w:i/>
          <w:iCs/>
        </w:rPr>
      </w:pPr>
      <w:r w:rsidRPr="00D25DB8">
        <w:rPr>
          <w:b/>
          <w:bCs/>
          <w:i/>
          <w:iCs/>
        </w:rPr>
        <w:t>Adapter Patterns</w:t>
      </w:r>
    </w:p>
    <w:p w14:paraId="08006216" w14:textId="1F8F86AF" w:rsidR="00E327EE" w:rsidRDefault="00D25DB8" w:rsidP="00195F56">
      <w:r>
        <w:t>The concept of this pattern is for enabling of two incompatible interfaces to work with one another using a translation layer.</w:t>
      </w:r>
    </w:p>
    <w:p w14:paraId="77B9EAFC" w14:textId="177CF8C6" w:rsidR="00D25DB8" w:rsidRDefault="00D25DB8" w:rsidP="00195F56">
      <w:r>
        <w:t>The main implementation of this will be in the backend settings regarding database usage, where Django is database agnostic.</w:t>
      </w:r>
      <w:r w:rsidR="006024B0">
        <w:t xml:space="preserve"> In the settings.py file, the engine used (such as SQLite or PostgreSQL) can be interchangeable, depending on your needs </w:t>
      </w:r>
      <w:r w:rsidR="006024B0">
        <w:fldChar w:fldCharType="begin"/>
      </w:r>
      <w:r w:rsidR="00C55BF9">
        <w:instrText xml:space="preserve"> ADDIN ZOTERO_ITEM CSL_CITATION {"citationID":"g1BZLisq","properties":{"formattedCitation":"[127]","plainCitation":"[127]","noteIndex":0},"citationItems":[{"id":315,"uris":["http://zotero.org/users/local/qICbW6ZG/items/J3NGJ8V9"],"itemData":{"id":315,"type":"webpage","abstract":"The web framework for perfectionists with deadlines.","container-title":"Django Project","language":"en","title":"Django settings | Django documentation","URL":"https://docs.djangoproject.com/en/5.2/topics/settings/","accessed":{"date-parts":[["2025",11,20]]}}}],"schema":"https://github.com/citation-style-language/schema/raw/master/csl-citation.json"} </w:instrText>
      </w:r>
      <w:r w:rsidR="006024B0">
        <w:fldChar w:fldCharType="separate"/>
      </w:r>
      <w:r w:rsidR="00C55BF9" w:rsidRPr="00C55BF9">
        <w:t>[127]</w:t>
      </w:r>
      <w:r w:rsidR="006024B0">
        <w:fldChar w:fldCharType="end"/>
      </w:r>
      <w:r w:rsidR="006024B0">
        <w:t>. All it requires is another migration to be run, and new data to be inputted.</w:t>
      </w:r>
    </w:p>
    <w:p w14:paraId="293BDAAD" w14:textId="77777777" w:rsidR="009F0678" w:rsidRDefault="009F0678" w:rsidP="00195F56"/>
    <w:p w14:paraId="3C95A52B" w14:textId="730E2B2B" w:rsidR="00BC4B65" w:rsidRPr="007A5176" w:rsidRDefault="00D5102C" w:rsidP="00195F56">
      <w:r>
        <w:t xml:space="preserve">These are the primary examples of how Django uses design patterns </w:t>
      </w:r>
      <w:proofErr w:type="gramStart"/>
      <w:r>
        <w:t>in order to</w:t>
      </w:r>
      <w:proofErr w:type="gramEnd"/>
      <w:r>
        <w:t xml:space="preserve"> maintain your codebase</w:t>
      </w:r>
      <w:r w:rsidR="007A5176">
        <w:t>.</w:t>
      </w:r>
    </w:p>
    <w:p w14:paraId="1C7AB3F0" w14:textId="77777777" w:rsidR="00BC4B65" w:rsidRDefault="00BC4B65" w:rsidP="00195F56">
      <w:pPr>
        <w:rPr>
          <w:b/>
          <w:bCs/>
        </w:rPr>
      </w:pPr>
    </w:p>
    <w:p w14:paraId="24E9E5BC" w14:textId="77777777" w:rsidR="006430BD" w:rsidRDefault="006430BD" w:rsidP="00195F56">
      <w:pPr>
        <w:rPr>
          <w:b/>
          <w:bCs/>
        </w:rPr>
      </w:pPr>
    </w:p>
    <w:p w14:paraId="548BCC55" w14:textId="7A122387" w:rsidR="003D4EE2" w:rsidRPr="00096FF4" w:rsidRDefault="003D4EE2" w:rsidP="00195F56">
      <w:pPr>
        <w:rPr>
          <w:b/>
          <w:bCs/>
        </w:rPr>
      </w:pPr>
      <w:r w:rsidRPr="00096FF4">
        <w:rPr>
          <w:b/>
          <w:bCs/>
        </w:rPr>
        <w:t>Database</w:t>
      </w:r>
    </w:p>
    <w:p w14:paraId="35937862" w14:textId="77777777" w:rsidR="007A5176" w:rsidRDefault="00096FF4" w:rsidP="00195F56">
      <w:r>
        <w:t xml:space="preserve">For the web application to function as expected, the implementation of a database is essential. </w:t>
      </w:r>
    </w:p>
    <w:p w14:paraId="000449A7" w14:textId="77777777" w:rsidR="007A5176" w:rsidRDefault="00096FF4" w:rsidP="00195F56">
      <w:r>
        <w:t xml:space="preserve">While an Entity Relationship Diagram has been created, to give a rough outline for how the database will store relevant information, the </w:t>
      </w:r>
      <w:r w:rsidR="0053679F">
        <w:t>physical</w:t>
      </w:r>
      <w:r>
        <w:t xml:space="preserve"> creation of the database schema will be handled by Django.</w:t>
      </w:r>
      <w:r w:rsidR="0099582A">
        <w:t xml:space="preserve"> </w:t>
      </w:r>
    </w:p>
    <w:p w14:paraId="3429D130" w14:textId="77777777" w:rsidR="007A5176" w:rsidRDefault="0099582A" w:rsidP="00195F56">
      <w:r>
        <w:t xml:space="preserve">This will be done through Django’s Migrations, which will automatically map </w:t>
      </w:r>
      <w:r w:rsidR="007D11D0">
        <w:t>implemented code</w:t>
      </w:r>
      <w:r>
        <w:t xml:space="preserve"> into the chosen database schema</w:t>
      </w:r>
      <w:r w:rsidR="007D11D0">
        <w:t>, which in this case, is PostgreSQL</w:t>
      </w:r>
      <w:r>
        <w:t>.</w:t>
      </w:r>
      <w:r w:rsidR="00E16C8C">
        <w:t xml:space="preserve"> </w:t>
      </w:r>
    </w:p>
    <w:p w14:paraId="3C8A6FDD" w14:textId="77777777" w:rsidR="007A5176" w:rsidRDefault="007A5176" w:rsidP="00195F56"/>
    <w:p w14:paraId="59251439" w14:textId="77777777" w:rsidR="007A5176" w:rsidRDefault="007A5176" w:rsidP="00195F56"/>
    <w:p w14:paraId="67D3BDB6" w14:textId="77777777" w:rsidR="007A5176" w:rsidRDefault="007A5176" w:rsidP="00195F56"/>
    <w:p w14:paraId="4BB387CF" w14:textId="77777777" w:rsidR="007A5176" w:rsidRDefault="007A5176" w:rsidP="00195F56"/>
    <w:p w14:paraId="30F79076" w14:textId="77777777" w:rsidR="007A5176" w:rsidRDefault="007A5176" w:rsidP="00195F56"/>
    <w:p w14:paraId="22F78242" w14:textId="77777777" w:rsidR="007A5176" w:rsidRDefault="007A5176" w:rsidP="00195F56"/>
    <w:p w14:paraId="7D92B833" w14:textId="77777777" w:rsidR="007A5176" w:rsidRDefault="007A5176" w:rsidP="00195F56"/>
    <w:p w14:paraId="3586529C" w14:textId="77777777" w:rsidR="007A5176" w:rsidRDefault="007A5176" w:rsidP="00195F56"/>
    <w:p w14:paraId="36D79360" w14:textId="77777777" w:rsidR="007A5176" w:rsidRDefault="007A5176" w:rsidP="00195F56"/>
    <w:p w14:paraId="5ED62228" w14:textId="77777777" w:rsidR="007A5176" w:rsidRDefault="007A5176" w:rsidP="00195F56"/>
    <w:p w14:paraId="2805F5FC" w14:textId="77777777" w:rsidR="007A5176" w:rsidRDefault="007A5176" w:rsidP="00195F56"/>
    <w:p w14:paraId="18B5032E" w14:textId="77777777" w:rsidR="007A5176" w:rsidRDefault="007A5176" w:rsidP="00195F56"/>
    <w:p w14:paraId="47245CAF" w14:textId="07BA7F5F" w:rsidR="003B297B" w:rsidRDefault="003B297B" w:rsidP="00195F56">
      <w:r>
        <w:lastRenderedPageBreak/>
        <w:t>Here is the initial Entity Relationship Diagram</w:t>
      </w:r>
      <w:r w:rsidR="005A4EE7">
        <w:t xml:space="preserve"> as an outline</w:t>
      </w:r>
      <w:r>
        <w:t>:</w:t>
      </w:r>
    </w:p>
    <w:p w14:paraId="1F564EA1" w14:textId="77777777" w:rsidR="003B297B" w:rsidRDefault="003B297B" w:rsidP="00195F56"/>
    <w:p w14:paraId="205E01D3" w14:textId="77777777" w:rsidR="00E16C8C" w:rsidRDefault="00E16C8C" w:rsidP="00E16C8C">
      <w:pPr>
        <w:keepNext/>
        <w:jc w:val="center"/>
      </w:pPr>
      <w:r w:rsidRPr="00E16C8C">
        <w:rPr>
          <w:i/>
          <w:iCs/>
          <w:noProof/>
          <w:lang w:val="en-IE"/>
        </w:rPr>
        <w:drawing>
          <wp:inline distT="0" distB="0" distL="0" distR="0" wp14:anchorId="0766AC6C" wp14:editId="4E34BB4C">
            <wp:extent cx="5136500" cy="6730409"/>
            <wp:effectExtent l="0" t="0" r="7620" b="0"/>
            <wp:docPr id="12539029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50272" cy="6748454"/>
                    </a:xfrm>
                    <a:prstGeom prst="rect">
                      <a:avLst/>
                    </a:prstGeom>
                    <a:noFill/>
                    <a:ln>
                      <a:noFill/>
                    </a:ln>
                  </pic:spPr>
                </pic:pic>
              </a:graphicData>
            </a:graphic>
          </wp:inline>
        </w:drawing>
      </w:r>
    </w:p>
    <w:p w14:paraId="08F15AAB" w14:textId="3EA6032E" w:rsidR="00E16C8C" w:rsidRPr="00E16C8C" w:rsidRDefault="00E16C8C" w:rsidP="00E16C8C">
      <w:pPr>
        <w:pStyle w:val="Caption"/>
        <w:jc w:val="center"/>
        <w:rPr>
          <w:lang w:val="en-IE"/>
        </w:rPr>
      </w:pPr>
      <w:r>
        <w:t xml:space="preserve">Figure </w:t>
      </w:r>
      <w:r w:rsidR="00130E5E">
        <w:t>56</w:t>
      </w:r>
      <w:r>
        <w:t xml:space="preserve"> - Entity Relationship Diagram</w:t>
      </w:r>
    </w:p>
    <w:p w14:paraId="1640F1BA" w14:textId="77777777" w:rsidR="007A5176" w:rsidRDefault="007A5176" w:rsidP="00195F56"/>
    <w:p w14:paraId="2B6ECCA2" w14:textId="2773884E" w:rsidR="007A5176" w:rsidRDefault="003B297B" w:rsidP="00195F56">
      <w:r>
        <w:t xml:space="preserve">Where this ERD will differ to the actual schema implementation, is in how Django chooses to implement its own tables to handle </w:t>
      </w:r>
      <w:r w:rsidR="00D82A6F">
        <w:t xml:space="preserve">functions such as </w:t>
      </w:r>
      <w:r>
        <w:t>User Authentication</w:t>
      </w:r>
      <w:r w:rsidR="00D82A6F">
        <w:t xml:space="preserve"> and Schema Creation</w:t>
      </w:r>
      <w:r>
        <w:t xml:space="preserve">. It will automatically create additional tables to handle this process. </w:t>
      </w:r>
    </w:p>
    <w:p w14:paraId="70CE9EF6" w14:textId="77777777" w:rsidR="0038029A" w:rsidRDefault="0038029A" w:rsidP="00195F56"/>
    <w:p w14:paraId="1EBEA6DF" w14:textId="77777777" w:rsidR="00A273E6" w:rsidRDefault="00A273E6" w:rsidP="00195F56"/>
    <w:p w14:paraId="5778D330" w14:textId="1C69B7D8" w:rsidR="005A4EE7" w:rsidRDefault="003B297B" w:rsidP="00195F56">
      <w:r>
        <w:lastRenderedPageBreak/>
        <w:t>Some of these tables will include:</w:t>
      </w:r>
    </w:p>
    <w:p w14:paraId="3D3DF615" w14:textId="77777777" w:rsidR="005A4EE7" w:rsidRDefault="005A4EE7" w:rsidP="00195F56"/>
    <w:p w14:paraId="240BD7FB" w14:textId="284F44FC" w:rsidR="005A4EE7" w:rsidRDefault="005A4EE7" w:rsidP="005A4EE7">
      <w:pPr>
        <w:pStyle w:val="ListParagraph"/>
        <w:numPr>
          <w:ilvl w:val="0"/>
          <w:numId w:val="11"/>
        </w:numPr>
      </w:pPr>
      <w:proofErr w:type="spellStart"/>
      <w:r w:rsidRPr="00D82A6F">
        <w:rPr>
          <w:b/>
          <w:bCs/>
        </w:rPr>
        <w:t>accounts_user_groups</w:t>
      </w:r>
      <w:proofErr w:type="spellEnd"/>
      <w:r>
        <w:br/>
      </w:r>
      <w:r w:rsidR="0053679F">
        <w:t>This will be used to link user entries to Django groups.</w:t>
      </w:r>
    </w:p>
    <w:p w14:paraId="5A82C79E" w14:textId="673D14A2" w:rsidR="003B297B" w:rsidRPr="005A4EE7" w:rsidRDefault="005A4EE7" w:rsidP="005A4EE7">
      <w:pPr>
        <w:pStyle w:val="ListParagraph"/>
        <w:numPr>
          <w:ilvl w:val="0"/>
          <w:numId w:val="11"/>
        </w:numPr>
        <w:rPr>
          <w:b/>
          <w:bCs/>
          <w:i/>
          <w:iCs/>
        </w:rPr>
      </w:pPr>
      <w:proofErr w:type="spellStart"/>
      <w:r w:rsidRPr="00D82A6F">
        <w:rPr>
          <w:b/>
          <w:bCs/>
        </w:rPr>
        <w:t>accounts_user_user_permissions</w:t>
      </w:r>
      <w:proofErr w:type="spellEnd"/>
      <w:r>
        <w:rPr>
          <w:b/>
          <w:bCs/>
          <w:i/>
          <w:iCs/>
        </w:rPr>
        <w:br/>
      </w:r>
      <w:r w:rsidR="0053679F">
        <w:t>This will be used to link user entries to Django authentication permissions.</w:t>
      </w:r>
    </w:p>
    <w:p w14:paraId="7BA1ECF2" w14:textId="04165164" w:rsidR="003B297B" w:rsidRDefault="000A4C8C" w:rsidP="003B297B">
      <w:pPr>
        <w:pStyle w:val="ListParagraph"/>
        <w:numPr>
          <w:ilvl w:val="0"/>
          <w:numId w:val="11"/>
        </w:numPr>
      </w:pPr>
      <w:proofErr w:type="spellStart"/>
      <w:r w:rsidRPr="00D82A6F">
        <w:rPr>
          <w:b/>
          <w:bCs/>
        </w:rPr>
        <w:t>auth_group</w:t>
      </w:r>
      <w:proofErr w:type="spellEnd"/>
      <w:r w:rsidR="00E16C8C">
        <w:br/>
      </w:r>
      <w:r w:rsidR="0053679F">
        <w:t>Used for Django authorization groups.</w:t>
      </w:r>
    </w:p>
    <w:p w14:paraId="0527DD93" w14:textId="2D4D8A9B" w:rsidR="003B297B" w:rsidRDefault="000A4C8C" w:rsidP="003B297B">
      <w:pPr>
        <w:pStyle w:val="ListParagraph"/>
        <w:numPr>
          <w:ilvl w:val="0"/>
          <w:numId w:val="11"/>
        </w:numPr>
      </w:pPr>
      <w:proofErr w:type="spellStart"/>
      <w:r w:rsidRPr="00D82A6F">
        <w:rPr>
          <w:b/>
          <w:bCs/>
        </w:rPr>
        <w:t>auth_group_permissions</w:t>
      </w:r>
      <w:proofErr w:type="spellEnd"/>
      <w:r w:rsidR="00E16C8C">
        <w:br/>
      </w:r>
      <w:r w:rsidR="0053679F">
        <w:t>Used to link authorization groups to permissions.</w:t>
      </w:r>
    </w:p>
    <w:p w14:paraId="1E0EFD6B" w14:textId="12CB2A89" w:rsidR="003B297B" w:rsidRDefault="000A4C8C" w:rsidP="003B297B">
      <w:pPr>
        <w:pStyle w:val="ListParagraph"/>
        <w:numPr>
          <w:ilvl w:val="0"/>
          <w:numId w:val="11"/>
        </w:numPr>
      </w:pPr>
      <w:proofErr w:type="spellStart"/>
      <w:r w:rsidRPr="00D82A6F">
        <w:rPr>
          <w:b/>
          <w:bCs/>
        </w:rPr>
        <w:t>django_admin_log</w:t>
      </w:r>
      <w:proofErr w:type="spellEnd"/>
      <w:r w:rsidR="00E16C8C">
        <w:br/>
      </w:r>
      <w:r w:rsidR="0053679F">
        <w:t>Used to record changes made by Django administrators, such as using CRUD functionality.</w:t>
      </w:r>
    </w:p>
    <w:p w14:paraId="7BECF037" w14:textId="172B9586" w:rsidR="003B297B" w:rsidRDefault="000A4C8C" w:rsidP="003B297B">
      <w:pPr>
        <w:pStyle w:val="ListParagraph"/>
        <w:numPr>
          <w:ilvl w:val="0"/>
          <w:numId w:val="11"/>
        </w:numPr>
      </w:pPr>
      <w:proofErr w:type="spellStart"/>
      <w:r w:rsidRPr="00D82A6F">
        <w:rPr>
          <w:b/>
          <w:bCs/>
        </w:rPr>
        <w:t>django_content_type</w:t>
      </w:r>
      <w:proofErr w:type="spellEnd"/>
      <w:r w:rsidR="00E16C8C">
        <w:br/>
      </w:r>
      <w:r w:rsidR="0053679F">
        <w:t>Used to store different models used throughout the project, such as a Module.</w:t>
      </w:r>
    </w:p>
    <w:p w14:paraId="2C92CE59" w14:textId="7E1401A7" w:rsidR="003B297B" w:rsidRDefault="000A4C8C" w:rsidP="003B297B">
      <w:pPr>
        <w:pStyle w:val="ListParagraph"/>
        <w:numPr>
          <w:ilvl w:val="0"/>
          <w:numId w:val="11"/>
        </w:numPr>
      </w:pPr>
      <w:proofErr w:type="spellStart"/>
      <w:r w:rsidRPr="00D82A6F">
        <w:rPr>
          <w:b/>
          <w:bCs/>
        </w:rPr>
        <w:t>django_migrations</w:t>
      </w:r>
      <w:proofErr w:type="spellEnd"/>
      <w:r w:rsidR="00E16C8C">
        <w:br/>
      </w:r>
      <w:r w:rsidR="0053679F">
        <w:t>Used to track Django Migrations to the database, so that if a new migration needs to be run when schema changes are required, it knows what is already done and can avoid re-running it.</w:t>
      </w:r>
    </w:p>
    <w:p w14:paraId="6B189386" w14:textId="0D078EB9" w:rsidR="00033090" w:rsidRDefault="000A4C8C" w:rsidP="00BC1AF8">
      <w:pPr>
        <w:pStyle w:val="ListParagraph"/>
        <w:numPr>
          <w:ilvl w:val="0"/>
          <w:numId w:val="11"/>
        </w:numPr>
      </w:pPr>
      <w:proofErr w:type="spellStart"/>
      <w:r w:rsidRPr="00D82A6F">
        <w:rPr>
          <w:b/>
          <w:bCs/>
        </w:rPr>
        <w:t>django_</w:t>
      </w:r>
      <w:r w:rsidR="00BC1AF8" w:rsidRPr="00D82A6F">
        <w:rPr>
          <w:b/>
          <w:bCs/>
        </w:rPr>
        <w:t>session</w:t>
      </w:r>
      <w:proofErr w:type="spellEnd"/>
      <w:r w:rsidR="00E16C8C">
        <w:br/>
      </w:r>
      <w:r w:rsidR="0053679F">
        <w:t>Used to store session data for logged-in users and is important to Django’s authentication.</w:t>
      </w:r>
      <w:r w:rsidR="00D82A6F">
        <w:br/>
      </w:r>
    </w:p>
    <w:p w14:paraId="270DA7AE" w14:textId="77777777" w:rsidR="00BC4B65" w:rsidRDefault="00554FA8" w:rsidP="00C36F37">
      <w:r>
        <w:t>Below is an example flow of how the system could access usernames (student / lecturer email address) in the database, from user input on the webpage login form, until it tries to query for a valid record in the PostgreSQL database</w:t>
      </w:r>
      <w:r w:rsidR="00C36F37">
        <w:t>:</w:t>
      </w:r>
    </w:p>
    <w:p w14:paraId="05B9B110" w14:textId="5B88B827" w:rsidR="00B154BE" w:rsidRDefault="00554FA8" w:rsidP="00C36F37">
      <w:r>
        <w:br/>
      </w:r>
    </w:p>
    <w:p w14:paraId="6D3F2B87" w14:textId="77777777" w:rsidR="005B3B67" w:rsidRDefault="00554FA8" w:rsidP="00BC4B65">
      <w:pPr>
        <w:keepNext/>
        <w:jc w:val="center"/>
      </w:pPr>
      <w:r>
        <w:rPr>
          <w:noProof/>
        </w:rPr>
        <w:drawing>
          <wp:inline distT="0" distB="0" distL="0" distR="0" wp14:anchorId="22A5CD2A" wp14:editId="2747F19A">
            <wp:extent cx="5875986" cy="2143125"/>
            <wp:effectExtent l="0" t="0" r="0" b="0"/>
            <wp:docPr id="105733508"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3508" name="Picture 1" descr="A diagram of a computer&#10;&#10;AI-generated content may be incorrect."/>
                    <pic:cNvPicPr/>
                  </pic:nvPicPr>
                  <pic:blipFill rotWithShape="1">
                    <a:blip r:embed="rId71"/>
                    <a:srcRect l="1830" t="3933" r="1053" b="3000"/>
                    <a:stretch>
                      <a:fillRect/>
                    </a:stretch>
                  </pic:blipFill>
                  <pic:spPr bwMode="auto">
                    <a:xfrm>
                      <a:off x="0" y="0"/>
                      <a:ext cx="5903283" cy="2153081"/>
                    </a:xfrm>
                    <a:prstGeom prst="rect">
                      <a:avLst/>
                    </a:prstGeom>
                    <a:ln>
                      <a:noFill/>
                    </a:ln>
                    <a:extLst>
                      <a:ext uri="{53640926-AAD7-44D8-BBD7-CCE9431645EC}">
                        <a14:shadowObscured xmlns:a14="http://schemas.microsoft.com/office/drawing/2010/main"/>
                      </a:ext>
                    </a:extLst>
                  </pic:spPr>
                </pic:pic>
              </a:graphicData>
            </a:graphic>
          </wp:inline>
        </w:drawing>
      </w:r>
    </w:p>
    <w:p w14:paraId="1660F7DD" w14:textId="1C529892" w:rsidR="003B297B" w:rsidRDefault="005B3B67" w:rsidP="005B3B67">
      <w:pPr>
        <w:pStyle w:val="Caption"/>
        <w:jc w:val="center"/>
      </w:pPr>
      <w:r>
        <w:t xml:space="preserve">Figure </w:t>
      </w:r>
      <w:r w:rsidR="00130E5E">
        <w:t>57</w:t>
      </w:r>
      <w:r>
        <w:t xml:space="preserve"> - System Flow Example</w:t>
      </w:r>
    </w:p>
    <w:p w14:paraId="399D6FD9" w14:textId="77777777" w:rsidR="00D82A6F" w:rsidRDefault="00D82A6F" w:rsidP="00195F56">
      <w:pPr>
        <w:rPr>
          <w:b/>
          <w:bCs/>
        </w:rPr>
      </w:pPr>
    </w:p>
    <w:p w14:paraId="70813A9E" w14:textId="77777777" w:rsidR="007A5176" w:rsidRDefault="007A5176" w:rsidP="00195F56">
      <w:pPr>
        <w:rPr>
          <w:b/>
          <w:bCs/>
        </w:rPr>
      </w:pPr>
    </w:p>
    <w:p w14:paraId="7F0D2382" w14:textId="00241E3F" w:rsidR="003D4EE2" w:rsidRPr="00096FF4" w:rsidRDefault="003D4EE2" w:rsidP="00195F56">
      <w:pPr>
        <w:rPr>
          <w:b/>
          <w:bCs/>
        </w:rPr>
      </w:pPr>
      <w:r w:rsidRPr="00096FF4">
        <w:rPr>
          <w:b/>
          <w:bCs/>
        </w:rPr>
        <w:t>Monitoring Platform</w:t>
      </w:r>
    </w:p>
    <w:p w14:paraId="0E7F1E55" w14:textId="5A368A02" w:rsidR="005D4DEE" w:rsidRDefault="00096FF4" w:rsidP="00195F56">
      <w:r>
        <w:lastRenderedPageBreak/>
        <w:t xml:space="preserve">While the monitoring platform is not to be implemented until post-Interim, </w:t>
      </w:r>
      <w:r w:rsidR="003A4BBC">
        <w:t>it is important to outline how it shall be implemented.</w:t>
      </w:r>
    </w:p>
    <w:p w14:paraId="709DDBB7" w14:textId="19967AD8" w:rsidR="003A4BBC" w:rsidRDefault="003A4BBC" w:rsidP="00195F56">
      <w:r>
        <w:t>The third virtual machine will contain the monitoring platform, which will utilize Prometheus and Grafana.</w:t>
      </w:r>
    </w:p>
    <w:p w14:paraId="56116EF8" w14:textId="09FC7C08" w:rsidR="00506877" w:rsidRDefault="005B3B67" w:rsidP="00195F56">
      <w:r>
        <w:t xml:space="preserve">Prometheus would scrape data from each virtual machine using exporters, such as </w:t>
      </w:r>
      <w:proofErr w:type="spellStart"/>
      <w:r>
        <w:t>node_exporter</w:t>
      </w:r>
      <w:proofErr w:type="spellEnd"/>
      <w:r>
        <w:t xml:space="preserve"> (CPU, RAM, Disk, Network Metrics) and </w:t>
      </w:r>
      <w:proofErr w:type="spellStart"/>
      <w:r>
        <w:t>django-prometheus</w:t>
      </w:r>
      <w:proofErr w:type="spellEnd"/>
      <w:r>
        <w:t xml:space="preserve"> (Application Metrics) setup in the Web Application virtual machine, and </w:t>
      </w:r>
      <w:proofErr w:type="spellStart"/>
      <w:r>
        <w:t>node_exporter</w:t>
      </w:r>
      <w:proofErr w:type="spellEnd"/>
      <w:r>
        <w:t xml:space="preserve"> and </w:t>
      </w:r>
      <w:proofErr w:type="spellStart"/>
      <w:r>
        <w:t>postgres_exporter</w:t>
      </w:r>
      <w:proofErr w:type="spellEnd"/>
      <w:r>
        <w:t xml:space="preserve"> (Database Metrics) on the Database virtual machine.</w:t>
      </w:r>
    </w:p>
    <w:p w14:paraId="3FA2C777" w14:textId="783B14B2" w:rsidR="005B3B67" w:rsidRDefault="005B3B67" w:rsidP="00195F56">
      <w:r>
        <w:t>The node exporter is usually exposed on port 9100 on both, with a metrics endpoint added to the web application, and Postgres exporter exposed on a different port, such as 9168.</w:t>
      </w:r>
    </w:p>
    <w:p w14:paraId="5BD7AED4" w14:textId="0169FE27" w:rsidR="005248BA" w:rsidRDefault="00D65FB9" w:rsidP="00195F56">
      <w:r>
        <w:t>For the visualization</w:t>
      </w:r>
      <w:r w:rsidR="000D0EF5">
        <w:t xml:space="preserve"> in Grafana, the following </w:t>
      </w:r>
      <w:r w:rsidR="007D785F">
        <w:t>metrics</w:t>
      </w:r>
      <w:r w:rsidR="000D0EF5">
        <w:t xml:space="preserve"> have been considered for implementation:</w:t>
      </w:r>
    </w:p>
    <w:p w14:paraId="08D78BF9" w14:textId="77777777" w:rsidR="000D0EF5" w:rsidRDefault="000D0EF5" w:rsidP="00195F56"/>
    <w:p w14:paraId="2E4A57C9" w14:textId="39C0FAEB" w:rsidR="000D0EF5" w:rsidRPr="007D785F" w:rsidRDefault="007D785F" w:rsidP="000D0EF5">
      <w:pPr>
        <w:pStyle w:val="ListParagraph"/>
        <w:numPr>
          <w:ilvl w:val="0"/>
          <w:numId w:val="11"/>
        </w:numPr>
        <w:rPr>
          <w:b/>
          <w:bCs/>
          <w:i/>
          <w:iCs/>
        </w:rPr>
      </w:pPr>
      <w:r w:rsidRPr="007D785F">
        <w:rPr>
          <w:b/>
          <w:bCs/>
          <w:i/>
          <w:iCs/>
        </w:rPr>
        <w:t>Infrastructure</w:t>
      </w:r>
      <w:r w:rsidRPr="007D785F">
        <w:rPr>
          <w:b/>
          <w:bCs/>
          <w:i/>
          <w:iCs/>
        </w:rPr>
        <w:br/>
      </w:r>
    </w:p>
    <w:p w14:paraId="62400821" w14:textId="34C25570" w:rsidR="007D785F" w:rsidRDefault="007D785F" w:rsidP="007D785F">
      <w:pPr>
        <w:pStyle w:val="ListParagraph"/>
        <w:numPr>
          <w:ilvl w:val="1"/>
          <w:numId w:val="11"/>
        </w:numPr>
      </w:pPr>
      <w:r>
        <w:t>CPU Usage</w:t>
      </w:r>
    </w:p>
    <w:p w14:paraId="282A678A" w14:textId="70DFC4B2" w:rsidR="007D785F" w:rsidRDefault="007D785F" w:rsidP="007D785F">
      <w:pPr>
        <w:pStyle w:val="ListParagraph"/>
        <w:numPr>
          <w:ilvl w:val="1"/>
          <w:numId w:val="11"/>
        </w:numPr>
      </w:pPr>
      <w:r>
        <w:t>Memory Usage</w:t>
      </w:r>
    </w:p>
    <w:p w14:paraId="6B3CA517" w14:textId="7791ADA1" w:rsidR="007D785F" w:rsidRDefault="007D785F" w:rsidP="007D785F">
      <w:pPr>
        <w:pStyle w:val="ListParagraph"/>
        <w:numPr>
          <w:ilvl w:val="1"/>
          <w:numId w:val="11"/>
        </w:numPr>
      </w:pPr>
      <w:r>
        <w:t>Disk Usage</w:t>
      </w:r>
    </w:p>
    <w:p w14:paraId="786D106D" w14:textId="3B66D041" w:rsidR="007D785F" w:rsidRDefault="007D785F" w:rsidP="007D785F">
      <w:pPr>
        <w:pStyle w:val="ListParagraph"/>
        <w:numPr>
          <w:ilvl w:val="1"/>
          <w:numId w:val="11"/>
        </w:numPr>
      </w:pPr>
      <w:r>
        <w:t>Network Traffic</w:t>
      </w:r>
      <w:r>
        <w:br/>
      </w:r>
    </w:p>
    <w:p w14:paraId="12227957" w14:textId="6BC8985A" w:rsidR="007D785F" w:rsidRPr="007D785F" w:rsidRDefault="007D785F" w:rsidP="000D0EF5">
      <w:pPr>
        <w:pStyle w:val="ListParagraph"/>
        <w:numPr>
          <w:ilvl w:val="0"/>
          <w:numId w:val="11"/>
        </w:numPr>
        <w:rPr>
          <w:b/>
          <w:bCs/>
          <w:i/>
          <w:iCs/>
        </w:rPr>
      </w:pPr>
      <w:r w:rsidRPr="007D785F">
        <w:rPr>
          <w:b/>
          <w:bCs/>
          <w:i/>
          <w:iCs/>
        </w:rPr>
        <w:t>Application</w:t>
      </w:r>
      <w:r w:rsidRPr="007D785F">
        <w:rPr>
          <w:b/>
          <w:bCs/>
          <w:i/>
          <w:iCs/>
        </w:rPr>
        <w:br/>
      </w:r>
    </w:p>
    <w:p w14:paraId="7BB0B0A3" w14:textId="77777777" w:rsidR="007F5FA0" w:rsidRDefault="007F5FA0" w:rsidP="007D785F">
      <w:pPr>
        <w:pStyle w:val="ListParagraph"/>
        <w:numPr>
          <w:ilvl w:val="1"/>
          <w:numId w:val="11"/>
        </w:numPr>
      </w:pPr>
      <w:r>
        <w:t>HTTP Request Rates</w:t>
      </w:r>
    </w:p>
    <w:p w14:paraId="55592B52" w14:textId="31124AC7" w:rsidR="007F5FA0" w:rsidRDefault="007F5FA0" w:rsidP="007F5FA0">
      <w:pPr>
        <w:pStyle w:val="ListParagraph"/>
        <w:numPr>
          <w:ilvl w:val="1"/>
          <w:numId w:val="11"/>
        </w:numPr>
      </w:pPr>
      <w:r>
        <w:t>HTTP Errors Rates</w:t>
      </w:r>
    </w:p>
    <w:p w14:paraId="070F29F0" w14:textId="134021DC" w:rsidR="007D785F" w:rsidRDefault="007F5FA0" w:rsidP="007F5FA0">
      <w:pPr>
        <w:pStyle w:val="ListParagraph"/>
        <w:numPr>
          <w:ilvl w:val="1"/>
          <w:numId w:val="11"/>
        </w:numPr>
      </w:pPr>
      <w:r>
        <w:t>Current Logins</w:t>
      </w:r>
      <w:r w:rsidR="007D785F">
        <w:br/>
      </w:r>
    </w:p>
    <w:p w14:paraId="5A1381AE" w14:textId="688D6912" w:rsidR="007D785F" w:rsidRPr="007D785F" w:rsidRDefault="007D785F" w:rsidP="000D0EF5">
      <w:pPr>
        <w:pStyle w:val="ListParagraph"/>
        <w:numPr>
          <w:ilvl w:val="0"/>
          <w:numId w:val="11"/>
        </w:numPr>
        <w:rPr>
          <w:b/>
          <w:bCs/>
          <w:i/>
          <w:iCs/>
        </w:rPr>
      </w:pPr>
      <w:r w:rsidRPr="007D785F">
        <w:rPr>
          <w:b/>
          <w:bCs/>
          <w:i/>
          <w:iCs/>
        </w:rPr>
        <w:t>Database</w:t>
      </w:r>
      <w:r w:rsidRPr="007D785F">
        <w:rPr>
          <w:b/>
          <w:bCs/>
          <w:i/>
          <w:iCs/>
        </w:rPr>
        <w:br/>
      </w:r>
    </w:p>
    <w:p w14:paraId="7B0E7B4C" w14:textId="07C04A88" w:rsidR="007F5FA0" w:rsidRDefault="007F5FA0" w:rsidP="007D785F">
      <w:pPr>
        <w:pStyle w:val="ListParagraph"/>
        <w:numPr>
          <w:ilvl w:val="1"/>
          <w:numId w:val="11"/>
        </w:numPr>
      </w:pPr>
      <w:r>
        <w:t>Database Status</w:t>
      </w:r>
    </w:p>
    <w:p w14:paraId="010CF130" w14:textId="544BCD44" w:rsidR="007D785F" w:rsidRDefault="007F5FA0" w:rsidP="007D785F">
      <w:pPr>
        <w:pStyle w:val="ListParagraph"/>
        <w:numPr>
          <w:ilvl w:val="1"/>
          <w:numId w:val="11"/>
        </w:numPr>
      </w:pPr>
      <w:r>
        <w:t>Active Connections</w:t>
      </w:r>
    </w:p>
    <w:p w14:paraId="0DEA5696" w14:textId="4B114483" w:rsidR="007F5FA0" w:rsidRDefault="007F5FA0" w:rsidP="007D785F">
      <w:pPr>
        <w:pStyle w:val="ListParagraph"/>
        <w:numPr>
          <w:ilvl w:val="1"/>
          <w:numId w:val="11"/>
        </w:numPr>
      </w:pPr>
      <w:r>
        <w:t>Query Performance</w:t>
      </w:r>
    </w:p>
    <w:p w14:paraId="34F114FF" w14:textId="77777777" w:rsidR="007F5FA0" w:rsidRDefault="007F5FA0" w:rsidP="00195F56"/>
    <w:p w14:paraId="603E1694" w14:textId="77777777" w:rsidR="007F5FA0" w:rsidRPr="007B63DE" w:rsidRDefault="007F5FA0" w:rsidP="00195F56"/>
    <w:p w14:paraId="75155D43" w14:textId="6AE75EBA" w:rsidR="009B697E" w:rsidRDefault="005D4DEE" w:rsidP="00195F56">
      <w:pPr>
        <w:pStyle w:val="Heading2"/>
      </w:pPr>
      <w:bookmarkStart w:id="83" w:name="_Toc214723058"/>
      <w:r>
        <w:t>4</w:t>
      </w:r>
      <w:r w:rsidR="007F3450">
        <w:t>.</w:t>
      </w:r>
      <w:r w:rsidR="004B7987">
        <w:t>7</w:t>
      </w:r>
      <w:r w:rsidR="00C97825">
        <w:t xml:space="preserve"> </w:t>
      </w:r>
      <w:r w:rsidR="009B697E">
        <w:t>Conclusions</w:t>
      </w:r>
      <w:bookmarkEnd w:id="83"/>
    </w:p>
    <w:p w14:paraId="09D53B7D" w14:textId="77777777" w:rsidR="005248BA" w:rsidRDefault="005248BA" w:rsidP="00195F56"/>
    <w:p w14:paraId="477B3B12" w14:textId="2EBACDB5" w:rsidR="005248BA" w:rsidRDefault="00A2587B" w:rsidP="00195F56">
      <w:r>
        <w:t>In conclusion, the usage of Feature Driven Development was chosen due to the feature-by-feature nature of the development, which suits the concept of this project. This is because there are multiple dependencies that rely on one another for functionality, leading to a flow of one feature into another.</w:t>
      </w:r>
    </w:p>
    <w:p w14:paraId="75AD3EC1" w14:textId="105F04FE" w:rsidR="007B01AD" w:rsidRPr="007F5FA0" w:rsidRDefault="00A2587B" w:rsidP="00195F56">
      <w:r>
        <w:t>With roughly twelve planned features in this design</w:t>
      </w:r>
      <w:r w:rsidR="007F5FA0">
        <w:t>, each part has been laid out with wireframes, diagrams and explanations for usage and implementation, based on previous research and analysis.</w:t>
      </w:r>
      <w:r w:rsidR="00DC5936">
        <w:br/>
      </w:r>
      <w:r w:rsidR="00DC5936">
        <w:br/>
      </w:r>
      <w:r w:rsidR="007B01AD">
        <w:br w:type="page"/>
      </w:r>
    </w:p>
    <w:p w14:paraId="34C5920A" w14:textId="2BEE07DE" w:rsidR="009B697E" w:rsidRDefault="005D4DEE" w:rsidP="00195F56">
      <w:pPr>
        <w:pStyle w:val="Heading1"/>
      </w:pPr>
      <w:bookmarkStart w:id="84" w:name="_Toc214723059"/>
      <w:r>
        <w:lastRenderedPageBreak/>
        <w:t>5</w:t>
      </w:r>
      <w:r w:rsidR="009B697E">
        <w:t xml:space="preserve">. </w:t>
      </w:r>
      <w:r w:rsidR="00604B8B">
        <w:t xml:space="preserve">Testing and </w:t>
      </w:r>
      <w:r w:rsidR="009B697E">
        <w:t>Evaluation</w:t>
      </w:r>
      <w:bookmarkEnd w:id="84"/>
    </w:p>
    <w:p w14:paraId="1A80620D" w14:textId="284F368D" w:rsidR="00F77FE7" w:rsidRDefault="00DC5936" w:rsidP="00195F56">
      <w:r>
        <w:br/>
      </w:r>
    </w:p>
    <w:p w14:paraId="70DB3778" w14:textId="5A9B3337" w:rsidR="007B63DE" w:rsidRDefault="005D4DEE" w:rsidP="00195F56">
      <w:pPr>
        <w:pStyle w:val="Heading2"/>
      </w:pPr>
      <w:bookmarkStart w:id="85" w:name="_Toc214723060"/>
      <w:r>
        <w:t>5</w:t>
      </w:r>
      <w:r w:rsidR="009B697E">
        <w:t>.1</w:t>
      </w:r>
      <w:r w:rsidR="00C97825">
        <w:t xml:space="preserve"> </w:t>
      </w:r>
      <w:r w:rsidR="009B697E">
        <w:t>Introduction</w:t>
      </w:r>
      <w:bookmarkEnd w:id="85"/>
    </w:p>
    <w:p w14:paraId="401E69FF" w14:textId="77777777" w:rsidR="005D4DEE" w:rsidRDefault="005D4DEE" w:rsidP="00195F56"/>
    <w:p w14:paraId="7802B0B9" w14:textId="73E75F34" w:rsidR="003A4BBC" w:rsidRDefault="003A4BBC" w:rsidP="00195F56">
      <w:r>
        <w:t>In this section, there will be an outline of the</w:t>
      </w:r>
      <w:r w:rsidR="00333C73">
        <w:t xml:space="preserve"> </w:t>
      </w:r>
      <w:r>
        <w:t>testing and evaluation approaches that will be utilized towards the end of the project</w:t>
      </w:r>
      <w:r w:rsidR="00333C73">
        <w:t xml:space="preserve">. While brief testing will take place throughout the project, </w:t>
      </w:r>
      <w:r w:rsidR="00544B41">
        <w:t>to</w:t>
      </w:r>
      <w:r w:rsidR="00333C73">
        <w:t xml:space="preserve"> ensure functionality of the prototype and beyond, the thorough testing and evaluation will take place after the full development of the system.</w:t>
      </w:r>
    </w:p>
    <w:p w14:paraId="71E41CE6" w14:textId="77777777" w:rsidR="00C97825" w:rsidRPr="005D4DEE" w:rsidRDefault="00C97825" w:rsidP="00195F56"/>
    <w:p w14:paraId="0A81CC35" w14:textId="09024B12" w:rsidR="007B63DE" w:rsidRDefault="00EC1325" w:rsidP="00195F56">
      <w:pPr>
        <w:pStyle w:val="Heading2"/>
      </w:pPr>
      <w:bookmarkStart w:id="86" w:name="_Toc214723061"/>
      <w:r>
        <w:t>5</w:t>
      </w:r>
      <w:r w:rsidR="009B697E">
        <w:t>.2</w:t>
      </w:r>
      <w:r w:rsidR="00C97825">
        <w:t xml:space="preserve"> </w:t>
      </w:r>
      <w:r w:rsidR="00604B8B">
        <w:t>Plan for Testing</w:t>
      </w:r>
      <w:bookmarkEnd w:id="86"/>
    </w:p>
    <w:p w14:paraId="6A1E8A54" w14:textId="01EC947F" w:rsidR="00890E30" w:rsidRPr="00AC30A5" w:rsidRDefault="00DC5936" w:rsidP="00890E30">
      <w:pPr>
        <w:rPr>
          <w:b/>
          <w:bCs/>
        </w:rPr>
      </w:pPr>
      <w:r>
        <w:rPr>
          <w:b/>
          <w:bCs/>
        </w:rPr>
        <w:br/>
      </w:r>
      <w:r w:rsidR="00890E30" w:rsidRPr="00AC30A5">
        <w:rPr>
          <w:b/>
          <w:bCs/>
        </w:rPr>
        <w:t xml:space="preserve">Web Application </w:t>
      </w:r>
      <w:r w:rsidR="00890E30">
        <w:rPr>
          <w:b/>
          <w:bCs/>
        </w:rPr>
        <w:t>Testing</w:t>
      </w:r>
    </w:p>
    <w:p w14:paraId="30ADB726" w14:textId="77777777" w:rsidR="00890E30" w:rsidRDefault="00890E30" w:rsidP="00890E30"/>
    <w:p w14:paraId="16666A5A" w14:textId="310D9D1C" w:rsidR="00890E30" w:rsidRDefault="00890E30" w:rsidP="00890E30">
      <w:r>
        <w:t xml:space="preserve">The testing methodology that will be used for the web application will be </w:t>
      </w:r>
      <w:r w:rsidRPr="00B05BC2">
        <w:rPr>
          <w:b/>
          <w:bCs/>
          <w:i/>
          <w:iCs/>
        </w:rPr>
        <w:t>Black Box Testing</w:t>
      </w:r>
      <w:r>
        <w:t>, which will be used to test the functionality of the</w:t>
      </w:r>
      <w:r w:rsidR="004D31F0">
        <w:t xml:space="preserve"> </w:t>
      </w:r>
      <w:r>
        <w:t>system features.</w:t>
      </w:r>
      <w:r w:rsidR="00631583">
        <w:t xml:space="preserve"> </w:t>
      </w:r>
      <w:r w:rsidR="00286608">
        <w:t>Django’s implementation of the</w:t>
      </w:r>
      <w:r w:rsidR="00B05BC2">
        <w:t xml:space="preserve"> standard Python Unit Testing framework shall also be used</w:t>
      </w:r>
      <w:r w:rsidR="001B4014">
        <w:t xml:space="preserve"> in the end stages of the project</w:t>
      </w:r>
      <w:r w:rsidR="00FC6341">
        <w:t xml:space="preserve">. </w:t>
      </w:r>
      <w:proofErr w:type="gramStart"/>
      <w:r w:rsidR="00FC6341">
        <w:t>In order to</w:t>
      </w:r>
      <w:proofErr w:type="gramEnd"/>
      <w:r w:rsidR="00FC6341">
        <w:t xml:space="preserve"> slim down parts of the testing, functionality such as Extra Tools Access will not be explicitly outlined for the lecturer, as such features, when they work for one user, will work for all with access.</w:t>
      </w:r>
      <w:r w:rsidR="00631583">
        <w:br/>
      </w:r>
    </w:p>
    <w:p w14:paraId="601E9BBD" w14:textId="67456D3D" w:rsidR="00890E30" w:rsidRDefault="00890E30" w:rsidP="00890E30">
      <w:pPr>
        <w:rPr>
          <w:b/>
          <w:bCs/>
          <w:i/>
          <w:iCs/>
        </w:rPr>
      </w:pPr>
      <w:r w:rsidRPr="00890E30">
        <w:rPr>
          <w:b/>
          <w:bCs/>
          <w:i/>
          <w:iCs/>
        </w:rPr>
        <w:t>Outlined Structure</w:t>
      </w:r>
    </w:p>
    <w:p w14:paraId="6040E2E1" w14:textId="77777777" w:rsidR="00AE47A5" w:rsidRDefault="00AE47A5" w:rsidP="00890E30">
      <w:pPr>
        <w:rPr>
          <w:i/>
          <w:iCs/>
        </w:rPr>
      </w:pPr>
    </w:p>
    <w:p w14:paraId="7E44E894" w14:textId="636DE676" w:rsidR="00AE47A5" w:rsidRPr="004D31F0" w:rsidRDefault="004D31F0" w:rsidP="00890E30">
      <w:pPr>
        <w:rPr>
          <w:i/>
          <w:iCs/>
        </w:rPr>
      </w:pPr>
      <w:r w:rsidRPr="004D31F0">
        <w:rPr>
          <w:i/>
          <w:iCs/>
        </w:rPr>
        <w:t>Student</w:t>
      </w:r>
      <w:r>
        <w:rPr>
          <w:i/>
          <w:iCs/>
        </w:rPr>
        <w:t xml:space="preserve"> User</w:t>
      </w:r>
      <w:r w:rsidR="00DC5936">
        <w:rPr>
          <w:i/>
          <w:iCs/>
        </w:rPr>
        <w:br/>
      </w:r>
    </w:p>
    <w:tbl>
      <w:tblPr>
        <w:tblStyle w:val="TableGrid"/>
        <w:tblW w:w="9831" w:type="dxa"/>
        <w:tblLook w:val="04A0" w:firstRow="1" w:lastRow="0" w:firstColumn="1" w:lastColumn="0" w:noHBand="0" w:noVBand="1"/>
      </w:tblPr>
      <w:tblGrid>
        <w:gridCol w:w="1190"/>
        <w:gridCol w:w="2449"/>
        <w:gridCol w:w="3184"/>
        <w:gridCol w:w="3008"/>
      </w:tblGrid>
      <w:tr w:rsidR="004D31F0" w14:paraId="1BD86577" w14:textId="77777777" w:rsidTr="00BC7EFB">
        <w:tc>
          <w:tcPr>
            <w:tcW w:w="1190" w:type="dxa"/>
            <w:shd w:val="clear" w:color="auto" w:fill="1F4E79" w:themeFill="accent1" w:themeFillShade="80"/>
            <w:vAlign w:val="center"/>
          </w:tcPr>
          <w:p w14:paraId="15FCC4C5" w14:textId="78C49925" w:rsidR="004D31F0" w:rsidRPr="00BC7EFB" w:rsidRDefault="004D31F0" w:rsidP="00377488">
            <w:pPr>
              <w:rPr>
                <w:color w:val="FFFFFF" w:themeColor="background1"/>
              </w:rPr>
            </w:pPr>
            <w:r w:rsidRPr="00BC7EFB">
              <w:rPr>
                <w:color w:val="FFFFFF" w:themeColor="background1"/>
              </w:rPr>
              <w:t>Test ID</w:t>
            </w:r>
          </w:p>
        </w:tc>
        <w:tc>
          <w:tcPr>
            <w:tcW w:w="2449" w:type="dxa"/>
            <w:shd w:val="clear" w:color="auto" w:fill="1F4E79" w:themeFill="accent1" w:themeFillShade="80"/>
            <w:vAlign w:val="center"/>
          </w:tcPr>
          <w:p w14:paraId="1D15791C" w14:textId="66FCD072" w:rsidR="004D31F0" w:rsidRPr="00BC7EFB" w:rsidRDefault="004D31F0" w:rsidP="00377488">
            <w:pPr>
              <w:rPr>
                <w:color w:val="FFFFFF" w:themeColor="background1"/>
              </w:rPr>
            </w:pPr>
            <w:r w:rsidRPr="00BC7EFB">
              <w:rPr>
                <w:color w:val="FFFFFF" w:themeColor="background1"/>
              </w:rPr>
              <w:t>Functionality</w:t>
            </w:r>
          </w:p>
        </w:tc>
        <w:tc>
          <w:tcPr>
            <w:tcW w:w="3184" w:type="dxa"/>
            <w:shd w:val="clear" w:color="auto" w:fill="1F4E79" w:themeFill="accent1" w:themeFillShade="80"/>
            <w:vAlign w:val="center"/>
          </w:tcPr>
          <w:p w14:paraId="5BD3DBD8" w14:textId="6BC358CB" w:rsidR="004D31F0" w:rsidRPr="00BC7EFB" w:rsidRDefault="004D31F0" w:rsidP="00377488">
            <w:pPr>
              <w:rPr>
                <w:color w:val="FFFFFF" w:themeColor="background1"/>
              </w:rPr>
            </w:pPr>
            <w:r w:rsidRPr="00BC7EFB">
              <w:rPr>
                <w:color w:val="FFFFFF" w:themeColor="background1"/>
              </w:rPr>
              <w:t>Steps</w:t>
            </w:r>
          </w:p>
        </w:tc>
        <w:tc>
          <w:tcPr>
            <w:tcW w:w="3008" w:type="dxa"/>
            <w:shd w:val="clear" w:color="auto" w:fill="1F4E79" w:themeFill="accent1" w:themeFillShade="80"/>
            <w:vAlign w:val="center"/>
          </w:tcPr>
          <w:p w14:paraId="69A5E1E8" w14:textId="1E411D7E" w:rsidR="004D31F0" w:rsidRPr="00BC7EFB" w:rsidRDefault="004D31F0" w:rsidP="00377488">
            <w:pPr>
              <w:rPr>
                <w:color w:val="FFFFFF" w:themeColor="background1"/>
              </w:rPr>
            </w:pPr>
            <w:r w:rsidRPr="00BC7EFB">
              <w:rPr>
                <w:color w:val="FFFFFF" w:themeColor="background1"/>
              </w:rPr>
              <w:t>Expected Results</w:t>
            </w:r>
          </w:p>
        </w:tc>
      </w:tr>
      <w:tr w:rsidR="004D31F0" w14:paraId="2F95AF72" w14:textId="77777777" w:rsidTr="00BC7EFB">
        <w:trPr>
          <w:trHeight w:val="850"/>
        </w:trPr>
        <w:tc>
          <w:tcPr>
            <w:tcW w:w="1190" w:type="dxa"/>
            <w:shd w:val="clear" w:color="auto" w:fill="D5DCE4" w:themeFill="text2" w:themeFillTint="33"/>
            <w:vAlign w:val="center"/>
          </w:tcPr>
          <w:p w14:paraId="0C1724A4" w14:textId="4908E712" w:rsidR="004D31F0" w:rsidRDefault="004D31F0" w:rsidP="00377488">
            <w:r>
              <w:t>W</w:t>
            </w:r>
            <w:r w:rsidR="00631583">
              <w:t>-S</w:t>
            </w:r>
            <w:r>
              <w:t>-01</w:t>
            </w:r>
          </w:p>
        </w:tc>
        <w:tc>
          <w:tcPr>
            <w:tcW w:w="2449" w:type="dxa"/>
            <w:shd w:val="clear" w:color="auto" w:fill="D5DCE4" w:themeFill="text2" w:themeFillTint="33"/>
            <w:vAlign w:val="center"/>
          </w:tcPr>
          <w:p w14:paraId="6EE559DA" w14:textId="35CA2942" w:rsidR="004D31F0" w:rsidRDefault="004D31F0" w:rsidP="00377488">
            <w:r>
              <w:t>Login</w:t>
            </w:r>
          </w:p>
        </w:tc>
        <w:tc>
          <w:tcPr>
            <w:tcW w:w="3184" w:type="dxa"/>
            <w:shd w:val="clear" w:color="auto" w:fill="D5DCE4" w:themeFill="text2" w:themeFillTint="33"/>
            <w:vAlign w:val="center"/>
          </w:tcPr>
          <w:p w14:paraId="40171530" w14:textId="4086CABE" w:rsidR="00EA3031" w:rsidRDefault="00EA3031" w:rsidP="00631583">
            <w:pPr>
              <w:pStyle w:val="ListParagraph"/>
              <w:numPr>
                <w:ilvl w:val="0"/>
                <w:numId w:val="25"/>
              </w:numPr>
            </w:pPr>
            <w:r>
              <w:t>Start At Login Page</w:t>
            </w:r>
            <w:r w:rsidR="00BC7EFB">
              <w:t>.</w:t>
            </w:r>
          </w:p>
          <w:p w14:paraId="2FD1D9FE" w14:textId="6B47E771" w:rsidR="00631583" w:rsidRDefault="004D31F0" w:rsidP="00631583">
            <w:pPr>
              <w:pStyle w:val="ListParagraph"/>
              <w:numPr>
                <w:ilvl w:val="0"/>
                <w:numId w:val="25"/>
              </w:numPr>
            </w:pPr>
            <w:r>
              <w:t>Enter Login Details</w:t>
            </w:r>
            <w:r w:rsidR="00BC7EFB">
              <w:t>.</w:t>
            </w:r>
          </w:p>
          <w:p w14:paraId="6FB4FBD3" w14:textId="036F98DC" w:rsidR="004D31F0" w:rsidRDefault="004D31F0" w:rsidP="00631583">
            <w:pPr>
              <w:pStyle w:val="ListParagraph"/>
              <w:numPr>
                <w:ilvl w:val="0"/>
                <w:numId w:val="25"/>
              </w:numPr>
            </w:pPr>
            <w:r>
              <w:t>Click Login</w:t>
            </w:r>
            <w:r w:rsidR="00BC7EFB">
              <w:t>.</w:t>
            </w:r>
          </w:p>
        </w:tc>
        <w:tc>
          <w:tcPr>
            <w:tcW w:w="3008" w:type="dxa"/>
            <w:shd w:val="clear" w:color="auto" w:fill="D5DCE4" w:themeFill="text2" w:themeFillTint="33"/>
            <w:vAlign w:val="center"/>
          </w:tcPr>
          <w:p w14:paraId="0D2DC2C5" w14:textId="0B4DBB4D" w:rsidR="004D31F0" w:rsidRDefault="004D31F0" w:rsidP="004D31F0">
            <w:r>
              <w:t>User gains access to Dashboard.</w:t>
            </w:r>
          </w:p>
        </w:tc>
      </w:tr>
      <w:tr w:rsidR="004D31F0" w14:paraId="749FE25D" w14:textId="77777777" w:rsidTr="00BC7EFB">
        <w:trPr>
          <w:trHeight w:val="850"/>
        </w:trPr>
        <w:tc>
          <w:tcPr>
            <w:tcW w:w="1190" w:type="dxa"/>
            <w:shd w:val="clear" w:color="auto" w:fill="D5DCE4" w:themeFill="text2" w:themeFillTint="33"/>
            <w:vAlign w:val="center"/>
          </w:tcPr>
          <w:p w14:paraId="21E0555C" w14:textId="28936AE2" w:rsidR="004D31F0" w:rsidRDefault="004D31F0" w:rsidP="00377488">
            <w:r>
              <w:t>W</w:t>
            </w:r>
            <w:r w:rsidR="00631583">
              <w:t>-S</w:t>
            </w:r>
            <w:r>
              <w:t>-02</w:t>
            </w:r>
          </w:p>
        </w:tc>
        <w:tc>
          <w:tcPr>
            <w:tcW w:w="2449" w:type="dxa"/>
            <w:shd w:val="clear" w:color="auto" w:fill="D5DCE4" w:themeFill="text2" w:themeFillTint="33"/>
            <w:vAlign w:val="center"/>
          </w:tcPr>
          <w:p w14:paraId="3637701B" w14:textId="2E82232F" w:rsidR="004D31F0" w:rsidRDefault="004D31F0" w:rsidP="00377488">
            <w:r>
              <w:t>Module Access</w:t>
            </w:r>
          </w:p>
        </w:tc>
        <w:tc>
          <w:tcPr>
            <w:tcW w:w="3184" w:type="dxa"/>
            <w:shd w:val="clear" w:color="auto" w:fill="D5DCE4" w:themeFill="text2" w:themeFillTint="33"/>
            <w:vAlign w:val="center"/>
          </w:tcPr>
          <w:p w14:paraId="386B129C" w14:textId="379FAAFE" w:rsidR="00EA3031" w:rsidRDefault="00EA3031" w:rsidP="00631583">
            <w:pPr>
              <w:pStyle w:val="ListParagraph"/>
              <w:numPr>
                <w:ilvl w:val="0"/>
                <w:numId w:val="26"/>
              </w:numPr>
            </w:pPr>
            <w:r>
              <w:t>Start At Dashboard</w:t>
            </w:r>
            <w:r w:rsidR="00BC7EFB">
              <w:t>.</w:t>
            </w:r>
          </w:p>
          <w:p w14:paraId="07D492CE" w14:textId="3B188B2A" w:rsidR="004D31F0" w:rsidRDefault="004D31F0" w:rsidP="00631583">
            <w:pPr>
              <w:pStyle w:val="ListParagraph"/>
              <w:numPr>
                <w:ilvl w:val="0"/>
                <w:numId w:val="26"/>
              </w:numPr>
            </w:pPr>
            <w:r>
              <w:t>Click on Module</w:t>
            </w:r>
            <w:r w:rsidR="00BC7EFB">
              <w:t>.</w:t>
            </w:r>
          </w:p>
        </w:tc>
        <w:tc>
          <w:tcPr>
            <w:tcW w:w="3008" w:type="dxa"/>
            <w:shd w:val="clear" w:color="auto" w:fill="D5DCE4" w:themeFill="text2" w:themeFillTint="33"/>
            <w:vAlign w:val="center"/>
          </w:tcPr>
          <w:p w14:paraId="011097E5" w14:textId="6C8A6F28" w:rsidR="004D31F0" w:rsidRDefault="004D31F0" w:rsidP="004D31F0">
            <w:r>
              <w:t>User gains access to Module</w:t>
            </w:r>
            <w:r w:rsidR="00CE5CBB">
              <w:t>.</w:t>
            </w:r>
          </w:p>
        </w:tc>
      </w:tr>
      <w:tr w:rsidR="004D31F0" w14:paraId="65E5A3A8" w14:textId="77777777" w:rsidTr="00BC7EFB">
        <w:trPr>
          <w:trHeight w:val="850"/>
        </w:trPr>
        <w:tc>
          <w:tcPr>
            <w:tcW w:w="1190" w:type="dxa"/>
            <w:shd w:val="clear" w:color="auto" w:fill="D5DCE4" w:themeFill="text2" w:themeFillTint="33"/>
            <w:vAlign w:val="center"/>
          </w:tcPr>
          <w:p w14:paraId="04900881" w14:textId="626F34A9" w:rsidR="004D31F0" w:rsidRDefault="00631583" w:rsidP="004D31F0">
            <w:r>
              <w:t>W-S</w:t>
            </w:r>
            <w:r w:rsidR="004D31F0">
              <w:t>-03</w:t>
            </w:r>
          </w:p>
        </w:tc>
        <w:tc>
          <w:tcPr>
            <w:tcW w:w="2449" w:type="dxa"/>
            <w:shd w:val="clear" w:color="auto" w:fill="D5DCE4" w:themeFill="text2" w:themeFillTint="33"/>
            <w:vAlign w:val="center"/>
          </w:tcPr>
          <w:p w14:paraId="24A2E9D2" w14:textId="64E67445" w:rsidR="004D31F0" w:rsidRDefault="004D31F0" w:rsidP="004D31F0">
            <w:r>
              <w:t>Assignment Access</w:t>
            </w:r>
          </w:p>
        </w:tc>
        <w:tc>
          <w:tcPr>
            <w:tcW w:w="3184" w:type="dxa"/>
            <w:shd w:val="clear" w:color="auto" w:fill="D5DCE4" w:themeFill="text2" w:themeFillTint="33"/>
            <w:vAlign w:val="center"/>
          </w:tcPr>
          <w:p w14:paraId="0E11D945" w14:textId="0E1CBC0F" w:rsidR="00EA3031" w:rsidRDefault="00EA3031" w:rsidP="00631583">
            <w:pPr>
              <w:pStyle w:val="ListParagraph"/>
              <w:numPr>
                <w:ilvl w:val="0"/>
                <w:numId w:val="26"/>
              </w:numPr>
            </w:pPr>
            <w:r>
              <w:t>Start At Dashboard</w:t>
            </w:r>
            <w:r w:rsidR="00BC7EFB">
              <w:t>.</w:t>
            </w:r>
          </w:p>
          <w:p w14:paraId="18F0F688" w14:textId="7F67478A" w:rsidR="004D31F0" w:rsidRDefault="00631583" w:rsidP="00631583">
            <w:pPr>
              <w:pStyle w:val="ListParagraph"/>
              <w:numPr>
                <w:ilvl w:val="0"/>
                <w:numId w:val="26"/>
              </w:numPr>
            </w:pPr>
            <w:r>
              <w:t>Click on Assignment</w:t>
            </w:r>
            <w:r w:rsidR="00BC7EFB">
              <w:t>.</w:t>
            </w:r>
          </w:p>
        </w:tc>
        <w:tc>
          <w:tcPr>
            <w:tcW w:w="3008" w:type="dxa"/>
            <w:shd w:val="clear" w:color="auto" w:fill="D5DCE4" w:themeFill="text2" w:themeFillTint="33"/>
            <w:vAlign w:val="center"/>
          </w:tcPr>
          <w:p w14:paraId="6F2E7FB1" w14:textId="2D81EDBE" w:rsidR="004D31F0" w:rsidRDefault="00631583" w:rsidP="004D31F0">
            <w:r>
              <w:t>User gains access to Assignment</w:t>
            </w:r>
            <w:r w:rsidR="00CE5CBB">
              <w:t>.</w:t>
            </w:r>
          </w:p>
        </w:tc>
      </w:tr>
      <w:tr w:rsidR="00631583" w14:paraId="671DC35C" w14:textId="77777777" w:rsidTr="00BC7EFB">
        <w:trPr>
          <w:trHeight w:val="850"/>
        </w:trPr>
        <w:tc>
          <w:tcPr>
            <w:tcW w:w="1190" w:type="dxa"/>
            <w:shd w:val="clear" w:color="auto" w:fill="D5DCE4" w:themeFill="text2" w:themeFillTint="33"/>
            <w:vAlign w:val="center"/>
          </w:tcPr>
          <w:p w14:paraId="27D55309" w14:textId="1C528C8F" w:rsidR="00631583" w:rsidRDefault="00631583" w:rsidP="004D31F0">
            <w:r>
              <w:t>W-S-04</w:t>
            </w:r>
          </w:p>
        </w:tc>
        <w:tc>
          <w:tcPr>
            <w:tcW w:w="2449" w:type="dxa"/>
            <w:shd w:val="clear" w:color="auto" w:fill="D5DCE4" w:themeFill="text2" w:themeFillTint="33"/>
            <w:vAlign w:val="center"/>
          </w:tcPr>
          <w:p w14:paraId="3DDF4A4D" w14:textId="149D660D" w:rsidR="00631583" w:rsidRDefault="00631583" w:rsidP="004D31F0">
            <w:r>
              <w:t>Learning Material Access</w:t>
            </w:r>
          </w:p>
        </w:tc>
        <w:tc>
          <w:tcPr>
            <w:tcW w:w="3184" w:type="dxa"/>
            <w:shd w:val="clear" w:color="auto" w:fill="D5DCE4" w:themeFill="text2" w:themeFillTint="33"/>
            <w:vAlign w:val="center"/>
          </w:tcPr>
          <w:p w14:paraId="3A7BBAD9" w14:textId="38306CE6" w:rsidR="00EA3031" w:rsidRDefault="00EA3031" w:rsidP="00631583">
            <w:pPr>
              <w:pStyle w:val="ListParagraph"/>
              <w:numPr>
                <w:ilvl w:val="0"/>
                <w:numId w:val="26"/>
              </w:numPr>
            </w:pPr>
            <w:r>
              <w:t>Start At Dashboard</w:t>
            </w:r>
            <w:r w:rsidR="00BC7EFB">
              <w:t>.</w:t>
            </w:r>
          </w:p>
          <w:p w14:paraId="1A8EA2E9" w14:textId="34CE7F75" w:rsidR="00631583" w:rsidRDefault="00631583" w:rsidP="00631583">
            <w:pPr>
              <w:pStyle w:val="ListParagraph"/>
              <w:numPr>
                <w:ilvl w:val="0"/>
                <w:numId w:val="26"/>
              </w:numPr>
            </w:pPr>
            <w:r>
              <w:t>Click on Module</w:t>
            </w:r>
            <w:r w:rsidR="00BC7EFB">
              <w:t>.</w:t>
            </w:r>
          </w:p>
          <w:p w14:paraId="682CFC3F" w14:textId="22973283" w:rsidR="00631583" w:rsidRDefault="00EA3031" w:rsidP="00631583">
            <w:pPr>
              <w:pStyle w:val="ListParagraph"/>
              <w:numPr>
                <w:ilvl w:val="0"/>
                <w:numId w:val="26"/>
              </w:numPr>
            </w:pPr>
            <w:r>
              <w:t>Scroll</w:t>
            </w:r>
            <w:r w:rsidR="00631583">
              <w:t xml:space="preserve"> to Academic Calendar</w:t>
            </w:r>
            <w:r w:rsidR="00CE5CBB">
              <w:t>.</w:t>
            </w:r>
          </w:p>
          <w:p w14:paraId="3A323122" w14:textId="09A792F3" w:rsidR="00631583" w:rsidRDefault="00631583" w:rsidP="00631583">
            <w:pPr>
              <w:pStyle w:val="ListParagraph"/>
              <w:numPr>
                <w:ilvl w:val="0"/>
                <w:numId w:val="26"/>
              </w:numPr>
            </w:pPr>
            <w:r>
              <w:t xml:space="preserve">Click any </w:t>
            </w:r>
            <w:r w:rsidR="00EA3031">
              <w:t>A</w:t>
            </w:r>
            <w:r>
              <w:t xml:space="preserve">ttached </w:t>
            </w:r>
            <w:r w:rsidR="00EA3031">
              <w:t>F</w:t>
            </w:r>
            <w:r>
              <w:t>ile</w:t>
            </w:r>
            <w:r w:rsidR="00CE5CBB">
              <w:t>.</w:t>
            </w:r>
          </w:p>
        </w:tc>
        <w:tc>
          <w:tcPr>
            <w:tcW w:w="3008" w:type="dxa"/>
            <w:shd w:val="clear" w:color="auto" w:fill="D5DCE4" w:themeFill="text2" w:themeFillTint="33"/>
            <w:vAlign w:val="center"/>
          </w:tcPr>
          <w:p w14:paraId="3293B1EE" w14:textId="4D05058C" w:rsidR="00631583" w:rsidRDefault="00631583" w:rsidP="004D31F0">
            <w:r>
              <w:t>The User downloads the file or views it within their browser depending on format.</w:t>
            </w:r>
          </w:p>
        </w:tc>
      </w:tr>
      <w:tr w:rsidR="00631583" w14:paraId="702484B1" w14:textId="77777777" w:rsidTr="00BC7EFB">
        <w:trPr>
          <w:trHeight w:val="850"/>
        </w:trPr>
        <w:tc>
          <w:tcPr>
            <w:tcW w:w="1190" w:type="dxa"/>
            <w:shd w:val="clear" w:color="auto" w:fill="D5DCE4" w:themeFill="text2" w:themeFillTint="33"/>
            <w:vAlign w:val="center"/>
          </w:tcPr>
          <w:p w14:paraId="22A33647" w14:textId="7DBFD7B1" w:rsidR="00631583" w:rsidRDefault="00631583" w:rsidP="004D31F0">
            <w:r>
              <w:lastRenderedPageBreak/>
              <w:t>W-S-05</w:t>
            </w:r>
          </w:p>
        </w:tc>
        <w:tc>
          <w:tcPr>
            <w:tcW w:w="2449" w:type="dxa"/>
            <w:shd w:val="clear" w:color="auto" w:fill="D5DCE4" w:themeFill="text2" w:themeFillTint="33"/>
            <w:vAlign w:val="center"/>
          </w:tcPr>
          <w:p w14:paraId="6A66097F" w14:textId="20C28FAB" w:rsidR="00631583" w:rsidRDefault="00631583" w:rsidP="004D31F0">
            <w:r>
              <w:t>Assignment Material Access</w:t>
            </w:r>
          </w:p>
        </w:tc>
        <w:tc>
          <w:tcPr>
            <w:tcW w:w="3184" w:type="dxa"/>
            <w:shd w:val="clear" w:color="auto" w:fill="D5DCE4" w:themeFill="text2" w:themeFillTint="33"/>
            <w:vAlign w:val="center"/>
          </w:tcPr>
          <w:p w14:paraId="01CFF017" w14:textId="040AD4CE" w:rsidR="00EA3031" w:rsidRDefault="00EA3031" w:rsidP="00631583">
            <w:pPr>
              <w:pStyle w:val="ListParagraph"/>
              <w:numPr>
                <w:ilvl w:val="0"/>
                <w:numId w:val="26"/>
              </w:numPr>
            </w:pPr>
            <w:r>
              <w:t>Start At Dashboard</w:t>
            </w:r>
            <w:r w:rsidR="00BC7EFB">
              <w:t>.</w:t>
            </w:r>
          </w:p>
          <w:p w14:paraId="0A170BD6" w14:textId="1D79A0F0" w:rsidR="00631583" w:rsidRDefault="00631583" w:rsidP="00631583">
            <w:pPr>
              <w:pStyle w:val="ListParagraph"/>
              <w:numPr>
                <w:ilvl w:val="0"/>
                <w:numId w:val="26"/>
              </w:numPr>
            </w:pPr>
            <w:r>
              <w:t>Click on Assignment from Dashboard</w:t>
            </w:r>
            <w:r w:rsidR="00BC7EFB">
              <w:t>.</w:t>
            </w:r>
          </w:p>
          <w:p w14:paraId="678746D1" w14:textId="5E1FC664" w:rsidR="00631583" w:rsidRDefault="00631583" w:rsidP="00631583">
            <w:pPr>
              <w:pStyle w:val="ListParagraph"/>
              <w:numPr>
                <w:ilvl w:val="0"/>
                <w:numId w:val="26"/>
              </w:numPr>
            </w:pPr>
            <w:r>
              <w:t>Click any attached file for the Assignment</w:t>
            </w:r>
            <w:r w:rsidR="00BC7EFB">
              <w:t>.</w:t>
            </w:r>
          </w:p>
        </w:tc>
        <w:tc>
          <w:tcPr>
            <w:tcW w:w="3008" w:type="dxa"/>
            <w:shd w:val="clear" w:color="auto" w:fill="D5DCE4" w:themeFill="text2" w:themeFillTint="33"/>
            <w:vAlign w:val="center"/>
          </w:tcPr>
          <w:p w14:paraId="4BB4BF87" w14:textId="272200EE" w:rsidR="00631583" w:rsidRDefault="00631583" w:rsidP="004D31F0">
            <w:r>
              <w:t>The User downloads the file or views it within their browser depending on format.</w:t>
            </w:r>
          </w:p>
        </w:tc>
      </w:tr>
      <w:tr w:rsidR="00CE5CBB" w14:paraId="1AA596F6" w14:textId="77777777" w:rsidTr="00BC7EFB">
        <w:trPr>
          <w:trHeight w:val="850"/>
        </w:trPr>
        <w:tc>
          <w:tcPr>
            <w:tcW w:w="1190" w:type="dxa"/>
            <w:shd w:val="clear" w:color="auto" w:fill="D5DCE4" w:themeFill="text2" w:themeFillTint="33"/>
            <w:vAlign w:val="center"/>
          </w:tcPr>
          <w:p w14:paraId="6BAB25E4" w14:textId="1FFF76A7" w:rsidR="00CE5CBB" w:rsidRDefault="00CE5CBB" w:rsidP="004D31F0">
            <w:r>
              <w:t>W-S-06</w:t>
            </w:r>
          </w:p>
        </w:tc>
        <w:tc>
          <w:tcPr>
            <w:tcW w:w="2449" w:type="dxa"/>
            <w:shd w:val="clear" w:color="auto" w:fill="D5DCE4" w:themeFill="text2" w:themeFillTint="33"/>
            <w:vAlign w:val="center"/>
          </w:tcPr>
          <w:p w14:paraId="1FD97A77" w14:textId="77BC9B89" w:rsidR="00CE5CBB" w:rsidRDefault="00CE5CBB" w:rsidP="004D31F0">
            <w:r>
              <w:t>Navigation Menu</w:t>
            </w:r>
          </w:p>
        </w:tc>
        <w:tc>
          <w:tcPr>
            <w:tcW w:w="3184" w:type="dxa"/>
            <w:shd w:val="clear" w:color="auto" w:fill="D5DCE4" w:themeFill="text2" w:themeFillTint="33"/>
            <w:vAlign w:val="center"/>
          </w:tcPr>
          <w:p w14:paraId="4CC2CC12" w14:textId="2E929A95" w:rsidR="00EA3031" w:rsidRDefault="00EA3031" w:rsidP="00631583">
            <w:pPr>
              <w:pStyle w:val="ListParagraph"/>
              <w:numPr>
                <w:ilvl w:val="0"/>
                <w:numId w:val="26"/>
              </w:numPr>
            </w:pPr>
            <w:r>
              <w:t>Start At Dashboard</w:t>
            </w:r>
            <w:r w:rsidR="00BC7EFB">
              <w:t>.</w:t>
            </w:r>
          </w:p>
          <w:p w14:paraId="753BEA97" w14:textId="4941255D" w:rsidR="00CE5CBB" w:rsidRDefault="00CE5CBB" w:rsidP="00631583">
            <w:pPr>
              <w:pStyle w:val="ListParagraph"/>
              <w:numPr>
                <w:ilvl w:val="0"/>
                <w:numId w:val="26"/>
              </w:numPr>
            </w:pPr>
            <w:r>
              <w:t>Click On Navigation Menu Item</w:t>
            </w:r>
            <w:r w:rsidR="00BC7EFB">
              <w:t>.</w:t>
            </w:r>
          </w:p>
        </w:tc>
        <w:tc>
          <w:tcPr>
            <w:tcW w:w="3008" w:type="dxa"/>
            <w:shd w:val="clear" w:color="auto" w:fill="D5DCE4" w:themeFill="text2" w:themeFillTint="33"/>
            <w:vAlign w:val="center"/>
          </w:tcPr>
          <w:p w14:paraId="16A38803" w14:textId="05CDCB21" w:rsidR="00CE5CBB" w:rsidRDefault="00CE5CBB" w:rsidP="004D31F0">
            <w:r>
              <w:t>The user should be directed to the correct linked page.</w:t>
            </w:r>
          </w:p>
        </w:tc>
      </w:tr>
      <w:tr w:rsidR="00631583" w14:paraId="513A57B3" w14:textId="77777777" w:rsidTr="00BC7EFB">
        <w:trPr>
          <w:trHeight w:val="850"/>
        </w:trPr>
        <w:tc>
          <w:tcPr>
            <w:tcW w:w="1190" w:type="dxa"/>
            <w:shd w:val="clear" w:color="auto" w:fill="D5DCE4" w:themeFill="text2" w:themeFillTint="33"/>
            <w:vAlign w:val="center"/>
          </w:tcPr>
          <w:p w14:paraId="69DD8A49" w14:textId="6E0FDD79" w:rsidR="00631583" w:rsidRDefault="00631583" w:rsidP="004D31F0">
            <w:r>
              <w:t>W-S-0</w:t>
            </w:r>
            <w:r w:rsidR="00CE5CBB">
              <w:t>7</w:t>
            </w:r>
          </w:p>
        </w:tc>
        <w:tc>
          <w:tcPr>
            <w:tcW w:w="2449" w:type="dxa"/>
            <w:shd w:val="clear" w:color="auto" w:fill="D5DCE4" w:themeFill="text2" w:themeFillTint="33"/>
            <w:vAlign w:val="center"/>
          </w:tcPr>
          <w:p w14:paraId="730EFD84" w14:textId="52BEC41D" w:rsidR="00631583" w:rsidRDefault="00631583" w:rsidP="004D31F0">
            <w:r>
              <w:t>Create Assignment Submission</w:t>
            </w:r>
          </w:p>
        </w:tc>
        <w:tc>
          <w:tcPr>
            <w:tcW w:w="3184" w:type="dxa"/>
            <w:shd w:val="clear" w:color="auto" w:fill="D5DCE4" w:themeFill="text2" w:themeFillTint="33"/>
            <w:vAlign w:val="center"/>
          </w:tcPr>
          <w:p w14:paraId="7F754BF1" w14:textId="63433574" w:rsidR="00EA3031" w:rsidRDefault="00EA3031" w:rsidP="00631583">
            <w:pPr>
              <w:pStyle w:val="ListParagraph"/>
              <w:numPr>
                <w:ilvl w:val="0"/>
                <w:numId w:val="26"/>
              </w:numPr>
            </w:pPr>
            <w:r>
              <w:t>Start From Module</w:t>
            </w:r>
            <w:r w:rsidR="00BC7EFB">
              <w:t>.</w:t>
            </w:r>
          </w:p>
          <w:p w14:paraId="4518597C" w14:textId="2F13C1E5" w:rsidR="00631583" w:rsidRDefault="00631583" w:rsidP="00631583">
            <w:pPr>
              <w:pStyle w:val="ListParagraph"/>
              <w:numPr>
                <w:ilvl w:val="0"/>
                <w:numId w:val="26"/>
              </w:numPr>
            </w:pPr>
            <w:r>
              <w:t xml:space="preserve">Click </w:t>
            </w:r>
            <w:r w:rsidR="00EA3031">
              <w:t>O</w:t>
            </w:r>
            <w:r>
              <w:t>n Assignment</w:t>
            </w:r>
            <w:r w:rsidR="00CE5CBB">
              <w:t>.</w:t>
            </w:r>
          </w:p>
          <w:p w14:paraId="2B5B59D7" w14:textId="181445F9" w:rsidR="00EA3031" w:rsidRDefault="00631583" w:rsidP="00EA3031">
            <w:pPr>
              <w:pStyle w:val="ListParagraph"/>
              <w:numPr>
                <w:ilvl w:val="0"/>
                <w:numId w:val="26"/>
              </w:numPr>
            </w:pPr>
            <w:r>
              <w:t xml:space="preserve">Upload </w:t>
            </w:r>
            <w:r w:rsidR="00EA3031">
              <w:t>File</w:t>
            </w:r>
            <w:r>
              <w:t xml:space="preserve"> for </w:t>
            </w:r>
            <w:r w:rsidR="00EA3031">
              <w:t>Submission.</w:t>
            </w:r>
          </w:p>
          <w:p w14:paraId="2120997B" w14:textId="414A3B58" w:rsidR="00631583" w:rsidRDefault="00EA3031" w:rsidP="00EA3031">
            <w:pPr>
              <w:pStyle w:val="ListParagraph"/>
              <w:numPr>
                <w:ilvl w:val="0"/>
                <w:numId w:val="26"/>
              </w:numPr>
            </w:pPr>
            <w:r>
              <w:t>Submit</w:t>
            </w:r>
            <w:r w:rsidR="00631583">
              <w:t>.</w:t>
            </w:r>
          </w:p>
        </w:tc>
        <w:tc>
          <w:tcPr>
            <w:tcW w:w="3008" w:type="dxa"/>
            <w:shd w:val="clear" w:color="auto" w:fill="D5DCE4" w:themeFill="text2" w:themeFillTint="33"/>
            <w:vAlign w:val="center"/>
          </w:tcPr>
          <w:p w14:paraId="7AACC624" w14:textId="4E95E5A0" w:rsidR="00631583" w:rsidRDefault="00631583" w:rsidP="004D31F0">
            <w:r>
              <w:t>The submission is viewable afterwards on the same page.</w:t>
            </w:r>
          </w:p>
        </w:tc>
      </w:tr>
      <w:tr w:rsidR="00CE5CBB" w14:paraId="47B3FD34" w14:textId="77777777" w:rsidTr="00BC7EFB">
        <w:trPr>
          <w:trHeight w:val="850"/>
        </w:trPr>
        <w:tc>
          <w:tcPr>
            <w:tcW w:w="1190" w:type="dxa"/>
            <w:shd w:val="clear" w:color="auto" w:fill="D5DCE4" w:themeFill="text2" w:themeFillTint="33"/>
            <w:vAlign w:val="center"/>
          </w:tcPr>
          <w:p w14:paraId="52718A0A" w14:textId="1946765A" w:rsidR="00CE5CBB" w:rsidRDefault="00CE5CBB" w:rsidP="004D31F0">
            <w:r>
              <w:t>W-S-08</w:t>
            </w:r>
          </w:p>
        </w:tc>
        <w:tc>
          <w:tcPr>
            <w:tcW w:w="2449" w:type="dxa"/>
            <w:shd w:val="clear" w:color="auto" w:fill="D5DCE4" w:themeFill="text2" w:themeFillTint="33"/>
            <w:vAlign w:val="center"/>
          </w:tcPr>
          <w:p w14:paraId="68C98762" w14:textId="5152A3F2" w:rsidR="00CE5CBB" w:rsidRDefault="00CE5CBB" w:rsidP="004D31F0">
            <w:r>
              <w:t>View Grade</w:t>
            </w:r>
          </w:p>
        </w:tc>
        <w:tc>
          <w:tcPr>
            <w:tcW w:w="3184" w:type="dxa"/>
            <w:shd w:val="clear" w:color="auto" w:fill="D5DCE4" w:themeFill="text2" w:themeFillTint="33"/>
            <w:vAlign w:val="center"/>
          </w:tcPr>
          <w:p w14:paraId="67C5A3BF" w14:textId="246686B9" w:rsidR="00EA3031" w:rsidRDefault="00EA3031" w:rsidP="00CE5CBB">
            <w:pPr>
              <w:pStyle w:val="ListParagraph"/>
              <w:numPr>
                <w:ilvl w:val="0"/>
                <w:numId w:val="26"/>
              </w:numPr>
            </w:pPr>
            <w:r>
              <w:t>Start From Module</w:t>
            </w:r>
            <w:r w:rsidR="00BC7EFB">
              <w:t>.</w:t>
            </w:r>
          </w:p>
          <w:p w14:paraId="165BAE12" w14:textId="7545EE7A" w:rsidR="00CE5CBB" w:rsidRDefault="00CE5CBB" w:rsidP="00CE5CBB">
            <w:pPr>
              <w:pStyle w:val="ListParagraph"/>
              <w:numPr>
                <w:ilvl w:val="0"/>
                <w:numId w:val="26"/>
              </w:numPr>
            </w:pPr>
            <w:r>
              <w:t xml:space="preserve">Click on Assignment </w:t>
            </w:r>
            <w:r w:rsidR="00EA3031">
              <w:t>where Submission has been made</w:t>
            </w:r>
            <w:r>
              <w:t>.</w:t>
            </w:r>
          </w:p>
        </w:tc>
        <w:tc>
          <w:tcPr>
            <w:tcW w:w="3008" w:type="dxa"/>
            <w:shd w:val="clear" w:color="auto" w:fill="D5DCE4" w:themeFill="text2" w:themeFillTint="33"/>
            <w:vAlign w:val="center"/>
          </w:tcPr>
          <w:p w14:paraId="5631987E" w14:textId="40D6F955" w:rsidR="00CE5CBB" w:rsidRDefault="00CE5CBB" w:rsidP="004D31F0">
            <w:r>
              <w:t>Any graded submissions should be viewable.</w:t>
            </w:r>
          </w:p>
        </w:tc>
      </w:tr>
      <w:tr w:rsidR="00631583" w14:paraId="6EE3E8FC" w14:textId="77777777" w:rsidTr="00BC7EFB">
        <w:trPr>
          <w:trHeight w:val="850"/>
        </w:trPr>
        <w:tc>
          <w:tcPr>
            <w:tcW w:w="1190" w:type="dxa"/>
            <w:shd w:val="clear" w:color="auto" w:fill="D5DCE4" w:themeFill="text2" w:themeFillTint="33"/>
            <w:vAlign w:val="center"/>
          </w:tcPr>
          <w:p w14:paraId="1D6281AC" w14:textId="16D84368" w:rsidR="00631583" w:rsidRDefault="00631583" w:rsidP="004D31F0">
            <w:r>
              <w:t>W-S-0</w:t>
            </w:r>
            <w:r w:rsidR="00CE5CBB">
              <w:t>8</w:t>
            </w:r>
          </w:p>
        </w:tc>
        <w:tc>
          <w:tcPr>
            <w:tcW w:w="2449" w:type="dxa"/>
            <w:shd w:val="clear" w:color="auto" w:fill="D5DCE4" w:themeFill="text2" w:themeFillTint="33"/>
            <w:vAlign w:val="center"/>
          </w:tcPr>
          <w:p w14:paraId="671566B1" w14:textId="795BE6F7" w:rsidR="00631583" w:rsidRDefault="00631583" w:rsidP="004D31F0">
            <w:r>
              <w:t>Register</w:t>
            </w:r>
          </w:p>
        </w:tc>
        <w:tc>
          <w:tcPr>
            <w:tcW w:w="3184" w:type="dxa"/>
            <w:shd w:val="clear" w:color="auto" w:fill="D5DCE4" w:themeFill="text2" w:themeFillTint="33"/>
            <w:vAlign w:val="center"/>
          </w:tcPr>
          <w:p w14:paraId="5FBFA9DB" w14:textId="0C4B2A0C" w:rsidR="00EA3031" w:rsidRDefault="00EA3031" w:rsidP="00631583">
            <w:pPr>
              <w:pStyle w:val="ListParagraph"/>
              <w:numPr>
                <w:ilvl w:val="0"/>
                <w:numId w:val="26"/>
              </w:numPr>
            </w:pPr>
            <w:r>
              <w:t>Start At Login Page</w:t>
            </w:r>
            <w:r w:rsidR="00BC7EFB">
              <w:t>.</w:t>
            </w:r>
          </w:p>
          <w:p w14:paraId="7D077D80" w14:textId="2DC0FD3C" w:rsidR="00631583" w:rsidRDefault="00631583" w:rsidP="00631583">
            <w:pPr>
              <w:pStyle w:val="ListParagraph"/>
              <w:numPr>
                <w:ilvl w:val="0"/>
                <w:numId w:val="26"/>
              </w:numPr>
            </w:pPr>
            <w:r>
              <w:t>Click Register</w:t>
            </w:r>
            <w:r w:rsidR="00CE5CBB">
              <w:t>.</w:t>
            </w:r>
          </w:p>
          <w:p w14:paraId="394AF1A5" w14:textId="110E214B" w:rsidR="00631583" w:rsidRDefault="00631583" w:rsidP="00631583">
            <w:pPr>
              <w:pStyle w:val="ListParagraph"/>
              <w:numPr>
                <w:ilvl w:val="0"/>
                <w:numId w:val="26"/>
              </w:numPr>
            </w:pPr>
            <w:r>
              <w:t>Fill Out Details</w:t>
            </w:r>
            <w:r w:rsidR="00CE5CBB">
              <w:t>.</w:t>
            </w:r>
          </w:p>
          <w:p w14:paraId="3B1191E2" w14:textId="6D708794" w:rsidR="00631583" w:rsidRDefault="00631583" w:rsidP="00631583">
            <w:pPr>
              <w:pStyle w:val="ListParagraph"/>
              <w:numPr>
                <w:ilvl w:val="0"/>
                <w:numId w:val="26"/>
              </w:numPr>
            </w:pPr>
            <w:r>
              <w:t>Finish Registration</w:t>
            </w:r>
            <w:r w:rsidR="00CE5CBB">
              <w:t>.</w:t>
            </w:r>
          </w:p>
        </w:tc>
        <w:tc>
          <w:tcPr>
            <w:tcW w:w="3008" w:type="dxa"/>
            <w:shd w:val="clear" w:color="auto" w:fill="D5DCE4" w:themeFill="text2" w:themeFillTint="33"/>
            <w:vAlign w:val="center"/>
          </w:tcPr>
          <w:p w14:paraId="2C164F10" w14:textId="6DC78A84" w:rsidR="00EA3031" w:rsidRDefault="00631583" w:rsidP="004D31F0">
            <w:r>
              <w:t>The user should gain access to the system with their new account.</w:t>
            </w:r>
          </w:p>
        </w:tc>
      </w:tr>
      <w:tr w:rsidR="00631583" w14:paraId="5F4AE735" w14:textId="77777777" w:rsidTr="00BC7EFB">
        <w:trPr>
          <w:trHeight w:val="850"/>
        </w:trPr>
        <w:tc>
          <w:tcPr>
            <w:tcW w:w="1190" w:type="dxa"/>
            <w:shd w:val="clear" w:color="auto" w:fill="D5DCE4" w:themeFill="text2" w:themeFillTint="33"/>
            <w:vAlign w:val="center"/>
          </w:tcPr>
          <w:p w14:paraId="751B0445" w14:textId="403FB593" w:rsidR="00631583" w:rsidRDefault="00631583" w:rsidP="004D31F0">
            <w:r>
              <w:t>W-</w:t>
            </w:r>
            <w:r w:rsidR="00205A98">
              <w:t>S-0</w:t>
            </w:r>
            <w:r w:rsidR="00CE5CBB">
              <w:t>9</w:t>
            </w:r>
          </w:p>
        </w:tc>
        <w:tc>
          <w:tcPr>
            <w:tcW w:w="2449" w:type="dxa"/>
            <w:shd w:val="clear" w:color="auto" w:fill="D5DCE4" w:themeFill="text2" w:themeFillTint="33"/>
            <w:vAlign w:val="center"/>
          </w:tcPr>
          <w:p w14:paraId="287FB1DF" w14:textId="13F02D45" w:rsidR="00631583" w:rsidRDefault="00205A98" w:rsidP="004D31F0">
            <w:r>
              <w:t>View User Profile</w:t>
            </w:r>
          </w:p>
        </w:tc>
        <w:tc>
          <w:tcPr>
            <w:tcW w:w="3184" w:type="dxa"/>
            <w:shd w:val="clear" w:color="auto" w:fill="D5DCE4" w:themeFill="text2" w:themeFillTint="33"/>
            <w:vAlign w:val="center"/>
          </w:tcPr>
          <w:p w14:paraId="5F227F91" w14:textId="211A00BD" w:rsidR="00EA3031" w:rsidRDefault="00EA3031" w:rsidP="00205A98">
            <w:pPr>
              <w:pStyle w:val="ListParagraph"/>
              <w:numPr>
                <w:ilvl w:val="0"/>
                <w:numId w:val="26"/>
              </w:numPr>
            </w:pPr>
            <w:r>
              <w:t>Start At Dashboard.</w:t>
            </w:r>
          </w:p>
          <w:p w14:paraId="45D77394" w14:textId="16DAB370" w:rsidR="00205A98" w:rsidRDefault="00205A98" w:rsidP="00205A98">
            <w:pPr>
              <w:pStyle w:val="ListParagraph"/>
              <w:numPr>
                <w:ilvl w:val="0"/>
                <w:numId w:val="26"/>
              </w:numPr>
            </w:pPr>
            <w:r>
              <w:t>Click on Name in Header</w:t>
            </w:r>
            <w:r w:rsidR="00CE5CBB">
              <w:t>.</w:t>
            </w:r>
          </w:p>
        </w:tc>
        <w:tc>
          <w:tcPr>
            <w:tcW w:w="3008" w:type="dxa"/>
            <w:shd w:val="clear" w:color="auto" w:fill="D5DCE4" w:themeFill="text2" w:themeFillTint="33"/>
            <w:vAlign w:val="center"/>
          </w:tcPr>
          <w:p w14:paraId="7579DE1D" w14:textId="1F253470" w:rsidR="00631583" w:rsidRDefault="00205A98" w:rsidP="004D31F0">
            <w:r>
              <w:t>The user should gain access to their user profile.</w:t>
            </w:r>
          </w:p>
        </w:tc>
      </w:tr>
      <w:tr w:rsidR="00205A98" w14:paraId="396F90CB" w14:textId="77777777" w:rsidTr="00BC7EFB">
        <w:trPr>
          <w:trHeight w:val="1669"/>
        </w:trPr>
        <w:tc>
          <w:tcPr>
            <w:tcW w:w="1190" w:type="dxa"/>
            <w:shd w:val="clear" w:color="auto" w:fill="D5DCE4" w:themeFill="text2" w:themeFillTint="33"/>
            <w:vAlign w:val="center"/>
          </w:tcPr>
          <w:p w14:paraId="096E4F2F" w14:textId="0C18224F" w:rsidR="00205A98" w:rsidRDefault="00205A98" w:rsidP="004D31F0">
            <w:r>
              <w:t>W-S-</w:t>
            </w:r>
            <w:r w:rsidR="00CE5CBB">
              <w:t>10</w:t>
            </w:r>
          </w:p>
        </w:tc>
        <w:tc>
          <w:tcPr>
            <w:tcW w:w="2449" w:type="dxa"/>
            <w:shd w:val="clear" w:color="auto" w:fill="D5DCE4" w:themeFill="text2" w:themeFillTint="33"/>
            <w:vAlign w:val="center"/>
          </w:tcPr>
          <w:p w14:paraId="67E067BB" w14:textId="5DA7E244" w:rsidR="00205A98" w:rsidRDefault="00CE5CBB" w:rsidP="004D31F0">
            <w:r>
              <w:t>View Recent Announcements</w:t>
            </w:r>
          </w:p>
        </w:tc>
        <w:tc>
          <w:tcPr>
            <w:tcW w:w="3184" w:type="dxa"/>
            <w:shd w:val="clear" w:color="auto" w:fill="D5DCE4" w:themeFill="text2" w:themeFillTint="33"/>
            <w:vAlign w:val="center"/>
          </w:tcPr>
          <w:p w14:paraId="2EEFD732" w14:textId="3CF4DF6E" w:rsidR="00205A98" w:rsidRDefault="00EA3031" w:rsidP="00205A98">
            <w:pPr>
              <w:pStyle w:val="ListParagraph"/>
              <w:numPr>
                <w:ilvl w:val="0"/>
                <w:numId w:val="26"/>
              </w:numPr>
            </w:pPr>
            <w:r>
              <w:t>Start At</w:t>
            </w:r>
            <w:r w:rsidR="00CE5CBB">
              <w:t xml:space="preserve"> Dashboard.</w:t>
            </w:r>
          </w:p>
          <w:p w14:paraId="74FE9E76" w14:textId="110E48B3" w:rsidR="00CE5CBB" w:rsidRDefault="00EA3031" w:rsidP="00205A98">
            <w:pPr>
              <w:pStyle w:val="ListParagraph"/>
              <w:numPr>
                <w:ilvl w:val="0"/>
                <w:numId w:val="26"/>
              </w:numPr>
            </w:pPr>
            <w:r>
              <w:t xml:space="preserve">View </w:t>
            </w:r>
            <w:r w:rsidR="00CE5CBB">
              <w:t>Recent Global Announcement.</w:t>
            </w:r>
          </w:p>
          <w:p w14:paraId="5C9D0DE6" w14:textId="7255F366" w:rsidR="00CE5CBB" w:rsidRDefault="00CE5CBB" w:rsidP="00205A98">
            <w:pPr>
              <w:pStyle w:val="ListParagraph"/>
              <w:numPr>
                <w:ilvl w:val="0"/>
                <w:numId w:val="26"/>
              </w:numPr>
            </w:pPr>
            <w:r>
              <w:t xml:space="preserve">Go To </w:t>
            </w:r>
            <w:proofErr w:type="gramStart"/>
            <w:r>
              <w:t>A</w:t>
            </w:r>
            <w:proofErr w:type="gramEnd"/>
            <w:r>
              <w:t xml:space="preserve"> Module.</w:t>
            </w:r>
          </w:p>
          <w:p w14:paraId="26F870D7" w14:textId="15CCACA4" w:rsidR="00CE5CBB" w:rsidRDefault="00EA3031" w:rsidP="00205A98">
            <w:pPr>
              <w:pStyle w:val="ListParagraph"/>
              <w:numPr>
                <w:ilvl w:val="0"/>
                <w:numId w:val="26"/>
              </w:numPr>
            </w:pPr>
            <w:r>
              <w:t>View</w:t>
            </w:r>
            <w:r w:rsidR="00CE5CBB">
              <w:t xml:space="preserve"> Recent Module Announcements.</w:t>
            </w:r>
          </w:p>
        </w:tc>
        <w:tc>
          <w:tcPr>
            <w:tcW w:w="3008" w:type="dxa"/>
            <w:shd w:val="clear" w:color="auto" w:fill="D5DCE4" w:themeFill="text2" w:themeFillTint="33"/>
            <w:vAlign w:val="center"/>
          </w:tcPr>
          <w:p w14:paraId="240D9DE8" w14:textId="39B69840" w:rsidR="00205A98" w:rsidRDefault="00CE5CBB" w:rsidP="004D31F0">
            <w:r>
              <w:t>The user should be able to see the three most recent global and module announcements.</w:t>
            </w:r>
          </w:p>
        </w:tc>
      </w:tr>
      <w:tr w:rsidR="00CE5CBB" w14:paraId="7E739F5B" w14:textId="77777777" w:rsidTr="00BC7EFB">
        <w:trPr>
          <w:trHeight w:val="850"/>
        </w:trPr>
        <w:tc>
          <w:tcPr>
            <w:tcW w:w="1190" w:type="dxa"/>
            <w:shd w:val="clear" w:color="auto" w:fill="D5DCE4" w:themeFill="text2" w:themeFillTint="33"/>
            <w:vAlign w:val="center"/>
          </w:tcPr>
          <w:p w14:paraId="20F44685" w14:textId="45866405" w:rsidR="00CE5CBB" w:rsidRDefault="00CE5CBB" w:rsidP="004D31F0">
            <w:r>
              <w:t>W-S-11</w:t>
            </w:r>
          </w:p>
        </w:tc>
        <w:tc>
          <w:tcPr>
            <w:tcW w:w="2449" w:type="dxa"/>
            <w:shd w:val="clear" w:color="auto" w:fill="D5DCE4" w:themeFill="text2" w:themeFillTint="33"/>
            <w:vAlign w:val="center"/>
          </w:tcPr>
          <w:p w14:paraId="56421A6E" w14:textId="3E35449B" w:rsidR="00CE5CBB" w:rsidRDefault="00CE5CBB" w:rsidP="004D31F0">
            <w:r>
              <w:t>Notifications</w:t>
            </w:r>
          </w:p>
        </w:tc>
        <w:tc>
          <w:tcPr>
            <w:tcW w:w="3184" w:type="dxa"/>
            <w:shd w:val="clear" w:color="auto" w:fill="D5DCE4" w:themeFill="text2" w:themeFillTint="33"/>
            <w:vAlign w:val="center"/>
          </w:tcPr>
          <w:p w14:paraId="0F22E71F" w14:textId="5420B050" w:rsidR="00EA3031" w:rsidRDefault="00EA3031" w:rsidP="00205A98">
            <w:pPr>
              <w:pStyle w:val="ListParagraph"/>
              <w:numPr>
                <w:ilvl w:val="0"/>
                <w:numId w:val="26"/>
              </w:numPr>
            </w:pPr>
            <w:r>
              <w:t>Start At Dashboard</w:t>
            </w:r>
          </w:p>
          <w:p w14:paraId="40FCDE0E" w14:textId="6807D27D" w:rsidR="00CE5CBB" w:rsidRDefault="00CE5CBB" w:rsidP="00205A98">
            <w:pPr>
              <w:pStyle w:val="ListParagraph"/>
              <w:numPr>
                <w:ilvl w:val="0"/>
                <w:numId w:val="26"/>
              </w:numPr>
            </w:pPr>
            <w:r>
              <w:t xml:space="preserve">Click on Bell </w:t>
            </w:r>
            <w:proofErr w:type="gramStart"/>
            <w:r>
              <w:t>In</w:t>
            </w:r>
            <w:proofErr w:type="gramEnd"/>
            <w:r>
              <w:t xml:space="preserve"> Header.</w:t>
            </w:r>
          </w:p>
        </w:tc>
        <w:tc>
          <w:tcPr>
            <w:tcW w:w="3008" w:type="dxa"/>
            <w:shd w:val="clear" w:color="auto" w:fill="D5DCE4" w:themeFill="text2" w:themeFillTint="33"/>
            <w:vAlign w:val="center"/>
          </w:tcPr>
          <w:p w14:paraId="3FDF8EBC" w14:textId="4B7A9581" w:rsidR="00CE5CBB" w:rsidRDefault="00CE5CBB" w:rsidP="004D31F0">
            <w:r>
              <w:t>User should see the notifications submenu appear.</w:t>
            </w:r>
          </w:p>
        </w:tc>
      </w:tr>
      <w:tr w:rsidR="00CE5CBB" w14:paraId="4025496E" w14:textId="77777777" w:rsidTr="00BC7EFB">
        <w:trPr>
          <w:trHeight w:val="850"/>
        </w:trPr>
        <w:tc>
          <w:tcPr>
            <w:tcW w:w="1190" w:type="dxa"/>
            <w:shd w:val="clear" w:color="auto" w:fill="D5DCE4" w:themeFill="text2" w:themeFillTint="33"/>
            <w:vAlign w:val="center"/>
          </w:tcPr>
          <w:p w14:paraId="6F3997B5" w14:textId="6FE9DA03" w:rsidR="00CE5CBB" w:rsidRDefault="00CE5CBB" w:rsidP="004D31F0">
            <w:r>
              <w:t>W-S-</w:t>
            </w:r>
            <w:r w:rsidR="00D85CBE">
              <w:t>12</w:t>
            </w:r>
          </w:p>
        </w:tc>
        <w:tc>
          <w:tcPr>
            <w:tcW w:w="2449" w:type="dxa"/>
            <w:shd w:val="clear" w:color="auto" w:fill="D5DCE4" w:themeFill="text2" w:themeFillTint="33"/>
            <w:vAlign w:val="center"/>
          </w:tcPr>
          <w:p w14:paraId="0F7DEFDF" w14:textId="1B8FFA94" w:rsidR="00CE5CBB" w:rsidRDefault="00D85CBE" w:rsidP="004D31F0">
            <w:r>
              <w:t>Extra Tools Access</w:t>
            </w:r>
          </w:p>
        </w:tc>
        <w:tc>
          <w:tcPr>
            <w:tcW w:w="3184" w:type="dxa"/>
            <w:shd w:val="clear" w:color="auto" w:fill="D5DCE4" w:themeFill="text2" w:themeFillTint="33"/>
            <w:vAlign w:val="center"/>
          </w:tcPr>
          <w:p w14:paraId="2328D6DE" w14:textId="11737EDE" w:rsidR="00EA3031" w:rsidRDefault="00EA3031" w:rsidP="00205A98">
            <w:pPr>
              <w:pStyle w:val="ListParagraph"/>
              <w:numPr>
                <w:ilvl w:val="0"/>
                <w:numId w:val="26"/>
              </w:numPr>
            </w:pPr>
            <w:r>
              <w:t>Start At Dashboard</w:t>
            </w:r>
            <w:r w:rsidR="00BC7EFB">
              <w:t>.</w:t>
            </w:r>
          </w:p>
          <w:p w14:paraId="757CD444" w14:textId="3A98C2BC" w:rsidR="00CE5CBB" w:rsidRDefault="00D85CBE" w:rsidP="00205A98">
            <w:pPr>
              <w:pStyle w:val="ListParagraph"/>
              <w:numPr>
                <w:ilvl w:val="0"/>
                <w:numId w:val="26"/>
              </w:numPr>
            </w:pPr>
            <w:r>
              <w:t xml:space="preserve">Click on ‘Tools’ </w:t>
            </w:r>
            <w:r w:rsidR="00EA3031">
              <w:t>in Navigation Menu</w:t>
            </w:r>
            <w:r w:rsidR="00BC7EFB">
              <w:t>.</w:t>
            </w:r>
          </w:p>
          <w:p w14:paraId="6D67F96D" w14:textId="458DF737" w:rsidR="00D85CBE" w:rsidRDefault="00D85CBE" w:rsidP="00205A98">
            <w:pPr>
              <w:pStyle w:val="ListParagraph"/>
              <w:numPr>
                <w:ilvl w:val="0"/>
                <w:numId w:val="26"/>
              </w:numPr>
            </w:pPr>
            <w:r>
              <w:t xml:space="preserve">Click </w:t>
            </w:r>
            <w:r w:rsidR="00EA3031">
              <w:t>On Each Available Item</w:t>
            </w:r>
            <w:r w:rsidR="00BC7EFB">
              <w:t>.</w:t>
            </w:r>
          </w:p>
        </w:tc>
        <w:tc>
          <w:tcPr>
            <w:tcW w:w="3008" w:type="dxa"/>
            <w:shd w:val="clear" w:color="auto" w:fill="D5DCE4" w:themeFill="text2" w:themeFillTint="33"/>
            <w:vAlign w:val="center"/>
          </w:tcPr>
          <w:p w14:paraId="48D8CC60" w14:textId="6102B64B" w:rsidR="00CE5CBB" w:rsidRDefault="00D85CBE" w:rsidP="004D31F0">
            <w:r>
              <w:t>User should be directed to the correct linked tool.</w:t>
            </w:r>
          </w:p>
        </w:tc>
      </w:tr>
    </w:tbl>
    <w:p w14:paraId="3C7787E5" w14:textId="77777777" w:rsidR="00AE47A5" w:rsidRDefault="00890E30" w:rsidP="00D85CBE">
      <w:pPr>
        <w:rPr>
          <w:i/>
          <w:iCs/>
        </w:rPr>
      </w:pPr>
      <w:r>
        <w:br/>
      </w:r>
    </w:p>
    <w:p w14:paraId="4A1527E8" w14:textId="77777777" w:rsidR="00AE47A5" w:rsidRDefault="00AE47A5" w:rsidP="00D85CBE">
      <w:pPr>
        <w:rPr>
          <w:i/>
          <w:iCs/>
        </w:rPr>
      </w:pPr>
    </w:p>
    <w:p w14:paraId="70FE7BFD" w14:textId="77777777" w:rsidR="00AE47A5" w:rsidRDefault="00AE47A5" w:rsidP="00D85CBE">
      <w:pPr>
        <w:rPr>
          <w:i/>
          <w:iCs/>
        </w:rPr>
      </w:pPr>
    </w:p>
    <w:p w14:paraId="65C7C349" w14:textId="77777777" w:rsidR="00AE47A5" w:rsidRDefault="00AE47A5" w:rsidP="00D85CBE">
      <w:pPr>
        <w:rPr>
          <w:i/>
          <w:iCs/>
        </w:rPr>
      </w:pPr>
    </w:p>
    <w:p w14:paraId="3BC56629" w14:textId="77777777" w:rsidR="00AE47A5" w:rsidRDefault="00AE47A5" w:rsidP="00D85CBE">
      <w:pPr>
        <w:rPr>
          <w:i/>
          <w:iCs/>
        </w:rPr>
      </w:pPr>
    </w:p>
    <w:p w14:paraId="0CF81103" w14:textId="63AE9ADA" w:rsidR="00D85CBE" w:rsidRDefault="00D85CBE" w:rsidP="00D85CBE">
      <w:pPr>
        <w:rPr>
          <w:i/>
          <w:iCs/>
        </w:rPr>
      </w:pPr>
      <w:r>
        <w:rPr>
          <w:i/>
          <w:iCs/>
        </w:rPr>
        <w:lastRenderedPageBreak/>
        <w:t>Lecturer User</w:t>
      </w:r>
    </w:p>
    <w:p w14:paraId="04007D26" w14:textId="77777777" w:rsidR="00AE47A5" w:rsidRPr="00AE47A5" w:rsidRDefault="00AE47A5" w:rsidP="00D85CBE"/>
    <w:tbl>
      <w:tblPr>
        <w:tblStyle w:val="TableGrid"/>
        <w:tblW w:w="9831" w:type="dxa"/>
        <w:tblLook w:val="04A0" w:firstRow="1" w:lastRow="0" w:firstColumn="1" w:lastColumn="0" w:noHBand="0" w:noVBand="1"/>
      </w:tblPr>
      <w:tblGrid>
        <w:gridCol w:w="1190"/>
        <w:gridCol w:w="2449"/>
        <w:gridCol w:w="3184"/>
        <w:gridCol w:w="3008"/>
      </w:tblGrid>
      <w:tr w:rsidR="00D85CBE" w14:paraId="4FD3E2D2" w14:textId="77777777" w:rsidTr="00BC7EFB">
        <w:tc>
          <w:tcPr>
            <w:tcW w:w="1190" w:type="dxa"/>
            <w:shd w:val="clear" w:color="auto" w:fill="833C0B" w:themeFill="accent2" w:themeFillShade="80"/>
            <w:vAlign w:val="center"/>
          </w:tcPr>
          <w:p w14:paraId="23B14D6C" w14:textId="77777777" w:rsidR="00D85CBE" w:rsidRPr="00BC7EFB" w:rsidRDefault="00D85CBE" w:rsidP="00253390">
            <w:pPr>
              <w:rPr>
                <w:color w:val="FFFFFF" w:themeColor="background1"/>
              </w:rPr>
            </w:pPr>
            <w:r w:rsidRPr="00BC7EFB">
              <w:rPr>
                <w:color w:val="FFFFFF" w:themeColor="background1"/>
              </w:rPr>
              <w:t>Test ID</w:t>
            </w:r>
          </w:p>
        </w:tc>
        <w:tc>
          <w:tcPr>
            <w:tcW w:w="2449" w:type="dxa"/>
            <w:shd w:val="clear" w:color="auto" w:fill="833C0B" w:themeFill="accent2" w:themeFillShade="80"/>
            <w:vAlign w:val="center"/>
          </w:tcPr>
          <w:p w14:paraId="63F3FDF3" w14:textId="77777777" w:rsidR="00D85CBE" w:rsidRPr="00BC7EFB" w:rsidRDefault="00D85CBE" w:rsidP="00253390">
            <w:pPr>
              <w:rPr>
                <w:color w:val="FFFFFF" w:themeColor="background1"/>
              </w:rPr>
            </w:pPr>
            <w:r w:rsidRPr="00BC7EFB">
              <w:rPr>
                <w:color w:val="FFFFFF" w:themeColor="background1"/>
              </w:rPr>
              <w:t>Functionality</w:t>
            </w:r>
          </w:p>
        </w:tc>
        <w:tc>
          <w:tcPr>
            <w:tcW w:w="3184" w:type="dxa"/>
            <w:shd w:val="clear" w:color="auto" w:fill="833C0B" w:themeFill="accent2" w:themeFillShade="80"/>
            <w:vAlign w:val="center"/>
          </w:tcPr>
          <w:p w14:paraId="22624BB0" w14:textId="77777777" w:rsidR="00D85CBE" w:rsidRPr="00BC7EFB" w:rsidRDefault="00D85CBE" w:rsidP="00253390">
            <w:pPr>
              <w:rPr>
                <w:color w:val="FFFFFF" w:themeColor="background1"/>
              </w:rPr>
            </w:pPr>
            <w:r w:rsidRPr="00BC7EFB">
              <w:rPr>
                <w:color w:val="FFFFFF" w:themeColor="background1"/>
              </w:rPr>
              <w:t>Steps</w:t>
            </w:r>
          </w:p>
        </w:tc>
        <w:tc>
          <w:tcPr>
            <w:tcW w:w="3008" w:type="dxa"/>
            <w:shd w:val="clear" w:color="auto" w:fill="833C0B" w:themeFill="accent2" w:themeFillShade="80"/>
            <w:vAlign w:val="center"/>
          </w:tcPr>
          <w:p w14:paraId="2FFE74CE" w14:textId="77777777" w:rsidR="00D85CBE" w:rsidRPr="00BC7EFB" w:rsidRDefault="00D85CBE" w:rsidP="00253390">
            <w:pPr>
              <w:rPr>
                <w:color w:val="FFFFFF" w:themeColor="background1"/>
              </w:rPr>
            </w:pPr>
            <w:r w:rsidRPr="00BC7EFB">
              <w:rPr>
                <w:color w:val="FFFFFF" w:themeColor="background1"/>
              </w:rPr>
              <w:t>Expected Results</w:t>
            </w:r>
          </w:p>
        </w:tc>
      </w:tr>
      <w:tr w:rsidR="00D85CBE" w14:paraId="095991AE" w14:textId="77777777" w:rsidTr="00BC7EFB">
        <w:trPr>
          <w:trHeight w:val="850"/>
        </w:trPr>
        <w:tc>
          <w:tcPr>
            <w:tcW w:w="1190" w:type="dxa"/>
            <w:shd w:val="clear" w:color="auto" w:fill="FBE4D5" w:themeFill="accent2" w:themeFillTint="33"/>
            <w:vAlign w:val="center"/>
          </w:tcPr>
          <w:p w14:paraId="0EB15FEB" w14:textId="473413D2" w:rsidR="00D85CBE" w:rsidRDefault="00D85CBE" w:rsidP="00253390">
            <w:r>
              <w:t>W-</w:t>
            </w:r>
            <w:r w:rsidR="006A6B2F">
              <w:t>L</w:t>
            </w:r>
            <w:r>
              <w:t>-01</w:t>
            </w:r>
          </w:p>
        </w:tc>
        <w:tc>
          <w:tcPr>
            <w:tcW w:w="2449" w:type="dxa"/>
            <w:shd w:val="clear" w:color="auto" w:fill="FBE4D5" w:themeFill="accent2" w:themeFillTint="33"/>
            <w:vAlign w:val="center"/>
          </w:tcPr>
          <w:p w14:paraId="45B974BD" w14:textId="77777777" w:rsidR="00D85CBE" w:rsidRDefault="00D85CBE" w:rsidP="00253390">
            <w:r>
              <w:t>Login</w:t>
            </w:r>
          </w:p>
        </w:tc>
        <w:tc>
          <w:tcPr>
            <w:tcW w:w="3184" w:type="dxa"/>
            <w:shd w:val="clear" w:color="auto" w:fill="FBE4D5" w:themeFill="accent2" w:themeFillTint="33"/>
            <w:vAlign w:val="center"/>
          </w:tcPr>
          <w:p w14:paraId="020AF8C9" w14:textId="6A2761AE" w:rsidR="00BC7EFB" w:rsidRDefault="00BC7EFB" w:rsidP="00D85CBE">
            <w:pPr>
              <w:pStyle w:val="ListParagraph"/>
              <w:numPr>
                <w:ilvl w:val="0"/>
                <w:numId w:val="25"/>
              </w:numPr>
            </w:pPr>
            <w:r>
              <w:t>Start At Login Page.</w:t>
            </w:r>
          </w:p>
          <w:p w14:paraId="76C0639A" w14:textId="0362D827" w:rsidR="00D85CBE" w:rsidRDefault="00D85CBE" w:rsidP="00D85CBE">
            <w:pPr>
              <w:pStyle w:val="ListParagraph"/>
              <w:numPr>
                <w:ilvl w:val="0"/>
                <w:numId w:val="25"/>
              </w:numPr>
            </w:pPr>
            <w:r>
              <w:t>Enter Login Details</w:t>
            </w:r>
            <w:r w:rsidR="00BC7EFB">
              <w:t>.</w:t>
            </w:r>
          </w:p>
          <w:p w14:paraId="4DBA0F31" w14:textId="7251C0D5" w:rsidR="00D85CBE" w:rsidRDefault="00D85CBE" w:rsidP="00D85CBE">
            <w:pPr>
              <w:pStyle w:val="ListParagraph"/>
              <w:numPr>
                <w:ilvl w:val="0"/>
                <w:numId w:val="25"/>
              </w:numPr>
            </w:pPr>
            <w:r>
              <w:t>Click Login</w:t>
            </w:r>
            <w:r w:rsidR="00BC7EFB">
              <w:t>.</w:t>
            </w:r>
          </w:p>
        </w:tc>
        <w:tc>
          <w:tcPr>
            <w:tcW w:w="3008" w:type="dxa"/>
            <w:shd w:val="clear" w:color="auto" w:fill="FBE4D5" w:themeFill="accent2" w:themeFillTint="33"/>
            <w:vAlign w:val="center"/>
          </w:tcPr>
          <w:p w14:paraId="75E5BB91" w14:textId="77777777" w:rsidR="00D85CBE" w:rsidRDefault="00D85CBE" w:rsidP="00253390">
            <w:r>
              <w:t>User gains access to Dashboard.</w:t>
            </w:r>
          </w:p>
        </w:tc>
      </w:tr>
      <w:tr w:rsidR="00D85CBE" w14:paraId="1D070B87" w14:textId="77777777" w:rsidTr="00BC7EFB">
        <w:trPr>
          <w:trHeight w:val="850"/>
        </w:trPr>
        <w:tc>
          <w:tcPr>
            <w:tcW w:w="1190" w:type="dxa"/>
            <w:shd w:val="clear" w:color="auto" w:fill="FBE4D5" w:themeFill="accent2" w:themeFillTint="33"/>
            <w:vAlign w:val="center"/>
          </w:tcPr>
          <w:p w14:paraId="4C36782F" w14:textId="15F69084" w:rsidR="00D85CBE" w:rsidRDefault="00D85CBE" w:rsidP="00253390">
            <w:r>
              <w:t>W-</w:t>
            </w:r>
            <w:r w:rsidR="006A6B2F">
              <w:t>L</w:t>
            </w:r>
            <w:r>
              <w:t>-02</w:t>
            </w:r>
          </w:p>
        </w:tc>
        <w:tc>
          <w:tcPr>
            <w:tcW w:w="2449" w:type="dxa"/>
            <w:shd w:val="clear" w:color="auto" w:fill="FBE4D5" w:themeFill="accent2" w:themeFillTint="33"/>
            <w:vAlign w:val="center"/>
          </w:tcPr>
          <w:p w14:paraId="60AD70D9" w14:textId="77777777" w:rsidR="00D85CBE" w:rsidRDefault="00D85CBE" w:rsidP="00253390">
            <w:r>
              <w:t>Module Access</w:t>
            </w:r>
          </w:p>
        </w:tc>
        <w:tc>
          <w:tcPr>
            <w:tcW w:w="3184" w:type="dxa"/>
            <w:shd w:val="clear" w:color="auto" w:fill="FBE4D5" w:themeFill="accent2" w:themeFillTint="33"/>
            <w:vAlign w:val="center"/>
          </w:tcPr>
          <w:p w14:paraId="7E3D47AC" w14:textId="240C2F67" w:rsidR="00EA3031" w:rsidRDefault="00BC7EFB" w:rsidP="00D85CBE">
            <w:pPr>
              <w:pStyle w:val="ListParagraph"/>
              <w:numPr>
                <w:ilvl w:val="0"/>
                <w:numId w:val="26"/>
              </w:numPr>
            </w:pPr>
            <w:r>
              <w:t>Start At</w:t>
            </w:r>
            <w:r w:rsidR="00EA3031">
              <w:t xml:space="preserve"> Dashboard</w:t>
            </w:r>
          </w:p>
          <w:p w14:paraId="78CF237F" w14:textId="0C5A02FB" w:rsidR="00EA3031" w:rsidRDefault="00D85CBE" w:rsidP="00EA3031">
            <w:pPr>
              <w:pStyle w:val="ListParagraph"/>
              <w:numPr>
                <w:ilvl w:val="0"/>
                <w:numId w:val="26"/>
              </w:numPr>
            </w:pPr>
            <w:r>
              <w:t>Click on Module</w:t>
            </w:r>
            <w:r w:rsidR="00BC7EFB">
              <w:t>.</w:t>
            </w:r>
          </w:p>
        </w:tc>
        <w:tc>
          <w:tcPr>
            <w:tcW w:w="3008" w:type="dxa"/>
            <w:shd w:val="clear" w:color="auto" w:fill="FBE4D5" w:themeFill="accent2" w:themeFillTint="33"/>
            <w:vAlign w:val="center"/>
          </w:tcPr>
          <w:p w14:paraId="3D91CA34" w14:textId="77777777" w:rsidR="00D85CBE" w:rsidRDefault="00D85CBE" w:rsidP="00253390">
            <w:r>
              <w:t>User gains access to Module.</w:t>
            </w:r>
          </w:p>
        </w:tc>
      </w:tr>
      <w:tr w:rsidR="00D85CBE" w14:paraId="0D793E24" w14:textId="77777777" w:rsidTr="00BC7EFB">
        <w:trPr>
          <w:trHeight w:val="850"/>
        </w:trPr>
        <w:tc>
          <w:tcPr>
            <w:tcW w:w="1190" w:type="dxa"/>
            <w:shd w:val="clear" w:color="auto" w:fill="FBE4D5" w:themeFill="accent2" w:themeFillTint="33"/>
            <w:vAlign w:val="center"/>
          </w:tcPr>
          <w:p w14:paraId="3251FD54" w14:textId="0057DE06" w:rsidR="00D85CBE" w:rsidRDefault="00D85CBE" w:rsidP="00253390">
            <w:r>
              <w:t>W-</w:t>
            </w:r>
            <w:r w:rsidR="006A6B2F">
              <w:t>L</w:t>
            </w:r>
            <w:r>
              <w:t>-03</w:t>
            </w:r>
          </w:p>
        </w:tc>
        <w:tc>
          <w:tcPr>
            <w:tcW w:w="2449" w:type="dxa"/>
            <w:shd w:val="clear" w:color="auto" w:fill="FBE4D5" w:themeFill="accent2" w:themeFillTint="33"/>
            <w:vAlign w:val="center"/>
          </w:tcPr>
          <w:p w14:paraId="0E705DB4" w14:textId="77777777" w:rsidR="00D85CBE" w:rsidRDefault="00D85CBE" w:rsidP="00253390">
            <w:r>
              <w:t>Assignment Access</w:t>
            </w:r>
          </w:p>
        </w:tc>
        <w:tc>
          <w:tcPr>
            <w:tcW w:w="3184" w:type="dxa"/>
            <w:shd w:val="clear" w:color="auto" w:fill="FBE4D5" w:themeFill="accent2" w:themeFillTint="33"/>
            <w:vAlign w:val="center"/>
          </w:tcPr>
          <w:p w14:paraId="543016AD" w14:textId="592FC031" w:rsidR="00D85CBE" w:rsidRDefault="00BC7EFB" w:rsidP="00D85CBE">
            <w:pPr>
              <w:pStyle w:val="ListParagraph"/>
              <w:numPr>
                <w:ilvl w:val="0"/>
                <w:numId w:val="26"/>
              </w:numPr>
            </w:pPr>
            <w:r>
              <w:t>Start At</w:t>
            </w:r>
            <w:r w:rsidR="00EA3031">
              <w:t xml:space="preserve"> Dashboard</w:t>
            </w:r>
          </w:p>
          <w:p w14:paraId="07C7823C" w14:textId="17ECFBA5" w:rsidR="00EA3031" w:rsidRDefault="00EA3031" w:rsidP="00D85CBE">
            <w:pPr>
              <w:pStyle w:val="ListParagraph"/>
              <w:numPr>
                <w:ilvl w:val="0"/>
                <w:numId w:val="26"/>
              </w:numPr>
            </w:pPr>
            <w:r>
              <w:t>Click on Assignment</w:t>
            </w:r>
            <w:r w:rsidR="00BC7EFB">
              <w:t>.</w:t>
            </w:r>
          </w:p>
        </w:tc>
        <w:tc>
          <w:tcPr>
            <w:tcW w:w="3008" w:type="dxa"/>
            <w:shd w:val="clear" w:color="auto" w:fill="FBE4D5" w:themeFill="accent2" w:themeFillTint="33"/>
            <w:vAlign w:val="center"/>
          </w:tcPr>
          <w:p w14:paraId="0BDBE1FC" w14:textId="77777777" w:rsidR="00D85CBE" w:rsidRDefault="00D85CBE" w:rsidP="00253390">
            <w:r>
              <w:t>User gains access to Assignment.</w:t>
            </w:r>
          </w:p>
        </w:tc>
      </w:tr>
      <w:tr w:rsidR="00D85CBE" w14:paraId="6D858C75" w14:textId="77777777" w:rsidTr="00BC7EFB">
        <w:trPr>
          <w:trHeight w:val="850"/>
        </w:trPr>
        <w:tc>
          <w:tcPr>
            <w:tcW w:w="1190" w:type="dxa"/>
            <w:shd w:val="clear" w:color="auto" w:fill="FBE4D5" w:themeFill="accent2" w:themeFillTint="33"/>
            <w:vAlign w:val="center"/>
          </w:tcPr>
          <w:p w14:paraId="7F51AA64" w14:textId="38D28BAA" w:rsidR="00D85CBE" w:rsidRDefault="00D85CBE" w:rsidP="00253390">
            <w:r>
              <w:t>W-</w:t>
            </w:r>
            <w:r w:rsidR="006A6B2F">
              <w:t>L</w:t>
            </w:r>
            <w:r>
              <w:t>-04</w:t>
            </w:r>
          </w:p>
        </w:tc>
        <w:tc>
          <w:tcPr>
            <w:tcW w:w="2449" w:type="dxa"/>
            <w:shd w:val="clear" w:color="auto" w:fill="FBE4D5" w:themeFill="accent2" w:themeFillTint="33"/>
            <w:vAlign w:val="center"/>
          </w:tcPr>
          <w:p w14:paraId="7B02AAD2" w14:textId="549C168C" w:rsidR="00D85CBE" w:rsidRDefault="00D85CBE" w:rsidP="00253390">
            <w:r>
              <w:t>Academic Calendar Editing</w:t>
            </w:r>
          </w:p>
        </w:tc>
        <w:tc>
          <w:tcPr>
            <w:tcW w:w="3184" w:type="dxa"/>
            <w:shd w:val="clear" w:color="auto" w:fill="FBE4D5" w:themeFill="accent2" w:themeFillTint="33"/>
            <w:vAlign w:val="center"/>
          </w:tcPr>
          <w:p w14:paraId="30603B18" w14:textId="39D2460E" w:rsidR="00D85CBE" w:rsidRDefault="004F6956" w:rsidP="00D85CBE">
            <w:pPr>
              <w:pStyle w:val="ListParagraph"/>
              <w:numPr>
                <w:ilvl w:val="0"/>
                <w:numId w:val="26"/>
              </w:numPr>
            </w:pPr>
            <w:r>
              <w:t>Start At</w:t>
            </w:r>
            <w:r w:rsidR="00EA3031">
              <w:t xml:space="preserve"> Dashboard</w:t>
            </w:r>
          </w:p>
          <w:p w14:paraId="76754383" w14:textId="04B0A562" w:rsidR="00EA3031" w:rsidRDefault="00EA3031" w:rsidP="00D85CBE">
            <w:pPr>
              <w:pStyle w:val="ListParagraph"/>
              <w:numPr>
                <w:ilvl w:val="0"/>
                <w:numId w:val="26"/>
              </w:numPr>
            </w:pPr>
            <w:r>
              <w:t>Click On Module</w:t>
            </w:r>
          </w:p>
          <w:p w14:paraId="76C7C47C" w14:textId="11629714" w:rsidR="00D85CBE" w:rsidRDefault="00D85CBE" w:rsidP="00D85CBE">
            <w:pPr>
              <w:pStyle w:val="ListParagraph"/>
              <w:numPr>
                <w:ilvl w:val="0"/>
                <w:numId w:val="26"/>
              </w:numPr>
            </w:pPr>
            <w:r>
              <w:t>Go to any week in the Academic Calendar.</w:t>
            </w:r>
          </w:p>
          <w:p w14:paraId="5DBF3D60" w14:textId="0DDD8C37" w:rsidR="00D85CBE" w:rsidRDefault="00D85CBE" w:rsidP="00D85CBE">
            <w:pPr>
              <w:pStyle w:val="ListParagraph"/>
              <w:numPr>
                <w:ilvl w:val="0"/>
                <w:numId w:val="26"/>
              </w:numPr>
            </w:pPr>
            <w:r>
              <w:t>Update Description.</w:t>
            </w:r>
          </w:p>
          <w:p w14:paraId="68C9AECC" w14:textId="2542C71E" w:rsidR="00D85CBE" w:rsidRDefault="00D85CBE" w:rsidP="00D85CBE">
            <w:pPr>
              <w:pStyle w:val="ListParagraph"/>
              <w:numPr>
                <w:ilvl w:val="0"/>
                <w:numId w:val="26"/>
              </w:numPr>
            </w:pPr>
            <w:r>
              <w:t>Attach File.</w:t>
            </w:r>
          </w:p>
        </w:tc>
        <w:tc>
          <w:tcPr>
            <w:tcW w:w="3008" w:type="dxa"/>
            <w:shd w:val="clear" w:color="auto" w:fill="FBE4D5" w:themeFill="accent2" w:themeFillTint="33"/>
            <w:vAlign w:val="center"/>
          </w:tcPr>
          <w:p w14:paraId="1C43BBBA" w14:textId="42492188" w:rsidR="00D85CBE" w:rsidRDefault="00D85CBE" w:rsidP="00253390">
            <w:r>
              <w:t>Student users should be able to gain access and view updated description / attached files.</w:t>
            </w:r>
          </w:p>
        </w:tc>
      </w:tr>
      <w:tr w:rsidR="00D85CBE" w14:paraId="52A7A841" w14:textId="77777777" w:rsidTr="00BC7EFB">
        <w:trPr>
          <w:trHeight w:val="850"/>
        </w:trPr>
        <w:tc>
          <w:tcPr>
            <w:tcW w:w="1190" w:type="dxa"/>
            <w:shd w:val="clear" w:color="auto" w:fill="FBE4D5" w:themeFill="accent2" w:themeFillTint="33"/>
            <w:vAlign w:val="center"/>
          </w:tcPr>
          <w:p w14:paraId="376A660E" w14:textId="69368170" w:rsidR="00D85CBE" w:rsidRDefault="00D85CBE" w:rsidP="00253390">
            <w:r>
              <w:t>W-</w:t>
            </w:r>
            <w:r w:rsidR="006A6B2F">
              <w:t>L</w:t>
            </w:r>
            <w:r>
              <w:t>-05</w:t>
            </w:r>
          </w:p>
        </w:tc>
        <w:tc>
          <w:tcPr>
            <w:tcW w:w="2449" w:type="dxa"/>
            <w:shd w:val="clear" w:color="auto" w:fill="FBE4D5" w:themeFill="accent2" w:themeFillTint="33"/>
            <w:vAlign w:val="center"/>
          </w:tcPr>
          <w:p w14:paraId="07DA032D" w14:textId="118301C0" w:rsidR="00D85CBE" w:rsidRDefault="00D85CBE" w:rsidP="00253390">
            <w:r>
              <w:t>Create Assignment</w:t>
            </w:r>
          </w:p>
        </w:tc>
        <w:tc>
          <w:tcPr>
            <w:tcW w:w="3184" w:type="dxa"/>
            <w:shd w:val="clear" w:color="auto" w:fill="FBE4D5" w:themeFill="accent2" w:themeFillTint="33"/>
            <w:vAlign w:val="center"/>
          </w:tcPr>
          <w:p w14:paraId="05BB90FD" w14:textId="446F24FA" w:rsidR="004F6956" w:rsidRDefault="004F6956" w:rsidP="00D85CBE">
            <w:pPr>
              <w:pStyle w:val="ListParagraph"/>
              <w:numPr>
                <w:ilvl w:val="0"/>
                <w:numId w:val="26"/>
              </w:numPr>
            </w:pPr>
            <w:r>
              <w:t>Start At Dashboard</w:t>
            </w:r>
          </w:p>
          <w:p w14:paraId="51B891E4" w14:textId="44E25303" w:rsidR="00D85CBE" w:rsidRDefault="00D85CBE" w:rsidP="00D85CBE">
            <w:pPr>
              <w:pStyle w:val="ListParagraph"/>
              <w:numPr>
                <w:ilvl w:val="0"/>
                <w:numId w:val="26"/>
              </w:numPr>
            </w:pPr>
            <w:r>
              <w:t xml:space="preserve">Click </w:t>
            </w:r>
            <w:r w:rsidR="004F6956">
              <w:t>Module</w:t>
            </w:r>
          </w:p>
          <w:p w14:paraId="350E2F06" w14:textId="10F3D5DE" w:rsidR="00D85CBE" w:rsidRDefault="00D85CBE" w:rsidP="00D85CBE">
            <w:pPr>
              <w:pStyle w:val="ListParagraph"/>
              <w:numPr>
                <w:ilvl w:val="0"/>
                <w:numId w:val="26"/>
              </w:numPr>
            </w:pPr>
            <w:r>
              <w:t xml:space="preserve">Click </w:t>
            </w:r>
            <w:r w:rsidR="004F6956">
              <w:t>Create Assignment</w:t>
            </w:r>
          </w:p>
          <w:p w14:paraId="3E529C03" w14:textId="77777777" w:rsidR="00412BEC" w:rsidRDefault="00412BEC" w:rsidP="00D85CBE">
            <w:pPr>
              <w:pStyle w:val="ListParagraph"/>
              <w:numPr>
                <w:ilvl w:val="0"/>
                <w:numId w:val="26"/>
              </w:numPr>
            </w:pPr>
            <w:r>
              <w:t xml:space="preserve">Fill </w:t>
            </w:r>
            <w:r w:rsidR="004F6956">
              <w:t>O</w:t>
            </w:r>
            <w:r>
              <w:t xml:space="preserve">ut </w:t>
            </w:r>
            <w:r w:rsidR="004F6956">
              <w:t>D</w:t>
            </w:r>
            <w:r>
              <w:t>etails</w:t>
            </w:r>
          </w:p>
          <w:p w14:paraId="30C1A8AD" w14:textId="6218EA66" w:rsidR="004F6956" w:rsidRDefault="004F6956" w:rsidP="00D85CBE">
            <w:pPr>
              <w:pStyle w:val="ListParagraph"/>
              <w:numPr>
                <w:ilvl w:val="0"/>
                <w:numId w:val="26"/>
              </w:numPr>
            </w:pPr>
            <w:r>
              <w:t>Submit</w:t>
            </w:r>
          </w:p>
        </w:tc>
        <w:tc>
          <w:tcPr>
            <w:tcW w:w="3008" w:type="dxa"/>
            <w:shd w:val="clear" w:color="auto" w:fill="FBE4D5" w:themeFill="accent2" w:themeFillTint="33"/>
            <w:vAlign w:val="center"/>
          </w:tcPr>
          <w:p w14:paraId="1070CE51" w14:textId="5B9B3B7B" w:rsidR="00D85CBE" w:rsidRDefault="00412BEC" w:rsidP="00253390">
            <w:r>
              <w:t>A new assignment should be visible within the module page.</w:t>
            </w:r>
          </w:p>
        </w:tc>
      </w:tr>
      <w:tr w:rsidR="00D85CBE" w14:paraId="73BE04BD" w14:textId="77777777" w:rsidTr="00BC7EFB">
        <w:trPr>
          <w:trHeight w:val="850"/>
        </w:trPr>
        <w:tc>
          <w:tcPr>
            <w:tcW w:w="1190" w:type="dxa"/>
            <w:shd w:val="clear" w:color="auto" w:fill="FBE4D5" w:themeFill="accent2" w:themeFillTint="33"/>
            <w:vAlign w:val="center"/>
          </w:tcPr>
          <w:p w14:paraId="06B2987B" w14:textId="1E14F596" w:rsidR="00D85CBE" w:rsidRDefault="00D85CBE" w:rsidP="00253390">
            <w:r>
              <w:t>W-</w:t>
            </w:r>
            <w:r w:rsidR="006A6B2F">
              <w:t>L</w:t>
            </w:r>
            <w:r>
              <w:t>-0</w:t>
            </w:r>
            <w:r w:rsidR="004F6956">
              <w:t>6</w:t>
            </w:r>
          </w:p>
        </w:tc>
        <w:tc>
          <w:tcPr>
            <w:tcW w:w="2449" w:type="dxa"/>
            <w:shd w:val="clear" w:color="auto" w:fill="FBE4D5" w:themeFill="accent2" w:themeFillTint="33"/>
            <w:vAlign w:val="center"/>
          </w:tcPr>
          <w:p w14:paraId="0C904DBA" w14:textId="6822B252" w:rsidR="00D85CBE" w:rsidRDefault="00412BEC" w:rsidP="00253390">
            <w:r>
              <w:t>Add Grade</w:t>
            </w:r>
          </w:p>
        </w:tc>
        <w:tc>
          <w:tcPr>
            <w:tcW w:w="3184" w:type="dxa"/>
            <w:shd w:val="clear" w:color="auto" w:fill="FBE4D5" w:themeFill="accent2" w:themeFillTint="33"/>
            <w:vAlign w:val="center"/>
          </w:tcPr>
          <w:p w14:paraId="4728CA37" w14:textId="108AF70E" w:rsidR="00AE47A5" w:rsidRDefault="00AE47A5" w:rsidP="00D85CBE">
            <w:pPr>
              <w:pStyle w:val="ListParagraph"/>
              <w:numPr>
                <w:ilvl w:val="0"/>
                <w:numId w:val="26"/>
              </w:numPr>
            </w:pPr>
            <w:r>
              <w:t>Start At Dashboard</w:t>
            </w:r>
          </w:p>
          <w:p w14:paraId="01D40523" w14:textId="28CFCE44" w:rsidR="00D85CBE" w:rsidRDefault="00D85CBE" w:rsidP="00D85CBE">
            <w:pPr>
              <w:pStyle w:val="ListParagraph"/>
              <w:numPr>
                <w:ilvl w:val="0"/>
                <w:numId w:val="26"/>
              </w:numPr>
            </w:pPr>
            <w:r>
              <w:t xml:space="preserve">Click on </w:t>
            </w:r>
            <w:r w:rsidR="00412BEC">
              <w:t>a</w:t>
            </w:r>
            <w:r>
              <w:t xml:space="preserve">ssignment where </w:t>
            </w:r>
            <w:r w:rsidR="00412BEC">
              <w:t>student has submitted.</w:t>
            </w:r>
          </w:p>
          <w:p w14:paraId="4049C4CC" w14:textId="608B53C1" w:rsidR="00412BEC" w:rsidRDefault="00412BEC" w:rsidP="00D85CBE">
            <w:pPr>
              <w:pStyle w:val="ListParagraph"/>
              <w:numPr>
                <w:ilvl w:val="0"/>
                <w:numId w:val="26"/>
              </w:numPr>
            </w:pPr>
            <w:r>
              <w:t>Click Grade Button.</w:t>
            </w:r>
          </w:p>
          <w:p w14:paraId="17027E0A" w14:textId="3F9F624F" w:rsidR="00412BEC" w:rsidRDefault="00412BEC" w:rsidP="00D85CBE">
            <w:pPr>
              <w:pStyle w:val="ListParagraph"/>
              <w:numPr>
                <w:ilvl w:val="0"/>
                <w:numId w:val="26"/>
              </w:numPr>
            </w:pPr>
            <w:r>
              <w:t>Fill out details.</w:t>
            </w:r>
          </w:p>
        </w:tc>
        <w:tc>
          <w:tcPr>
            <w:tcW w:w="3008" w:type="dxa"/>
            <w:shd w:val="clear" w:color="auto" w:fill="FBE4D5" w:themeFill="accent2" w:themeFillTint="33"/>
            <w:vAlign w:val="center"/>
          </w:tcPr>
          <w:p w14:paraId="55A9F237" w14:textId="5C61B086" w:rsidR="00D85CBE" w:rsidRDefault="00412BEC" w:rsidP="00253390">
            <w:r>
              <w:t>Grade should now be available on submission.</w:t>
            </w:r>
          </w:p>
        </w:tc>
      </w:tr>
      <w:tr w:rsidR="00D85CBE" w14:paraId="5796E6DD" w14:textId="77777777" w:rsidTr="00BC7EFB">
        <w:trPr>
          <w:trHeight w:val="1669"/>
        </w:trPr>
        <w:tc>
          <w:tcPr>
            <w:tcW w:w="1190" w:type="dxa"/>
            <w:shd w:val="clear" w:color="auto" w:fill="FBE4D5" w:themeFill="accent2" w:themeFillTint="33"/>
            <w:vAlign w:val="center"/>
          </w:tcPr>
          <w:p w14:paraId="16ED868F" w14:textId="04CF5A8C" w:rsidR="00D85CBE" w:rsidRDefault="00D85CBE" w:rsidP="00253390">
            <w:r>
              <w:t>W-</w:t>
            </w:r>
            <w:r w:rsidR="006A6B2F">
              <w:t>L</w:t>
            </w:r>
            <w:r>
              <w:t>-</w:t>
            </w:r>
            <w:r w:rsidR="004F6956">
              <w:t>07</w:t>
            </w:r>
          </w:p>
        </w:tc>
        <w:tc>
          <w:tcPr>
            <w:tcW w:w="2449" w:type="dxa"/>
            <w:shd w:val="clear" w:color="auto" w:fill="FBE4D5" w:themeFill="accent2" w:themeFillTint="33"/>
            <w:vAlign w:val="center"/>
          </w:tcPr>
          <w:p w14:paraId="314FD5B8" w14:textId="6EE03A3C" w:rsidR="00D85CBE" w:rsidRDefault="00BC7EFB" w:rsidP="00253390">
            <w:r>
              <w:t>Create Module</w:t>
            </w:r>
            <w:r w:rsidR="00D85CBE">
              <w:t xml:space="preserve"> Announcement</w:t>
            </w:r>
          </w:p>
        </w:tc>
        <w:tc>
          <w:tcPr>
            <w:tcW w:w="3184" w:type="dxa"/>
            <w:shd w:val="clear" w:color="auto" w:fill="FBE4D5" w:themeFill="accent2" w:themeFillTint="33"/>
            <w:vAlign w:val="center"/>
          </w:tcPr>
          <w:p w14:paraId="5EC6CF68" w14:textId="1B25BE60" w:rsidR="00D85CBE" w:rsidRDefault="004F6956" w:rsidP="00D85CBE">
            <w:pPr>
              <w:pStyle w:val="ListParagraph"/>
              <w:numPr>
                <w:ilvl w:val="0"/>
                <w:numId w:val="26"/>
              </w:numPr>
            </w:pPr>
            <w:r>
              <w:t>Start At</w:t>
            </w:r>
            <w:r w:rsidR="00D85CBE">
              <w:t xml:space="preserve"> Dashboard.</w:t>
            </w:r>
          </w:p>
          <w:p w14:paraId="4EAAC1C3" w14:textId="77777777" w:rsidR="00D85CBE" w:rsidRDefault="00D85CBE" w:rsidP="00D85CBE">
            <w:pPr>
              <w:pStyle w:val="ListParagraph"/>
              <w:numPr>
                <w:ilvl w:val="0"/>
                <w:numId w:val="26"/>
              </w:numPr>
            </w:pPr>
            <w:r>
              <w:t xml:space="preserve">Go To </w:t>
            </w:r>
            <w:proofErr w:type="gramStart"/>
            <w:r>
              <w:t>A</w:t>
            </w:r>
            <w:proofErr w:type="gramEnd"/>
            <w:r>
              <w:t xml:space="preserve"> Module.</w:t>
            </w:r>
          </w:p>
          <w:p w14:paraId="07D82CAF" w14:textId="13037220" w:rsidR="00D85CBE" w:rsidRDefault="004F6956" w:rsidP="00D85CBE">
            <w:pPr>
              <w:pStyle w:val="ListParagraph"/>
              <w:numPr>
                <w:ilvl w:val="0"/>
                <w:numId w:val="26"/>
              </w:numPr>
            </w:pPr>
            <w:r>
              <w:t>Create Module Announcement</w:t>
            </w:r>
            <w:r w:rsidR="00D85CBE">
              <w:t>.</w:t>
            </w:r>
          </w:p>
        </w:tc>
        <w:tc>
          <w:tcPr>
            <w:tcW w:w="3008" w:type="dxa"/>
            <w:shd w:val="clear" w:color="auto" w:fill="FBE4D5" w:themeFill="accent2" w:themeFillTint="33"/>
            <w:vAlign w:val="center"/>
          </w:tcPr>
          <w:p w14:paraId="0B36FD0F" w14:textId="057397A6" w:rsidR="00D85CBE" w:rsidRDefault="004F6956" w:rsidP="00253390">
            <w:r>
              <w:t>A new announcement should be visible within the module page.</w:t>
            </w:r>
          </w:p>
        </w:tc>
      </w:tr>
    </w:tbl>
    <w:p w14:paraId="3AFB802D" w14:textId="77777777" w:rsidR="00AA0B81" w:rsidRDefault="00AA0B81" w:rsidP="00890E30">
      <w:pPr>
        <w:rPr>
          <w:i/>
          <w:iCs/>
        </w:rPr>
      </w:pPr>
    </w:p>
    <w:p w14:paraId="6B1CB956" w14:textId="77777777" w:rsidR="00AE47A5" w:rsidRDefault="00AE47A5" w:rsidP="00890E30">
      <w:pPr>
        <w:rPr>
          <w:i/>
          <w:iCs/>
        </w:rPr>
      </w:pPr>
    </w:p>
    <w:p w14:paraId="1B2EA311" w14:textId="77777777" w:rsidR="00AE47A5" w:rsidRDefault="00AE47A5" w:rsidP="00890E30">
      <w:pPr>
        <w:rPr>
          <w:i/>
          <w:iCs/>
        </w:rPr>
      </w:pPr>
    </w:p>
    <w:p w14:paraId="70A0241E" w14:textId="77777777" w:rsidR="00AE47A5" w:rsidRDefault="00AE47A5" w:rsidP="00890E30">
      <w:pPr>
        <w:rPr>
          <w:i/>
          <w:iCs/>
        </w:rPr>
      </w:pPr>
    </w:p>
    <w:p w14:paraId="0B4BB894" w14:textId="77777777" w:rsidR="00AE47A5" w:rsidRDefault="00AE47A5" w:rsidP="00890E30">
      <w:pPr>
        <w:rPr>
          <w:i/>
          <w:iCs/>
        </w:rPr>
      </w:pPr>
    </w:p>
    <w:p w14:paraId="1896B878" w14:textId="41C24F1C" w:rsidR="00AE47A5" w:rsidRDefault="00DC5936" w:rsidP="00890E30">
      <w:pPr>
        <w:rPr>
          <w:i/>
          <w:iCs/>
        </w:rPr>
      </w:pPr>
      <w:r>
        <w:rPr>
          <w:i/>
          <w:iCs/>
        </w:rPr>
        <w:br/>
      </w:r>
      <w:r>
        <w:rPr>
          <w:i/>
          <w:iCs/>
        </w:rPr>
        <w:br/>
      </w:r>
    </w:p>
    <w:p w14:paraId="60B805BB" w14:textId="673287F5" w:rsidR="00BC7EFB" w:rsidRDefault="004F6956" w:rsidP="00890E30">
      <w:pPr>
        <w:rPr>
          <w:i/>
          <w:iCs/>
        </w:rPr>
      </w:pPr>
      <w:r w:rsidRPr="004F6956">
        <w:rPr>
          <w:i/>
          <w:iCs/>
        </w:rPr>
        <w:lastRenderedPageBreak/>
        <w:t>Admin User</w:t>
      </w:r>
    </w:p>
    <w:p w14:paraId="699BA266" w14:textId="77777777" w:rsidR="00AE47A5" w:rsidRPr="004F6956" w:rsidRDefault="00AE47A5" w:rsidP="00890E30">
      <w:pPr>
        <w:rPr>
          <w:i/>
          <w:iCs/>
        </w:rPr>
      </w:pPr>
    </w:p>
    <w:tbl>
      <w:tblPr>
        <w:tblStyle w:val="TableGrid"/>
        <w:tblW w:w="9187" w:type="dxa"/>
        <w:tblLook w:val="04A0" w:firstRow="1" w:lastRow="0" w:firstColumn="1" w:lastColumn="0" w:noHBand="0" w:noVBand="1"/>
      </w:tblPr>
      <w:tblGrid>
        <w:gridCol w:w="1136"/>
        <w:gridCol w:w="1836"/>
        <w:gridCol w:w="3260"/>
        <w:gridCol w:w="2955"/>
      </w:tblGrid>
      <w:tr w:rsidR="004F6956" w14:paraId="5078C7EB" w14:textId="77777777" w:rsidTr="003E6A61">
        <w:tc>
          <w:tcPr>
            <w:tcW w:w="1136" w:type="dxa"/>
            <w:shd w:val="clear" w:color="auto" w:fill="385623" w:themeFill="accent6" w:themeFillShade="80"/>
            <w:vAlign w:val="center"/>
          </w:tcPr>
          <w:p w14:paraId="3261546C" w14:textId="61570D85" w:rsidR="004F6956" w:rsidRDefault="004F6956" w:rsidP="004F6956">
            <w:pPr>
              <w:rPr>
                <w:b/>
                <w:bCs/>
              </w:rPr>
            </w:pPr>
            <w:r w:rsidRPr="00BC7EFB">
              <w:rPr>
                <w:color w:val="FFFFFF" w:themeColor="background1"/>
              </w:rPr>
              <w:t>Test ID</w:t>
            </w:r>
          </w:p>
        </w:tc>
        <w:tc>
          <w:tcPr>
            <w:tcW w:w="1836" w:type="dxa"/>
            <w:shd w:val="clear" w:color="auto" w:fill="385623" w:themeFill="accent6" w:themeFillShade="80"/>
            <w:vAlign w:val="center"/>
          </w:tcPr>
          <w:p w14:paraId="5AF07099" w14:textId="63AE8054" w:rsidR="004F6956" w:rsidRDefault="004F6956" w:rsidP="004F6956">
            <w:pPr>
              <w:rPr>
                <w:b/>
                <w:bCs/>
              </w:rPr>
            </w:pPr>
            <w:r w:rsidRPr="00BC7EFB">
              <w:rPr>
                <w:color w:val="FFFFFF" w:themeColor="background1"/>
              </w:rPr>
              <w:t>Functionality</w:t>
            </w:r>
          </w:p>
        </w:tc>
        <w:tc>
          <w:tcPr>
            <w:tcW w:w="3260" w:type="dxa"/>
            <w:shd w:val="clear" w:color="auto" w:fill="385623" w:themeFill="accent6" w:themeFillShade="80"/>
            <w:vAlign w:val="center"/>
          </w:tcPr>
          <w:p w14:paraId="551C94B8" w14:textId="387E0EA0" w:rsidR="004F6956" w:rsidRDefault="004F6956" w:rsidP="004F6956">
            <w:pPr>
              <w:rPr>
                <w:b/>
                <w:bCs/>
              </w:rPr>
            </w:pPr>
            <w:r w:rsidRPr="00BC7EFB">
              <w:rPr>
                <w:color w:val="FFFFFF" w:themeColor="background1"/>
              </w:rPr>
              <w:t>Steps</w:t>
            </w:r>
          </w:p>
        </w:tc>
        <w:tc>
          <w:tcPr>
            <w:tcW w:w="2955" w:type="dxa"/>
            <w:shd w:val="clear" w:color="auto" w:fill="385623" w:themeFill="accent6" w:themeFillShade="80"/>
            <w:vAlign w:val="center"/>
          </w:tcPr>
          <w:p w14:paraId="44822957" w14:textId="5703F07B" w:rsidR="004F6956" w:rsidRDefault="004F6956" w:rsidP="004F6956">
            <w:pPr>
              <w:rPr>
                <w:b/>
                <w:bCs/>
              </w:rPr>
            </w:pPr>
            <w:r w:rsidRPr="00BC7EFB">
              <w:rPr>
                <w:color w:val="FFFFFF" w:themeColor="background1"/>
              </w:rPr>
              <w:t>Expected Results</w:t>
            </w:r>
          </w:p>
        </w:tc>
      </w:tr>
      <w:tr w:rsidR="004F6956" w14:paraId="45144A12" w14:textId="77777777" w:rsidTr="003E6A61">
        <w:tc>
          <w:tcPr>
            <w:tcW w:w="1136" w:type="dxa"/>
            <w:shd w:val="clear" w:color="auto" w:fill="C5E0B3" w:themeFill="accent6" w:themeFillTint="66"/>
            <w:vAlign w:val="center"/>
          </w:tcPr>
          <w:p w14:paraId="449A6FFE" w14:textId="722058B3" w:rsidR="004F6956" w:rsidRPr="004F6956" w:rsidRDefault="004F6956" w:rsidP="003E6A61">
            <w:r w:rsidRPr="004F6956">
              <w:t>W-A-01</w:t>
            </w:r>
          </w:p>
        </w:tc>
        <w:tc>
          <w:tcPr>
            <w:tcW w:w="1836" w:type="dxa"/>
            <w:shd w:val="clear" w:color="auto" w:fill="C5E0B3" w:themeFill="accent6" w:themeFillTint="66"/>
            <w:vAlign w:val="center"/>
          </w:tcPr>
          <w:p w14:paraId="73C73325" w14:textId="0C62344D" w:rsidR="004F6956" w:rsidRPr="004F6956" w:rsidRDefault="004F6956" w:rsidP="003E6A61">
            <w:r>
              <w:t>Login</w:t>
            </w:r>
          </w:p>
        </w:tc>
        <w:tc>
          <w:tcPr>
            <w:tcW w:w="3260" w:type="dxa"/>
            <w:shd w:val="clear" w:color="auto" w:fill="C5E0B3" w:themeFill="accent6" w:themeFillTint="66"/>
            <w:vAlign w:val="center"/>
          </w:tcPr>
          <w:p w14:paraId="7BD32620" w14:textId="77777777" w:rsidR="003E6A61" w:rsidRDefault="003E6A61" w:rsidP="003E6A61">
            <w:pPr>
              <w:pStyle w:val="ListParagraph"/>
              <w:numPr>
                <w:ilvl w:val="0"/>
                <w:numId w:val="25"/>
              </w:numPr>
            </w:pPr>
            <w:r>
              <w:t>Start At Login Page.</w:t>
            </w:r>
          </w:p>
          <w:p w14:paraId="6E6A9854" w14:textId="77777777" w:rsidR="003E6A61" w:rsidRDefault="003E6A61" w:rsidP="003E6A61">
            <w:pPr>
              <w:pStyle w:val="ListParagraph"/>
              <w:numPr>
                <w:ilvl w:val="0"/>
                <w:numId w:val="25"/>
              </w:numPr>
            </w:pPr>
            <w:r>
              <w:t>Enter Login Details.</w:t>
            </w:r>
          </w:p>
          <w:p w14:paraId="3C020468" w14:textId="35AE379F" w:rsidR="004F6956" w:rsidRPr="003E6A61" w:rsidRDefault="003E6A61" w:rsidP="003E6A61">
            <w:pPr>
              <w:pStyle w:val="ListParagraph"/>
              <w:numPr>
                <w:ilvl w:val="0"/>
                <w:numId w:val="11"/>
              </w:numPr>
              <w:rPr>
                <w:b/>
                <w:bCs/>
              </w:rPr>
            </w:pPr>
            <w:r>
              <w:t>Click Login.</w:t>
            </w:r>
          </w:p>
        </w:tc>
        <w:tc>
          <w:tcPr>
            <w:tcW w:w="2955" w:type="dxa"/>
            <w:shd w:val="clear" w:color="auto" w:fill="C5E0B3" w:themeFill="accent6" w:themeFillTint="66"/>
            <w:vAlign w:val="center"/>
          </w:tcPr>
          <w:p w14:paraId="346FEE43" w14:textId="6CC29F4F" w:rsidR="004F6956" w:rsidRPr="003E6A61" w:rsidRDefault="003E6A61" w:rsidP="003E6A61">
            <w:r>
              <w:t>User gains access to Admin Panel.</w:t>
            </w:r>
          </w:p>
        </w:tc>
      </w:tr>
      <w:tr w:rsidR="004F6956" w14:paraId="6ECF08B4" w14:textId="77777777" w:rsidTr="003E6A61">
        <w:tc>
          <w:tcPr>
            <w:tcW w:w="1136" w:type="dxa"/>
            <w:shd w:val="clear" w:color="auto" w:fill="C5E0B3" w:themeFill="accent6" w:themeFillTint="66"/>
            <w:vAlign w:val="center"/>
          </w:tcPr>
          <w:p w14:paraId="366A6430" w14:textId="72FD7C99" w:rsidR="004F6956" w:rsidRDefault="004F6956" w:rsidP="003E6A61">
            <w:pPr>
              <w:rPr>
                <w:b/>
                <w:bCs/>
              </w:rPr>
            </w:pPr>
            <w:r w:rsidRPr="004F6956">
              <w:t>W-A-0</w:t>
            </w:r>
            <w:r>
              <w:t>2</w:t>
            </w:r>
          </w:p>
        </w:tc>
        <w:tc>
          <w:tcPr>
            <w:tcW w:w="1836" w:type="dxa"/>
            <w:shd w:val="clear" w:color="auto" w:fill="C5E0B3" w:themeFill="accent6" w:themeFillTint="66"/>
            <w:vAlign w:val="center"/>
          </w:tcPr>
          <w:p w14:paraId="2A926280" w14:textId="0602B84E" w:rsidR="004F6956" w:rsidRPr="004F6956" w:rsidRDefault="004F6956" w:rsidP="003E6A61">
            <w:r>
              <w:t>Add Lecturer</w:t>
            </w:r>
          </w:p>
        </w:tc>
        <w:tc>
          <w:tcPr>
            <w:tcW w:w="3260" w:type="dxa"/>
            <w:shd w:val="clear" w:color="auto" w:fill="C5E0B3" w:themeFill="accent6" w:themeFillTint="66"/>
            <w:vAlign w:val="center"/>
          </w:tcPr>
          <w:p w14:paraId="4ABCA1B7" w14:textId="1FB7187C" w:rsidR="004F6956" w:rsidRPr="003E6A61" w:rsidRDefault="003E6A61" w:rsidP="003E6A61">
            <w:pPr>
              <w:pStyle w:val="ListParagraph"/>
              <w:numPr>
                <w:ilvl w:val="0"/>
                <w:numId w:val="11"/>
              </w:numPr>
              <w:rPr>
                <w:b/>
                <w:bCs/>
              </w:rPr>
            </w:pPr>
            <w:r>
              <w:t>Start At Admin Panel.</w:t>
            </w:r>
          </w:p>
          <w:p w14:paraId="196CF31D" w14:textId="0471E050" w:rsidR="003E6A61" w:rsidRPr="003E6A61" w:rsidRDefault="003E6A61" w:rsidP="003E6A61">
            <w:pPr>
              <w:pStyle w:val="ListParagraph"/>
              <w:numPr>
                <w:ilvl w:val="0"/>
                <w:numId w:val="11"/>
              </w:numPr>
              <w:rPr>
                <w:b/>
                <w:bCs/>
              </w:rPr>
            </w:pPr>
            <w:r>
              <w:t>Click Add Lecturer.</w:t>
            </w:r>
          </w:p>
          <w:p w14:paraId="72097E25" w14:textId="33F6218D" w:rsidR="003E6A61" w:rsidRPr="003E6A61" w:rsidRDefault="003E6A61" w:rsidP="003E6A61">
            <w:pPr>
              <w:pStyle w:val="ListParagraph"/>
              <w:numPr>
                <w:ilvl w:val="0"/>
                <w:numId w:val="11"/>
              </w:numPr>
              <w:rPr>
                <w:b/>
                <w:bCs/>
              </w:rPr>
            </w:pPr>
            <w:r>
              <w:t>Fill Out Details.</w:t>
            </w:r>
          </w:p>
          <w:p w14:paraId="4CD992E7" w14:textId="310BFD03" w:rsidR="003E6A61" w:rsidRPr="003E6A61" w:rsidRDefault="003E6A61" w:rsidP="003E6A61">
            <w:pPr>
              <w:pStyle w:val="ListParagraph"/>
              <w:numPr>
                <w:ilvl w:val="0"/>
                <w:numId w:val="11"/>
              </w:numPr>
              <w:rPr>
                <w:b/>
                <w:bCs/>
              </w:rPr>
            </w:pPr>
            <w:r>
              <w:t>Submit.</w:t>
            </w:r>
          </w:p>
        </w:tc>
        <w:tc>
          <w:tcPr>
            <w:tcW w:w="2955" w:type="dxa"/>
            <w:shd w:val="clear" w:color="auto" w:fill="C5E0B3" w:themeFill="accent6" w:themeFillTint="66"/>
            <w:vAlign w:val="center"/>
          </w:tcPr>
          <w:p w14:paraId="51E58FEB" w14:textId="61E3C1DA" w:rsidR="004F6956" w:rsidRPr="003E6A61" w:rsidRDefault="003E6A61" w:rsidP="003E6A61">
            <w:r>
              <w:t>Lecturer should now be able to access system with default password ‘</w:t>
            </w:r>
            <w:proofErr w:type="spellStart"/>
            <w:r>
              <w:t>devpass</w:t>
            </w:r>
            <w:proofErr w:type="spellEnd"/>
            <w:r>
              <w:t>’</w:t>
            </w:r>
          </w:p>
        </w:tc>
      </w:tr>
      <w:tr w:rsidR="004F6956" w14:paraId="0B5ED1CB" w14:textId="77777777" w:rsidTr="003E6A61">
        <w:tc>
          <w:tcPr>
            <w:tcW w:w="1136" w:type="dxa"/>
            <w:shd w:val="clear" w:color="auto" w:fill="C5E0B3" w:themeFill="accent6" w:themeFillTint="66"/>
            <w:vAlign w:val="center"/>
          </w:tcPr>
          <w:p w14:paraId="178DD588" w14:textId="3BE49DC4" w:rsidR="004F6956" w:rsidRDefault="004F6956" w:rsidP="003E6A61">
            <w:pPr>
              <w:rPr>
                <w:b/>
                <w:bCs/>
              </w:rPr>
            </w:pPr>
            <w:r w:rsidRPr="004F6956">
              <w:t>W-A-0</w:t>
            </w:r>
            <w:r>
              <w:t>3</w:t>
            </w:r>
          </w:p>
        </w:tc>
        <w:tc>
          <w:tcPr>
            <w:tcW w:w="1836" w:type="dxa"/>
            <w:shd w:val="clear" w:color="auto" w:fill="C5E0B3" w:themeFill="accent6" w:themeFillTint="66"/>
            <w:vAlign w:val="center"/>
          </w:tcPr>
          <w:p w14:paraId="37458ADD" w14:textId="27E582F9" w:rsidR="004F6956" w:rsidRPr="004F6956" w:rsidRDefault="003E6A61" w:rsidP="003E6A61">
            <w:r>
              <w:t>Add Module</w:t>
            </w:r>
          </w:p>
        </w:tc>
        <w:tc>
          <w:tcPr>
            <w:tcW w:w="3260" w:type="dxa"/>
            <w:shd w:val="clear" w:color="auto" w:fill="C5E0B3" w:themeFill="accent6" w:themeFillTint="66"/>
            <w:vAlign w:val="center"/>
          </w:tcPr>
          <w:p w14:paraId="0CD7BE23" w14:textId="75574C03" w:rsidR="004F6956" w:rsidRPr="003E6A61" w:rsidRDefault="003E6A61" w:rsidP="003E6A61">
            <w:pPr>
              <w:pStyle w:val="ListParagraph"/>
              <w:numPr>
                <w:ilvl w:val="0"/>
                <w:numId w:val="27"/>
              </w:numPr>
              <w:rPr>
                <w:b/>
                <w:bCs/>
              </w:rPr>
            </w:pPr>
            <w:r>
              <w:t>Start At Admin Panel.</w:t>
            </w:r>
          </w:p>
          <w:p w14:paraId="45DFC78F" w14:textId="70151F1B" w:rsidR="003E6A61" w:rsidRPr="003E6A61" w:rsidRDefault="003E6A61" w:rsidP="003E6A61">
            <w:pPr>
              <w:pStyle w:val="ListParagraph"/>
              <w:numPr>
                <w:ilvl w:val="0"/>
                <w:numId w:val="27"/>
              </w:numPr>
              <w:rPr>
                <w:b/>
                <w:bCs/>
              </w:rPr>
            </w:pPr>
            <w:r>
              <w:t>Click Add Module.</w:t>
            </w:r>
          </w:p>
          <w:p w14:paraId="5A9AA5C3" w14:textId="3FA9CC73" w:rsidR="003E6A61" w:rsidRPr="003E6A61" w:rsidRDefault="003E6A61" w:rsidP="003E6A61">
            <w:pPr>
              <w:pStyle w:val="ListParagraph"/>
              <w:numPr>
                <w:ilvl w:val="0"/>
                <w:numId w:val="27"/>
              </w:numPr>
              <w:rPr>
                <w:b/>
                <w:bCs/>
              </w:rPr>
            </w:pPr>
            <w:r>
              <w:t>Fill Out Details.</w:t>
            </w:r>
          </w:p>
          <w:p w14:paraId="01ED0C91" w14:textId="6224FA79" w:rsidR="003E6A61" w:rsidRPr="003E6A61" w:rsidRDefault="003E6A61" w:rsidP="003E6A61">
            <w:pPr>
              <w:pStyle w:val="ListParagraph"/>
              <w:numPr>
                <w:ilvl w:val="0"/>
                <w:numId w:val="27"/>
              </w:numPr>
              <w:rPr>
                <w:b/>
                <w:bCs/>
              </w:rPr>
            </w:pPr>
            <w:r>
              <w:t>Submit.</w:t>
            </w:r>
          </w:p>
        </w:tc>
        <w:tc>
          <w:tcPr>
            <w:tcW w:w="2955" w:type="dxa"/>
            <w:shd w:val="clear" w:color="auto" w:fill="C5E0B3" w:themeFill="accent6" w:themeFillTint="66"/>
            <w:vAlign w:val="center"/>
          </w:tcPr>
          <w:p w14:paraId="7E07C6B4" w14:textId="7965E59C" w:rsidR="004F6956" w:rsidRPr="003E6A61" w:rsidRDefault="003E6A61" w:rsidP="003E6A61">
            <w:r>
              <w:t>Module should now be available in system and visible when enrolled upon and during registration.</w:t>
            </w:r>
          </w:p>
        </w:tc>
      </w:tr>
      <w:tr w:rsidR="004F6956" w14:paraId="44E10C9A" w14:textId="77777777" w:rsidTr="003E6A61">
        <w:tc>
          <w:tcPr>
            <w:tcW w:w="1136" w:type="dxa"/>
            <w:shd w:val="clear" w:color="auto" w:fill="C5E0B3" w:themeFill="accent6" w:themeFillTint="66"/>
            <w:vAlign w:val="center"/>
          </w:tcPr>
          <w:p w14:paraId="4FA3209A" w14:textId="308E0E43" w:rsidR="004F6956" w:rsidRDefault="004F6956" w:rsidP="003E6A61">
            <w:pPr>
              <w:rPr>
                <w:b/>
                <w:bCs/>
              </w:rPr>
            </w:pPr>
            <w:r w:rsidRPr="004F6956">
              <w:t>W-A-0</w:t>
            </w:r>
            <w:r>
              <w:t>4</w:t>
            </w:r>
          </w:p>
        </w:tc>
        <w:tc>
          <w:tcPr>
            <w:tcW w:w="1836" w:type="dxa"/>
            <w:shd w:val="clear" w:color="auto" w:fill="C5E0B3" w:themeFill="accent6" w:themeFillTint="66"/>
            <w:vAlign w:val="center"/>
          </w:tcPr>
          <w:p w14:paraId="40269534" w14:textId="486E6F41" w:rsidR="004F6956" w:rsidRPr="004F6956" w:rsidRDefault="004F6956" w:rsidP="003E6A61">
            <w:r>
              <w:t>Edit Enrolment</w:t>
            </w:r>
          </w:p>
        </w:tc>
        <w:tc>
          <w:tcPr>
            <w:tcW w:w="3260" w:type="dxa"/>
            <w:shd w:val="clear" w:color="auto" w:fill="C5E0B3" w:themeFill="accent6" w:themeFillTint="66"/>
            <w:vAlign w:val="center"/>
          </w:tcPr>
          <w:p w14:paraId="3EC7CDD9" w14:textId="128DB9FE" w:rsidR="004F6956" w:rsidRPr="003E6A61" w:rsidRDefault="003E6A61" w:rsidP="003E6A61">
            <w:pPr>
              <w:pStyle w:val="ListParagraph"/>
              <w:numPr>
                <w:ilvl w:val="0"/>
                <w:numId w:val="28"/>
              </w:numPr>
              <w:rPr>
                <w:b/>
                <w:bCs/>
              </w:rPr>
            </w:pPr>
            <w:r>
              <w:t>Start At Admin Panel.</w:t>
            </w:r>
          </w:p>
          <w:p w14:paraId="4388B810" w14:textId="14DD8D98" w:rsidR="003E6A61" w:rsidRPr="003E6A61" w:rsidRDefault="003E6A61" w:rsidP="003E6A61">
            <w:pPr>
              <w:pStyle w:val="ListParagraph"/>
              <w:numPr>
                <w:ilvl w:val="0"/>
                <w:numId w:val="28"/>
              </w:numPr>
              <w:rPr>
                <w:b/>
                <w:bCs/>
              </w:rPr>
            </w:pPr>
            <w:r>
              <w:t>Click Edit Enrolment.</w:t>
            </w:r>
          </w:p>
          <w:p w14:paraId="3ADE274D" w14:textId="7E476AEA" w:rsidR="003E6A61" w:rsidRPr="003E6A61" w:rsidRDefault="003E6A61" w:rsidP="003E6A61">
            <w:pPr>
              <w:pStyle w:val="ListParagraph"/>
              <w:numPr>
                <w:ilvl w:val="0"/>
                <w:numId w:val="28"/>
              </w:numPr>
              <w:rPr>
                <w:b/>
                <w:bCs/>
              </w:rPr>
            </w:pPr>
            <w:r>
              <w:t xml:space="preserve">Search By Email </w:t>
            </w:r>
            <w:proofErr w:type="gramStart"/>
            <w:r>
              <w:t>For</w:t>
            </w:r>
            <w:proofErr w:type="gramEnd"/>
            <w:r>
              <w:t xml:space="preserve"> User.</w:t>
            </w:r>
          </w:p>
          <w:p w14:paraId="58715611" w14:textId="30711BE2" w:rsidR="003E6A61" w:rsidRPr="003E6A61" w:rsidRDefault="003E6A61" w:rsidP="003E6A61">
            <w:pPr>
              <w:pStyle w:val="ListParagraph"/>
              <w:numPr>
                <w:ilvl w:val="0"/>
                <w:numId w:val="28"/>
              </w:numPr>
              <w:rPr>
                <w:b/>
                <w:bCs/>
              </w:rPr>
            </w:pPr>
            <w:r>
              <w:t>Remove From Module.</w:t>
            </w:r>
          </w:p>
          <w:p w14:paraId="68EE577F" w14:textId="3C374C26" w:rsidR="003E6A61" w:rsidRPr="003E6A61" w:rsidRDefault="003E6A61" w:rsidP="003E6A61">
            <w:pPr>
              <w:pStyle w:val="ListParagraph"/>
              <w:numPr>
                <w:ilvl w:val="0"/>
                <w:numId w:val="28"/>
              </w:numPr>
              <w:rPr>
                <w:b/>
                <w:bCs/>
              </w:rPr>
            </w:pPr>
            <w:r>
              <w:t>Add Another Module.</w:t>
            </w:r>
          </w:p>
          <w:p w14:paraId="2336BCE4" w14:textId="5EDF6BCC" w:rsidR="003E6A61" w:rsidRPr="003E6A61" w:rsidRDefault="003E6A61" w:rsidP="003E6A61">
            <w:pPr>
              <w:pStyle w:val="ListParagraph"/>
              <w:numPr>
                <w:ilvl w:val="0"/>
                <w:numId w:val="28"/>
              </w:numPr>
              <w:rPr>
                <w:b/>
                <w:bCs/>
              </w:rPr>
            </w:pPr>
            <w:r>
              <w:t>Submit.</w:t>
            </w:r>
          </w:p>
        </w:tc>
        <w:tc>
          <w:tcPr>
            <w:tcW w:w="2955" w:type="dxa"/>
            <w:shd w:val="clear" w:color="auto" w:fill="C5E0B3" w:themeFill="accent6" w:themeFillTint="66"/>
            <w:vAlign w:val="center"/>
          </w:tcPr>
          <w:p w14:paraId="05F937DF" w14:textId="290016FD" w:rsidR="004F6956" w:rsidRPr="003E6A61" w:rsidRDefault="003E6A61" w:rsidP="003E6A61">
            <w:r>
              <w:t>User should now see new module in their dashboard for selection, and the removed module is no longer there.</w:t>
            </w:r>
          </w:p>
        </w:tc>
      </w:tr>
      <w:tr w:rsidR="004F6956" w14:paraId="7A028C38" w14:textId="77777777" w:rsidTr="003E6A61">
        <w:tc>
          <w:tcPr>
            <w:tcW w:w="1136" w:type="dxa"/>
            <w:shd w:val="clear" w:color="auto" w:fill="C5E0B3" w:themeFill="accent6" w:themeFillTint="66"/>
            <w:vAlign w:val="center"/>
          </w:tcPr>
          <w:p w14:paraId="1532B10C" w14:textId="62830018" w:rsidR="004F6956" w:rsidRPr="004F6956" w:rsidRDefault="003E6A61" w:rsidP="003E6A61">
            <w:r>
              <w:t>W-A-05</w:t>
            </w:r>
          </w:p>
        </w:tc>
        <w:tc>
          <w:tcPr>
            <w:tcW w:w="1836" w:type="dxa"/>
            <w:shd w:val="clear" w:color="auto" w:fill="C5E0B3" w:themeFill="accent6" w:themeFillTint="66"/>
            <w:vAlign w:val="center"/>
          </w:tcPr>
          <w:p w14:paraId="54BED8D3" w14:textId="2EC62650" w:rsidR="004F6956" w:rsidRDefault="003E6A61" w:rsidP="003E6A61">
            <w:r>
              <w:t>Create Global Announcement</w:t>
            </w:r>
          </w:p>
        </w:tc>
        <w:tc>
          <w:tcPr>
            <w:tcW w:w="3260" w:type="dxa"/>
            <w:shd w:val="clear" w:color="auto" w:fill="C5E0B3" w:themeFill="accent6" w:themeFillTint="66"/>
            <w:vAlign w:val="center"/>
          </w:tcPr>
          <w:p w14:paraId="6302695A" w14:textId="702BE43A" w:rsidR="004F6956" w:rsidRPr="003E6A61" w:rsidRDefault="003E6A61" w:rsidP="003E6A61">
            <w:pPr>
              <w:pStyle w:val="ListParagraph"/>
              <w:numPr>
                <w:ilvl w:val="0"/>
                <w:numId w:val="29"/>
              </w:numPr>
              <w:rPr>
                <w:b/>
                <w:bCs/>
              </w:rPr>
            </w:pPr>
            <w:r>
              <w:t>Start At Admin Panel.</w:t>
            </w:r>
          </w:p>
          <w:p w14:paraId="715A5ED7" w14:textId="728EED20" w:rsidR="003E6A61" w:rsidRDefault="003E6A61" w:rsidP="003E6A61">
            <w:pPr>
              <w:pStyle w:val="ListParagraph"/>
              <w:numPr>
                <w:ilvl w:val="0"/>
                <w:numId w:val="29"/>
              </w:numPr>
            </w:pPr>
            <w:r w:rsidRPr="003E6A61">
              <w:t>Click</w:t>
            </w:r>
            <w:r>
              <w:t xml:space="preserve"> Post Global Announcement.</w:t>
            </w:r>
          </w:p>
          <w:p w14:paraId="5BC37169" w14:textId="5BB9661A" w:rsidR="003E6A61" w:rsidRDefault="003E6A61" w:rsidP="003E6A61">
            <w:pPr>
              <w:pStyle w:val="ListParagraph"/>
              <w:numPr>
                <w:ilvl w:val="0"/>
                <w:numId w:val="29"/>
              </w:numPr>
            </w:pPr>
            <w:r>
              <w:t>Fill Out Details.</w:t>
            </w:r>
          </w:p>
          <w:p w14:paraId="3890EAB9" w14:textId="3397A59E" w:rsidR="003E6A61" w:rsidRPr="003E6A61" w:rsidRDefault="003E6A61" w:rsidP="003E6A61">
            <w:pPr>
              <w:pStyle w:val="ListParagraph"/>
              <w:numPr>
                <w:ilvl w:val="0"/>
                <w:numId w:val="29"/>
              </w:numPr>
            </w:pPr>
            <w:r>
              <w:t>Submit.</w:t>
            </w:r>
          </w:p>
        </w:tc>
        <w:tc>
          <w:tcPr>
            <w:tcW w:w="2955" w:type="dxa"/>
            <w:shd w:val="clear" w:color="auto" w:fill="C5E0B3" w:themeFill="accent6" w:themeFillTint="66"/>
            <w:vAlign w:val="center"/>
          </w:tcPr>
          <w:p w14:paraId="2A898D68" w14:textId="25A0EC8A" w:rsidR="004F6956" w:rsidRPr="00E123E5" w:rsidRDefault="00E123E5" w:rsidP="003E6A61">
            <w:r>
              <w:t>Users should now see a global announcement on their dashboards.</w:t>
            </w:r>
          </w:p>
        </w:tc>
      </w:tr>
    </w:tbl>
    <w:p w14:paraId="6B8DB058" w14:textId="77777777" w:rsidR="004F6956" w:rsidRDefault="004F6956" w:rsidP="00890E30">
      <w:pPr>
        <w:rPr>
          <w:b/>
          <w:bCs/>
        </w:rPr>
      </w:pPr>
    </w:p>
    <w:p w14:paraId="32829C51" w14:textId="74A37EFD" w:rsidR="00583483" w:rsidRDefault="00B05BC2" w:rsidP="00890E30">
      <w:pPr>
        <w:rPr>
          <w:i/>
          <w:iCs/>
        </w:rPr>
      </w:pPr>
      <w:r>
        <w:rPr>
          <w:i/>
          <w:iCs/>
        </w:rPr>
        <w:t>Unit Testing</w:t>
      </w:r>
    </w:p>
    <w:p w14:paraId="0F9D2B08" w14:textId="1F497D36" w:rsidR="00BF7231" w:rsidRDefault="00BF7231" w:rsidP="00890E30">
      <w:r>
        <w:br/>
        <w:t>When all code has been implemented</w:t>
      </w:r>
      <w:r w:rsidR="00FA4660">
        <w:t xml:space="preserve"> towards the completion of the project</w:t>
      </w:r>
      <w:r>
        <w:t xml:space="preserve">, tests will be run using Django’s unit testing framework </w:t>
      </w:r>
      <w:r w:rsidR="00FA4660">
        <w:t>(</w:t>
      </w:r>
      <w:r>
        <w:t>built on Python’s unit test framework unittest</w:t>
      </w:r>
      <w:r w:rsidR="00FA4660">
        <w:t>)</w:t>
      </w:r>
      <w:r>
        <w:t>:</w:t>
      </w:r>
      <w:r w:rsidR="00DB3FD0">
        <w:br/>
      </w:r>
    </w:p>
    <w:p w14:paraId="620F9424" w14:textId="6B3AB36B" w:rsidR="00BF7231" w:rsidRDefault="00BF7231" w:rsidP="00BF7231">
      <w:pPr>
        <w:pStyle w:val="ListParagraph"/>
        <w:numPr>
          <w:ilvl w:val="0"/>
          <w:numId w:val="12"/>
        </w:numPr>
      </w:pPr>
      <w:r w:rsidRPr="00DB3FD0">
        <w:rPr>
          <w:b/>
          <w:bCs/>
        </w:rPr>
        <w:t xml:space="preserve">Model </w:t>
      </w:r>
      <w:r w:rsidR="001C7502">
        <w:rPr>
          <w:b/>
          <w:bCs/>
        </w:rPr>
        <w:t>Unit Test</w:t>
      </w:r>
      <w:r>
        <w:br/>
        <w:t xml:space="preserve">This test case will be </w:t>
      </w:r>
      <w:r w:rsidR="00DB3FD0">
        <w:t>used</w:t>
      </w:r>
      <w:r>
        <w:t xml:space="preserve"> on </w:t>
      </w:r>
      <w:r w:rsidR="00DB3FD0">
        <w:t>the built-in models for users, and how the relationships between them behave. It will be used to make sure the likes of the is_student() and is_lecturer() helpers are behaving as expected.</w:t>
      </w:r>
      <w:r>
        <w:br/>
      </w:r>
    </w:p>
    <w:p w14:paraId="411745F4" w14:textId="6279B5F1" w:rsidR="00BF7231" w:rsidRDefault="00BF7231" w:rsidP="00BF7231">
      <w:pPr>
        <w:pStyle w:val="ListParagraph"/>
        <w:numPr>
          <w:ilvl w:val="0"/>
          <w:numId w:val="12"/>
        </w:numPr>
      </w:pPr>
      <w:r w:rsidRPr="00DB3FD0">
        <w:rPr>
          <w:b/>
          <w:bCs/>
        </w:rPr>
        <w:t xml:space="preserve">Authentication </w:t>
      </w:r>
      <w:r w:rsidR="001C7502">
        <w:rPr>
          <w:b/>
          <w:bCs/>
        </w:rPr>
        <w:t>Unit Test</w:t>
      </w:r>
      <w:r w:rsidR="00DB3FD0">
        <w:br/>
        <w:t>This test case will be used to simulate browser POSTs to the login functionality to verify the login cases of users.</w:t>
      </w:r>
      <w:r w:rsidR="00DB3FD0">
        <w:br/>
      </w:r>
    </w:p>
    <w:p w14:paraId="57DA3388" w14:textId="32E81A59" w:rsidR="00BF7231" w:rsidRPr="00DB3FD0" w:rsidRDefault="00BF7231" w:rsidP="00890E30">
      <w:pPr>
        <w:pStyle w:val="ListParagraph"/>
        <w:numPr>
          <w:ilvl w:val="0"/>
          <w:numId w:val="12"/>
        </w:numPr>
        <w:rPr>
          <w:b/>
          <w:bCs/>
        </w:rPr>
      </w:pPr>
      <w:r w:rsidRPr="00DB3FD0">
        <w:rPr>
          <w:b/>
          <w:bCs/>
        </w:rPr>
        <w:t xml:space="preserve">Access Control </w:t>
      </w:r>
      <w:r w:rsidR="001C7502">
        <w:rPr>
          <w:b/>
          <w:bCs/>
        </w:rPr>
        <w:t>Unit Test</w:t>
      </w:r>
      <w:r w:rsidR="00DB3FD0" w:rsidRPr="00DB3FD0">
        <w:rPr>
          <w:b/>
          <w:bCs/>
        </w:rPr>
        <w:br/>
      </w:r>
      <w:r w:rsidR="00DB3FD0">
        <w:t>This test case will be used to simulate access control, whereby a student cannot access a lecturer only view, and lecturers have GET access for assignment forms, and POST for creation.</w:t>
      </w:r>
    </w:p>
    <w:p w14:paraId="045C4C36" w14:textId="49FC467C" w:rsidR="00890E30" w:rsidRPr="00AC30A5" w:rsidRDefault="00890E30" w:rsidP="00890E30">
      <w:pPr>
        <w:rPr>
          <w:b/>
          <w:bCs/>
        </w:rPr>
      </w:pPr>
      <w:r w:rsidRPr="00AC30A5">
        <w:rPr>
          <w:b/>
          <w:bCs/>
        </w:rPr>
        <w:lastRenderedPageBreak/>
        <w:t xml:space="preserve">Database </w:t>
      </w:r>
      <w:r w:rsidR="00273A56">
        <w:rPr>
          <w:b/>
          <w:bCs/>
        </w:rPr>
        <w:t>Testing</w:t>
      </w:r>
    </w:p>
    <w:p w14:paraId="63E46930" w14:textId="77777777" w:rsidR="00890E30" w:rsidRDefault="00890E30" w:rsidP="00890E30"/>
    <w:p w14:paraId="4CA451C5" w14:textId="01517DAA" w:rsidR="00890E30" w:rsidRDefault="00890E30" w:rsidP="00890E30">
      <w:r>
        <w:t xml:space="preserve">The </w:t>
      </w:r>
      <w:r w:rsidR="00067DE3">
        <w:t>testing</w:t>
      </w:r>
      <w:r>
        <w:t xml:space="preserve"> methodology that will be used for the database will be </w:t>
      </w:r>
      <w:r w:rsidR="006A6B2F" w:rsidRPr="00B05BC2">
        <w:rPr>
          <w:b/>
          <w:bCs/>
          <w:i/>
          <w:iCs/>
        </w:rPr>
        <w:t>White Box Testing</w:t>
      </w:r>
      <w:r w:rsidR="006A6B2F">
        <w:t>. The ways in which database functionality will affect the end user will not be visible, therefore it is best to approach this part from an internal perspective. This will be done by viewing the data stored in the database, and if that aligns with what is presented to the user.</w:t>
      </w:r>
    </w:p>
    <w:p w14:paraId="53C31394" w14:textId="77777777" w:rsidR="00AA0B81" w:rsidRDefault="00AA0B81" w:rsidP="00890E30"/>
    <w:p w14:paraId="00B3970D" w14:textId="77777777" w:rsidR="00AA0B81" w:rsidRPr="00890E30" w:rsidRDefault="00AA0B81" w:rsidP="00AA0B81">
      <w:pPr>
        <w:rPr>
          <w:b/>
          <w:bCs/>
          <w:i/>
          <w:iCs/>
        </w:rPr>
      </w:pPr>
      <w:r w:rsidRPr="00890E30">
        <w:rPr>
          <w:b/>
          <w:bCs/>
          <w:i/>
          <w:iCs/>
        </w:rPr>
        <w:t>Outlined Structure</w:t>
      </w:r>
    </w:p>
    <w:p w14:paraId="153FEBFE" w14:textId="2241D642" w:rsidR="006A6B2F" w:rsidRDefault="006A6B2F" w:rsidP="00890E30"/>
    <w:tbl>
      <w:tblPr>
        <w:tblStyle w:val="TableGrid"/>
        <w:tblW w:w="0" w:type="auto"/>
        <w:tblLook w:val="04A0" w:firstRow="1" w:lastRow="0" w:firstColumn="1" w:lastColumn="0" w:noHBand="0" w:noVBand="1"/>
      </w:tblPr>
      <w:tblGrid>
        <w:gridCol w:w="1555"/>
        <w:gridCol w:w="2409"/>
        <w:gridCol w:w="2793"/>
        <w:gridCol w:w="2253"/>
      </w:tblGrid>
      <w:tr w:rsidR="00AA0B81" w14:paraId="5062BC07" w14:textId="77777777" w:rsidTr="00DA09F4">
        <w:tc>
          <w:tcPr>
            <w:tcW w:w="1555" w:type="dxa"/>
            <w:shd w:val="clear" w:color="auto" w:fill="C00000"/>
          </w:tcPr>
          <w:p w14:paraId="68252D78" w14:textId="2ED6D1BC" w:rsidR="00AA0B81" w:rsidRDefault="00AA0B81" w:rsidP="00890E30">
            <w:r>
              <w:t>Test ID</w:t>
            </w:r>
          </w:p>
        </w:tc>
        <w:tc>
          <w:tcPr>
            <w:tcW w:w="2409" w:type="dxa"/>
            <w:shd w:val="clear" w:color="auto" w:fill="C00000"/>
          </w:tcPr>
          <w:p w14:paraId="754E5219" w14:textId="6498FFB3" w:rsidR="00AA0B81" w:rsidRDefault="00AA0B81" w:rsidP="00890E30">
            <w:r>
              <w:t>Case</w:t>
            </w:r>
          </w:p>
        </w:tc>
        <w:tc>
          <w:tcPr>
            <w:tcW w:w="2793" w:type="dxa"/>
            <w:shd w:val="clear" w:color="auto" w:fill="C00000"/>
          </w:tcPr>
          <w:p w14:paraId="58B06C70" w14:textId="2C4A2FA9" w:rsidR="00AA0B81" w:rsidRDefault="00AA0B81" w:rsidP="00890E30">
            <w:r>
              <w:t>Steps</w:t>
            </w:r>
          </w:p>
        </w:tc>
        <w:tc>
          <w:tcPr>
            <w:tcW w:w="2253" w:type="dxa"/>
            <w:shd w:val="clear" w:color="auto" w:fill="C00000"/>
          </w:tcPr>
          <w:p w14:paraId="033CD923" w14:textId="6978E819" w:rsidR="00AA0B81" w:rsidRDefault="00AA0B81" w:rsidP="00890E30">
            <w:r>
              <w:t>Expected Results</w:t>
            </w:r>
          </w:p>
        </w:tc>
      </w:tr>
      <w:tr w:rsidR="00AE47A5" w14:paraId="7A4DBCEE" w14:textId="77777777" w:rsidTr="00DA09F4">
        <w:tc>
          <w:tcPr>
            <w:tcW w:w="1555" w:type="dxa"/>
            <w:shd w:val="clear" w:color="auto" w:fill="FEAA9C"/>
            <w:vAlign w:val="center"/>
          </w:tcPr>
          <w:p w14:paraId="558DD5E1" w14:textId="0B41C6D4" w:rsidR="00AE47A5" w:rsidRDefault="00AE47A5" w:rsidP="00DA09F4">
            <w:r>
              <w:t>D-A-01</w:t>
            </w:r>
          </w:p>
        </w:tc>
        <w:tc>
          <w:tcPr>
            <w:tcW w:w="2409" w:type="dxa"/>
            <w:shd w:val="clear" w:color="auto" w:fill="FEAA9C"/>
            <w:vAlign w:val="center"/>
          </w:tcPr>
          <w:p w14:paraId="3D52EE4F" w14:textId="65210F03" w:rsidR="00AE47A5" w:rsidRDefault="00DA09F4" w:rsidP="00DA09F4">
            <w:r>
              <w:t>Django Migration</w:t>
            </w:r>
          </w:p>
        </w:tc>
        <w:tc>
          <w:tcPr>
            <w:tcW w:w="2793" w:type="dxa"/>
            <w:shd w:val="clear" w:color="auto" w:fill="FEAA9C"/>
            <w:vAlign w:val="center"/>
          </w:tcPr>
          <w:p w14:paraId="318D10CF" w14:textId="4127ACFE" w:rsidR="00AE47A5" w:rsidRDefault="00DA09F4" w:rsidP="00DA09F4">
            <w:pPr>
              <w:pStyle w:val="ListParagraph"/>
              <w:numPr>
                <w:ilvl w:val="0"/>
                <w:numId w:val="31"/>
              </w:numPr>
            </w:pPr>
            <w:r>
              <w:t>Perform migration with manage.py</w:t>
            </w:r>
          </w:p>
        </w:tc>
        <w:tc>
          <w:tcPr>
            <w:tcW w:w="2253" w:type="dxa"/>
            <w:shd w:val="clear" w:color="auto" w:fill="FEAA9C"/>
            <w:vAlign w:val="center"/>
          </w:tcPr>
          <w:p w14:paraId="0BCAB350" w14:textId="344E26F2" w:rsidR="00AE47A5" w:rsidRDefault="00DA09F4" w:rsidP="00DA09F4">
            <w:r>
              <w:t>Schema should be visible in pgadmin4.</w:t>
            </w:r>
          </w:p>
        </w:tc>
      </w:tr>
      <w:tr w:rsidR="00AE47A5" w14:paraId="7B69BF22" w14:textId="77777777" w:rsidTr="00DA09F4">
        <w:tc>
          <w:tcPr>
            <w:tcW w:w="1555" w:type="dxa"/>
            <w:shd w:val="clear" w:color="auto" w:fill="FEAA9C"/>
            <w:vAlign w:val="center"/>
          </w:tcPr>
          <w:p w14:paraId="573FA96E" w14:textId="0AC0E578" w:rsidR="00AE47A5" w:rsidRDefault="00AE47A5" w:rsidP="00DA09F4">
            <w:r>
              <w:t>D-A-02</w:t>
            </w:r>
          </w:p>
        </w:tc>
        <w:tc>
          <w:tcPr>
            <w:tcW w:w="2409" w:type="dxa"/>
            <w:shd w:val="clear" w:color="auto" w:fill="FEAA9C"/>
            <w:vAlign w:val="center"/>
          </w:tcPr>
          <w:p w14:paraId="4053CE95" w14:textId="341159B8" w:rsidR="00AE47A5" w:rsidRDefault="00DA09F4" w:rsidP="00DA09F4">
            <w:r>
              <w:t>Data Injection</w:t>
            </w:r>
          </w:p>
        </w:tc>
        <w:tc>
          <w:tcPr>
            <w:tcW w:w="2793" w:type="dxa"/>
            <w:shd w:val="clear" w:color="auto" w:fill="FEAA9C"/>
            <w:vAlign w:val="center"/>
          </w:tcPr>
          <w:p w14:paraId="6A28FA00" w14:textId="189A3628" w:rsidR="00AE47A5" w:rsidRDefault="00DA09F4" w:rsidP="00DA09F4">
            <w:pPr>
              <w:pStyle w:val="ListParagraph"/>
              <w:numPr>
                <w:ilvl w:val="0"/>
                <w:numId w:val="31"/>
              </w:numPr>
            </w:pPr>
            <w:r>
              <w:t>Create New Assignment as Lecturer User</w:t>
            </w:r>
          </w:p>
        </w:tc>
        <w:tc>
          <w:tcPr>
            <w:tcW w:w="2253" w:type="dxa"/>
            <w:shd w:val="clear" w:color="auto" w:fill="FEAA9C"/>
            <w:vAlign w:val="center"/>
          </w:tcPr>
          <w:p w14:paraId="410BC3F7" w14:textId="49AD32CA" w:rsidR="00AE47A5" w:rsidRDefault="00DA09F4" w:rsidP="00DA09F4">
            <w:r>
              <w:t>Data should be visible in pgadmin4.</w:t>
            </w:r>
          </w:p>
        </w:tc>
      </w:tr>
      <w:tr w:rsidR="00AE47A5" w14:paraId="5F1DE5CF" w14:textId="77777777" w:rsidTr="00DA09F4">
        <w:tc>
          <w:tcPr>
            <w:tcW w:w="1555" w:type="dxa"/>
            <w:shd w:val="clear" w:color="auto" w:fill="FEAA9C"/>
            <w:vAlign w:val="center"/>
          </w:tcPr>
          <w:p w14:paraId="6FAE822D" w14:textId="0AFD4033" w:rsidR="00AE47A5" w:rsidRDefault="00AE47A5" w:rsidP="00DA09F4">
            <w:r>
              <w:t>D-A-03</w:t>
            </w:r>
          </w:p>
        </w:tc>
        <w:tc>
          <w:tcPr>
            <w:tcW w:w="2409" w:type="dxa"/>
            <w:shd w:val="clear" w:color="auto" w:fill="FEAA9C"/>
            <w:vAlign w:val="center"/>
          </w:tcPr>
          <w:p w14:paraId="14C4F7A7" w14:textId="58C0EA5C" w:rsidR="00AE47A5" w:rsidRDefault="00DA09F4" w:rsidP="00DA09F4">
            <w:r>
              <w:t xml:space="preserve">Registration </w:t>
            </w:r>
          </w:p>
        </w:tc>
        <w:tc>
          <w:tcPr>
            <w:tcW w:w="2793" w:type="dxa"/>
            <w:shd w:val="clear" w:color="auto" w:fill="FEAA9C"/>
            <w:vAlign w:val="center"/>
          </w:tcPr>
          <w:p w14:paraId="635D8C85" w14:textId="403FC290" w:rsidR="00AE47A5" w:rsidRDefault="00DA09F4" w:rsidP="00DA09F4">
            <w:pPr>
              <w:pStyle w:val="ListParagraph"/>
              <w:numPr>
                <w:ilvl w:val="0"/>
                <w:numId w:val="31"/>
              </w:numPr>
            </w:pPr>
            <w:r>
              <w:t>Register a new user.</w:t>
            </w:r>
          </w:p>
        </w:tc>
        <w:tc>
          <w:tcPr>
            <w:tcW w:w="2253" w:type="dxa"/>
            <w:shd w:val="clear" w:color="auto" w:fill="FEAA9C"/>
            <w:vAlign w:val="center"/>
          </w:tcPr>
          <w:p w14:paraId="16E4B5C4" w14:textId="4DCCC1A8" w:rsidR="00AE47A5" w:rsidRDefault="00DA09F4" w:rsidP="00DA09F4">
            <w:r>
              <w:t>Data should be visible in pgadmin4.</w:t>
            </w:r>
          </w:p>
        </w:tc>
      </w:tr>
    </w:tbl>
    <w:p w14:paraId="66DF3977" w14:textId="77777777" w:rsidR="00AE47A5" w:rsidRDefault="00AE47A5" w:rsidP="00890E30"/>
    <w:p w14:paraId="5AFDC0E0" w14:textId="77777777" w:rsidR="00DA09F4" w:rsidRDefault="00DA09F4" w:rsidP="00890E30"/>
    <w:p w14:paraId="2F4EC4BF" w14:textId="02A4977A" w:rsidR="00890E30" w:rsidRPr="00AC30A5" w:rsidRDefault="00890E30" w:rsidP="00890E30">
      <w:pPr>
        <w:rPr>
          <w:b/>
          <w:bCs/>
        </w:rPr>
      </w:pPr>
      <w:r w:rsidRPr="00AC30A5">
        <w:rPr>
          <w:b/>
          <w:bCs/>
        </w:rPr>
        <w:t xml:space="preserve">Monitoring Platform </w:t>
      </w:r>
      <w:r w:rsidR="00273A56">
        <w:rPr>
          <w:b/>
          <w:bCs/>
        </w:rPr>
        <w:t>Testing</w:t>
      </w:r>
    </w:p>
    <w:p w14:paraId="7BDEAF9F" w14:textId="77777777" w:rsidR="00890E30" w:rsidRDefault="00890E30" w:rsidP="00890E30"/>
    <w:p w14:paraId="2904579B" w14:textId="4E877C26" w:rsidR="00890E30" w:rsidRDefault="00890E30" w:rsidP="00890E30">
      <w:r>
        <w:t xml:space="preserve">The </w:t>
      </w:r>
      <w:r w:rsidR="00067DE3">
        <w:t>testing</w:t>
      </w:r>
      <w:r>
        <w:t xml:space="preserve"> methodology that will be used for the monitoring platform will be </w:t>
      </w:r>
      <w:r w:rsidR="00DA09F4" w:rsidRPr="00B05BC2">
        <w:rPr>
          <w:b/>
          <w:bCs/>
          <w:i/>
          <w:iCs/>
        </w:rPr>
        <w:t>White Box Testing</w:t>
      </w:r>
      <w:r w:rsidR="00DA09F4">
        <w:t>. The typical end user will never view this part of the system. Actions will be performed through the web application to view data within the Grafana dashboard.</w:t>
      </w:r>
    </w:p>
    <w:p w14:paraId="3CF930F7" w14:textId="77777777" w:rsidR="00890E30" w:rsidRDefault="00890E30" w:rsidP="00890E30"/>
    <w:p w14:paraId="3ED8355E" w14:textId="77777777" w:rsidR="00890E30" w:rsidRPr="00890E30" w:rsidRDefault="00890E30" w:rsidP="00890E30">
      <w:pPr>
        <w:rPr>
          <w:b/>
          <w:bCs/>
          <w:i/>
          <w:iCs/>
        </w:rPr>
      </w:pPr>
      <w:r w:rsidRPr="00890E30">
        <w:rPr>
          <w:b/>
          <w:bCs/>
          <w:i/>
          <w:iCs/>
        </w:rPr>
        <w:t>Outlined Structure</w:t>
      </w:r>
    </w:p>
    <w:p w14:paraId="1FE1F525" w14:textId="77777777" w:rsidR="00DA09F4" w:rsidRDefault="00DA09F4" w:rsidP="00890E30"/>
    <w:tbl>
      <w:tblPr>
        <w:tblStyle w:val="TableGrid"/>
        <w:tblW w:w="0" w:type="auto"/>
        <w:tblLook w:val="04A0" w:firstRow="1" w:lastRow="0" w:firstColumn="1" w:lastColumn="0" w:noHBand="0" w:noVBand="1"/>
      </w:tblPr>
      <w:tblGrid>
        <w:gridCol w:w="1555"/>
        <w:gridCol w:w="2409"/>
        <w:gridCol w:w="2793"/>
        <w:gridCol w:w="2253"/>
      </w:tblGrid>
      <w:tr w:rsidR="00DA09F4" w14:paraId="3BF35891" w14:textId="77777777" w:rsidTr="00DA09F4">
        <w:tc>
          <w:tcPr>
            <w:tcW w:w="1555" w:type="dxa"/>
            <w:shd w:val="clear" w:color="auto" w:fill="7030A0"/>
          </w:tcPr>
          <w:p w14:paraId="3A864F5A" w14:textId="77777777" w:rsidR="00DA09F4" w:rsidRPr="00DA09F4" w:rsidRDefault="00DA09F4" w:rsidP="00253390">
            <w:pPr>
              <w:rPr>
                <w:color w:val="FFFFFF" w:themeColor="background1"/>
              </w:rPr>
            </w:pPr>
            <w:r w:rsidRPr="00DA09F4">
              <w:rPr>
                <w:color w:val="FFFFFF" w:themeColor="background1"/>
              </w:rPr>
              <w:t>Test ID</w:t>
            </w:r>
          </w:p>
        </w:tc>
        <w:tc>
          <w:tcPr>
            <w:tcW w:w="2409" w:type="dxa"/>
            <w:shd w:val="clear" w:color="auto" w:fill="7030A0"/>
          </w:tcPr>
          <w:p w14:paraId="4D9F1167" w14:textId="77777777" w:rsidR="00DA09F4" w:rsidRPr="00DA09F4" w:rsidRDefault="00DA09F4" w:rsidP="00253390">
            <w:pPr>
              <w:rPr>
                <w:color w:val="FFFFFF" w:themeColor="background1"/>
              </w:rPr>
            </w:pPr>
            <w:r w:rsidRPr="00DA09F4">
              <w:rPr>
                <w:color w:val="FFFFFF" w:themeColor="background1"/>
              </w:rPr>
              <w:t>Case</w:t>
            </w:r>
          </w:p>
        </w:tc>
        <w:tc>
          <w:tcPr>
            <w:tcW w:w="2793" w:type="dxa"/>
            <w:shd w:val="clear" w:color="auto" w:fill="7030A0"/>
          </w:tcPr>
          <w:p w14:paraId="6A6B70DC" w14:textId="77777777" w:rsidR="00DA09F4" w:rsidRPr="00DA09F4" w:rsidRDefault="00DA09F4" w:rsidP="00253390">
            <w:pPr>
              <w:rPr>
                <w:color w:val="FFFFFF" w:themeColor="background1"/>
              </w:rPr>
            </w:pPr>
            <w:r w:rsidRPr="00DA09F4">
              <w:rPr>
                <w:color w:val="FFFFFF" w:themeColor="background1"/>
              </w:rPr>
              <w:t>Steps</w:t>
            </w:r>
          </w:p>
        </w:tc>
        <w:tc>
          <w:tcPr>
            <w:tcW w:w="2253" w:type="dxa"/>
            <w:shd w:val="clear" w:color="auto" w:fill="7030A0"/>
          </w:tcPr>
          <w:p w14:paraId="36D59CF6" w14:textId="77777777" w:rsidR="00DA09F4" w:rsidRPr="00DA09F4" w:rsidRDefault="00DA09F4" w:rsidP="00253390">
            <w:pPr>
              <w:rPr>
                <w:color w:val="FFFFFF" w:themeColor="background1"/>
              </w:rPr>
            </w:pPr>
            <w:r w:rsidRPr="00DA09F4">
              <w:rPr>
                <w:color w:val="FFFFFF" w:themeColor="background1"/>
              </w:rPr>
              <w:t>Expected Results</w:t>
            </w:r>
          </w:p>
        </w:tc>
      </w:tr>
      <w:tr w:rsidR="00DA09F4" w14:paraId="56914870" w14:textId="77777777" w:rsidTr="00DA09F4">
        <w:tc>
          <w:tcPr>
            <w:tcW w:w="1555" w:type="dxa"/>
            <w:shd w:val="clear" w:color="auto" w:fill="EEA4DB"/>
            <w:vAlign w:val="center"/>
          </w:tcPr>
          <w:p w14:paraId="01998C4B" w14:textId="73CF1BCC" w:rsidR="00DA09F4" w:rsidRDefault="00DA09F4" w:rsidP="00DA09F4">
            <w:r>
              <w:t>M-A-01</w:t>
            </w:r>
          </w:p>
        </w:tc>
        <w:tc>
          <w:tcPr>
            <w:tcW w:w="2409" w:type="dxa"/>
            <w:shd w:val="clear" w:color="auto" w:fill="EEA4DB"/>
            <w:vAlign w:val="center"/>
          </w:tcPr>
          <w:p w14:paraId="7AA7D602" w14:textId="232B74D3" w:rsidR="00DA09F4" w:rsidRDefault="00DA09F4" w:rsidP="00DA09F4">
            <w:r>
              <w:t>Infrastructure Monitoring</w:t>
            </w:r>
          </w:p>
        </w:tc>
        <w:tc>
          <w:tcPr>
            <w:tcW w:w="2793" w:type="dxa"/>
            <w:shd w:val="clear" w:color="auto" w:fill="EEA4DB"/>
            <w:vAlign w:val="center"/>
          </w:tcPr>
          <w:p w14:paraId="591EBE52" w14:textId="77777777" w:rsidR="00DA09F4" w:rsidRDefault="00DA09F4" w:rsidP="00EF1839">
            <w:pPr>
              <w:pStyle w:val="ListParagraph"/>
              <w:numPr>
                <w:ilvl w:val="0"/>
                <w:numId w:val="32"/>
              </w:numPr>
            </w:pPr>
            <w:r>
              <w:t>Login as a student and as a lecturer.</w:t>
            </w:r>
          </w:p>
          <w:p w14:paraId="13CA16D9" w14:textId="7F00F549" w:rsidR="00DA09F4" w:rsidRDefault="00DA09F4" w:rsidP="00EF1839">
            <w:pPr>
              <w:pStyle w:val="ListParagraph"/>
              <w:numPr>
                <w:ilvl w:val="0"/>
                <w:numId w:val="32"/>
              </w:numPr>
            </w:pPr>
            <w:r>
              <w:t>View Grafana Dashboard.</w:t>
            </w:r>
          </w:p>
        </w:tc>
        <w:tc>
          <w:tcPr>
            <w:tcW w:w="2253" w:type="dxa"/>
            <w:shd w:val="clear" w:color="auto" w:fill="EEA4DB"/>
            <w:vAlign w:val="center"/>
          </w:tcPr>
          <w:p w14:paraId="4ADB351C" w14:textId="18571B00" w:rsidR="00DA09F4" w:rsidRDefault="00D50382" w:rsidP="00DA09F4">
            <w:r>
              <w:t>Change in Network Traffic Metrics should be viewable.</w:t>
            </w:r>
          </w:p>
        </w:tc>
      </w:tr>
      <w:tr w:rsidR="00DA09F4" w14:paraId="111A837E" w14:textId="77777777" w:rsidTr="00DA09F4">
        <w:tc>
          <w:tcPr>
            <w:tcW w:w="1555" w:type="dxa"/>
            <w:shd w:val="clear" w:color="auto" w:fill="EEA4DB"/>
            <w:vAlign w:val="center"/>
          </w:tcPr>
          <w:p w14:paraId="1E94E5A7" w14:textId="6B29CB8C" w:rsidR="00DA09F4" w:rsidRDefault="00DA09F4" w:rsidP="00DA09F4">
            <w:r>
              <w:t>M-A-02</w:t>
            </w:r>
          </w:p>
        </w:tc>
        <w:tc>
          <w:tcPr>
            <w:tcW w:w="2409" w:type="dxa"/>
            <w:shd w:val="clear" w:color="auto" w:fill="EEA4DB"/>
            <w:vAlign w:val="center"/>
          </w:tcPr>
          <w:p w14:paraId="513AFFE6" w14:textId="191F816C" w:rsidR="00DA09F4" w:rsidRDefault="00DA09F4" w:rsidP="00DA09F4">
            <w:r>
              <w:t>Database Monitoring</w:t>
            </w:r>
          </w:p>
        </w:tc>
        <w:tc>
          <w:tcPr>
            <w:tcW w:w="2793" w:type="dxa"/>
            <w:shd w:val="clear" w:color="auto" w:fill="EEA4DB"/>
            <w:vAlign w:val="center"/>
          </w:tcPr>
          <w:p w14:paraId="31480F56" w14:textId="77777777" w:rsidR="00DA09F4" w:rsidRDefault="00DA09F4" w:rsidP="00EF1839">
            <w:pPr>
              <w:pStyle w:val="ListParagraph"/>
              <w:numPr>
                <w:ilvl w:val="0"/>
                <w:numId w:val="32"/>
              </w:numPr>
            </w:pPr>
            <w:r>
              <w:t>Visit Module as Lecturer.</w:t>
            </w:r>
          </w:p>
          <w:p w14:paraId="5F77F84A" w14:textId="36B7A7FE" w:rsidR="00DA09F4" w:rsidRDefault="00DA09F4" w:rsidP="00EF1839">
            <w:pPr>
              <w:pStyle w:val="ListParagraph"/>
              <w:numPr>
                <w:ilvl w:val="0"/>
                <w:numId w:val="32"/>
              </w:numPr>
            </w:pPr>
            <w:r>
              <w:t>View Grafana Dashboard.</w:t>
            </w:r>
          </w:p>
        </w:tc>
        <w:tc>
          <w:tcPr>
            <w:tcW w:w="2253" w:type="dxa"/>
            <w:shd w:val="clear" w:color="auto" w:fill="EEA4DB"/>
            <w:vAlign w:val="center"/>
          </w:tcPr>
          <w:p w14:paraId="187D11A4" w14:textId="3274C46A" w:rsidR="00DA09F4" w:rsidRDefault="00D50382" w:rsidP="00DA09F4">
            <w:r>
              <w:t>Change in Query Performance Metrics should be viewable.</w:t>
            </w:r>
          </w:p>
        </w:tc>
      </w:tr>
      <w:tr w:rsidR="00DA09F4" w14:paraId="51E184B1" w14:textId="77777777" w:rsidTr="00DA09F4">
        <w:tc>
          <w:tcPr>
            <w:tcW w:w="1555" w:type="dxa"/>
            <w:shd w:val="clear" w:color="auto" w:fill="EEA4DB"/>
            <w:vAlign w:val="center"/>
          </w:tcPr>
          <w:p w14:paraId="4133341E" w14:textId="75198C67" w:rsidR="00DA09F4" w:rsidRDefault="00DA09F4" w:rsidP="00DA09F4">
            <w:r>
              <w:t>M-A-03</w:t>
            </w:r>
          </w:p>
        </w:tc>
        <w:tc>
          <w:tcPr>
            <w:tcW w:w="2409" w:type="dxa"/>
            <w:shd w:val="clear" w:color="auto" w:fill="EEA4DB"/>
            <w:vAlign w:val="center"/>
          </w:tcPr>
          <w:p w14:paraId="64633757" w14:textId="085ED5FD" w:rsidR="00DA09F4" w:rsidRDefault="00DA09F4" w:rsidP="00DA09F4">
            <w:r>
              <w:t xml:space="preserve">Application Monitoring </w:t>
            </w:r>
          </w:p>
        </w:tc>
        <w:tc>
          <w:tcPr>
            <w:tcW w:w="2793" w:type="dxa"/>
            <w:shd w:val="clear" w:color="auto" w:fill="EEA4DB"/>
            <w:vAlign w:val="center"/>
          </w:tcPr>
          <w:p w14:paraId="1C82CFEC" w14:textId="77777777" w:rsidR="00DA09F4" w:rsidRDefault="00DA09F4" w:rsidP="00EF1839">
            <w:pPr>
              <w:pStyle w:val="ListParagraph"/>
              <w:numPr>
                <w:ilvl w:val="0"/>
                <w:numId w:val="32"/>
              </w:numPr>
            </w:pPr>
            <w:r>
              <w:t>Login as a user.</w:t>
            </w:r>
          </w:p>
          <w:p w14:paraId="4D4EF9A5" w14:textId="74860437" w:rsidR="00DA09F4" w:rsidRDefault="00DA09F4" w:rsidP="00EF1839">
            <w:pPr>
              <w:pStyle w:val="ListParagraph"/>
              <w:numPr>
                <w:ilvl w:val="0"/>
                <w:numId w:val="32"/>
              </w:numPr>
            </w:pPr>
            <w:r>
              <w:t>View Grafana Dashboard.</w:t>
            </w:r>
          </w:p>
        </w:tc>
        <w:tc>
          <w:tcPr>
            <w:tcW w:w="2253" w:type="dxa"/>
            <w:shd w:val="clear" w:color="auto" w:fill="EEA4DB"/>
            <w:vAlign w:val="center"/>
          </w:tcPr>
          <w:p w14:paraId="69CBFE23" w14:textId="65E089BF" w:rsidR="00DA09F4" w:rsidRDefault="00D50382" w:rsidP="00DA09F4">
            <w:r>
              <w:t>Change in Active Logins Metrics should be viewable.</w:t>
            </w:r>
          </w:p>
        </w:tc>
      </w:tr>
    </w:tbl>
    <w:p w14:paraId="4227A2FC" w14:textId="2AB972D0" w:rsidR="00AE47A5" w:rsidRPr="00EC1325" w:rsidRDefault="00AE47A5" w:rsidP="00195F56"/>
    <w:p w14:paraId="3349A9BA" w14:textId="5D8AA04C" w:rsidR="00AC30A5" w:rsidRDefault="00EC1325" w:rsidP="00AC30A5">
      <w:pPr>
        <w:pStyle w:val="Heading2"/>
      </w:pPr>
      <w:bookmarkStart w:id="87" w:name="_Toc214723062"/>
      <w:r>
        <w:lastRenderedPageBreak/>
        <w:t>5</w:t>
      </w:r>
      <w:r w:rsidR="009B697E">
        <w:t>.3</w:t>
      </w:r>
      <w:r w:rsidR="00C97825">
        <w:t xml:space="preserve"> </w:t>
      </w:r>
      <w:r w:rsidR="00604B8B">
        <w:t>Plan for</w:t>
      </w:r>
      <w:r w:rsidR="009B697E">
        <w:t xml:space="preserve"> Evaluation</w:t>
      </w:r>
      <w:bookmarkEnd w:id="87"/>
    </w:p>
    <w:p w14:paraId="3EAB59D7" w14:textId="2A3466D1" w:rsidR="00AC30A5" w:rsidRPr="00AC30A5" w:rsidRDefault="00AC30A5" w:rsidP="00195F56">
      <w:pPr>
        <w:rPr>
          <w:b/>
          <w:bCs/>
        </w:rPr>
      </w:pPr>
      <w:r>
        <w:rPr>
          <w:b/>
          <w:bCs/>
        </w:rPr>
        <w:br/>
      </w:r>
      <w:r w:rsidRPr="00AC30A5">
        <w:rPr>
          <w:b/>
          <w:bCs/>
        </w:rPr>
        <w:t>Web Application Evaluation</w:t>
      </w:r>
    </w:p>
    <w:p w14:paraId="2601CF22" w14:textId="77777777" w:rsidR="00AC30A5" w:rsidRDefault="00AC30A5" w:rsidP="00195F56"/>
    <w:p w14:paraId="3542C2D3" w14:textId="63539D94" w:rsidR="00AC30A5" w:rsidRDefault="00AC30A5" w:rsidP="00195F56">
      <w:r>
        <w:t xml:space="preserve">The evaluation </w:t>
      </w:r>
      <w:r w:rsidR="00E91F77">
        <w:t>approach</w:t>
      </w:r>
      <w:r>
        <w:t xml:space="preserve"> that will be used for the web application will be </w:t>
      </w:r>
      <w:r w:rsidR="00D85CBE">
        <w:t xml:space="preserve">based on </w:t>
      </w:r>
      <w:r>
        <w:t>Nielsen’s Heuristics</w:t>
      </w:r>
      <w:r w:rsidR="00AE47A5">
        <w:t xml:space="preserve"> and User Feedback</w:t>
      </w:r>
      <w:r>
        <w:t>.</w:t>
      </w:r>
      <w:r w:rsidR="00B05BC2">
        <w:t xml:space="preserve"> </w:t>
      </w:r>
    </w:p>
    <w:p w14:paraId="36D9F53D" w14:textId="1B910685" w:rsidR="00AC30A5" w:rsidRDefault="00A145CE" w:rsidP="00195F56">
      <w:r>
        <w:t>The first, Nielsen’s Heuristics, will be used to evaluate the usability of the web application, while the second, User Feedback, will be gathered using a questionnaire to be filled out by a test user following usage of the system</w:t>
      </w:r>
      <w:r w:rsidR="00E91F77">
        <w:t>, based on the format of the original questionnaire created for this project</w:t>
      </w:r>
      <w:r>
        <w:t>.</w:t>
      </w:r>
    </w:p>
    <w:p w14:paraId="7507549F" w14:textId="549720B6" w:rsidR="00E91F77" w:rsidRDefault="00E91F77" w:rsidP="00195F56">
      <w:r>
        <w:t>These two evaluations will provide an evaluation of usability and accessibility.</w:t>
      </w:r>
    </w:p>
    <w:p w14:paraId="6DDE17E0" w14:textId="77777777" w:rsidR="00A145CE" w:rsidRDefault="00A145CE" w:rsidP="00195F56"/>
    <w:p w14:paraId="783CBD26" w14:textId="4DFB6BA0" w:rsidR="00AC30A5" w:rsidRPr="00AC30A5" w:rsidRDefault="00AC30A5" w:rsidP="00195F56">
      <w:pPr>
        <w:rPr>
          <w:b/>
          <w:bCs/>
        </w:rPr>
      </w:pPr>
      <w:r w:rsidRPr="00AC30A5">
        <w:rPr>
          <w:b/>
          <w:bCs/>
        </w:rPr>
        <w:t>Database Evaluation</w:t>
      </w:r>
    </w:p>
    <w:p w14:paraId="1FC52D98" w14:textId="77777777" w:rsidR="00AC30A5" w:rsidRDefault="00AC30A5" w:rsidP="00195F56"/>
    <w:p w14:paraId="55777F92" w14:textId="28DF4520" w:rsidR="00AC30A5" w:rsidRDefault="00AC30A5" w:rsidP="00195F56">
      <w:r>
        <w:t xml:space="preserve">The evaluation </w:t>
      </w:r>
      <w:r w:rsidR="00E91F77">
        <w:t>approach</w:t>
      </w:r>
      <w:r>
        <w:t xml:space="preserve"> that will be used for the database will be </w:t>
      </w:r>
      <w:r w:rsidR="00C141EE">
        <w:t xml:space="preserve">a </w:t>
      </w:r>
      <w:r w:rsidR="00E91F77">
        <w:t>TPC</w:t>
      </w:r>
      <w:r w:rsidR="006158A7">
        <w:t xml:space="preserve"> (Transaction Processing Performance Council)</w:t>
      </w:r>
      <w:r w:rsidR="00E91F77">
        <w:t xml:space="preserve"> styled approach using pgbench to test transactional performance under concurrent load and a CIS</w:t>
      </w:r>
      <w:r w:rsidR="00884D2D">
        <w:t xml:space="preserve"> (Centre for Internet Security)</w:t>
      </w:r>
      <w:r w:rsidR="00E91F77">
        <w:t xml:space="preserve"> PostgreSQL</w:t>
      </w:r>
      <w:r w:rsidR="00884D2D">
        <w:t xml:space="preserve"> styled</w:t>
      </w:r>
      <w:r w:rsidR="00E91F77">
        <w:t xml:space="preserve"> </w:t>
      </w:r>
      <w:r w:rsidR="00884D2D">
        <w:t>b</w:t>
      </w:r>
      <w:r w:rsidR="00E91F77">
        <w:t>enchmark for testing the security of the database configuration.</w:t>
      </w:r>
    </w:p>
    <w:p w14:paraId="6D94C060" w14:textId="09885770" w:rsidR="00E91F77" w:rsidRDefault="00E91F77" w:rsidP="00195F56">
      <w:r>
        <w:t>These two evaluations will provide an evaluation of performance and security.</w:t>
      </w:r>
    </w:p>
    <w:p w14:paraId="1BE02431" w14:textId="77777777" w:rsidR="00AC30A5" w:rsidRDefault="00AC30A5" w:rsidP="00195F56"/>
    <w:p w14:paraId="245B1AED" w14:textId="045E563F" w:rsidR="00AC30A5" w:rsidRPr="00AC30A5" w:rsidRDefault="00AC30A5" w:rsidP="00195F56">
      <w:pPr>
        <w:rPr>
          <w:b/>
          <w:bCs/>
        </w:rPr>
      </w:pPr>
      <w:r w:rsidRPr="00AC30A5">
        <w:rPr>
          <w:b/>
          <w:bCs/>
        </w:rPr>
        <w:t>Monitoring Platform Evaluation</w:t>
      </w:r>
    </w:p>
    <w:p w14:paraId="58B33175" w14:textId="77777777" w:rsidR="003A4BBC" w:rsidRDefault="003A4BBC" w:rsidP="00195F56"/>
    <w:p w14:paraId="29C6370E" w14:textId="75558A43" w:rsidR="00B05BC2" w:rsidRDefault="00AC30A5" w:rsidP="00195F56">
      <w:r>
        <w:t xml:space="preserve">The evaluation </w:t>
      </w:r>
      <w:r w:rsidR="00E91F77">
        <w:t>approach</w:t>
      </w:r>
      <w:r>
        <w:t xml:space="preserve"> that will be used for the monitoring platform will be</w:t>
      </w:r>
      <w:r w:rsidR="00890E30">
        <w:t xml:space="preserve"> </w:t>
      </w:r>
      <w:r w:rsidR="00E91F77">
        <w:t xml:space="preserve">based on the Four Golden Signals outlined by Google </w:t>
      </w:r>
      <w:r w:rsidR="00E91F77">
        <w:fldChar w:fldCharType="begin"/>
      </w:r>
      <w:r w:rsidR="00C55BF9">
        <w:instrText xml:space="preserve"> ADDIN ZOTERO_ITEM CSL_CITATION {"citationID":"89wDy3Gb","properties":{"formattedCitation":"[128]","plainCitation":"[128]","noteIndex":0},"citationItems":[{"id":319,"uris":["http://zotero.org/users/local/qICbW6ZG/items/CBYZN3A8"],"itemData":{"id":319,"type":"webpage","title":"Google SRE monitoring ditributed system - sre golden signals","URL":"https://sre.google/sre-book/monitoring-distributed-systems/#xref_monitoring_golden-signals","accessed":{"date-parts":[["2025",11,22]]}}}],"schema":"https://github.com/citation-style-language/schema/raw/master/csl-citation.json"} </w:instrText>
      </w:r>
      <w:r w:rsidR="00E91F77">
        <w:fldChar w:fldCharType="separate"/>
      </w:r>
      <w:r w:rsidR="00C55BF9" w:rsidRPr="00C55BF9">
        <w:t>[128]</w:t>
      </w:r>
      <w:r w:rsidR="00E91F77">
        <w:fldChar w:fldCharType="end"/>
      </w:r>
      <w:r w:rsidR="007D057D">
        <w:t>, the company which created the discipline of Site Reliability Engineering</w:t>
      </w:r>
      <w:r w:rsidR="00E91F77">
        <w:t>.</w:t>
      </w:r>
      <w:r w:rsidR="007D057D">
        <w:t xml:space="preserve"> There will be manual fault experiments performed, such as a database failure, extreme CPU usage and an application failure, whereby it is expected that the platform will provide a timely alert that staff could respond to.</w:t>
      </w:r>
    </w:p>
    <w:p w14:paraId="0CD3BF2E" w14:textId="57BAC59C" w:rsidR="007D057D" w:rsidRDefault="007D057D" w:rsidP="00195F56">
      <w:r>
        <w:t>This will provide an evaluation of availability.</w:t>
      </w:r>
    </w:p>
    <w:p w14:paraId="5267BE8C" w14:textId="77777777" w:rsidR="00B05BC2" w:rsidRDefault="00B05BC2" w:rsidP="00195F56"/>
    <w:p w14:paraId="05CDE1EF" w14:textId="588765E6" w:rsidR="009B697E" w:rsidRDefault="00EC1325" w:rsidP="00195F56">
      <w:pPr>
        <w:pStyle w:val="Heading2"/>
      </w:pPr>
      <w:bookmarkStart w:id="88" w:name="_Toc214723063"/>
      <w:r>
        <w:t>5</w:t>
      </w:r>
      <w:r w:rsidR="002159FA">
        <w:t>.4</w:t>
      </w:r>
      <w:r w:rsidR="00C97825">
        <w:t xml:space="preserve"> </w:t>
      </w:r>
      <w:r w:rsidR="009B697E">
        <w:t>Conclusions</w:t>
      </w:r>
      <w:bookmarkEnd w:id="88"/>
    </w:p>
    <w:p w14:paraId="4F1126A2" w14:textId="77777777" w:rsidR="00EC1325" w:rsidRPr="00EC1325" w:rsidRDefault="00EC1325" w:rsidP="00195F56"/>
    <w:p w14:paraId="7AEAFD3F" w14:textId="357CC811" w:rsidR="0038029A" w:rsidRDefault="00B05BC2" w:rsidP="00195F56">
      <w:r>
        <w:t>In conclusion, the testing shall be conducted during project development, w</w:t>
      </w:r>
      <w:r w:rsidR="0038029A">
        <w:t>ith</w:t>
      </w:r>
      <w:r>
        <w:t xml:space="preserve"> limited aspects also to be performed by a test user towards the end of the project, mainly </w:t>
      </w:r>
      <w:r w:rsidR="00D61371">
        <w:t>using</w:t>
      </w:r>
      <w:r>
        <w:t xml:space="preserve"> the web application, and the applicable testing methodology. </w:t>
      </w:r>
    </w:p>
    <w:p w14:paraId="7D62C301" w14:textId="4B9DDEC9" w:rsidR="00B05BC2" w:rsidRDefault="00B05BC2" w:rsidP="00195F56">
      <w:r>
        <w:t>Evaluation, however, will only be performed at the end of the project, with the help of the same test user.</w:t>
      </w:r>
      <w:r w:rsidR="007D057D">
        <w:t xml:space="preserve"> </w:t>
      </w:r>
      <w:r>
        <w:t>Th</w:t>
      </w:r>
      <w:r w:rsidR="0038029A">
        <w:t>e currently planned</w:t>
      </w:r>
      <w:r>
        <w:t xml:space="preserve"> test user will be a</w:t>
      </w:r>
      <w:r w:rsidR="0038029A">
        <w:t xml:space="preserve"> university </w:t>
      </w:r>
      <w:r>
        <w:t xml:space="preserve">student who has dyslexia, which will help in assessing the accessibility of the web application. They have experience using a Virtual Learning Environment </w:t>
      </w:r>
      <w:r w:rsidR="00325A53">
        <w:t>and</w:t>
      </w:r>
      <w:r>
        <w:t xml:space="preserve"> took part in the questionnaire.</w:t>
      </w:r>
      <w:r w:rsidR="007D057D">
        <w:t xml:space="preserve"> </w:t>
      </w:r>
      <w:r>
        <w:t>The questionnaire template will be re-used to evaluate the system, along with Nielsen’s Heuristics.</w:t>
      </w:r>
      <w:r w:rsidR="007D057D">
        <w:t xml:space="preserve"> </w:t>
      </w:r>
      <w:r>
        <w:t>If possible, more test users will be found.</w:t>
      </w:r>
    </w:p>
    <w:p w14:paraId="194A18B8" w14:textId="17E4334D" w:rsidR="007B01AD" w:rsidRPr="007D057D" w:rsidRDefault="007D057D" w:rsidP="00195F56">
      <w:r>
        <w:t>With this plan in place, the non-functional requirements of availability, performance, security and accessibility will be covered and evaluated.</w:t>
      </w:r>
    </w:p>
    <w:p w14:paraId="6912C900" w14:textId="7BD76D4D" w:rsidR="00442885" w:rsidRDefault="00EC1325" w:rsidP="00195F56">
      <w:pPr>
        <w:pStyle w:val="Heading1"/>
      </w:pPr>
      <w:bookmarkStart w:id="89" w:name="_Toc214723064"/>
      <w:r>
        <w:lastRenderedPageBreak/>
        <w:t>6</w:t>
      </w:r>
      <w:r w:rsidR="00442885">
        <w:t xml:space="preserve">. </w:t>
      </w:r>
      <w:r>
        <w:t xml:space="preserve">System </w:t>
      </w:r>
      <w:r w:rsidR="00442885">
        <w:t>Prototype</w:t>
      </w:r>
      <w:bookmarkEnd w:id="89"/>
      <w:r w:rsidR="00442885">
        <w:t xml:space="preserve"> </w:t>
      </w:r>
    </w:p>
    <w:p w14:paraId="44B84599" w14:textId="77777777" w:rsidR="00442885" w:rsidRDefault="00442885" w:rsidP="00195F56"/>
    <w:p w14:paraId="6C52E3BC" w14:textId="5D5D0AB6" w:rsidR="00442885" w:rsidRDefault="00EC1325" w:rsidP="00195F56">
      <w:pPr>
        <w:pStyle w:val="Heading2"/>
      </w:pPr>
      <w:bookmarkStart w:id="90" w:name="_Toc214723065"/>
      <w:r>
        <w:t>6</w:t>
      </w:r>
      <w:r w:rsidR="00442885">
        <w:t>.1 Introduction</w:t>
      </w:r>
      <w:bookmarkEnd w:id="90"/>
    </w:p>
    <w:p w14:paraId="42F78561" w14:textId="77777777" w:rsidR="00442885" w:rsidRDefault="00442885" w:rsidP="00195F56"/>
    <w:p w14:paraId="28323E8A" w14:textId="31D5BA73" w:rsidR="00096FF4" w:rsidRDefault="00096FF4" w:rsidP="00195F56">
      <w:r>
        <w:t xml:space="preserve">The focus of this interim prototype </w:t>
      </w:r>
      <w:r w:rsidR="00A145CE">
        <w:t>was</w:t>
      </w:r>
      <w:r>
        <w:t xml:space="preserve"> the implementation of the essential features, such as system access (through login), module access and assignment access. Design implementations such as accessibility have not been implemented for the Interim, as they are the finer details of a system that already has the necessary functionality.</w:t>
      </w:r>
    </w:p>
    <w:p w14:paraId="2A0215B1" w14:textId="631FB10D" w:rsidR="00344D46" w:rsidRDefault="00780326" w:rsidP="00195F56">
      <w:r>
        <w:t>The first step</w:t>
      </w:r>
      <w:r w:rsidR="00344D46">
        <w:t xml:space="preserve"> was the creation of the Virtual Machines. Inside Oracle VirtualBox, the virtual machines were setup, using the Oracle Server operating system.</w:t>
      </w:r>
      <w:r w:rsidR="00A145CE">
        <w:t xml:space="preserve"> All three: the web application, database and monitoring platform were setup, with the last not to be developed further until after the interim.</w:t>
      </w:r>
    </w:p>
    <w:p w14:paraId="2DC9D9C3" w14:textId="39DF3D21" w:rsidR="00344D46" w:rsidRDefault="00A145CE" w:rsidP="00195F56">
      <w:r>
        <w:t>The necessary modules and dependencies for the first and second virtual machines were installed, in order to have a working environment</w:t>
      </w:r>
      <w:r w:rsidR="0067256E">
        <w:t>.</w:t>
      </w:r>
    </w:p>
    <w:p w14:paraId="6991003F" w14:textId="78173150" w:rsidR="00A145CE" w:rsidRDefault="00A145CE" w:rsidP="00195F56">
      <w:r>
        <w:t>With the infrastructure setup, with all necessary frameworks and modules installed, the development of the prototype begun.</w:t>
      </w:r>
    </w:p>
    <w:p w14:paraId="1EB9FFDF" w14:textId="77777777" w:rsidR="00A145CE" w:rsidRPr="007B63DE" w:rsidRDefault="00A145CE" w:rsidP="00195F56"/>
    <w:p w14:paraId="2CC4AB3D" w14:textId="5570C002" w:rsidR="00442885" w:rsidRDefault="00EC1325" w:rsidP="00195F56">
      <w:pPr>
        <w:pStyle w:val="Heading2"/>
      </w:pPr>
      <w:bookmarkStart w:id="91" w:name="_Toc214723066"/>
      <w:r>
        <w:t>6</w:t>
      </w:r>
      <w:r w:rsidR="00442885">
        <w:t>.2 Prototype Development</w:t>
      </w:r>
      <w:bookmarkEnd w:id="91"/>
    </w:p>
    <w:p w14:paraId="3A036811" w14:textId="6C7C8781" w:rsidR="00442885" w:rsidRDefault="00442885" w:rsidP="00195F56"/>
    <w:p w14:paraId="4A2F2335" w14:textId="43911926" w:rsidR="00A145CE" w:rsidRDefault="0067256E" w:rsidP="00195F56">
      <w:r>
        <w:t>In this section</w:t>
      </w:r>
      <w:r w:rsidR="00FA35EC">
        <w:t xml:space="preserve">, there will be a general outline of </w:t>
      </w:r>
      <w:r w:rsidR="00F1397D">
        <w:t>the</w:t>
      </w:r>
      <w:r w:rsidR="00FA35EC">
        <w:t xml:space="preserve"> various parts of the system</w:t>
      </w:r>
      <w:r w:rsidR="00F1397D">
        <w:t>, including a brief description of each file directly related to the web application (and code that follows the same feature</w:t>
      </w:r>
      <w:r w:rsidR="0089711D">
        <w:t xml:space="preserve"> as a guide to understand the flow of the system</w:t>
      </w:r>
      <w:r w:rsidR="00F1397D">
        <w:t xml:space="preserve">). </w:t>
      </w:r>
      <w:r w:rsidR="00A145CE">
        <w:t xml:space="preserve">Based on Feature Driven Development, the most essential functionality included the following four parts: the login system, dashboard, modules </w:t>
      </w:r>
      <w:r w:rsidR="0089711D">
        <w:t>and</w:t>
      </w:r>
      <w:r w:rsidR="00A145CE">
        <w:t xml:space="preserve"> assignments</w:t>
      </w:r>
      <w:r w:rsidR="0089711D">
        <w:t xml:space="preserve">, </w:t>
      </w:r>
      <w:r w:rsidR="00A145CE">
        <w:t>accessible to students and lecturers.</w:t>
      </w:r>
    </w:p>
    <w:p w14:paraId="3D73E562" w14:textId="4C131316" w:rsidR="00F83223" w:rsidRDefault="00F83223" w:rsidP="00195F56">
      <w:r>
        <w:t>For the directories found in the Web Application VM &amp; the code that will be provided on the 28</w:t>
      </w:r>
      <w:r w:rsidRPr="00F83223">
        <w:rPr>
          <w:vertAlign w:val="superscript"/>
        </w:rPr>
        <w:t>th</w:t>
      </w:r>
      <w:r>
        <w:t xml:space="preserve"> of November, here are the following directories that form the custom functionality specifically for this system:</w:t>
      </w:r>
    </w:p>
    <w:p w14:paraId="5191E42C" w14:textId="77777777" w:rsidR="00F83223" w:rsidRDefault="00F83223" w:rsidP="00195F56"/>
    <w:p w14:paraId="322FF253" w14:textId="53B979A8" w:rsidR="00F83223" w:rsidRDefault="00F83223" w:rsidP="00F83223">
      <w:pPr>
        <w:pStyle w:val="ListParagraph"/>
        <w:numPr>
          <w:ilvl w:val="0"/>
          <w:numId w:val="12"/>
        </w:numPr>
      </w:pPr>
      <w:r w:rsidRPr="00F83223">
        <w:rPr>
          <w:b/>
          <w:bCs/>
        </w:rPr>
        <w:t>accounts</w:t>
      </w:r>
      <w:r>
        <w:br/>
        <w:t>The main source of Eagna’s functionality, this folder contains the models (frameworks for users, modules, assignments), views, web page templates, URL mapping and the styling file. This is the custom logic that has been generated using ChatGPT and edited to the needs of the projects.</w:t>
      </w:r>
      <w:r w:rsidR="00636314">
        <w:br/>
      </w:r>
    </w:p>
    <w:p w14:paraId="32D8B7E1" w14:textId="54E9E605" w:rsidR="00F83223" w:rsidRDefault="00F83223" w:rsidP="00636314">
      <w:pPr>
        <w:pStyle w:val="ListParagraph"/>
        <w:numPr>
          <w:ilvl w:val="0"/>
          <w:numId w:val="12"/>
        </w:numPr>
      </w:pPr>
      <w:r>
        <w:rPr>
          <w:b/>
          <w:bCs/>
        </w:rPr>
        <w:t>eagna</w:t>
      </w:r>
      <w:r>
        <w:rPr>
          <w:b/>
          <w:bCs/>
        </w:rPr>
        <w:br/>
      </w:r>
      <w:r>
        <w:t>This is the configuration directory for Django, with settings.py configured to connect to the database, along with opening the connections between the various virtual machines, and urls.py, to point towards the urls.py file found inside /accounts/.</w:t>
      </w:r>
      <w:r w:rsidR="00636314">
        <w:br/>
      </w:r>
    </w:p>
    <w:p w14:paraId="43D19F43" w14:textId="384306CA" w:rsidR="00783F70" w:rsidRDefault="00F83223" w:rsidP="00195F56">
      <w:pPr>
        <w:pStyle w:val="ListParagraph"/>
        <w:numPr>
          <w:ilvl w:val="0"/>
          <w:numId w:val="12"/>
        </w:numPr>
      </w:pPr>
      <w:r>
        <w:rPr>
          <w:b/>
          <w:bCs/>
        </w:rPr>
        <w:t>media</w:t>
      </w:r>
      <w:r>
        <w:rPr>
          <w:b/>
          <w:bCs/>
        </w:rPr>
        <w:br/>
      </w:r>
      <w:r>
        <w:t>This is used to store user uploaded files, to avoid database storage bloat, and it is managed by Django’s MEDIA_ROOT / MEDIA_URL configuration. The database references these files, but their storage is on the disk.</w:t>
      </w:r>
    </w:p>
    <w:p w14:paraId="6B0EC95F" w14:textId="27FF4D1A" w:rsidR="00636314" w:rsidRPr="00636314" w:rsidRDefault="00636314" w:rsidP="00636314">
      <w:r>
        <w:lastRenderedPageBreak/>
        <w:t>These are the directories that are either unused or are related to the interpreter / used for administrative purposes. As they have been untouched during development, they will not be contained within the uploaded code &amp; documentation but will be available in the included uploaded image for the virtual machine.</w:t>
      </w:r>
      <w:r>
        <w:br/>
      </w:r>
    </w:p>
    <w:p w14:paraId="11A67084" w14:textId="07DDC26E" w:rsidR="00F83223" w:rsidRDefault="00636314" w:rsidP="00F83223">
      <w:pPr>
        <w:pStyle w:val="ListParagraph"/>
        <w:numPr>
          <w:ilvl w:val="0"/>
          <w:numId w:val="12"/>
        </w:numPr>
      </w:pPr>
      <w:r>
        <w:rPr>
          <w:b/>
          <w:bCs/>
        </w:rPr>
        <w:t>s</w:t>
      </w:r>
      <w:r w:rsidR="00F83223">
        <w:rPr>
          <w:b/>
          <w:bCs/>
        </w:rPr>
        <w:t>tatic</w:t>
      </w:r>
      <w:r w:rsidR="00F83223">
        <w:rPr>
          <w:b/>
          <w:bCs/>
        </w:rPr>
        <w:br/>
      </w:r>
      <w:r w:rsidR="00F83223">
        <w:t>Typically used for project-wide static files, where multiple applications may be contained within</w:t>
      </w:r>
      <w:r>
        <w:t xml:space="preserve"> a project. This directory is unused.</w:t>
      </w:r>
    </w:p>
    <w:p w14:paraId="7FDE51E6" w14:textId="77777777" w:rsidR="00636314" w:rsidRPr="00636314" w:rsidRDefault="00636314" w:rsidP="00F83223">
      <w:pPr>
        <w:pStyle w:val="ListParagraph"/>
        <w:numPr>
          <w:ilvl w:val="0"/>
          <w:numId w:val="12"/>
        </w:numPr>
        <w:rPr>
          <w:b/>
          <w:bCs/>
        </w:rPr>
      </w:pPr>
      <w:r w:rsidRPr="00636314">
        <w:rPr>
          <w:b/>
          <w:bCs/>
        </w:rPr>
        <w:t>staticfiles</w:t>
      </w:r>
      <w:r w:rsidRPr="00636314">
        <w:rPr>
          <w:b/>
          <w:bCs/>
        </w:rPr>
        <w:br/>
      </w:r>
      <w:r>
        <w:t>These are standard static files provided by Django and are unused by the application as of now. They are admin assets used when accessing /admin/ and will likely remain unused, as the planned administrator panel is not intended for root admin access to the application, rather performing CRUD tasks to fix errors from user input (incorrect module selection etc.)</w:t>
      </w:r>
    </w:p>
    <w:p w14:paraId="7DC628B1" w14:textId="77777777" w:rsidR="00636314" w:rsidRPr="00636314" w:rsidRDefault="00636314" w:rsidP="00F83223">
      <w:pPr>
        <w:pStyle w:val="ListParagraph"/>
        <w:numPr>
          <w:ilvl w:val="0"/>
          <w:numId w:val="12"/>
        </w:numPr>
        <w:rPr>
          <w:b/>
          <w:bCs/>
        </w:rPr>
      </w:pPr>
      <w:r>
        <w:rPr>
          <w:b/>
          <w:bCs/>
        </w:rPr>
        <w:t>venv</w:t>
      </w:r>
      <w:r>
        <w:rPr>
          <w:b/>
          <w:bCs/>
        </w:rPr>
        <w:br/>
      </w:r>
      <w:r>
        <w:t>This is the Python virtual environment, containing the interpreter and installed packages.</w:t>
      </w:r>
    </w:p>
    <w:p w14:paraId="649364F0" w14:textId="77777777" w:rsidR="00636314" w:rsidRPr="00636314" w:rsidRDefault="00636314" w:rsidP="00F83223">
      <w:pPr>
        <w:pStyle w:val="ListParagraph"/>
        <w:numPr>
          <w:ilvl w:val="0"/>
          <w:numId w:val="12"/>
        </w:numPr>
        <w:rPr>
          <w:b/>
          <w:bCs/>
        </w:rPr>
      </w:pPr>
      <w:r>
        <w:rPr>
          <w:b/>
          <w:bCs/>
        </w:rPr>
        <w:t>manage.py</w:t>
      </w:r>
      <w:r>
        <w:rPr>
          <w:b/>
          <w:bCs/>
        </w:rPr>
        <w:br/>
      </w:r>
      <w:r>
        <w:t>This file is used for command-line access to the system, and is used to start the development server, manage migrations, and for shell use to create users and run tests.</w:t>
      </w:r>
    </w:p>
    <w:p w14:paraId="386B8B73" w14:textId="77777777" w:rsidR="00636314" w:rsidRDefault="00636314" w:rsidP="00636314"/>
    <w:p w14:paraId="58CF42ED" w14:textId="15C7FA27" w:rsidR="00636314" w:rsidRPr="00636314" w:rsidRDefault="00636314" w:rsidP="00636314">
      <w:pPr>
        <w:rPr>
          <w:b/>
          <w:bCs/>
        </w:rPr>
      </w:pPr>
      <w:r w:rsidRPr="00636314">
        <w:rPr>
          <w:b/>
          <w:bCs/>
        </w:rPr>
        <w:t>accounts</w:t>
      </w:r>
    </w:p>
    <w:p w14:paraId="66AE2930" w14:textId="6F20B778" w:rsidR="00636314" w:rsidRDefault="00636314" w:rsidP="00636314">
      <w:r>
        <w:t xml:space="preserve">Inside this directory, you will find </w:t>
      </w:r>
      <w:r w:rsidR="002F2084">
        <w:t>the following files:</w:t>
      </w:r>
    </w:p>
    <w:p w14:paraId="7BFB4A00" w14:textId="77777777" w:rsidR="002F2084" w:rsidRDefault="002F2084" w:rsidP="00636314"/>
    <w:p w14:paraId="6D447EAC" w14:textId="1EA58409" w:rsidR="002F2084" w:rsidRPr="00CD1ABA" w:rsidRDefault="002F2084" w:rsidP="00636314">
      <w:pPr>
        <w:rPr>
          <w:b/>
          <w:bCs/>
          <w:i/>
          <w:iCs/>
        </w:rPr>
      </w:pPr>
      <w:r w:rsidRPr="00CD1ABA">
        <w:rPr>
          <w:b/>
          <w:bCs/>
          <w:i/>
          <w:iCs/>
        </w:rPr>
        <w:t>views.py</w:t>
      </w:r>
    </w:p>
    <w:p w14:paraId="2276E27A" w14:textId="45DB3557" w:rsidR="00860D9A" w:rsidRDefault="00851D7A" w:rsidP="00636314">
      <w:r>
        <w:t>This file contains the request handlers, where functions take a request</w:t>
      </w:r>
      <w:r w:rsidR="00CD1ABA">
        <w:t xml:space="preserve"> for a page and return with the appropriate page / partial page.</w:t>
      </w:r>
    </w:p>
    <w:p w14:paraId="29948A62" w14:textId="03254B50" w:rsidR="00CD4DA6" w:rsidRDefault="00CD4DA6" w:rsidP="00636314">
      <w:r>
        <w:t>Here is some sample code for lecturers editing the learning outcome for a week in the academic calendar:</w:t>
      </w:r>
      <w:r w:rsidR="006F19AE">
        <w:br/>
      </w:r>
    </w:p>
    <w:p w14:paraId="107D0FBA" w14:textId="48C6DC48" w:rsidR="00CD4DA6" w:rsidRPr="006F19AE" w:rsidRDefault="00CD4DA6" w:rsidP="00636314">
      <w:r w:rsidRPr="00CD4DA6">
        <w:drawing>
          <wp:inline distT="0" distB="0" distL="0" distR="0" wp14:anchorId="2C69ABA3" wp14:editId="251A0983">
            <wp:extent cx="6062323" cy="2657475"/>
            <wp:effectExtent l="0" t="0" r="0" b="0"/>
            <wp:docPr id="268994398"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994398" name="Picture 1" descr="A screen shot of a computer program&#10;&#10;AI-generated content may be incorrect."/>
                    <pic:cNvPicPr/>
                  </pic:nvPicPr>
                  <pic:blipFill>
                    <a:blip r:embed="rId72"/>
                    <a:stretch>
                      <a:fillRect/>
                    </a:stretch>
                  </pic:blipFill>
                  <pic:spPr>
                    <a:xfrm>
                      <a:off x="0" y="0"/>
                      <a:ext cx="6078018" cy="2664355"/>
                    </a:xfrm>
                    <a:prstGeom prst="rect">
                      <a:avLst/>
                    </a:prstGeom>
                  </pic:spPr>
                </pic:pic>
              </a:graphicData>
            </a:graphic>
          </wp:inline>
        </w:drawing>
      </w:r>
    </w:p>
    <w:p w14:paraId="7F43E7B2" w14:textId="0BD43E2D" w:rsidR="00CD1ABA" w:rsidRPr="00CD1ABA" w:rsidRDefault="00CD1ABA" w:rsidP="00636314">
      <w:pPr>
        <w:rPr>
          <w:b/>
          <w:bCs/>
          <w:i/>
          <w:iCs/>
        </w:rPr>
      </w:pPr>
      <w:r w:rsidRPr="00CD1ABA">
        <w:rPr>
          <w:b/>
          <w:bCs/>
          <w:i/>
          <w:iCs/>
        </w:rPr>
        <w:lastRenderedPageBreak/>
        <w:t>urls.py</w:t>
      </w:r>
    </w:p>
    <w:p w14:paraId="6D6EE30D" w14:textId="229BAF47" w:rsidR="00CD1ABA" w:rsidRDefault="00CD1ABA" w:rsidP="00636314">
      <w:r>
        <w:t>This file defines the URL patterns for</w:t>
      </w:r>
      <w:r w:rsidR="00BE24FF">
        <w:t xml:space="preserve"> routing in</w:t>
      </w:r>
      <w:r>
        <w:t xml:space="preserve"> the application, such as the login or dashboard pages, mapping each to the appropriate view found in views.py</w:t>
      </w:r>
      <w:r w:rsidR="00CD4DA6">
        <w:t>.</w:t>
      </w:r>
    </w:p>
    <w:p w14:paraId="6461FC42" w14:textId="7B8682E6" w:rsidR="00CD4DA6" w:rsidRDefault="00CD4DA6" w:rsidP="00636314">
      <w:r>
        <w:t>Here is some sample code for lecturers editing the learning outcome for a week in the academic calendar, mapped to the previously shown ‘edit_week_description’ view</w:t>
      </w:r>
      <w:r w:rsidR="006F19AE">
        <w:t>:</w:t>
      </w:r>
      <w:r w:rsidR="006F19AE">
        <w:br/>
      </w:r>
    </w:p>
    <w:p w14:paraId="67B2549A" w14:textId="7258AD2F" w:rsidR="00CD4DA6" w:rsidRDefault="00CD4DA6" w:rsidP="00636314">
      <w:r w:rsidRPr="00CD4DA6">
        <w:drawing>
          <wp:inline distT="0" distB="0" distL="0" distR="0" wp14:anchorId="4B6C9B4F" wp14:editId="07899DA1">
            <wp:extent cx="5918829" cy="609600"/>
            <wp:effectExtent l="0" t="0" r="6350" b="0"/>
            <wp:docPr id="1468595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595244" name=""/>
                    <pic:cNvPicPr/>
                  </pic:nvPicPr>
                  <pic:blipFill>
                    <a:blip r:embed="rId73"/>
                    <a:stretch>
                      <a:fillRect/>
                    </a:stretch>
                  </pic:blipFill>
                  <pic:spPr>
                    <a:xfrm>
                      <a:off x="0" y="0"/>
                      <a:ext cx="6002762" cy="618245"/>
                    </a:xfrm>
                    <a:prstGeom prst="rect">
                      <a:avLst/>
                    </a:prstGeom>
                  </pic:spPr>
                </pic:pic>
              </a:graphicData>
            </a:graphic>
          </wp:inline>
        </w:drawing>
      </w:r>
      <w:r w:rsidR="006F19AE">
        <w:br/>
      </w:r>
    </w:p>
    <w:p w14:paraId="342612F4" w14:textId="1957CF3B" w:rsidR="00CD1ABA" w:rsidRPr="00CD1ABA" w:rsidRDefault="00CD1ABA" w:rsidP="00636314">
      <w:pPr>
        <w:rPr>
          <w:b/>
          <w:bCs/>
          <w:i/>
          <w:iCs/>
        </w:rPr>
      </w:pPr>
      <w:r w:rsidRPr="00CD1ABA">
        <w:rPr>
          <w:b/>
          <w:bCs/>
          <w:i/>
          <w:iCs/>
        </w:rPr>
        <w:t>tests.py</w:t>
      </w:r>
    </w:p>
    <w:p w14:paraId="5398F365" w14:textId="307E9435" w:rsidR="00CD1ABA" w:rsidRDefault="00CD1ABA" w:rsidP="00636314">
      <w:r>
        <w:t>This file will hold the unit tests, mentioned in the previous report section, for the application, to be used at a later stage.</w:t>
      </w:r>
      <w:r w:rsidR="00CD4DA6">
        <w:t xml:space="preserve"> It is currently empty.</w:t>
      </w:r>
      <w:r w:rsidR="0089711D">
        <w:br/>
      </w:r>
    </w:p>
    <w:p w14:paraId="0CA55A43" w14:textId="0402A1F1" w:rsidR="00CD1ABA" w:rsidRPr="00CD1ABA" w:rsidRDefault="00CD1ABA" w:rsidP="00636314">
      <w:pPr>
        <w:rPr>
          <w:b/>
          <w:bCs/>
          <w:i/>
          <w:iCs/>
        </w:rPr>
      </w:pPr>
      <w:r w:rsidRPr="00CD1ABA">
        <w:rPr>
          <w:b/>
          <w:bCs/>
          <w:i/>
          <w:iCs/>
        </w:rPr>
        <w:t>models.py</w:t>
      </w:r>
    </w:p>
    <w:p w14:paraId="6F980167" w14:textId="69FC702F" w:rsidR="00CD1ABA" w:rsidRDefault="00CD1ABA" w:rsidP="00636314">
      <w:r>
        <w:t xml:space="preserve">This file contains the </w:t>
      </w:r>
      <w:r w:rsidR="00CD4DA6">
        <w:t>Object Relational Mapping classes,</w:t>
      </w:r>
      <w:r>
        <w:t xml:space="preserve"> that are used </w:t>
      </w:r>
      <w:r w:rsidR="000E6B4E">
        <w:t xml:space="preserve">as models </w:t>
      </w:r>
      <w:r w:rsidR="00CD4DA6">
        <w:t xml:space="preserve">by Django </w:t>
      </w:r>
      <w:r>
        <w:t xml:space="preserve">in the </w:t>
      </w:r>
      <w:r w:rsidR="00CD4DA6">
        <w:t xml:space="preserve">creation of the </w:t>
      </w:r>
      <w:r>
        <w:t>database</w:t>
      </w:r>
      <w:r w:rsidR="00CD4DA6">
        <w:t xml:space="preserve"> schema</w:t>
      </w:r>
      <w:r>
        <w:t>.</w:t>
      </w:r>
    </w:p>
    <w:p w14:paraId="30F25938" w14:textId="51FD420D" w:rsidR="00CD4DA6" w:rsidRDefault="00CD4DA6" w:rsidP="00636314">
      <w:r>
        <w:t>Here is some sample code for module weeks, showing how the weeks are outlined</w:t>
      </w:r>
      <w:r w:rsidR="0016460A">
        <w:t xml:space="preserve"> and represented as classes</w:t>
      </w:r>
      <w:r>
        <w:t xml:space="preserve">, </w:t>
      </w:r>
      <w:r w:rsidR="0016460A">
        <w:t>alongside files attached to that week, and the helper used in uploading the file attached by a lecturer:</w:t>
      </w:r>
      <w:r w:rsidR="006F19AE">
        <w:br/>
      </w:r>
    </w:p>
    <w:p w14:paraId="556D689B" w14:textId="77777777" w:rsidR="0016460A" w:rsidRDefault="00CD4DA6" w:rsidP="00636314">
      <w:r w:rsidRPr="00CD4DA6">
        <w:drawing>
          <wp:inline distT="0" distB="0" distL="0" distR="0" wp14:anchorId="39A16ABD" wp14:editId="2258C65E">
            <wp:extent cx="4810125" cy="4396304"/>
            <wp:effectExtent l="0" t="0" r="0" b="4445"/>
            <wp:docPr id="197119625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196257" name="Picture 1" descr="A screen shot of a computer program&#10;&#10;AI-generated content may be incorrect."/>
                    <pic:cNvPicPr/>
                  </pic:nvPicPr>
                  <pic:blipFill>
                    <a:blip r:embed="rId74"/>
                    <a:stretch>
                      <a:fillRect/>
                    </a:stretch>
                  </pic:blipFill>
                  <pic:spPr>
                    <a:xfrm>
                      <a:off x="0" y="0"/>
                      <a:ext cx="4838760" cy="4422475"/>
                    </a:xfrm>
                    <a:prstGeom prst="rect">
                      <a:avLst/>
                    </a:prstGeom>
                  </pic:spPr>
                </pic:pic>
              </a:graphicData>
            </a:graphic>
          </wp:inline>
        </w:drawing>
      </w:r>
    </w:p>
    <w:p w14:paraId="31152D2E" w14:textId="45291DEA" w:rsidR="00CD1ABA" w:rsidRPr="0016460A" w:rsidRDefault="00CD1ABA" w:rsidP="00636314">
      <w:r w:rsidRPr="00CD1ABA">
        <w:rPr>
          <w:b/>
          <w:bCs/>
          <w:i/>
          <w:iCs/>
        </w:rPr>
        <w:lastRenderedPageBreak/>
        <w:t>apps.py</w:t>
      </w:r>
    </w:p>
    <w:p w14:paraId="5627ED88" w14:textId="2BFF14BB" w:rsidR="00CD1ABA" w:rsidRDefault="00CD1ABA" w:rsidP="00636314">
      <w:r>
        <w:t>This file is used to configure the application and is referenced in the settings.py file found in the /eagna/ directory.</w:t>
      </w:r>
      <w:r w:rsidR="006F19AE">
        <w:br/>
      </w:r>
    </w:p>
    <w:p w14:paraId="45F0ABA7" w14:textId="73CB1BFA" w:rsidR="0016460A" w:rsidRDefault="0016460A" w:rsidP="00636314">
      <w:r w:rsidRPr="0016460A">
        <w:drawing>
          <wp:inline distT="0" distB="0" distL="0" distR="0" wp14:anchorId="48750277" wp14:editId="6274D207">
            <wp:extent cx="5727700" cy="671830"/>
            <wp:effectExtent l="0" t="0" r="6350" b="0"/>
            <wp:docPr id="783000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00123" name=""/>
                    <pic:cNvPicPr/>
                  </pic:nvPicPr>
                  <pic:blipFill>
                    <a:blip r:embed="rId75"/>
                    <a:stretch>
                      <a:fillRect/>
                    </a:stretch>
                  </pic:blipFill>
                  <pic:spPr>
                    <a:xfrm>
                      <a:off x="0" y="0"/>
                      <a:ext cx="5727700" cy="671830"/>
                    </a:xfrm>
                    <a:prstGeom prst="rect">
                      <a:avLst/>
                    </a:prstGeom>
                  </pic:spPr>
                </pic:pic>
              </a:graphicData>
            </a:graphic>
          </wp:inline>
        </w:drawing>
      </w:r>
      <w:r w:rsidR="006F19AE">
        <w:br/>
      </w:r>
    </w:p>
    <w:p w14:paraId="135ACE76" w14:textId="184F56AA" w:rsidR="00851D7A" w:rsidRPr="00CD1ABA" w:rsidRDefault="00CD1ABA" w:rsidP="00851D7A">
      <w:pPr>
        <w:rPr>
          <w:b/>
          <w:bCs/>
          <w:i/>
          <w:iCs/>
        </w:rPr>
      </w:pPr>
      <w:r w:rsidRPr="00CD1ABA">
        <w:rPr>
          <w:b/>
          <w:bCs/>
          <w:i/>
          <w:iCs/>
        </w:rPr>
        <w:t>admin.py</w:t>
      </w:r>
    </w:p>
    <w:p w14:paraId="3BBE1DE0" w14:textId="42BEBEF8" w:rsidR="0016460A" w:rsidRDefault="00CD1ABA" w:rsidP="00851D7A">
      <w:r>
        <w:t>This file is used to register models with the Django admin page (/admin/) and is unused at this point and will probably remain this way.</w:t>
      </w:r>
      <w:r w:rsidR="0089711D">
        <w:br/>
      </w:r>
    </w:p>
    <w:p w14:paraId="061E886F" w14:textId="47F5074C" w:rsidR="00CD1ABA" w:rsidRPr="00CD1ABA" w:rsidRDefault="00CD1ABA" w:rsidP="00851D7A">
      <w:pPr>
        <w:rPr>
          <w:b/>
          <w:bCs/>
          <w:i/>
          <w:iCs/>
        </w:rPr>
      </w:pPr>
      <w:r w:rsidRPr="00CD1ABA">
        <w:rPr>
          <w:b/>
          <w:bCs/>
          <w:i/>
          <w:iCs/>
        </w:rPr>
        <w:t>/templates/accounts/</w:t>
      </w:r>
    </w:p>
    <w:p w14:paraId="2CBB1C1A" w14:textId="739B93C5" w:rsidR="00CD1ABA" w:rsidRDefault="00CD1ABA" w:rsidP="00851D7A">
      <w:r>
        <w:t>This directory contains the HTML / HTMX web page templates that are rendered using data from views.</w:t>
      </w:r>
      <w:r w:rsidR="0016460A">
        <w:t xml:space="preserve"> Each file references base.html at the top </w:t>
      </w:r>
      <w:proofErr w:type="gramStart"/>
      <w:r w:rsidR="0016460A">
        <w:t>in order to</w:t>
      </w:r>
      <w:proofErr w:type="gramEnd"/>
      <w:r w:rsidR="0016460A">
        <w:t xml:space="preserve"> inherit a common layout and keep structure across the web application.</w:t>
      </w:r>
    </w:p>
    <w:p w14:paraId="0A3B6E0F" w14:textId="709BCA13" w:rsidR="0016460A" w:rsidRDefault="0016460A" w:rsidP="00851D7A">
      <w:r>
        <w:t>Here is some sample code relating to the editing of the weekly description, inside the lecturer only view:</w:t>
      </w:r>
      <w:r w:rsidR="006F19AE">
        <w:br/>
      </w:r>
    </w:p>
    <w:p w14:paraId="7A781395" w14:textId="61A619A6" w:rsidR="0016460A" w:rsidRDefault="0016460A" w:rsidP="00851D7A">
      <w:r w:rsidRPr="0016460A">
        <w:drawing>
          <wp:inline distT="0" distB="0" distL="0" distR="0" wp14:anchorId="3C32E360" wp14:editId="3F32FC90">
            <wp:extent cx="5727700" cy="1971675"/>
            <wp:effectExtent l="0" t="0" r="6350" b="9525"/>
            <wp:docPr id="1124965909" name="Picture 1" descr="A computer screen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65909" name="Picture 1" descr="A computer screen with text&#10;&#10;AI-generated content may be incorrect."/>
                    <pic:cNvPicPr/>
                  </pic:nvPicPr>
                  <pic:blipFill>
                    <a:blip r:embed="rId76"/>
                    <a:stretch>
                      <a:fillRect/>
                    </a:stretch>
                  </pic:blipFill>
                  <pic:spPr>
                    <a:xfrm>
                      <a:off x="0" y="0"/>
                      <a:ext cx="5727700" cy="1971675"/>
                    </a:xfrm>
                    <a:prstGeom prst="rect">
                      <a:avLst/>
                    </a:prstGeom>
                  </pic:spPr>
                </pic:pic>
              </a:graphicData>
            </a:graphic>
          </wp:inline>
        </w:drawing>
      </w:r>
    </w:p>
    <w:p w14:paraId="4218F541" w14:textId="3ACA1D3D" w:rsidR="0016460A" w:rsidRDefault="0016460A" w:rsidP="00851D7A">
      <w:r w:rsidRPr="0016460A">
        <w:drawing>
          <wp:inline distT="0" distB="0" distL="0" distR="0" wp14:anchorId="76D073AA" wp14:editId="4BF68F65">
            <wp:extent cx="5727700" cy="2368550"/>
            <wp:effectExtent l="0" t="0" r="6350" b="0"/>
            <wp:docPr id="1328929054" name="Picture 1" descr="A computer screen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929054" name="Picture 1" descr="A computer screen with text&#10;&#10;AI-generated content may be incorrect."/>
                    <pic:cNvPicPr/>
                  </pic:nvPicPr>
                  <pic:blipFill>
                    <a:blip r:embed="rId77"/>
                    <a:stretch>
                      <a:fillRect/>
                    </a:stretch>
                  </pic:blipFill>
                  <pic:spPr>
                    <a:xfrm>
                      <a:off x="0" y="0"/>
                      <a:ext cx="5727700" cy="2368550"/>
                    </a:xfrm>
                    <a:prstGeom prst="rect">
                      <a:avLst/>
                    </a:prstGeom>
                  </pic:spPr>
                </pic:pic>
              </a:graphicData>
            </a:graphic>
          </wp:inline>
        </w:drawing>
      </w:r>
    </w:p>
    <w:p w14:paraId="41426D30" w14:textId="77777777" w:rsidR="006F19AE" w:rsidRDefault="006F19AE" w:rsidP="00851D7A">
      <w:pPr>
        <w:rPr>
          <w:b/>
          <w:bCs/>
          <w:i/>
          <w:iCs/>
        </w:rPr>
      </w:pPr>
    </w:p>
    <w:p w14:paraId="6ED21D4E" w14:textId="2C57D991" w:rsidR="00CD1ABA" w:rsidRPr="00CD1ABA" w:rsidRDefault="00CD1ABA" w:rsidP="00851D7A">
      <w:pPr>
        <w:rPr>
          <w:b/>
          <w:bCs/>
          <w:i/>
          <w:iCs/>
        </w:rPr>
      </w:pPr>
      <w:r w:rsidRPr="00CD1ABA">
        <w:rPr>
          <w:b/>
          <w:bCs/>
          <w:i/>
          <w:iCs/>
        </w:rPr>
        <w:lastRenderedPageBreak/>
        <w:t>/static/accounts/</w:t>
      </w:r>
    </w:p>
    <w:p w14:paraId="0D246427" w14:textId="4F4975C2" w:rsidR="00CD1ABA" w:rsidRDefault="00CD1ABA" w:rsidP="00851D7A">
      <w:r>
        <w:t xml:space="preserve">This directory contains the CSS style sheet for the web </w:t>
      </w:r>
      <w:r w:rsidR="006F19AE">
        <w:t>application</w:t>
      </w:r>
      <w:r>
        <w:t>.</w:t>
      </w:r>
    </w:p>
    <w:p w14:paraId="03D61E29" w14:textId="695157A2" w:rsidR="006F19AE" w:rsidRDefault="006F19AE" w:rsidP="00851D7A">
      <w:r>
        <w:t>Here is some related styling for the weeks in the academic calendar:</w:t>
      </w:r>
      <w:r>
        <w:br/>
      </w:r>
    </w:p>
    <w:p w14:paraId="5F3BC947" w14:textId="3252D5BA" w:rsidR="006F19AE" w:rsidRDefault="006F19AE" w:rsidP="00851D7A">
      <w:r w:rsidRPr="006F19AE">
        <w:drawing>
          <wp:inline distT="0" distB="0" distL="0" distR="0" wp14:anchorId="2EDE19D0" wp14:editId="6ADA7F30">
            <wp:extent cx="5096586" cy="7373379"/>
            <wp:effectExtent l="0" t="0" r="8890" b="0"/>
            <wp:docPr id="1528570436"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570436" name="Picture 1" descr="A screen shot of a computer program&#10;&#10;AI-generated content may be incorrect."/>
                    <pic:cNvPicPr/>
                  </pic:nvPicPr>
                  <pic:blipFill>
                    <a:blip r:embed="rId78"/>
                    <a:stretch>
                      <a:fillRect/>
                    </a:stretch>
                  </pic:blipFill>
                  <pic:spPr>
                    <a:xfrm>
                      <a:off x="0" y="0"/>
                      <a:ext cx="5096586" cy="7373379"/>
                    </a:xfrm>
                    <a:prstGeom prst="rect">
                      <a:avLst/>
                    </a:prstGeom>
                  </pic:spPr>
                </pic:pic>
              </a:graphicData>
            </a:graphic>
          </wp:inline>
        </w:drawing>
      </w:r>
    </w:p>
    <w:p w14:paraId="64E16277" w14:textId="77777777" w:rsidR="006F19AE" w:rsidRDefault="006F19AE" w:rsidP="00851D7A">
      <w:pPr>
        <w:rPr>
          <w:b/>
          <w:bCs/>
          <w:i/>
          <w:iCs/>
        </w:rPr>
      </w:pPr>
    </w:p>
    <w:p w14:paraId="40DFEB44" w14:textId="77777777" w:rsidR="006F19AE" w:rsidRDefault="006F19AE" w:rsidP="00851D7A">
      <w:pPr>
        <w:rPr>
          <w:b/>
          <w:bCs/>
          <w:i/>
          <w:iCs/>
        </w:rPr>
      </w:pPr>
    </w:p>
    <w:p w14:paraId="6B6AFFF8" w14:textId="358B6CF6" w:rsidR="00CD1ABA" w:rsidRPr="00CD1ABA" w:rsidRDefault="00CD1ABA" w:rsidP="00851D7A">
      <w:pPr>
        <w:rPr>
          <w:b/>
          <w:bCs/>
          <w:i/>
          <w:iCs/>
        </w:rPr>
      </w:pPr>
      <w:r w:rsidRPr="00CD1ABA">
        <w:rPr>
          <w:b/>
          <w:bCs/>
          <w:i/>
          <w:iCs/>
        </w:rPr>
        <w:lastRenderedPageBreak/>
        <w:t>/migrations/</w:t>
      </w:r>
    </w:p>
    <w:p w14:paraId="2D5E257F" w14:textId="2AB0FA20" w:rsidR="00CD1ABA" w:rsidRDefault="00CD1ABA" w:rsidP="00851D7A">
      <w:r>
        <w:t>This directory contains the migration files automatically generated by Django after changes to the application models.</w:t>
      </w:r>
      <w:r w:rsidR="0089711D">
        <w:br/>
      </w:r>
    </w:p>
    <w:p w14:paraId="62CE06D0" w14:textId="428049DB" w:rsidR="00CD1ABA" w:rsidRPr="00CD1ABA" w:rsidRDefault="00CD1ABA" w:rsidP="00851D7A">
      <w:pPr>
        <w:rPr>
          <w:b/>
          <w:bCs/>
          <w:i/>
          <w:iCs/>
        </w:rPr>
      </w:pPr>
      <w:r w:rsidRPr="00CD1ABA">
        <w:rPr>
          <w:b/>
          <w:bCs/>
          <w:i/>
          <w:iCs/>
        </w:rPr>
        <w:t>/__pycache__/</w:t>
      </w:r>
    </w:p>
    <w:p w14:paraId="25EFE803" w14:textId="3D5A31B6" w:rsidR="00CD1ABA" w:rsidRDefault="00CD1ABA" w:rsidP="00851D7A">
      <w:r>
        <w:t xml:space="preserve">This directory contains compiled bytecode for efficient </w:t>
      </w:r>
      <w:r w:rsidR="003515DB">
        <w:t>importing and</w:t>
      </w:r>
      <w:r>
        <w:t xml:space="preserve"> is never edited in the process of development.</w:t>
      </w:r>
    </w:p>
    <w:p w14:paraId="4803AEE3" w14:textId="77777777" w:rsidR="0008538B" w:rsidRDefault="0008538B" w:rsidP="00851D7A"/>
    <w:p w14:paraId="02E017DC" w14:textId="1FC55EE9" w:rsidR="0008538B" w:rsidRPr="0008538B" w:rsidRDefault="0008538B" w:rsidP="00851D7A">
      <w:pPr>
        <w:rPr>
          <w:b/>
          <w:bCs/>
        </w:rPr>
      </w:pPr>
      <w:r w:rsidRPr="0008538B">
        <w:rPr>
          <w:b/>
          <w:bCs/>
        </w:rPr>
        <w:t>eagna</w:t>
      </w:r>
    </w:p>
    <w:p w14:paraId="5F6529B3" w14:textId="70E351FF" w:rsidR="0008538B" w:rsidRDefault="0008538B" w:rsidP="00851D7A">
      <w:r>
        <w:t>Inside this directory, you will find the following files:</w:t>
      </w:r>
    </w:p>
    <w:p w14:paraId="24074F43" w14:textId="77777777" w:rsidR="00851D7A" w:rsidRDefault="00851D7A" w:rsidP="00851D7A"/>
    <w:p w14:paraId="4804C6C0" w14:textId="6A6D2043" w:rsidR="00891FEF" w:rsidRDefault="00BE24FF" w:rsidP="00851D7A">
      <w:r w:rsidRPr="00BE24FF">
        <w:rPr>
          <w:b/>
          <w:bCs/>
          <w:i/>
          <w:iCs/>
        </w:rPr>
        <w:t>wsgi.py</w:t>
      </w:r>
      <w:r w:rsidRPr="00BE24FF">
        <w:rPr>
          <w:b/>
          <w:bCs/>
          <w:i/>
          <w:iCs/>
        </w:rPr>
        <w:br/>
      </w:r>
      <w:r>
        <w:t>This is used as an entry point for Web Server Gateway Interface (WSGI) servers for a production style deployment.</w:t>
      </w:r>
    </w:p>
    <w:p w14:paraId="43B7F906" w14:textId="77777777" w:rsidR="00BE24FF" w:rsidRDefault="00BE24FF" w:rsidP="00851D7A"/>
    <w:p w14:paraId="3EF930CF" w14:textId="3D504BE8" w:rsidR="00BE24FF" w:rsidRDefault="00BE24FF" w:rsidP="00851D7A">
      <w:r w:rsidRPr="00BE24FF">
        <w:rPr>
          <w:b/>
          <w:bCs/>
          <w:i/>
          <w:iCs/>
        </w:rPr>
        <w:t>asgi.py</w:t>
      </w:r>
      <w:r>
        <w:br/>
        <w:t>This is used as an entry point for Asynchronous Server Gateway Interface (ASGI) servers for an asynchronous capable production style deployment.</w:t>
      </w:r>
    </w:p>
    <w:p w14:paraId="5D647283" w14:textId="77777777" w:rsidR="00BE24FF" w:rsidRDefault="00BE24FF" w:rsidP="00851D7A"/>
    <w:p w14:paraId="75F738C5" w14:textId="1C37EDB3" w:rsidR="00BE24FF" w:rsidRDefault="00BE24FF" w:rsidP="00851D7A">
      <w:r>
        <w:rPr>
          <w:b/>
          <w:bCs/>
          <w:i/>
          <w:iCs/>
        </w:rPr>
        <w:t>urls.py</w:t>
      </w:r>
      <w:r>
        <w:br/>
        <w:t>This is the root URL router for the project and is only used to route to the unused default admin page for Django, alongside the urls.py file found inside /accounts/, which is the main URL routing file used by the application.</w:t>
      </w:r>
    </w:p>
    <w:p w14:paraId="1CE596A8" w14:textId="77777777" w:rsidR="00BE24FF" w:rsidRDefault="00BE24FF" w:rsidP="00851D7A"/>
    <w:p w14:paraId="32E3DEBA" w14:textId="37BCEF44" w:rsidR="00BE24FF" w:rsidRDefault="00BE24FF" w:rsidP="00851D7A">
      <w:r w:rsidRPr="00BE24FF">
        <w:drawing>
          <wp:inline distT="0" distB="0" distL="0" distR="0" wp14:anchorId="6633D1ED" wp14:editId="2929A307">
            <wp:extent cx="5727700" cy="1959610"/>
            <wp:effectExtent l="0" t="0" r="6350" b="2540"/>
            <wp:docPr id="1791762739" name="Picture 1"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62739" name="Picture 1" descr="A screen shot of a computer screen&#10;&#10;AI-generated content may be incorrect."/>
                    <pic:cNvPicPr/>
                  </pic:nvPicPr>
                  <pic:blipFill>
                    <a:blip r:embed="rId79"/>
                    <a:stretch>
                      <a:fillRect/>
                    </a:stretch>
                  </pic:blipFill>
                  <pic:spPr>
                    <a:xfrm>
                      <a:off x="0" y="0"/>
                      <a:ext cx="5727700" cy="1959610"/>
                    </a:xfrm>
                    <a:prstGeom prst="rect">
                      <a:avLst/>
                    </a:prstGeom>
                  </pic:spPr>
                </pic:pic>
              </a:graphicData>
            </a:graphic>
          </wp:inline>
        </w:drawing>
      </w:r>
    </w:p>
    <w:p w14:paraId="29152424" w14:textId="77777777" w:rsidR="00BE24FF" w:rsidRDefault="00BE24FF" w:rsidP="00851D7A"/>
    <w:p w14:paraId="5C29B5F6" w14:textId="2F716694" w:rsidR="00BE24FF" w:rsidRDefault="00AA6AE1" w:rsidP="00851D7A">
      <w:r w:rsidRPr="00AA6AE1">
        <w:rPr>
          <w:b/>
          <w:bCs/>
          <w:i/>
          <w:iCs/>
        </w:rPr>
        <w:t>__init__.py</w:t>
      </w:r>
      <w:r>
        <w:rPr>
          <w:b/>
          <w:bCs/>
          <w:i/>
          <w:iCs/>
        </w:rPr>
        <w:br/>
      </w:r>
      <w:r>
        <w:t>Currently unused, it can be used to make a valid Python package. A similar empty file is found inside /accounts/ as well.</w:t>
      </w:r>
    </w:p>
    <w:p w14:paraId="3AA0BF9B" w14:textId="77777777" w:rsidR="00AA6AE1" w:rsidRDefault="00AA6AE1" w:rsidP="00851D7A"/>
    <w:p w14:paraId="053FA26F" w14:textId="77777777" w:rsidR="00AA6AE1" w:rsidRDefault="00AA6AE1" w:rsidP="00851D7A"/>
    <w:p w14:paraId="462726F9" w14:textId="77777777" w:rsidR="00AA6AE1" w:rsidRDefault="00AA6AE1" w:rsidP="00851D7A"/>
    <w:p w14:paraId="4AC16A6C" w14:textId="53A13EE3" w:rsidR="00AA6AE1" w:rsidRDefault="00AA6AE1" w:rsidP="00851D7A">
      <w:r w:rsidRPr="00AA6AE1">
        <w:rPr>
          <w:b/>
          <w:bCs/>
          <w:i/>
          <w:iCs/>
        </w:rPr>
        <w:lastRenderedPageBreak/>
        <w:t>settings.py</w:t>
      </w:r>
      <w:r w:rsidRPr="00AA6AE1">
        <w:rPr>
          <w:b/>
          <w:bCs/>
          <w:i/>
          <w:iCs/>
        </w:rPr>
        <w:br/>
      </w:r>
      <w:r>
        <w:t>The only real file edited inside this folder during development, it contains the global configuration for the Django project.</w:t>
      </w:r>
    </w:p>
    <w:p w14:paraId="6822029B" w14:textId="5ECBA663" w:rsidR="00AA6AE1" w:rsidRDefault="00AA6AE1" w:rsidP="00851D7A">
      <w:r>
        <w:t>It is used to link applications inside the Django project (accounts in this case for the Eagna application) and it is also used to configure a multitude of settings, such as configuring a database connection:</w:t>
      </w:r>
    </w:p>
    <w:p w14:paraId="3199488B" w14:textId="0F59673B" w:rsidR="00AA6AE1" w:rsidRDefault="00AA6AE1" w:rsidP="00851D7A">
      <w:r w:rsidRPr="00AA6AE1">
        <w:drawing>
          <wp:inline distT="0" distB="0" distL="0" distR="0" wp14:anchorId="73D9ED11" wp14:editId="0A688C95">
            <wp:extent cx="3991532" cy="1981477"/>
            <wp:effectExtent l="0" t="0" r="0" b="0"/>
            <wp:docPr id="515419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19968" name=""/>
                    <pic:cNvPicPr/>
                  </pic:nvPicPr>
                  <pic:blipFill>
                    <a:blip r:embed="rId80"/>
                    <a:stretch>
                      <a:fillRect/>
                    </a:stretch>
                  </pic:blipFill>
                  <pic:spPr>
                    <a:xfrm>
                      <a:off x="0" y="0"/>
                      <a:ext cx="3991532" cy="1981477"/>
                    </a:xfrm>
                    <a:prstGeom prst="rect">
                      <a:avLst/>
                    </a:prstGeom>
                  </pic:spPr>
                </pic:pic>
              </a:graphicData>
            </a:graphic>
          </wp:inline>
        </w:drawing>
      </w:r>
    </w:p>
    <w:p w14:paraId="1CF6E2D4" w14:textId="1691A648" w:rsidR="00AA6AE1" w:rsidRDefault="00AA6AE1" w:rsidP="00851D7A">
      <w:r w:rsidRPr="00AA6AE1">
        <w:drawing>
          <wp:inline distT="0" distB="0" distL="0" distR="0" wp14:anchorId="6CA4CCFA" wp14:editId="0D5BE09A">
            <wp:extent cx="2610214" cy="1409897"/>
            <wp:effectExtent l="0" t="0" r="0" b="0"/>
            <wp:docPr id="510464458" name="Picture 1" descr="A computer screen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64458" name="Picture 1" descr="A computer screen with numbers and letters&#10;&#10;AI-generated content may be incorrect."/>
                    <pic:cNvPicPr/>
                  </pic:nvPicPr>
                  <pic:blipFill>
                    <a:blip r:embed="rId81"/>
                    <a:stretch>
                      <a:fillRect/>
                    </a:stretch>
                  </pic:blipFill>
                  <pic:spPr>
                    <a:xfrm>
                      <a:off x="0" y="0"/>
                      <a:ext cx="2610214" cy="1409897"/>
                    </a:xfrm>
                    <a:prstGeom prst="rect">
                      <a:avLst/>
                    </a:prstGeom>
                  </pic:spPr>
                </pic:pic>
              </a:graphicData>
            </a:graphic>
          </wp:inline>
        </w:drawing>
      </w:r>
    </w:p>
    <w:p w14:paraId="5E5F696A" w14:textId="06469B6C" w:rsidR="00AA6AE1" w:rsidRDefault="00AA6AE1" w:rsidP="00851D7A">
      <w:r w:rsidRPr="00AA6AE1">
        <w:drawing>
          <wp:inline distT="0" distB="0" distL="0" distR="0" wp14:anchorId="5DC53861" wp14:editId="06A0C30C">
            <wp:extent cx="2686425" cy="1743318"/>
            <wp:effectExtent l="0" t="0" r="0" b="9525"/>
            <wp:docPr id="1500184830"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184830" name="Picture 1" descr="A screen shot of a computer&#10;&#10;AI-generated content may be incorrect."/>
                    <pic:cNvPicPr/>
                  </pic:nvPicPr>
                  <pic:blipFill>
                    <a:blip r:embed="rId82"/>
                    <a:stretch>
                      <a:fillRect/>
                    </a:stretch>
                  </pic:blipFill>
                  <pic:spPr>
                    <a:xfrm>
                      <a:off x="0" y="0"/>
                      <a:ext cx="2686425" cy="1743318"/>
                    </a:xfrm>
                    <a:prstGeom prst="rect">
                      <a:avLst/>
                    </a:prstGeom>
                  </pic:spPr>
                </pic:pic>
              </a:graphicData>
            </a:graphic>
          </wp:inline>
        </w:drawing>
      </w:r>
    </w:p>
    <w:p w14:paraId="7502BDDD" w14:textId="77777777" w:rsidR="00AA6AE1" w:rsidRPr="00AA6AE1" w:rsidRDefault="00AA6AE1" w:rsidP="00851D7A"/>
    <w:p w14:paraId="12A56B99" w14:textId="77777777" w:rsidR="00AA6AE1" w:rsidRPr="00CD1ABA" w:rsidRDefault="00AA6AE1" w:rsidP="00AA6AE1">
      <w:pPr>
        <w:rPr>
          <w:b/>
          <w:bCs/>
          <w:i/>
          <w:iCs/>
        </w:rPr>
      </w:pPr>
      <w:r w:rsidRPr="00CD1ABA">
        <w:rPr>
          <w:b/>
          <w:bCs/>
          <w:i/>
          <w:iCs/>
        </w:rPr>
        <w:t>/__pycache__/</w:t>
      </w:r>
    </w:p>
    <w:p w14:paraId="6B01A9F4" w14:textId="5C5E933F" w:rsidR="00CD1ABA" w:rsidRDefault="00AA6AE1" w:rsidP="00851D7A">
      <w:r>
        <w:t>This directory contains compiled bytecode for efficient importing and is never edited in the process of development.</w:t>
      </w:r>
    </w:p>
    <w:p w14:paraId="06F06A05" w14:textId="77777777" w:rsidR="00860D9A" w:rsidRDefault="00860D9A" w:rsidP="00851D7A"/>
    <w:p w14:paraId="10B8A413" w14:textId="6B5594A1" w:rsidR="00AA6AE1" w:rsidRPr="0008538B" w:rsidRDefault="00AA6AE1" w:rsidP="00AA6AE1">
      <w:pPr>
        <w:rPr>
          <w:b/>
          <w:bCs/>
        </w:rPr>
      </w:pPr>
      <w:r>
        <w:rPr>
          <w:b/>
          <w:bCs/>
        </w:rPr>
        <w:t>media</w:t>
      </w:r>
    </w:p>
    <w:p w14:paraId="73F85C97" w14:textId="2E37C1DC" w:rsidR="00860D9A" w:rsidRDefault="00AA6AE1" w:rsidP="00851D7A">
      <w:r>
        <w:t>Inside this directory, you will find t</w:t>
      </w:r>
      <w:r>
        <w:t>he stored files of users with the application, such as attached files to assignments, weeks in the academic calendar, and submissions.</w:t>
      </w:r>
    </w:p>
    <w:p w14:paraId="4C09EA45" w14:textId="77777777" w:rsidR="00860D9A" w:rsidRDefault="00860D9A" w:rsidP="00851D7A"/>
    <w:p w14:paraId="7E2FEC7F" w14:textId="77777777" w:rsidR="00860D9A" w:rsidRDefault="00860D9A" w:rsidP="00851D7A"/>
    <w:p w14:paraId="72EA485B" w14:textId="77777777" w:rsidR="003B356D" w:rsidRDefault="003B356D" w:rsidP="00851D7A"/>
    <w:p w14:paraId="2EF35F3C" w14:textId="20E6CCC3" w:rsidR="00851D7A" w:rsidRDefault="00851D7A" w:rsidP="00851D7A">
      <w:r>
        <w:t>The following functionality has been implemented for the prototype:</w:t>
      </w:r>
    </w:p>
    <w:p w14:paraId="629B07F6" w14:textId="77777777" w:rsidR="00851D7A" w:rsidRDefault="00851D7A" w:rsidP="00851D7A"/>
    <w:p w14:paraId="75EE0CAB" w14:textId="51714B70" w:rsidR="00851D7A" w:rsidRDefault="00851D7A" w:rsidP="00851D7A">
      <w:pPr>
        <w:pStyle w:val="ListParagraph"/>
        <w:numPr>
          <w:ilvl w:val="0"/>
          <w:numId w:val="12"/>
        </w:numPr>
      </w:pPr>
      <w:r>
        <w:t>General</w:t>
      </w:r>
      <w:r>
        <w:br/>
      </w:r>
    </w:p>
    <w:p w14:paraId="0867AD6F" w14:textId="4F501DE8" w:rsidR="00851D7A" w:rsidRDefault="00851D7A" w:rsidP="00851D7A">
      <w:pPr>
        <w:pStyle w:val="ListParagraph"/>
        <w:numPr>
          <w:ilvl w:val="1"/>
          <w:numId w:val="12"/>
        </w:numPr>
      </w:pPr>
      <w:r>
        <w:t>Login</w:t>
      </w:r>
    </w:p>
    <w:p w14:paraId="1E775B87" w14:textId="0267F35D" w:rsidR="00851D7A" w:rsidRDefault="00851D7A" w:rsidP="00851D7A">
      <w:pPr>
        <w:pStyle w:val="ListParagraph"/>
        <w:numPr>
          <w:ilvl w:val="1"/>
          <w:numId w:val="12"/>
        </w:numPr>
      </w:pPr>
      <w:r>
        <w:t>Navigation Menus (Inbox | TUD Website | Logout)</w:t>
      </w:r>
      <w:r>
        <w:br/>
      </w:r>
    </w:p>
    <w:p w14:paraId="350F6F98" w14:textId="68EFEAEF" w:rsidR="00851D7A" w:rsidRDefault="00851D7A" w:rsidP="00851D7A">
      <w:pPr>
        <w:pStyle w:val="ListParagraph"/>
        <w:numPr>
          <w:ilvl w:val="0"/>
          <w:numId w:val="12"/>
        </w:numPr>
      </w:pPr>
      <w:r>
        <w:t>Students</w:t>
      </w:r>
      <w:r>
        <w:br/>
      </w:r>
    </w:p>
    <w:p w14:paraId="3E6B2CFC" w14:textId="5714BCD9" w:rsidR="00851D7A" w:rsidRDefault="00851D7A" w:rsidP="00851D7A">
      <w:pPr>
        <w:pStyle w:val="ListParagraph"/>
        <w:numPr>
          <w:ilvl w:val="1"/>
          <w:numId w:val="12"/>
        </w:numPr>
      </w:pPr>
      <w:r>
        <w:t>Dashboard</w:t>
      </w:r>
      <w:r>
        <w:br/>
      </w:r>
    </w:p>
    <w:p w14:paraId="3FDACFC8" w14:textId="5F438369" w:rsidR="00851D7A" w:rsidRDefault="00851D7A" w:rsidP="00851D7A">
      <w:pPr>
        <w:pStyle w:val="ListParagraph"/>
        <w:numPr>
          <w:ilvl w:val="2"/>
          <w:numId w:val="12"/>
        </w:numPr>
      </w:pPr>
      <w:r>
        <w:t>Upcoming Assignments (Clickable for Assignment Page)</w:t>
      </w:r>
      <w:r>
        <w:br/>
      </w:r>
    </w:p>
    <w:p w14:paraId="61D1AEBF" w14:textId="52F0AA1C" w:rsidR="00851D7A" w:rsidRDefault="00851D7A" w:rsidP="00851D7A">
      <w:pPr>
        <w:pStyle w:val="ListParagraph"/>
        <w:numPr>
          <w:ilvl w:val="3"/>
          <w:numId w:val="12"/>
        </w:numPr>
      </w:pPr>
      <w:r>
        <w:t>Description</w:t>
      </w:r>
    </w:p>
    <w:p w14:paraId="1D49DA90" w14:textId="04BBC36F" w:rsidR="00851D7A" w:rsidRDefault="00851D7A" w:rsidP="00851D7A">
      <w:pPr>
        <w:pStyle w:val="ListParagraph"/>
        <w:numPr>
          <w:ilvl w:val="3"/>
          <w:numId w:val="12"/>
        </w:numPr>
      </w:pPr>
      <w:r>
        <w:t>Attached Materials</w:t>
      </w:r>
    </w:p>
    <w:p w14:paraId="22A0C879" w14:textId="2C3B7108" w:rsidR="00851D7A" w:rsidRDefault="00851D7A" w:rsidP="00851D7A">
      <w:pPr>
        <w:pStyle w:val="ListParagraph"/>
        <w:numPr>
          <w:ilvl w:val="3"/>
          <w:numId w:val="12"/>
        </w:numPr>
      </w:pPr>
      <w:r>
        <w:t>Submissions</w:t>
      </w:r>
      <w:r>
        <w:br/>
      </w:r>
    </w:p>
    <w:p w14:paraId="772BC662" w14:textId="58A72261" w:rsidR="00851D7A" w:rsidRDefault="00851D7A" w:rsidP="00851D7A">
      <w:pPr>
        <w:pStyle w:val="ListParagraph"/>
        <w:numPr>
          <w:ilvl w:val="4"/>
          <w:numId w:val="12"/>
        </w:numPr>
      </w:pPr>
      <w:r>
        <w:t>Submitted Files</w:t>
      </w:r>
    </w:p>
    <w:p w14:paraId="61D79C22" w14:textId="7F6C1326" w:rsidR="00851D7A" w:rsidRDefault="00851D7A" w:rsidP="00851D7A">
      <w:pPr>
        <w:pStyle w:val="ListParagraph"/>
        <w:numPr>
          <w:ilvl w:val="4"/>
          <w:numId w:val="12"/>
        </w:numPr>
      </w:pPr>
      <w:r>
        <w:t>Grades</w:t>
      </w:r>
      <w:r>
        <w:br/>
      </w:r>
    </w:p>
    <w:p w14:paraId="330CDC92" w14:textId="768223A2" w:rsidR="00851D7A" w:rsidRDefault="00851D7A" w:rsidP="00851D7A">
      <w:pPr>
        <w:pStyle w:val="ListParagraph"/>
        <w:numPr>
          <w:ilvl w:val="2"/>
          <w:numId w:val="12"/>
        </w:numPr>
      </w:pPr>
      <w:r>
        <w:t>Your Modules (Clickable for Module Page)</w:t>
      </w:r>
      <w:r>
        <w:br/>
      </w:r>
    </w:p>
    <w:p w14:paraId="3903609C" w14:textId="6E874526" w:rsidR="00851D7A" w:rsidRDefault="00851D7A" w:rsidP="00851D7A">
      <w:pPr>
        <w:pStyle w:val="ListParagraph"/>
        <w:numPr>
          <w:ilvl w:val="3"/>
          <w:numId w:val="12"/>
        </w:numPr>
      </w:pPr>
      <w:r>
        <w:t>Assignments (</w:t>
      </w:r>
      <w:r>
        <w:t>Clickable for Assignment Page</w:t>
      </w:r>
      <w:r>
        <w:t>)</w:t>
      </w:r>
    </w:p>
    <w:p w14:paraId="02974C84" w14:textId="2F081249" w:rsidR="00851D7A" w:rsidRDefault="00851D7A" w:rsidP="00851D7A">
      <w:pPr>
        <w:pStyle w:val="ListParagraph"/>
        <w:numPr>
          <w:ilvl w:val="3"/>
          <w:numId w:val="12"/>
        </w:numPr>
      </w:pPr>
      <w:r>
        <w:t>Academic Calendar</w:t>
      </w:r>
      <w:r>
        <w:br/>
      </w:r>
    </w:p>
    <w:p w14:paraId="579E97BB" w14:textId="315CF7A0" w:rsidR="00851D7A" w:rsidRDefault="00851D7A" w:rsidP="00851D7A">
      <w:pPr>
        <w:pStyle w:val="ListParagraph"/>
        <w:numPr>
          <w:ilvl w:val="4"/>
          <w:numId w:val="12"/>
        </w:numPr>
      </w:pPr>
      <w:r>
        <w:t>Week</w:t>
      </w:r>
    </w:p>
    <w:p w14:paraId="1B7FB3F1" w14:textId="1E70BB30" w:rsidR="00851D7A" w:rsidRDefault="00851D7A" w:rsidP="00851D7A">
      <w:pPr>
        <w:pStyle w:val="ListParagraph"/>
        <w:numPr>
          <w:ilvl w:val="4"/>
          <w:numId w:val="12"/>
        </w:numPr>
      </w:pPr>
      <w:r>
        <w:t>Description</w:t>
      </w:r>
    </w:p>
    <w:p w14:paraId="0AF04864" w14:textId="5A45868C" w:rsidR="00851D7A" w:rsidRDefault="00851D7A" w:rsidP="00851D7A">
      <w:pPr>
        <w:pStyle w:val="ListParagraph"/>
        <w:numPr>
          <w:ilvl w:val="4"/>
          <w:numId w:val="12"/>
        </w:numPr>
      </w:pPr>
      <w:r>
        <w:t>Attached Materials</w:t>
      </w:r>
      <w:r>
        <w:br/>
      </w:r>
    </w:p>
    <w:p w14:paraId="4C079755" w14:textId="444E1F60" w:rsidR="00851D7A" w:rsidRDefault="00851D7A" w:rsidP="00851D7A">
      <w:pPr>
        <w:pStyle w:val="ListParagraph"/>
        <w:numPr>
          <w:ilvl w:val="0"/>
          <w:numId w:val="12"/>
        </w:numPr>
      </w:pPr>
      <w:r>
        <w:t>Lecturers</w:t>
      </w:r>
      <w:r>
        <w:br/>
      </w:r>
    </w:p>
    <w:p w14:paraId="16653926" w14:textId="198EFDD4" w:rsidR="00851D7A" w:rsidRDefault="00851D7A" w:rsidP="00851D7A">
      <w:pPr>
        <w:pStyle w:val="ListParagraph"/>
        <w:numPr>
          <w:ilvl w:val="1"/>
          <w:numId w:val="12"/>
        </w:numPr>
      </w:pPr>
      <w:r>
        <w:t>Dashboard</w:t>
      </w:r>
      <w:r>
        <w:br/>
      </w:r>
    </w:p>
    <w:p w14:paraId="69FE1154" w14:textId="2D874D17" w:rsidR="00851D7A" w:rsidRDefault="00851D7A" w:rsidP="00851D7A">
      <w:pPr>
        <w:pStyle w:val="ListParagraph"/>
        <w:numPr>
          <w:ilvl w:val="2"/>
          <w:numId w:val="12"/>
        </w:numPr>
      </w:pPr>
      <w:r>
        <w:t>Ungraded Submissions (Clickable for Assignment Page)</w:t>
      </w:r>
      <w:r>
        <w:br/>
      </w:r>
    </w:p>
    <w:p w14:paraId="7D4C8097" w14:textId="56980EBD" w:rsidR="00851D7A" w:rsidRDefault="00851D7A" w:rsidP="00851D7A">
      <w:pPr>
        <w:pStyle w:val="ListParagraph"/>
        <w:numPr>
          <w:ilvl w:val="2"/>
          <w:numId w:val="12"/>
        </w:numPr>
      </w:pPr>
      <w:r>
        <w:t>Your Modules</w:t>
      </w:r>
      <w:r w:rsidR="00B00FF8">
        <w:t xml:space="preserve"> (Clickable for Module Page)</w:t>
      </w:r>
      <w:r>
        <w:br/>
      </w:r>
    </w:p>
    <w:p w14:paraId="0F8233D8" w14:textId="7DA0776D" w:rsidR="00851D7A" w:rsidRDefault="00851D7A" w:rsidP="00851D7A">
      <w:pPr>
        <w:pStyle w:val="ListParagraph"/>
        <w:numPr>
          <w:ilvl w:val="3"/>
          <w:numId w:val="12"/>
        </w:numPr>
      </w:pPr>
      <w:r>
        <w:t>Assignments (Clickable for Assignment Page)</w:t>
      </w:r>
      <w:r>
        <w:br/>
      </w:r>
    </w:p>
    <w:p w14:paraId="518A177A" w14:textId="77777777" w:rsidR="005F3E4E" w:rsidRDefault="00851D7A" w:rsidP="00851D7A">
      <w:pPr>
        <w:pStyle w:val="ListParagraph"/>
        <w:numPr>
          <w:ilvl w:val="4"/>
          <w:numId w:val="12"/>
        </w:numPr>
      </w:pPr>
      <w:r>
        <w:t>Creatable &amp; Gradable</w:t>
      </w:r>
    </w:p>
    <w:p w14:paraId="5953C9F3" w14:textId="77B69FF4" w:rsidR="00851D7A" w:rsidRDefault="005F3E4E" w:rsidP="00851D7A">
      <w:pPr>
        <w:pStyle w:val="ListParagraph"/>
        <w:numPr>
          <w:ilvl w:val="4"/>
          <w:numId w:val="12"/>
        </w:numPr>
      </w:pPr>
      <w:r>
        <w:t>Can Attach Files</w:t>
      </w:r>
      <w:r w:rsidR="00851D7A">
        <w:br/>
      </w:r>
    </w:p>
    <w:p w14:paraId="311C334F" w14:textId="13779350" w:rsidR="00851D7A" w:rsidRDefault="005F3E4E" w:rsidP="005F3E4E">
      <w:pPr>
        <w:pStyle w:val="ListParagraph"/>
        <w:numPr>
          <w:ilvl w:val="3"/>
          <w:numId w:val="12"/>
        </w:numPr>
      </w:pPr>
      <w:r>
        <w:t>Academic Calendar</w:t>
      </w:r>
      <w:r>
        <w:br/>
      </w:r>
    </w:p>
    <w:p w14:paraId="7A2C604E" w14:textId="6F0E3490" w:rsidR="005F3E4E" w:rsidRDefault="005F3E4E" w:rsidP="005F3E4E">
      <w:pPr>
        <w:pStyle w:val="ListParagraph"/>
        <w:numPr>
          <w:ilvl w:val="4"/>
          <w:numId w:val="12"/>
        </w:numPr>
      </w:pPr>
      <w:r>
        <w:t>Editable Description</w:t>
      </w:r>
    </w:p>
    <w:p w14:paraId="0FA11AD4" w14:textId="767FBD74" w:rsidR="005F3E4E" w:rsidRDefault="005F3E4E" w:rsidP="005F3E4E">
      <w:pPr>
        <w:pStyle w:val="ListParagraph"/>
        <w:numPr>
          <w:ilvl w:val="4"/>
          <w:numId w:val="12"/>
        </w:numPr>
      </w:pPr>
      <w:r>
        <w:t>Attachable Files</w:t>
      </w:r>
    </w:p>
    <w:p w14:paraId="1FC404BD" w14:textId="77777777" w:rsidR="00851D7A" w:rsidRDefault="00851D7A" w:rsidP="00851D7A"/>
    <w:p w14:paraId="36F9A249" w14:textId="77777777" w:rsidR="00851D7A" w:rsidRPr="00636314" w:rsidRDefault="00851D7A" w:rsidP="00636314">
      <w:pPr>
        <w:rPr>
          <w:b/>
          <w:bCs/>
        </w:rPr>
      </w:pPr>
    </w:p>
    <w:p w14:paraId="2FBC197C" w14:textId="6182E909" w:rsidR="00442885" w:rsidRDefault="00EC1325" w:rsidP="00195F56">
      <w:pPr>
        <w:pStyle w:val="Heading2"/>
      </w:pPr>
      <w:bookmarkStart w:id="92" w:name="_Toc214723067"/>
      <w:r>
        <w:t>6</w:t>
      </w:r>
      <w:r w:rsidR="00442885">
        <w:t>.</w:t>
      </w:r>
      <w:r w:rsidR="005D4DEE">
        <w:t>3</w:t>
      </w:r>
      <w:r w:rsidR="00442885">
        <w:t xml:space="preserve"> </w:t>
      </w:r>
      <w:r w:rsidR="005D4DEE">
        <w:t>Results</w:t>
      </w:r>
      <w:bookmarkEnd w:id="92"/>
    </w:p>
    <w:p w14:paraId="668EFABE" w14:textId="77777777" w:rsidR="00A331DC" w:rsidRDefault="00783F70" w:rsidP="00195F56">
      <w:r>
        <w:br/>
        <w:t>In this section, there will be a usage of test cases to display the functionality that was desired for implementation in the Interim, the first four of the features lists: login, dashboard, modules and assignments.</w:t>
      </w:r>
      <w:r w:rsidR="004F00C6">
        <w:t xml:space="preserve"> </w:t>
      </w:r>
    </w:p>
    <w:p w14:paraId="40E07DA0" w14:textId="388522A6" w:rsidR="00783F70" w:rsidRDefault="004F00C6" w:rsidP="00195F56">
      <w:r>
        <w:t>The image proof of this testing can be found in Appendix F with Test ID labelling</w:t>
      </w:r>
      <w:r w:rsidR="00980A06">
        <w:t>, including screenshots of the resulting UI</w:t>
      </w:r>
      <w:r>
        <w:t>.</w:t>
      </w:r>
      <w:r w:rsidR="00E61C77">
        <w:t xml:space="preserve"> Only the necessary tests have been included in this section, with the remaining tests being unapplicable for the Interim.</w:t>
      </w:r>
    </w:p>
    <w:p w14:paraId="376775FE" w14:textId="112E2923" w:rsidR="00A331DC" w:rsidRDefault="00A331DC" w:rsidP="00195F56">
      <w:r>
        <w:t>Custom user data has been created, and the script used in the shell file will be included in the same appendix.</w:t>
      </w:r>
    </w:p>
    <w:p w14:paraId="5FA053B1" w14:textId="77777777" w:rsidR="00783F70" w:rsidRDefault="00783F70" w:rsidP="00195F56"/>
    <w:p w14:paraId="5D40EE4F" w14:textId="0E38EA67" w:rsidR="005D4DEE" w:rsidRPr="00783F70" w:rsidRDefault="007438AA" w:rsidP="00195F56">
      <w:pPr>
        <w:rPr>
          <w:i/>
          <w:iCs/>
        </w:rPr>
      </w:pPr>
      <w:r>
        <w:rPr>
          <w:i/>
          <w:iCs/>
        </w:rPr>
        <w:t xml:space="preserve">Web Application Testing - </w:t>
      </w:r>
      <w:r w:rsidR="00783F70" w:rsidRPr="00783F70">
        <w:rPr>
          <w:i/>
          <w:iCs/>
        </w:rPr>
        <w:t>Student User</w:t>
      </w:r>
      <w:r w:rsidR="00A331DC">
        <w:rPr>
          <w:i/>
          <w:iCs/>
        </w:rPr>
        <w:t xml:space="preserve"> </w:t>
      </w:r>
    </w:p>
    <w:tbl>
      <w:tblPr>
        <w:tblStyle w:val="TableGrid"/>
        <w:tblW w:w="9359" w:type="dxa"/>
        <w:tblLook w:val="04A0" w:firstRow="1" w:lastRow="0" w:firstColumn="1" w:lastColumn="0" w:noHBand="0" w:noVBand="1"/>
      </w:tblPr>
      <w:tblGrid>
        <w:gridCol w:w="1190"/>
        <w:gridCol w:w="3908"/>
        <w:gridCol w:w="4261"/>
      </w:tblGrid>
      <w:tr w:rsidR="00783F70" w:rsidRPr="00BC7EFB" w14:paraId="26E4D224" w14:textId="6F42A66F" w:rsidTr="007438AA">
        <w:tc>
          <w:tcPr>
            <w:tcW w:w="1190" w:type="dxa"/>
            <w:shd w:val="clear" w:color="auto" w:fill="1F4E79" w:themeFill="accent1" w:themeFillShade="80"/>
            <w:vAlign w:val="center"/>
          </w:tcPr>
          <w:p w14:paraId="1930A1B6" w14:textId="77777777" w:rsidR="00783F70" w:rsidRPr="00BC7EFB" w:rsidRDefault="00783F70" w:rsidP="00783F70">
            <w:pPr>
              <w:rPr>
                <w:color w:val="FFFFFF" w:themeColor="background1"/>
              </w:rPr>
            </w:pPr>
            <w:r w:rsidRPr="00BC7EFB">
              <w:rPr>
                <w:color w:val="FFFFFF" w:themeColor="background1"/>
              </w:rPr>
              <w:t>Test ID</w:t>
            </w:r>
          </w:p>
        </w:tc>
        <w:tc>
          <w:tcPr>
            <w:tcW w:w="3908" w:type="dxa"/>
            <w:shd w:val="clear" w:color="auto" w:fill="1F4E79" w:themeFill="accent1" w:themeFillShade="80"/>
            <w:vAlign w:val="center"/>
          </w:tcPr>
          <w:p w14:paraId="1462A1C5" w14:textId="77777777" w:rsidR="00783F70" w:rsidRPr="00BC7EFB" w:rsidRDefault="00783F70" w:rsidP="00783F70">
            <w:pPr>
              <w:rPr>
                <w:color w:val="FFFFFF" w:themeColor="background1"/>
              </w:rPr>
            </w:pPr>
            <w:r w:rsidRPr="00BC7EFB">
              <w:rPr>
                <w:color w:val="FFFFFF" w:themeColor="background1"/>
              </w:rPr>
              <w:t>Expected Results</w:t>
            </w:r>
          </w:p>
        </w:tc>
        <w:tc>
          <w:tcPr>
            <w:tcW w:w="4261" w:type="dxa"/>
            <w:shd w:val="clear" w:color="auto" w:fill="1F4E79" w:themeFill="accent1" w:themeFillShade="80"/>
            <w:vAlign w:val="center"/>
          </w:tcPr>
          <w:p w14:paraId="1FD3AAF0" w14:textId="5AE532FE" w:rsidR="00783F70" w:rsidRPr="00BC7EFB" w:rsidRDefault="00783F70" w:rsidP="00783F70">
            <w:pPr>
              <w:rPr>
                <w:color w:val="FFFFFF" w:themeColor="background1"/>
              </w:rPr>
            </w:pPr>
            <w:r>
              <w:rPr>
                <w:color w:val="FFFFFF" w:themeColor="background1"/>
              </w:rPr>
              <w:t>Actual</w:t>
            </w:r>
            <w:r w:rsidRPr="00BC7EFB">
              <w:rPr>
                <w:color w:val="FFFFFF" w:themeColor="background1"/>
              </w:rPr>
              <w:t xml:space="preserve"> Results</w:t>
            </w:r>
          </w:p>
        </w:tc>
      </w:tr>
      <w:tr w:rsidR="00783F70" w14:paraId="5B59AF57" w14:textId="439FAA8E" w:rsidTr="007438AA">
        <w:trPr>
          <w:trHeight w:val="850"/>
        </w:trPr>
        <w:tc>
          <w:tcPr>
            <w:tcW w:w="1190" w:type="dxa"/>
            <w:shd w:val="clear" w:color="auto" w:fill="D5DCE4" w:themeFill="text2" w:themeFillTint="33"/>
            <w:vAlign w:val="center"/>
          </w:tcPr>
          <w:p w14:paraId="335E852C" w14:textId="77777777" w:rsidR="00783F70" w:rsidRDefault="00783F70" w:rsidP="00783F70">
            <w:r>
              <w:t>W-S-01</w:t>
            </w:r>
          </w:p>
        </w:tc>
        <w:tc>
          <w:tcPr>
            <w:tcW w:w="3908" w:type="dxa"/>
            <w:shd w:val="clear" w:color="auto" w:fill="D5DCE4" w:themeFill="text2" w:themeFillTint="33"/>
            <w:vAlign w:val="center"/>
          </w:tcPr>
          <w:p w14:paraId="6F2E3950" w14:textId="77777777" w:rsidR="00783F70" w:rsidRDefault="00783F70" w:rsidP="00783F70">
            <w:r>
              <w:t>User gains access to Dashboard.</w:t>
            </w:r>
          </w:p>
        </w:tc>
        <w:tc>
          <w:tcPr>
            <w:tcW w:w="4261" w:type="dxa"/>
            <w:shd w:val="clear" w:color="auto" w:fill="D5DCE4" w:themeFill="text2" w:themeFillTint="33"/>
            <w:vAlign w:val="center"/>
          </w:tcPr>
          <w:p w14:paraId="4DE4DA5E" w14:textId="64CA85CC" w:rsidR="00783F70" w:rsidRDefault="00783F70" w:rsidP="00783F70">
            <w:r>
              <w:t xml:space="preserve">User </w:t>
            </w:r>
            <w:r w:rsidR="001E0654">
              <w:t>has</w:t>
            </w:r>
            <w:r>
              <w:t xml:space="preserve"> access to Dashboard.</w:t>
            </w:r>
          </w:p>
        </w:tc>
      </w:tr>
      <w:tr w:rsidR="00783F70" w14:paraId="05976ADE" w14:textId="5350C069" w:rsidTr="007438AA">
        <w:trPr>
          <w:trHeight w:val="850"/>
        </w:trPr>
        <w:tc>
          <w:tcPr>
            <w:tcW w:w="1190" w:type="dxa"/>
            <w:shd w:val="clear" w:color="auto" w:fill="D5DCE4" w:themeFill="text2" w:themeFillTint="33"/>
            <w:vAlign w:val="center"/>
          </w:tcPr>
          <w:p w14:paraId="1AA8916C" w14:textId="49081B8B" w:rsidR="00783F70" w:rsidRDefault="00783F70" w:rsidP="00783F70">
            <w:r>
              <w:t>W-S-02</w:t>
            </w:r>
          </w:p>
        </w:tc>
        <w:tc>
          <w:tcPr>
            <w:tcW w:w="3908" w:type="dxa"/>
            <w:shd w:val="clear" w:color="auto" w:fill="D5DCE4" w:themeFill="text2" w:themeFillTint="33"/>
            <w:vAlign w:val="center"/>
          </w:tcPr>
          <w:p w14:paraId="34F3BC9C" w14:textId="77777777" w:rsidR="00783F70" w:rsidRDefault="00783F70" w:rsidP="00783F70">
            <w:r>
              <w:t>User gains access to Module.</w:t>
            </w:r>
          </w:p>
        </w:tc>
        <w:tc>
          <w:tcPr>
            <w:tcW w:w="4261" w:type="dxa"/>
            <w:shd w:val="clear" w:color="auto" w:fill="D5DCE4" w:themeFill="text2" w:themeFillTint="33"/>
            <w:vAlign w:val="center"/>
          </w:tcPr>
          <w:p w14:paraId="37E2CF67" w14:textId="253F3216" w:rsidR="00783F70" w:rsidRDefault="00783F70" w:rsidP="00783F70">
            <w:r>
              <w:t xml:space="preserve">User </w:t>
            </w:r>
            <w:r w:rsidR="001E0654">
              <w:t>has</w:t>
            </w:r>
            <w:r>
              <w:t xml:space="preserve"> access to Module.</w:t>
            </w:r>
          </w:p>
        </w:tc>
      </w:tr>
      <w:tr w:rsidR="00783F70" w14:paraId="320FA21F" w14:textId="7CD91F32" w:rsidTr="007438AA">
        <w:trPr>
          <w:trHeight w:val="850"/>
        </w:trPr>
        <w:tc>
          <w:tcPr>
            <w:tcW w:w="1190" w:type="dxa"/>
            <w:shd w:val="clear" w:color="auto" w:fill="D5DCE4" w:themeFill="text2" w:themeFillTint="33"/>
            <w:vAlign w:val="center"/>
          </w:tcPr>
          <w:p w14:paraId="1CEB70FC" w14:textId="77777777" w:rsidR="00783F70" w:rsidRDefault="00783F70" w:rsidP="00783F70">
            <w:r>
              <w:t>W-S-03</w:t>
            </w:r>
          </w:p>
        </w:tc>
        <w:tc>
          <w:tcPr>
            <w:tcW w:w="3908" w:type="dxa"/>
            <w:shd w:val="clear" w:color="auto" w:fill="D5DCE4" w:themeFill="text2" w:themeFillTint="33"/>
            <w:vAlign w:val="center"/>
          </w:tcPr>
          <w:p w14:paraId="260F3FCF" w14:textId="77777777" w:rsidR="00783F70" w:rsidRDefault="00783F70" w:rsidP="00783F70">
            <w:r>
              <w:t>User gains access to Assignment.</w:t>
            </w:r>
          </w:p>
        </w:tc>
        <w:tc>
          <w:tcPr>
            <w:tcW w:w="4261" w:type="dxa"/>
            <w:shd w:val="clear" w:color="auto" w:fill="D5DCE4" w:themeFill="text2" w:themeFillTint="33"/>
            <w:vAlign w:val="center"/>
          </w:tcPr>
          <w:p w14:paraId="686ECBF0" w14:textId="1891C9CB" w:rsidR="00783F70" w:rsidRDefault="00783F70" w:rsidP="00783F70">
            <w:r>
              <w:t xml:space="preserve">User </w:t>
            </w:r>
            <w:r w:rsidR="001E0654">
              <w:t>has</w:t>
            </w:r>
            <w:r>
              <w:t xml:space="preserve"> access to Assignment.</w:t>
            </w:r>
          </w:p>
        </w:tc>
      </w:tr>
      <w:tr w:rsidR="00783F70" w14:paraId="568FD6D6" w14:textId="6ED98DB0" w:rsidTr="007438AA">
        <w:trPr>
          <w:trHeight w:val="850"/>
        </w:trPr>
        <w:tc>
          <w:tcPr>
            <w:tcW w:w="1190" w:type="dxa"/>
            <w:shd w:val="clear" w:color="auto" w:fill="D5DCE4" w:themeFill="text2" w:themeFillTint="33"/>
            <w:vAlign w:val="center"/>
          </w:tcPr>
          <w:p w14:paraId="1CCB4266" w14:textId="77777777" w:rsidR="00783F70" w:rsidRDefault="00783F70" w:rsidP="00783F70">
            <w:r>
              <w:t>W-S-04</w:t>
            </w:r>
          </w:p>
        </w:tc>
        <w:tc>
          <w:tcPr>
            <w:tcW w:w="3908" w:type="dxa"/>
            <w:shd w:val="clear" w:color="auto" w:fill="D5DCE4" w:themeFill="text2" w:themeFillTint="33"/>
            <w:vAlign w:val="center"/>
          </w:tcPr>
          <w:p w14:paraId="09066CFD" w14:textId="77777777" w:rsidR="00783F70" w:rsidRDefault="00783F70" w:rsidP="00783F70">
            <w:r>
              <w:t>The User downloads the file or views it within their browser depending on format.</w:t>
            </w:r>
          </w:p>
        </w:tc>
        <w:tc>
          <w:tcPr>
            <w:tcW w:w="4261" w:type="dxa"/>
            <w:shd w:val="clear" w:color="auto" w:fill="D5DCE4" w:themeFill="text2" w:themeFillTint="33"/>
            <w:vAlign w:val="center"/>
          </w:tcPr>
          <w:p w14:paraId="7B55C695" w14:textId="3A24D191" w:rsidR="00783F70" w:rsidRDefault="00E04257" w:rsidP="00783F70">
            <w:r>
              <w:t>User can view the file within their browser</w:t>
            </w:r>
            <w:r w:rsidR="00783F70">
              <w:t>.</w:t>
            </w:r>
          </w:p>
        </w:tc>
      </w:tr>
      <w:tr w:rsidR="00783F70" w14:paraId="72DBF85C" w14:textId="26838EB1" w:rsidTr="007438AA">
        <w:trPr>
          <w:trHeight w:val="850"/>
        </w:trPr>
        <w:tc>
          <w:tcPr>
            <w:tcW w:w="1190" w:type="dxa"/>
            <w:shd w:val="clear" w:color="auto" w:fill="D5DCE4" w:themeFill="text2" w:themeFillTint="33"/>
            <w:vAlign w:val="center"/>
          </w:tcPr>
          <w:p w14:paraId="6731C108" w14:textId="77777777" w:rsidR="00783F70" w:rsidRDefault="00783F70" w:rsidP="00783F70">
            <w:r>
              <w:t>W-S-05</w:t>
            </w:r>
          </w:p>
        </w:tc>
        <w:tc>
          <w:tcPr>
            <w:tcW w:w="3908" w:type="dxa"/>
            <w:shd w:val="clear" w:color="auto" w:fill="D5DCE4" w:themeFill="text2" w:themeFillTint="33"/>
            <w:vAlign w:val="center"/>
          </w:tcPr>
          <w:p w14:paraId="58BA0198" w14:textId="77777777" w:rsidR="00783F70" w:rsidRDefault="00783F70" w:rsidP="00783F70">
            <w:r>
              <w:t>The User downloads the file or views it within their browser depending on format.</w:t>
            </w:r>
          </w:p>
        </w:tc>
        <w:tc>
          <w:tcPr>
            <w:tcW w:w="4261" w:type="dxa"/>
            <w:shd w:val="clear" w:color="auto" w:fill="D5DCE4" w:themeFill="text2" w:themeFillTint="33"/>
            <w:vAlign w:val="center"/>
          </w:tcPr>
          <w:p w14:paraId="16EDDFA6" w14:textId="52633163" w:rsidR="00783F70" w:rsidRDefault="00E04257" w:rsidP="00783F70">
            <w:r>
              <w:t xml:space="preserve">User </w:t>
            </w:r>
            <w:r>
              <w:t>can</w:t>
            </w:r>
            <w:r>
              <w:t xml:space="preserve"> view the file within their browser.</w:t>
            </w:r>
          </w:p>
        </w:tc>
      </w:tr>
      <w:tr w:rsidR="00783F70" w14:paraId="19EAFAFD" w14:textId="1B6DE68B" w:rsidTr="007438AA">
        <w:trPr>
          <w:trHeight w:val="850"/>
        </w:trPr>
        <w:tc>
          <w:tcPr>
            <w:tcW w:w="1190" w:type="dxa"/>
            <w:shd w:val="clear" w:color="auto" w:fill="D5DCE4" w:themeFill="text2" w:themeFillTint="33"/>
            <w:vAlign w:val="center"/>
          </w:tcPr>
          <w:p w14:paraId="7BD3E0F2" w14:textId="77777777" w:rsidR="00783F70" w:rsidRDefault="00783F70" w:rsidP="00783F70">
            <w:r>
              <w:t>W-S-06</w:t>
            </w:r>
          </w:p>
        </w:tc>
        <w:tc>
          <w:tcPr>
            <w:tcW w:w="3908" w:type="dxa"/>
            <w:shd w:val="clear" w:color="auto" w:fill="D5DCE4" w:themeFill="text2" w:themeFillTint="33"/>
            <w:vAlign w:val="center"/>
          </w:tcPr>
          <w:p w14:paraId="354E5A4D" w14:textId="77777777" w:rsidR="00783F70" w:rsidRDefault="00783F70" w:rsidP="00783F70">
            <w:r>
              <w:t>The user should be directed to the correct linked page.</w:t>
            </w:r>
          </w:p>
        </w:tc>
        <w:tc>
          <w:tcPr>
            <w:tcW w:w="4261" w:type="dxa"/>
            <w:shd w:val="clear" w:color="auto" w:fill="D5DCE4" w:themeFill="text2" w:themeFillTint="33"/>
            <w:vAlign w:val="center"/>
          </w:tcPr>
          <w:p w14:paraId="0CB69510" w14:textId="1179C8A3" w:rsidR="00783F70" w:rsidRDefault="00783F70" w:rsidP="00783F70">
            <w:r>
              <w:t xml:space="preserve">The user </w:t>
            </w:r>
            <w:r w:rsidR="00E04257">
              <w:t>is directed to the TUD Website as chosen</w:t>
            </w:r>
            <w:r>
              <w:t>.</w:t>
            </w:r>
          </w:p>
        </w:tc>
      </w:tr>
      <w:tr w:rsidR="00783F70" w14:paraId="48B1A09D" w14:textId="387E8C3D" w:rsidTr="007438AA">
        <w:trPr>
          <w:trHeight w:val="850"/>
        </w:trPr>
        <w:tc>
          <w:tcPr>
            <w:tcW w:w="1190" w:type="dxa"/>
            <w:shd w:val="clear" w:color="auto" w:fill="D5DCE4" w:themeFill="text2" w:themeFillTint="33"/>
            <w:vAlign w:val="center"/>
          </w:tcPr>
          <w:p w14:paraId="66AB8C88" w14:textId="77777777" w:rsidR="00783F70" w:rsidRDefault="00783F70" w:rsidP="00783F70">
            <w:r>
              <w:t>W-S-07</w:t>
            </w:r>
          </w:p>
        </w:tc>
        <w:tc>
          <w:tcPr>
            <w:tcW w:w="3908" w:type="dxa"/>
            <w:shd w:val="clear" w:color="auto" w:fill="D5DCE4" w:themeFill="text2" w:themeFillTint="33"/>
            <w:vAlign w:val="center"/>
          </w:tcPr>
          <w:p w14:paraId="460854FF" w14:textId="77777777" w:rsidR="00783F70" w:rsidRDefault="00783F70" w:rsidP="00783F70">
            <w:r>
              <w:t>The submission is viewable afterwards on the same page.</w:t>
            </w:r>
          </w:p>
        </w:tc>
        <w:tc>
          <w:tcPr>
            <w:tcW w:w="4261" w:type="dxa"/>
            <w:shd w:val="clear" w:color="auto" w:fill="D5DCE4" w:themeFill="text2" w:themeFillTint="33"/>
            <w:vAlign w:val="center"/>
          </w:tcPr>
          <w:p w14:paraId="1F8C1BB9" w14:textId="3967848F" w:rsidR="00783F70" w:rsidRDefault="00E04257" w:rsidP="00783F70">
            <w:r>
              <w:t>Submission is available</w:t>
            </w:r>
            <w:r w:rsidR="00783F70">
              <w:t>.</w:t>
            </w:r>
          </w:p>
        </w:tc>
      </w:tr>
      <w:tr w:rsidR="00783F70" w14:paraId="28DE14F7" w14:textId="7250A55A" w:rsidTr="007438AA">
        <w:trPr>
          <w:trHeight w:val="850"/>
        </w:trPr>
        <w:tc>
          <w:tcPr>
            <w:tcW w:w="1190" w:type="dxa"/>
            <w:shd w:val="clear" w:color="auto" w:fill="D5DCE4" w:themeFill="text2" w:themeFillTint="33"/>
            <w:vAlign w:val="center"/>
          </w:tcPr>
          <w:p w14:paraId="616B890A" w14:textId="77777777" w:rsidR="00783F70" w:rsidRDefault="00783F70" w:rsidP="00783F70">
            <w:r>
              <w:t>W-S-08</w:t>
            </w:r>
          </w:p>
        </w:tc>
        <w:tc>
          <w:tcPr>
            <w:tcW w:w="3908" w:type="dxa"/>
            <w:shd w:val="clear" w:color="auto" w:fill="D5DCE4" w:themeFill="text2" w:themeFillTint="33"/>
            <w:vAlign w:val="center"/>
          </w:tcPr>
          <w:p w14:paraId="48741889" w14:textId="77777777" w:rsidR="00783F70" w:rsidRDefault="00783F70" w:rsidP="00783F70">
            <w:r>
              <w:t>Any graded submissions should be viewable.</w:t>
            </w:r>
          </w:p>
        </w:tc>
        <w:tc>
          <w:tcPr>
            <w:tcW w:w="4261" w:type="dxa"/>
            <w:shd w:val="clear" w:color="auto" w:fill="D5DCE4" w:themeFill="text2" w:themeFillTint="33"/>
            <w:vAlign w:val="center"/>
          </w:tcPr>
          <w:p w14:paraId="528C5D38" w14:textId="1F07F785" w:rsidR="00783F70" w:rsidRDefault="00E04257" w:rsidP="00783F70">
            <w:r>
              <w:t>Grade submission is available</w:t>
            </w:r>
            <w:r w:rsidR="00783F70">
              <w:t>.</w:t>
            </w:r>
          </w:p>
        </w:tc>
      </w:tr>
    </w:tbl>
    <w:p w14:paraId="27761327" w14:textId="56163D55" w:rsidR="00783F70" w:rsidRDefault="00783F70" w:rsidP="00195F56"/>
    <w:p w14:paraId="52180E87" w14:textId="77777777" w:rsidR="00783F70" w:rsidRDefault="00783F70" w:rsidP="00195F56"/>
    <w:p w14:paraId="4F2CA823" w14:textId="77777777" w:rsidR="00783F70" w:rsidRDefault="00783F70" w:rsidP="00195F56"/>
    <w:p w14:paraId="18F8494C" w14:textId="77777777" w:rsidR="00783F70" w:rsidRDefault="00783F70" w:rsidP="00195F56"/>
    <w:p w14:paraId="636922C5" w14:textId="77777777" w:rsidR="00783F70" w:rsidRDefault="00783F70" w:rsidP="00195F56"/>
    <w:p w14:paraId="73F64EAA" w14:textId="48F328AF" w:rsidR="00783F70" w:rsidRPr="00783F70" w:rsidRDefault="007438AA" w:rsidP="00195F56">
      <w:pPr>
        <w:rPr>
          <w:i/>
          <w:iCs/>
        </w:rPr>
      </w:pPr>
      <w:r>
        <w:rPr>
          <w:i/>
          <w:iCs/>
        </w:rPr>
        <w:lastRenderedPageBreak/>
        <w:t xml:space="preserve">Web Application Testing - </w:t>
      </w:r>
      <w:r w:rsidR="00783F70" w:rsidRPr="00783F70">
        <w:rPr>
          <w:i/>
          <w:iCs/>
        </w:rPr>
        <w:t>Lecturer User</w:t>
      </w:r>
    </w:p>
    <w:tbl>
      <w:tblPr>
        <w:tblStyle w:val="TableGrid"/>
        <w:tblW w:w="9351" w:type="dxa"/>
        <w:tblLook w:val="04A0" w:firstRow="1" w:lastRow="0" w:firstColumn="1" w:lastColumn="0" w:noHBand="0" w:noVBand="1"/>
      </w:tblPr>
      <w:tblGrid>
        <w:gridCol w:w="1190"/>
        <w:gridCol w:w="3767"/>
        <w:gridCol w:w="4394"/>
      </w:tblGrid>
      <w:tr w:rsidR="007438AA" w:rsidRPr="00BC7EFB" w14:paraId="0C8229AF" w14:textId="5B8FEECD" w:rsidTr="007438AA">
        <w:tc>
          <w:tcPr>
            <w:tcW w:w="1190" w:type="dxa"/>
            <w:shd w:val="clear" w:color="auto" w:fill="833C0B" w:themeFill="accent2" w:themeFillShade="80"/>
            <w:vAlign w:val="center"/>
          </w:tcPr>
          <w:p w14:paraId="41E51BC8" w14:textId="77777777" w:rsidR="007438AA" w:rsidRPr="00BC7EFB" w:rsidRDefault="007438AA" w:rsidP="007438AA">
            <w:pPr>
              <w:rPr>
                <w:color w:val="FFFFFF" w:themeColor="background1"/>
              </w:rPr>
            </w:pPr>
            <w:r w:rsidRPr="00BC7EFB">
              <w:rPr>
                <w:color w:val="FFFFFF" w:themeColor="background1"/>
              </w:rPr>
              <w:t>Test ID</w:t>
            </w:r>
          </w:p>
        </w:tc>
        <w:tc>
          <w:tcPr>
            <w:tcW w:w="3767" w:type="dxa"/>
            <w:shd w:val="clear" w:color="auto" w:fill="833C0B" w:themeFill="accent2" w:themeFillShade="80"/>
            <w:vAlign w:val="center"/>
          </w:tcPr>
          <w:p w14:paraId="5AFBE4B7" w14:textId="77777777" w:rsidR="007438AA" w:rsidRPr="00BC7EFB" w:rsidRDefault="007438AA" w:rsidP="007438AA">
            <w:pPr>
              <w:rPr>
                <w:color w:val="FFFFFF" w:themeColor="background1"/>
              </w:rPr>
            </w:pPr>
            <w:r w:rsidRPr="00BC7EFB">
              <w:rPr>
                <w:color w:val="FFFFFF" w:themeColor="background1"/>
              </w:rPr>
              <w:t>Expected Results</w:t>
            </w:r>
          </w:p>
        </w:tc>
        <w:tc>
          <w:tcPr>
            <w:tcW w:w="4394" w:type="dxa"/>
            <w:shd w:val="clear" w:color="auto" w:fill="833C0B" w:themeFill="accent2" w:themeFillShade="80"/>
            <w:vAlign w:val="center"/>
          </w:tcPr>
          <w:p w14:paraId="1220ADFE" w14:textId="218B85CE" w:rsidR="007438AA" w:rsidRPr="00BC7EFB" w:rsidRDefault="00FA4660" w:rsidP="007438AA">
            <w:pPr>
              <w:rPr>
                <w:color w:val="FFFFFF" w:themeColor="background1"/>
              </w:rPr>
            </w:pPr>
            <w:r>
              <w:rPr>
                <w:color w:val="FFFFFF" w:themeColor="background1"/>
              </w:rPr>
              <w:t>Actual</w:t>
            </w:r>
            <w:r w:rsidR="007438AA" w:rsidRPr="00BC7EFB">
              <w:rPr>
                <w:color w:val="FFFFFF" w:themeColor="background1"/>
              </w:rPr>
              <w:t xml:space="preserve"> Results</w:t>
            </w:r>
          </w:p>
        </w:tc>
      </w:tr>
      <w:tr w:rsidR="007438AA" w14:paraId="7A8ACC1A" w14:textId="2C3C409F" w:rsidTr="007438AA">
        <w:trPr>
          <w:trHeight w:val="850"/>
        </w:trPr>
        <w:tc>
          <w:tcPr>
            <w:tcW w:w="1190" w:type="dxa"/>
            <w:shd w:val="clear" w:color="auto" w:fill="FBE4D5" w:themeFill="accent2" w:themeFillTint="33"/>
            <w:vAlign w:val="center"/>
          </w:tcPr>
          <w:p w14:paraId="7885D2F2" w14:textId="77777777" w:rsidR="007438AA" w:rsidRDefault="007438AA" w:rsidP="007438AA">
            <w:r>
              <w:t>W-L-01</w:t>
            </w:r>
          </w:p>
        </w:tc>
        <w:tc>
          <w:tcPr>
            <w:tcW w:w="3767" w:type="dxa"/>
            <w:shd w:val="clear" w:color="auto" w:fill="FBE4D5" w:themeFill="accent2" w:themeFillTint="33"/>
            <w:vAlign w:val="center"/>
          </w:tcPr>
          <w:p w14:paraId="34BABA53" w14:textId="77777777" w:rsidR="007438AA" w:rsidRDefault="007438AA" w:rsidP="007438AA">
            <w:r>
              <w:t>User gains access to Dashboard.</w:t>
            </w:r>
          </w:p>
        </w:tc>
        <w:tc>
          <w:tcPr>
            <w:tcW w:w="4394" w:type="dxa"/>
            <w:shd w:val="clear" w:color="auto" w:fill="FBE4D5" w:themeFill="accent2" w:themeFillTint="33"/>
            <w:vAlign w:val="center"/>
          </w:tcPr>
          <w:p w14:paraId="77401D23" w14:textId="265206AF" w:rsidR="007438AA" w:rsidRDefault="007438AA" w:rsidP="007438AA">
            <w:r>
              <w:t xml:space="preserve">User </w:t>
            </w:r>
            <w:r w:rsidR="001E0654">
              <w:t>has</w:t>
            </w:r>
            <w:r>
              <w:t xml:space="preserve"> access to Dashboard.</w:t>
            </w:r>
          </w:p>
        </w:tc>
      </w:tr>
      <w:tr w:rsidR="007438AA" w14:paraId="4929720B" w14:textId="5D8277D6" w:rsidTr="007438AA">
        <w:trPr>
          <w:trHeight w:val="850"/>
        </w:trPr>
        <w:tc>
          <w:tcPr>
            <w:tcW w:w="1190" w:type="dxa"/>
            <w:shd w:val="clear" w:color="auto" w:fill="FBE4D5" w:themeFill="accent2" w:themeFillTint="33"/>
            <w:vAlign w:val="center"/>
          </w:tcPr>
          <w:p w14:paraId="39C50C5D" w14:textId="77777777" w:rsidR="007438AA" w:rsidRDefault="007438AA" w:rsidP="007438AA">
            <w:r>
              <w:t>W-L-02</w:t>
            </w:r>
          </w:p>
        </w:tc>
        <w:tc>
          <w:tcPr>
            <w:tcW w:w="3767" w:type="dxa"/>
            <w:shd w:val="clear" w:color="auto" w:fill="FBE4D5" w:themeFill="accent2" w:themeFillTint="33"/>
            <w:vAlign w:val="center"/>
          </w:tcPr>
          <w:p w14:paraId="60055F64" w14:textId="77777777" w:rsidR="007438AA" w:rsidRDefault="007438AA" w:rsidP="007438AA">
            <w:r>
              <w:t>User gains access to Module.</w:t>
            </w:r>
          </w:p>
        </w:tc>
        <w:tc>
          <w:tcPr>
            <w:tcW w:w="4394" w:type="dxa"/>
            <w:shd w:val="clear" w:color="auto" w:fill="FBE4D5" w:themeFill="accent2" w:themeFillTint="33"/>
            <w:vAlign w:val="center"/>
          </w:tcPr>
          <w:p w14:paraId="40DE0772" w14:textId="5EEC7227" w:rsidR="007438AA" w:rsidRDefault="007438AA" w:rsidP="007438AA">
            <w:r>
              <w:t xml:space="preserve">User </w:t>
            </w:r>
            <w:r w:rsidR="001E0654">
              <w:t>has</w:t>
            </w:r>
            <w:r>
              <w:t xml:space="preserve"> access to Module.</w:t>
            </w:r>
          </w:p>
        </w:tc>
      </w:tr>
      <w:tr w:rsidR="007438AA" w14:paraId="1F8FE0BA" w14:textId="2B421812" w:rsidTr="007438AA">
        <w:trPr>
          <w:trHeight w:val="850"/>
        </w:trPr>
        <w:tc>
          <w:tcPr>
            <w:tcW w:w="1190" w:type="dxa"/>
            <w:shd w:val="clear" w:color="auto" w:fill="FBE4D5" w:themeFill="accent2" w:themeFillTint="33"/>
            <w:vAlign w:val="center"/>
          </w:tcPr>
          <w:p w14:paraId="5608ED5B" w14:textId="77777777" w:rsidR="007438AA" w:rsidRDefault="007438AA" w:rsidP="007438AA">
            <w:r>
              <w:t>W-L-03</w:t>
            </w:r>
          </w:p>
        </w:tc>
        <w:tc>
          <w:tcPr>
            <w:tcW w:w="3767" w:type="dxa"/>
            <w:shd w:val="clear" w:color="auto" w:fill="FBE4D5" w:themeFill="accent2" w:themeFillTint="33"/>
            <w:vAlign w:val="center"/>
          </w:tcPr>
          <w:p w14:paraId="60F7DAC0" w14:textId="77777777" w:rsidR="007438AA" w:rsidRDefault="007438AA" w:rsidP="007438AA">
            <w:r>
              <w:t>User gains access to Assignment.</w:t>
            </w:r>
          </w:p>
        </w:tc>
        <w:tc>
          <w:tcPr>
            <w:tcW w:w="4394" w:type="dxa"/>
            <w:shd w:val="clear" w:color="auto" w:fill="FBE4D5" w:themeFill="accent2" w:themeFillTint="33"/>
            <w:vAlign w:val="center"/>
          </w:tcPr>
          <w:p w14:paraId="76E3B8D2" w14:textId="4F970E49" w:rsidR="007438AA" w:rsidRDefault="007438AA" w:rsidP="007438AA">
            <w:r>
              <w:t xml:space="preserve">User </w:t>
            </w:r>
            <w:r w:rsidR="001E0654">
              <w:t>has</w:t>
            </w:r>
            <w:r>
              <w:t xml:space="preserve"> access to Assignment.</w:t>
            </w:r>
          </w:p>
        </w:tc>
      </w:tr>
      <w:tr w:rsidR="007438AA" w14:paraId="140D4B78" w14:textId="6679EDB0" w:rsidTr="007438AA">
        <w:trPr>
          <w:trHeight w:val="850"/>
        </w:trPr>
        <w:tc>
          <w:tcPr>
            <w:tcW w:w="1190" w:type="dxa"/>
            <w:shd w:val="clear" w:color="auto" w:fill="FBE4D5" w:themeFill="accent2" w:themeFillTint="33"/>
            <w:vAlign w:val="center"/>
          </w:tcPr>
          <w:p w14:paraId="6DAD0567" w14:textId="77777777" w:rsidR="007438AA" w:rsidRDefault="007438AA" w:rsidP="007438AA">
            <w:r>
              <w:t>W-L-04</w:t>
            </w:r>
          </w:p>
        </w:tc>
        <w:tc>
          <w:tcPr>
            <w:tcW w:w="3767" w:type="dxa"/>
            <w:shd w:val="clear" w:color="auto" w:fill="FBE4D5" w:themeFill="accent2" w:themeFillTint="33"/>
            <w:vAlign w:val="center"/>
          </w:tcPr>
          <w:p w14:paraId="48879288" w14:textId="77777777" w:rsidR="007438AA" w:rsidRDefault="007438AA" w:rsidP="007438AA">
            <w:r>
              <w:t>Student users should be able to gain access and view updated description / attached files.</w:t>
            </w:r>
          </w:p>
        </w:tc>
        <w:tc>
          <w:tcPr>
            <w:tcW w:w="4394" w:type="dxa"/>
            <w:shd w:val="clear" w:color="auto" w:fill="FBE4D5" w:themeFill="accent2" w:themeFillTint="33"/>
            <w:vAlign w:val="center"/>
          </w:tcPr>
          <w:p w14:paraId="5114620A" w14:textId="70641A32" w:rsidR="007438AA" w:rsidRDefault="007438AA" w:rsidP="007438AA">
            <w:r>
              <w:t>Student users able to access and view updated description / attached files.</w:t>
            </w:r>
          </w:p>
        </w:tc>
      </w:tr>
      <w:tr w:rsidR="007438AA" w14:paraId="69F1B7C4" w14:textId="1AC4C93D" w:rsidTr="007438AA">
        <w:trPr>
          <w:trHeight w:val="850"/>
        </w:trPr>
        <w:tc>
          <w:tcPr>
            <w:tcW w:w="1190" w:type="dxa"/>
            <w:shd w:val="clear" w:color="auto" w:fill="FBE4D5" w:themeFill="accent2" w:themeFillTint="33"/>
            <w:vAlign w:val="center"/>
          </w:tcPr>
          <w:p w14:paraId="5D14E8D3" w14:textId="77777777" w:rsidR="007438AA" w:rsidRDefault="007438AA" w:rsidP="007438AA">
            <w:r>
              <w:t>W-L-05</w:t>
            </w:r>
          </w:p>
        </w:tc>
        <w:tc>
          <w:tcPr>
            <w:tcW w:w="3767" w:type="dxa"/>
            <w:shd w:val="clear" w:color="auto" w:fill="FBE4D5" w:themeFill="accent2" w:themeFillTint="33"/>
            <w:vAlign w:val="center"/>
          </w:tcPr>
          <w:p w14:paraId="56D5FA57" w14:textId="77777777" w:rsidR="007438AA" w:rsidRDefault="007438AA" w:rsidP="007438AA">
            <w:r>
              <w:t>A new assignment should be visible within the module page.</w:t>
            </w:r>
          </w:p>
        </w:tc>
        <w:tc>
          <w:tcPr>
            <w:tcW w:w="4394" w:type="dxa"/>
            <w:shd w:val="clear" w:color="auto" w:fill="FBE4D5" w:themeFill="accent2" w:themeFillTint="33"/>
            <w:vAlign w:val="center"/>
          </w:tcPr>
          <w:p w14:paraId="66E5B819" w14:textId="1959C50D" w:rsidR="007438AA" w:rsidRDefault="001E0654" w:rsidP="007438AA">
            <w:r>
              <w:t>Assignment</w:t>
            </w:r>
            <w:r w:rsidR="007438AA">
              <w:t xml:space="preserve"> visible within the module page.</w:t>
            </w:r>
          </w:p>
        </w:tc>
      </w:tr>
      <w:tr w:rsidR="007438AA" w14:paraId="5CAB9C17" w14:textId="76AE0AD0" w:rsidTr="007438AA">
        <w:trPr>
          <w:trHeight w:val="850"/>
        </w:trPr>
        <w:tc>
          <w:tcPr>
            <w:tcW w:w="1190" w:type="dxa"/>
            <w:shd w:val="clear" w:color="auto" w:fill="FBE4D5" w:themeFill="accent2" w:themeFillTint="33"/>
            <w:vAlign w:val="center"/>
          </w:tcPr>
          <w:p w14:paraId="7923C413" w14:textId="77777777" w:rsidR="007438AA" w:rsidRDefault="007438AA" w:rsidP="007438AA">
            <w:r>
              <w:t>W-L-06</w:t>
            </w:r>
          </w:p>
        </w:tc>
        <w:tc>
          <w:tcPr>
            <w:tcW w:w="3767" w:type="dxa"/>
            <w:shd w:val="clear" w:color="auto" w:fill="FBE4D5" w:themeFill="accent2" w:themeFillTint="33"/>
            <w:vAlign w:val="center"/>
          </w:tcPr>
          <w:p w14:paraId="36F47EA7" w14:textId="77777777" w:rsidR="007438AA" w:rsidRDefault="007438AA" w:rsidP="007438AA">
            <w:r>
              <w:t>Grade should now be available on submission.</w:t>
            </w:r>
          </w:p>
        </w:tc>
        <w:tc>
          <w:tcPr>
            <w:tcW w:w="4394" w:type="dxa"/>
            <w:shd w:val="clear" w:color="auto" w:fill="FBE4D5" w:themeFill="accent2" w:themeFillTint="33"/>
            <w:vAlign w:val="center"/>
          </w:tcPr>
          <w:p w14:paraId="13C02B1B" w14:textId="4C7E2E77" w:rsidR="007438AA" w:rsidRDefault="007438AA" w:rsidP="007438AA">
            <w:r>
              <w:t>Grade available on submission.</w:t>
            </w:r>
          </w:p>
        </w:tc>
      </w:tr>
    </w:tbl>
    <w:p w14:paraId="525C819C" w14:textId="77777777" w:rsidR="00783F70" w:rsidRDefault="00783F70" w:rsidP="00195F56"/>
    <w:p w14:paraId="1DF67BA1" w14:textId="721F2406" w:rsidR="007438AA" w:rsidRPr="007438AA" w:rsidRDefault="007438AA" w:rsidP="00195F56">
      <w:pPr>
        <w:rPr>
          <w:i/>
          <w:iCs/>
        </w:rPr>
      </w:pPr>
      <w:r w:rsidRPr="007438AA">
        <w:rPr>
          <w:i/>
          <w:iCs/>
        </w:rPr>
        <w:t>Database Testing</w:t>
      </w:r>
    </w:p>
    <w:tbl>
      <w:tblPr>
        <w:tblStyle w:val="TableGrid"/>
        <w:tblW w:w="9209" w:type="dxa"/>
        <w:tblLook w:val="04A0" w:firstRow="1" w:lastRow="0" w:firstColumn="1" w:lastColumn="0" w:noHBand="0" w:noVBand="1"/>
      </w:tblPr>
      <w:tblGrid>
        <w:gridCol w:w="1129"/>
        <w:gridCol w:w="4111"/>
        <w:gridCol w:w="3969"/>
      </w:tblGrid>
      <w:tr w:rsidR="007438AA" w14:paraId="28614D7B" w14:textId="2A768B24" w:rsidTr="001B4014">
        <w:tc>
          <w:tcPr>
            <w:tcW w:w="1129" w:type="dxa"/>
            <w:shd w:val="clear" w:color="auto" w:fill="C00000"/>
          </w:tcPr>
          <w:p w14:paraId="57BF0862" w14:textId="77777777" w:rsidR="007438AA" w:rsidRDefault="007438AA" w:rsidP="007438AA">
            <w:r>
              <w:t>Test ID</w:t>
            </w:r>
          </w:p>
        </w:tc>
        <w:tc>
          <w:tcPr>
            <w:tcW w:w="4111" w:type="dxa"/>
            <w:shd w:val="clear" w:color="auto" w:fill="C00000"/>
          </w:tcPr>
          <w:p w14:paraId="693EC6E6" w14:textId="77777777" w:rsidR="007438AA" w:rsidRDefault="007438AA" w:rsidP="007438AA">
            <w:r>
              <w:t>Expected Results</w:t>
            </w:r>
          </w:p>
        </w:tc>
        <w:tc>
          <w:tcPr>
            <w:tcW w:w="3969" w:type="dxa"/>
            <w:shd w:val="clear" w:color="auto" w:fill="C00000"/>
          </w:tcPr>
          <w:p w14:paraId="20C4B05B" w14:textId="15644F49" w:rsidR="007438AA" w:rsidRDefault="00FA4660" w:rsidP="007438AA">
            <w:r>
              <w:t>Actual</w:t>
            </w:r>
            <w:r w:rsidR="007438AA">
              <w:t xml:space="preserve"> Results</w:t>
            </w:r>
          </w:p>
        </w:tc>
      </w:tr>
      <w:tr w:rsidR="007438AA" w14:paraId="10B0F3ED" w14:textId="34AE6974" w:rsidTr="001B4014">
        <w:tc>
          <w:tcPr>
            <w:tcW w:w="1129" w:type="dxa"/>
            <w:shd w:val="clear" w:color="auto" w:fill="FEAA9C"/>
            <w:vAlign w:val="center"/>
          </w:tcPr>
          <w:p w14:paraId="37E63F0D" w14:textId="77777777" w:rsidR="007438AA" w:rsidRDefault="007438AA" w:rsidP="007438AA">
            <w:r>
              <w:t>D-A-01</w:t>
            </w:r>
          </w:p>
        </w:tc>
        <w:tc>
          <w:tcPr>
            <w:tcW w:w="4111" w:type="dxa"/>
            <w:shd w:val="clear" w:color="auto" w:fill="FEAA9C"/>
            <w:vAlign w:val="center"/>
          </w:tcPr>
          <w:p w14:paraId="2D78DC87" w14:textId="77777777" w:rsidR="007438AA" w:rsidRDefault="007438AA" w:rsidP="007438AA">
            <w:r>
              <w:t>Schema should be visible in pgadmin4.</w:t>
            </w:r>
          </w:p>
        </w:tc>
        <w:tc>
          <w:tcPr>
            <w:tcW w:w="3969" w:type="dxa"/>
            <w:shd w:val="clear" w:color="auto" w:fill="FEAA9C"/>
            <w:vAlign w:val="center"/>
          </w:tcPr>
          <w:p w14:paraId="22104B2D" w14:textId="747919D6" w:rsidR="007438AA" w:rsidRDefault="007438AA" w:rsidP="007438AA">
            <w:r>
              <w:t>Schema visible in pgadmin4.</w:t>
            </w:r>
          </w:p>
        </w:tc>
      </w:tr>
      <w:tr w:rsidR="007438AA" w14:paraId="3D893797" w14:textId="6620D47D" w:rsidTr="001B4014">
        <w:tc>
          <w:tcPr>
            <w:tcW w:w="1129" w:type="dxa"/>
            <w:shd w:val="clear" w:color="auto" w:fill="FEAA9C"/>
            <w:vAlign w:val="center"/>
          </w:tcPr>
          <w:p w14:paraId="6F8A7D26" w14:textId="77777777" w:rsidR="007438AA" w:rsidRDefault="007438AA" w:rsidP="007438AA">
            <w:r>
              <w:t>D-A-02</w:t>
            </w:r>
          </w:p>
        </w:tc>
        <w:tc>
          <w:tcPr>
            <w:tcW w:w="4111" w:type="dxa"/>
            <w:shd w:val="clear" w:color="auto" w:fill="FEAA9C"/>
            <w:vAlign w:val="center"/>
          </w:tcPr>
          <w:p w14:paraId="2F46787E" w14:textId="77777777" w:rsidR="007438AA" w:rsidRDefault="007438AA" w:rsidP="007438AA">
            <w:r>
              <w:t>Data should be visible in pgadmin4.</w:t>
            </w:r>
          </w:p>
        </w:tc>
        <w:tc>
          <w:tcPr>
            <w:tcW w:w="3969" w:type="dxa"/>
            <w:shd w:val="clear" w:color="auto" w:fill="FEAA9C"/>
            <w:vAlign w:val="center"/>
          </w:tcPr>
          <w:p w14:paraId="1484A2C5" w14:textId="1D326FD5" w:rsidR="007438AA" w:rsidRDefault="007438AA" w:rsidP="007438AA">
            <w:r>
              <w:t>Data visible in pgadmin4.</w:t>
            </w:r>
          </w:p>
        </w:tc>
      </w:tr>
    </w:tbl>
    <w:p w14:paraId="63B89658" w14:textId="77777777" w:rsidR="00783F70" w:rsidRPr="007B63DE" w:rsidRDefault="00783F70" w:rsidP="00195F56"/>
    <w:p w14:paraId="59D2F8DB" w14:textId="44365B46" w:rsidR="00442885" w:rsidRDefault="00EC1325" w:rsidP="00195F56">
      <w:pPr>
        <w:pStyle w:val="Heading2"/>
      </w:pPr>
      <w:bookmarkStart w:id="93" w:name="_Toc214723068"/>
      <w:r>
        <w:t>6.</w:t>
      </w:r>
      <w:r w:rsidR="00442885">
        <w:t>5 Conclusions</w:t>
      </w:r>
      <w:bookmarkEnd w:id="93"/>
    </w:p>
    <w:p w14:paraId="0DA1E259" w14:textId="77777777" w:rsidR="00442885" w:rsidRDefault="00442885" w:rsidP="00195F56"/>
    <w:p w14:paraId="1615AAE9" w14:textId="7166B32C" w:rsidR="005649D0" w:rsidRDefault="005649D0" w:rsidP="00195F56">
      <w:r>
        <w:t xml:space="preserve">In conclusion, the system prototype is functioning as expected and provides a clear view of the feasibility of this design and implementation. </w:t>
      </w:r>
      <w:r w:rsidR="00096FF4">
        <w:t xml:space="preserve">This will be demonstrated </w:t>
      </w:r>
      <w:r w:rsidR="007438AA">
        <w:t>as well</w:t>
      </w:r>
      <w:r w:rsidR="00096FF4">
        <w:t xml:space="preserve"> in the demo</w:t>
      </w:r>
      <w:r w:rsidR="007438AA">
        <w:t>nstration</w:t>
      </w:r>
      <w:r w:rsidR="00096FF4">
        <w:t xml:space="preserve"> in the coming weeks.</w:t>
      </w:r>
    </w:p>
    <w:p w14:paraId="20D3E9BF" w14:textId="058C5B41" w:rsidR="00BC03B0" w:rsidRDefault="00BC03B0" w:rsidP="00195F56">
      <w:r>
        <w:t>With the login system, module access, assignment / grading access and learning material access, the core functionality of the system has been implemented, allowing for an expansion of features, and the overall implementation, in the coming weeks ahead.</w:t>
      </w:r>
    </w:p>
    <w:p w14:paraId="28E686EE" w14:textId="74D96D85" w:rsidR="00A627BF" w:rsidRDefault="00A627BF" w:rsidP="00195F56">
      <w:r>
        <w:t>Some of the intended features, as mentioned in the design process, are student registration, an extension of the navigation menus, announcements (both global and module local), some removal features for files, the monitoring platform, accessibility considerations, and an administrator panel.</w:t>
      </w:r>
    </w:p>
    <w:p w14:paraId="25CC1ACE" w14:textId="77777777" w:rsidR="00442885" w:rsidRDefault="00442885" w:rsidP="00195F56">
      <w:pPr>
        <w:rPr>
          <w:rFonts w:asciiTheme="majorHAnsi" w:eastAsiaTheme="majorEastAsia" w:hAnsiTheme="majorHAnsi" w:cstheme="majorBidi"/>
          <w:color w:val="2E74B5" w:themeColor="accent1" w:themeShade="BF"/>
          <w:sz w:val="32"/>
          <w:szCs w:val="32"/>
        </w:rPr>
      </w:pPr>
      <w:r>
        <w:br w:type="page"/>
      </w:r>
    </w:p>
    <w:p w14:paraId="4AA31672" w14:textId="66E769A3" w:rsidR="009B697E" w:rsidRDefault="00EC1325" w:rsidP="00195F56">
      <w:pPr>
        <w:pStyle w:val="Heading1"/>
      </w:pPr>
      <w:bookmarkStart w:id="94" w:name="_Toc214723069"/>
      <w:r>
        <w:lastRenderedPageBreak/>
        <w:t>7</w:t>
      </w:r>
      <w:r w:rsidR="009B697E">
        <w:t xml:space="preserve">. </w:t>
      </w:r>
      <w:r w:rsidR="00604B8B">
        <w:t>Issues</w:t>
      </w:r>
      <w:r w:rsidR="009B697E">
        <w:t xml:space="preserve"> and Future Work</w:t>
      </w:r>
      <w:bookmarkEnd w:id="94"/>
    </w:p>
    <w:p w14:paraId="6DA0F7D1" w14:textId="77777777" w:rsidR="00F77FE7" w:rsidRDefault="00F77FE7" w:rsidP="00195F56"/>
    <w:p w14:paraId="1D4AB255" w14:textId="7A9DAF71" w:rsidR="009B697E" w:rsidRDefault="00EC1325" w:rsidP="00195F56">
      <w:pPr>
        <w:pStyle w:val="Heading2"/>
      </w:pPr>
      <w:bookmarkStart w:id="95" w:name="_Toc214723070"/>
      <w:r>
        <w:t>7</w:t>
      </w:r>
      <w:r w:rsidR="009B697E">
        <w:t>.1</w:t>
      </w:r>
      <w:r w:rsidR="00C97825">
        <w:t xml:space="preserve"> </w:t>
      </w:r>
      <w:r w:rsidR="009B697E">
        <w:t>Introduction</w:t>
      </w:r>
      <w:bookmarkEnd w:id="95"/>
    </w:p>
    <w:p w14:paraId="55A830AF" w14:textId="287DD446" w:rsidR="007B63DE" w:rsidRDefault="005649D0" w:rsidP="00195F56">
      <w:r>
        <w:br/>
      </w:r>
      <w:r w:rsidR="00516DBA">
        <w:t>The purpose of this section is to discuss the issues faced during development, while outlining a plan to deal with these issues in future work.</w:t>
      </w:r>
    </w:p>
    <w:p w14:paraId="4E04E7C1" w14:textId="77777777" w:rsidR="00EC1325" w:rsidRPr="007B63DE" w:rsidRDefault="00EC1325" w:rsidP="00195F56"/>
    <w:p w14:paraId="0122B0BF" w14:textId="2F3C7AA6" w:rsidR="007B63DE" w:rsidRDefault="00EC1325" w:rsidP="00195F56">
      <w:pPr>
        <w:pStyle w:val="Heading2"/>
      </w:pPr>
      <w:bookmarkStart w:id="96" w:name="_Toc214723071"/>
      <w:r>
        <w:t>7</w:t>
      </w:r>
      <w:r w:rsidR="009B697E">
        <w:t>.2</w:t>
      </w:r>
      <w:r w:rsidR="00C97825">
        <w:t xml:space="preserve"> </w:t>
      </w:r>
      <w:r w:rsidR="00604B8B">
        <w:t>Issues and Risks</w:t>
      </w:r>
      <w:bookmarkEnd w:id="96"/>
    </w:p>
    <w:p w14:paraId="78BB1364" w14:textId="5490E949" w:rsidR="00516DBA" w:rsidRDefault="00954165" w:rsidP="00195F56">
      <w:r>
        <w:br/>
      </w:r>
      <w:r w:rsidR="00516DBA">
        <w:t xml:space="preserve">The greatest issue faced by this project </w:t>
      </w:r>
      <w:r w:rsidR="00516A81">
        <w:t>is the</w:t>
      </w:r>
      <w:r w:rsidR="00516DBA">
        <w:t xml:space="preserve"> scope and required complexity.</w:t>
      </w:r>
      <w:r w:rsidR="00516A81">
        <w:t xml:space="preserve"> Creating a Virtual Learning Environment, even while condensed, is a difficult task, requiring a vast amount of research and design as shown throughout the document.</w:t>
      </w:r>
    </w:p>
    <w:p w14:paraId="5B4AED2C" w14:textId="7729C6DF" w:rsidR="00516DBA" w:rsidRDefault="00516DBA" w:rsidP="00195F56">
      <w:r>
        <w:t>The first element of uncertainty, that required a different outcome than expected, in completing the interim prototype, was the deployment of a mini-orchestration technology (Minikube). It became clear that the drawbacks were numerous (issues regarding deployment with virtual machines</w:t>
      </w:r>
      <w:r w:rsidR="00516A81">
        <w:t xml:space="preserve">, </w:t>
      </w:r>
      <w:r w:rsidR="003108FB">
        <w:t>was the implementation valuable etc.</w:t>
      </w:r>
      <w:r>
        <w:t>) while it did not enhance the core point of this project, which was the application and database itself. The use of virtual machines to display the feasibility of the distributed system was sufficient, without risking unnecessary focus in the meantime that would take away from other aspects of the project.</w:t>
      </w:r>
      <w:r w:rsidR="005649D0">
        <w:t xml:space="preserve"> </w:t>
      </w:r>
    </w:p>
    <w:p w14:paraId="6079ED21" w14:textId="38A66199" w:rsidR="00516DBA" w:rsidRDefault="00516DBA" w:rsidP="00195F56">
      <w:r>
        <w:t>The main uncertainties up until this point revolved around the complex requirements and research that were required to make sure this application was feasible. There was a foreboding feeling leading up to the completion of this report that there was too much to be done, and there had to be a re-evaluation.</w:t>
      </w:r>
    </w:p>
    <w:p w14:paraId="1515677B" w14:textId="5353BA18" w:rsidR="00954165" w:rsidRDefault="00954165" w:rsidP="00195F56">
      <w:r>
        <w:t>However, with the implementation of the most complex features for the interim completed, the feasibility of the project complexity can be taken into a more positive light. The testing and evaluation later will be extensive, despite cutting down where possible, due to how much is being implemented.</w:t>
      </w:r>
    </w:p>
    <w:p w14:paraId="678EEBA8" w14:textId="77777777" w:rsidR="00954165" w:rsidRPr="00EC1325" w:rsidRDefault="00954165" w:rsidP="00195F56"/>
    <w:p w14:paraId="2AE333CE" w14:textId="6E183419" w:rsidR="00536DA2" w:rsidRDefault="00C97825" w:rsidP="00195F56">
      <w:pPr>
        <w:pStyle w:val="Heading2"/>
      </w:pPr>
      <w:bookmarkStart w:id="97" w:name="_Toc214723072"/>
      <w:r>
        <w:t>7</w:t>
      </w:r>
      <w:r w:rsidR="009B697E">
        <w:t>.3</w:t>
      </w:r>
      <w:r>
        <w:t xml:space="preserve"> </w:t>
      </w:r>
      <w:r w:rsidR="00604B8B">
        <w:t>Plans and Future Work</w:t>
      </w:r>
      <w:bookmarkEnd w:id="97"/>
    </w:p>
    <w:p w14:paraId="0B97FEC7" w14:textId="7D394278" w:rsidR="003108FB" w:rsidRDefault="003108FB" w:rsidP="00195F56"/>
    <w:p w14:paraId="6B326808" w14:textId="77777777" w:rsidR="003108FB" w:rsidRDefault="003108FB" w:rsidP="003108FB">
      <w:r>
        <w:t>The priority is to implement the remaining features, which are removal features for assignments and attachments, along with the ability to create announcements globally and module locally. Furthermore, the expansion of the system to include an admin panel for the web application and the deployment of the monitoring system will make up the rest of the main functionality implementation. From there, an analysis of the user interface and a focus on accommodating non-functional requirements such as performance and accessibility will be the focus. Once these areas have been completed, having users test the application will be good to gain further feedback and find any errors that may have been missed. Once that is completed, an evaluation will take place to determine what needs to be done to complete the project.</w:t>
      </w:r>
    </w:p>
    <w:p w14:paraId="5276384F" w14:textId="77777777" w:rsidR="00C97825" w:rsidRDefault="00C97825" w:rsidP="00195F56"/>
    <w:p w14:paraId="4929D90C" w14:textId="77777777" w:rsidR="00954165" w:rsidRDefault="00954165" w:rsidP="00195F56"/>
    <w:p w14:paraId="15CA3D0E" w14:textId="77777777" w:rsidR="00954165" w:rsidRDefault="00954165" w:rsidP="00195F56"/>
    <w:p w14:paraId="693B1CDF" w14:textId="0B9FE2B4" w:rsidR="00604B8B" w:rsidRPr="00604B8B" w:rsidRDefault="00C97825" w:rsidP="00195F56">
      <w:pPr>
        <w:pStyle w:val="Heading3"/>
      </w:pPr>
      <w:bookmarkStart w:id="98" w:name="_Toc214723073"/>
      <w:r>
        <w:lastRenderedPageBreak/>
        <w:t>7</w:t>
      </w:r>
      <w:r w:rsidR="00604B8B">
        <w:t>.</w:t>
      </w:r>
      <w:r>
        <w:t xml:space="preserve">3.1 </w:t>
      </w:r>
      <w:r w:rsidR="00B11639">
        <w:t xml:space="preserve">Project Plan with </w:t>
      </w:r>
      <w:r w:rsidR="00604B8B">
        <w:t>GANTT Chart</w:t>
      </w:r>
      <w:bookmarkEnd w:id="98"/>
    </w:p>
    <w:p w14:paraId="0AA03B46" w14:textId="77777777" w:rsidR="003108FB" w:rsidRDefault="003108FB" w:rsidP="003108FB"/>
    <w:p w14:paraId="6E80B5B6" w14:textId="6CF9698E" w:rsidR="00B11639" w:rsidRDefault="006901A4" w:rsidP="00787878">
      <w:pPr>
        <w:sectPr w:rsidR="00B11639" w:rsidSect="00B11639">
          <w:footerReference w:type="default" r:id="rId83"/>
          <w:pgSz w:w="11900" w:h="16840"/>
          <w:pgMar w:top="1440" w:right="1440" w:bottom="1440" w:left="1440" w:header="708" w:footer="708" w:gutter="0"/>
          <w:pgNumType w:start="1"/>
          <w:cols w:space="708"/>
          <w:docGrid w:linePitch="360"/>
        </w:sectPr>
      </w:pPr>
      <w:r>
        <w:t>To</w:t>
      </w:r>
      <w:r w:rsidR="003108FB">
        <w:t xml:space="preserve"> schedule this, I have created a GANTT Chart with a realistic timeline to implement the outlined plans to complete the project, accounting for the exam period and assignments that will be given in the second semester, where possible.</w:t>
      </w:r>
      <w:bookmarkStart w:id="99" w:name="_Toc113992175"/>
    </w:p>
    <w:p w14:paraId="381FDE0F" w14:textId="77777777" w:rsidR="00E17CB1" w:rsidRDefault="00787878" w:rsidP="005E468B">
      <w:pPr>
        <w:pStyle w:val="Heading1"/>
      </w:pPr>
      <w:bookmarkStart w:id="100" w:name="_Toc113992176"/>
      <w:bookmarkStart w:id="101" w:name="_Toc214723074"/>
      <w:bookmarkEnd w:id="99"/>
      <w:r>
        <w:lastRenderedPageBreak/>
        <w:t>8. Appendices</w:t>
      </w:r>
      <w:bookmarkEnd w:id="101"/>
      <w:r>
        <w:br/>
      </w:r>
    </w:p>
    <w:p w14:paraId="691797EF" w14:textId="0EAD5CB3" w:rsidR="00863ECE" w:rsidRDefault="00E17CB1" w:rsidP="00E17CB1">
      <w:pPr>
        <w:pStyle w:val="Heading2"/>
      </w:pPr>
      <w:bookmarkStart w:id="102" w:name="_Toc214723075"/>
      <w:r w:rsidRPr="00C510DF">
        <w:t xml:space="preserve">Appendix </w:t>
      </w:r>
      <w:r>
        <w:t>A</w:t>
      </w:r>
      <w:r w:rsidRPr="00C510DF">
        <w:t xml:space="preserve">: </w:t>
      </w:r>
      <w:r>
        <w:t>Potential Technologies Research</w:t>
      </w:r>
      <w:bookmarkEnd w:id="102"/>
    </w:p>
    <w:p w14:paraId="380B5C85" w14:textId="77777777" w:rsidR="00E17CB1" w:rsidRDefault="00E17CB1" w:rsidP="00E17CB1"/>
    <w:p w14:paraId="0A1F8E62" w14:textId="77777777" w:rsidR="00E17CB1" w:rsidRDefault="00E17CB1" w:rsidP="00E17CB1">
      <w:r>
        <w:t>These technologies, while not necessarily core to the project, have been briefly researched as potential options to be implemented after the completion of the interim prototype. They are focused on the deployment of the application for use by the tens of thousands of potential students, and the relevant lecturers. While deeper research has not been conducted on these technologies just yet, with an exclusion of the advantages and disadvantages of each, due to no planned initial (or potentially any) implementation, they will be kept in mind as the project evolves.</w:t>
      </w:r>
    </w:p>
    <w:p w14:paraId="77A60A88" w14:textId="77777777" w:rsidR="00E17CB1" w:rsidRDefault="00E17CB1" w:rsidP="00E17CB1"/>
    <w:p w14:paraId="37EF07CE" w14:textId="77777777" w:rsidR="00E17CB1" w:rsidRDefault="00E17CB1" w:rsidP="00E17CB1">
      <w:pPr>
        <w:rPr>
          <w:b/>
          <w:bCs/>
        </w:rPr>
      </w:pPr>
      <w:r w:rsidRPr="00B33849">
        <w:rPr>
          <w:b/>
          <w:bCs/>
        </w:rPr>
        <w:t>Caching</w:t>
      </w:r>
    </w:p>
    <w:p w14:paraId="680B422D" w14:textId="77777777" w:rsidR="00E17CB1" w:rsidRDefault="00E17CB1" w:rsidP="00E17CB1">
      <w:r>
        <w:t xml:space="preserve">When the same data is frequently pulled from a database, it begins to drag on the system, when you do not use caching. While some database technologies, such as PostgreSQL, provide caching through functionality such as a shared buffer cache, this is not the case for all. Caching is used to store copies of frequently accessed data, temporarily, in a high-speed location, </w:t>
      </w:r>
      <w:proofErr w:type="gramStart"/>
      <w:r>
        <w:t>in order to</w:t>
      </w:r>
      <w:proofErr w:type="gramEnd"/>
      <w:r>
        <w:t xml:space="preserve"> limit the strain on the database. While PostgreSQL will be used, which does provide its own solution for caching, in the future, for the sake of scalability, there will be a consideration for the implementation of a caching software solution, to help the system cope with the data load.</w:t>
      </w:r>
    </w:p>
    <w:p w14:paraId="12F6981C" w14:textId="77777777" w:rsidR="00E17CB1" w:rsidRPr="00B33849" w:rsidRDefault="00E17CB1" w:rsidP="00E17CB1"/>
    <w:p w14:paraId="193622E5" w14:textId="77777777" w:rsidR="00E17CB1" w:rsidRPr="00B47B31" w:rsidRDefault="00E17CB1" w:rsidP="00E17CB1">
      <w:pPr>
        <w:rPr>
          <w:b/>
          <w:bCs/>
          <w:i/>
          <w:iCs/>
        </w:rPr>
      </w:pPr>
      <w:r w:rsidRPr="00311412">
        <w:rPr>
          <w:b/>
          <w:bCs/>
          <w:i/>
          <w:iCs/>
        </w:rPr>
        <w:t>Redis</w:t>
      </w:r>
    </w:p>
    <w:p w14:paraId="4CE571EC" w14:textId="3F8F22FF" w:rsidR="00E17CB1" w:rsidRDefault="00E17CB1" w:rsidP="00E17CB1">
      <w:r>
        <w:t xml:space="preserve">Created as a data store in-memory caching technology, it is designed for extreme speed and low latency. It supports rich data-structures which can be accessed by commands and is typically used to cache session storage and database results (from queries etc.). It is often used in modern distributed systems </w:t>
      </w:r>
      <w:r>
        <w:fldChar w:fldCharType="begin"/>
      </w:r>
      <w:r w:rsidR="00C55BF9">
        <w:instrText xml:space="preserve"> ADDIN ZOTERO_ITEM CSL_CITATION {"citationID":"I2wLQ2DC","properties":{"formattedCitation":"[129]","plainCitation":"[129]","noteIndex":0},"citationItems":[{"id":221,"uris":["http://zotero.org/users/local/qICbW6ZG/items/DGZPSSIL"],"itemData":{"id":221,"type":"webpage","abstract":"Developers love Redis. Unlock the full potential of the Redis database with Redis Enterprise and start building blazing fast apps.","container-title":"Redis","language":"en-US","title":"Redis - The Real-time Data Platform","URL":"https://redis.io/","author":[{"family":"Redis","given":""}],"accessed":{"date-parts":[["2025",11,8]]}}}],"schema":"https://github.com/citation-style-language/schema/raw/master/csl-citation.json"} </w:instrText>
      </w:r>
      <w:r>
        <w:fldChar w:fldCharType="separate"/>
      </w:r>
      <w:r w:rsidR="00C55BF9" w:rsidRPr="00C55BF9">
        <w:t>[129]</w:t>
      </w:r>
      <w:r>
        <w:fldChar w:fldCharType="end"/>
      </w:r>
      <w:r>
        <w:t xml:space="preserve">. </w:t>
      </w:r>
    </w:p>
    <w:p w14:paraId="1950568F" w14:textId="77777777" w:rsidR="00E17CB1" w:rsidRDefault="00E17CB1" w:rsidP="00E17CB1"/>
    <w:p w14:paraId="3A156E09" w14:textId="77777777" w:rsidR="00E17CB1" w:rsidRPr="00311412" w:rsidRDefault="00E17CB1" w:rsidP="00E17CB1">
      <w:pPr>
        <w:rPr>
          <w:b/>
          <w:bCs/>
          <w:i/>
          <w:iCs/>
        </w:rPr>
      </w:pPr>
      <w:r w:rsidRPr="00311412">
        <w:rPr>
          <w:b/>
          <w:bCs/>
          <w:i/>
          <w:iCs/>
        </w:rPr>
        <w:t>Valkey</w:t>
      </w:r>
    </w:p>
    <w:p w14:paraId="632B310D" w14:textId="4F46D6D6" w:rsidR="00E17CB1" w:rsidRDefault="00E17CB1" w:rsidP="00E17CB1">
      <w:r>
        <w:t xml:space="preserve">Created as an alternative open-source solution to Redis, by a number of former Redis developers, in response to changes to the licensing of Redis, it focuses on core design principles such as stability and observability, providing much of the same features as Redis itself </w:t>
      </w:r>
      <w:r>
        <w:fldChar w:fldCharType="begin"/>
      </w:r>
      <w:r w:rsidR="00C55BF9">
        <w:instrText xml:space="preserve"> ADDIN ZOTERO_ITEM CSL_CITATION {"citationID":"Z9uUb4bP","properties":{"formattedCitation":"[130]","plainCitation":"[130]","noteIndex":0},"citationItems":[{"id":223,"uris":["http://zotero.org/users/local/qICbW6ZG/items/5E2QMAAA"],"itemData":{"id":223,"type":"webpage","language":"en","title":"Valkey","URL":"https://valkey.io/","accessed":{"date-parts":[["2025",11,8]]}}}],"schema":"https://github.com/citation-style-language/schema/raw/master/csl-citation.json"} </w:instrText>
      </w:r>
      <w:r>
        <w:fldChar w:fldCharType="separate"/>
      </w:r>
      <w:r w:rsidR="00C55BF9" w:rsidRPr="00C55BF9">
        <w:t>[130]</w:t>
      </w:r>
      <w:r>
        <w:fldChar w:fldCharType="end"/>
      </w:r>
      <w:r>
        <w:t>.</w:t>
      </w:r>
    </w:p>
    <w:p w14:paraId="0B059B24" w14:textId="77777777" w:rsidR="00E17CB1" w:rsidRDefault="00E17CB1" w:rsidP="00E17CB1"/>
    <w:p w14:paraId="711D5844" w14:textId="77777777" w:rsidR="00E17CB1" w:rsidRPr="00311412" w:rsidRDefault="00E17CB1" w:rsidP="00E17CB1">
      <w:pPr>
        <w:rPr>
          <w:b/>
          <w:bCs/>
          <w:i/>
          <w:iCs/>
        </w:rPr>
      </w:pPr>
      <w:r w:rsidRPr="00311412">
        <w:rPr>
          <w:b/>
          <w:bCs/>
          <w:i/>
          <w:iCs/>
        </w:rPr>
        <w:t>Dragonfly</w:t>
      </w:r>
    </w:p>
    <w:p w14:paraId="0DD01EA5" w14:textId="76E8119C" w:rsidR="00E17CB1" w:rsidRDefault="00E17CB1" w:rsidP="00E17CB1">
      <w:r>
        <w:t xml:space="preserve">Designed to be efficient caching technology for heavy workloads, focusing on stable performance, this software solution is designed for modern hardware in non-clustered configurations (which would be potentially an issue in implementing this for Eagna) </w:t>
      </w:r>
      <w:r>
        <w:fldChar w:fldCharType="begin"/>
      </w:r>
      <w:r w:rsidR="00C55BF9">
        <w:instrText xml:space="preserve"> ADDIN ZOTERO_ITEM CSL_CITATION {"citationID":"WMymXNCk","properties":{"formattedCitation":"[131]","plainCitation":"[131]","noteIndex":0},"citationItems":[{"id":225,"uris":["http://zotero.org/users/local/qICbW6ZG/items/WKDGIFDN"],"itemData":{"id":225,"type":"webpage","abstract":"Discover Dragonfly - the most performant in-memory data store, engineered for extreme throughput at scale.","container-title":"Dragonfly","language":"en","title":"Dragonfly | An In-Memory Data Store without Limits","URL":"https://www.dragonflydb.io","accessed":{"date-parts":[["2025",11,8]]}}}],"schema":"https://github.com/citation-style-language/schema/raw/master/csl-citation.json"} </w:instrText>
      </w:r>
      <w:r>
        <w:fldChar w:fldCharType="separate"/>
      </w:r>
      <w:r w:rsidR="00C55BF9" w:rsidRPr="00C55BF9">
        <w:t>[131]</w:t>
      </w:r>
      <w:r>
        <w:fldChar w:fldCharType="end"/>
      </w:r>
      <w:r>
        <w:t>.</w:t>
      </w:r>
    </w:p>
    <w:p w14:paraId="04344FD3" w14:textId="77777777" w:rsidR="00E17CB1" w:rsidRDefault="00E17CB1" w:rsidP="00E17CB1"/>
    <w:p w14:paraId="65E707C0" w14:textId="77777777" w:rsidR="00E17CB1" w:rsidRDefault="00E17CB1" w:rsidP="00E17CB1"/>
    <w:p w14:paraId="6B213022" w14:textId="77777777" w:rsidR="00E17CB1" w:rsidRDefault="00E17CB1" w:rsidP="00E17CB1"/>
    <w:p w14:paraId="73406AF4" w14:textId="77777777" w:rsidR="00E17CB1" w:rsidRDefault="00E17CB1" w:rsidP="00E17CB1"/>
    <w:p w14:paraId="09541458" w14:textId="77777777" w:rsidR="00E17CB1" w:rsidRDefault="00E17CB1" w:rsidP="00E17CB1"/>
    <w:p w14:paraId="799D37A0" w14:textId="77777777" w:rsidR="00E17CB1" w:rsidRDefault="00E17CB1" w:rsidP="00E17CB1"/>
    <w:p w14:paraId="1F6BF627" w14:textId="77777777" w:rsidR="00E17CB1" w:rsidRPr="007900A6" w:rsidRDefault="00E17CB1" w:rsidP="00E17CB1"/>
    <w:p w14:paraId="0BCF07EB" w14:textId="77777777" w:rsidR="00E17CB1" w:rsidRDefault="00E17CB1" w:rsidP="00E17CB1">
      <w:pPr>
        <w:rPr>
          <w:b/>
          <w:bCs/>
        </w:rPr>
      </w:pPr>
      <w:r w:rsidRPr="007900A6">
        <w:rPr>
          <w:b/>
          <w:bCs/>
        </w:rPr>
        <w:t>Container Orchestration Technologies</w:t>
      </w:r>
    </w:p>
    <w:p w14:paraId="206F7C5E" w14:textId="77777777" w:rsidR="00E17CB1" w:rsidRDefault="00E17CB1" w:rsidP="00E17CB1">
      <w:r>
        <w:t xml:space="preserve">While Containers are packages of created software, such as a web application, joined together with all the relevant technologies required to run, these Container Orchestration Technologies focus on the deployment and co-ordination of these containers across a cluster of machines, designed to help availability, scalability and reliability, by scheduling and releasing the release of updates, and the redeployment of containers, in the case of container failure. </w:t>
      </w:r>
    </w:p>
    <w:p w14:paraId="7002EC40" w14:textId="77777777" w:rsidR="00E17CB1" w:rsidRPr="007900A6" w:rsidRDefault="00E17CB1" w:rsidP="00E17CB1">
      <w:r>
        <w:t xml:space="preserve">Having originally considered running the system on a localized container orchestration package such as Minikube or k3s, it does not add anything to the actual prototype of the system, only for the feasibility of deployment at a larger scale. Because of this, the focus has instead switched to the intricacies of the system for the moment, with the consideration in design for potential deployment </w:t>
      </w:r>
      <w:proofErr w:type="gramStart"/>
      <w:r>
        <w:t>later on</w:t>
      </w:r>
      <w:proofErr w:type="gramEnd"/>
      <w:r>
        <w:t>, with one of these technologies.</w:t>
      </w:r>
    </w:p>
    <w:p w14:paraId="3B2E45BE" w14:textId="77777777" w:rsidR="00E17CB1" w:rsidRDefault="00E17CB1" w:rsidP="00E17CB1">
      <w:pPr>
        <w:rPr>
          <w:b/>
          <w:bCs/>
          <w:i/>
          <w:iCs/>
        </w:rPr>
      </w:pPr>
    </w:p>
    <w:p w14:paraId="7936527A" w14:textId="77777777" w:rsidR="00E17CB1" w:rsidRDefault="00E17CB1" w:rsidP="00E17CB1">
      <w:pPr>
        <w:rPr>
          <w:b/>
          <w:bCs/>
          <w:i/>
          <w:iCs/>
        </w:rPr>
      </w:pPr>
      <w:r>
        <w:rPr>
          <w:b/>
          <w:bCs/>
          <w:i/>
          <w:iCs/>
        </w:rPr>
        <w:t>Docker</w:t>
      </w:r>
    </w:p>
    <w:p w14:paraId="340704F6" w14:textId="7587DAFC" w:rsidR="00E17CB1" w:rsidRDefault="00E17CB1" w:rsidP="00E17CB1">
      <w:r>
        <w:t xml:space="preserve">This is a very popular container orchestration technology focused on providing a lightweight solution and has been used in the TU856 course for multiple modules, such as Cloud Computing and Advanced Databases, for having an isolated environment for test development. It is typically used for microservices, CI / CD pipelines and development environments </w:t>
      </w:r>
      <w:r>
        <w:fldChar w:fldCharType="begin"/>
      </w:r>
      <w:r w:rsidR="00C55BF9">
        <w:instrText xml:space="preserve"> ADDIN ZOTERO_ITEM CSL_CITATION {"citationID":"I8EQFd2J","properties":{"formattedCitation":"[132]","plainCitation":"[132]","noteIndex":0},"citationItems":[{"id":227,"uris":["http://zotero.org/users/local/qICbW6ZG/items/TQZGWBUP"],"itemData":{"id":227,"type":"post-weblog","abstract":"Docker is a platform designed to help developers build, share, and run container applications. We handle the tedious setup, so you can focus on the code.","language":"en-US","title":"Docker: Accelerated Container Application Development","title-short":"Docker","URL":"https://www.docker.com/","accessed":{"date-parts":[["2025",11,8]]},"issued":{"date-parts":[["2025",4,9]]}}}],"schema":"https://github.com/citation-style-language/schema/raw/master/csl-citation.json"} </w:instrText>
      </w:r>
      <w:r>
        <w:fldChar w:fldCharType="separate"/>
      </w:r>
      <w:r w:rsidR="00C55BF9" w:rsidRPr="00C55BF9">
        <w:t>[132]</w:t>
      </w:r>
      <w:r>
        <w:fldChar w:fldCharType="end"/>
      </w:r>
      <w:r>
        <w:t>.</w:t>
      </w:r>
    </w:p>
    <w:p w14:paraId="0C5627EA" w14:textId="77777777" w:rsidR="00E17CB1" w:rsidRDefault="00E17CB1" w:rsidP="00E17CB1"/>
    <w:p w14:paraId="6045E79D" w14:textId="77777777" w:rsidR="00E17CB1" w:rsidRDefault="00E17CB1" w:rsidP="00E17CB1">
      <w:pPr>
        <w:rPr>
          <w:b/>
          <w:bCs/>
          <w:i/>
          <w:iCs/>
        </w:rPr>
      </w:pPr>
      <w:r>
        <w:rPr>
          <w:b/>
          <w:bCs/>
          <w:i/>
          <w:iCs/>
        </w:rPr>
        <w:t>Kubernetes</w:t>
      </w:r>
    </w:p>
    <w:p w14:paraId="74D3674C" w14:textId="7362431A" w:rsidR="00E17CB1" w:rsidRDefault="00E17CB1" w:rsidP="00E17CB1">
      <w:r>
        <w:t xml:space="preserve">This is an open-source container orchestration platform designed to automate deployment, scalability and management of multiple nodes of a distributed system, on the cloud or in on-site hardware. It uses pods (groups of these containers) deployed on cluster nodes (which in essence gives you copies of your entire system) to ensure availability and up-time of the service you are providing </w:t>
      </w:r>
      <w:r>
        <w:fldChar w:fldCharType="begin"/>
      </w:r>
      <w:r w:rsidR="00C55BF9">
        <w:instrText xml:space="preserve"> ADDIN ZOTERO_ITEM CSL_CITATION {"citationID":"O22eeXSj","properties":{"formattedCitation":"[133]","plainCitation":"[133]","noteIndex":0},"citationItems":[{"id":229,"uris":["http://zotero.org/users/local/qICbW6ZG/items/X6IIXBNJ"],"itemData":{"id":229,"type":"webpage","abstract":"Kubernetes, also known as K8s, is an open source system for automating deployment, scaling, and management of containerized applications.\nIt groups containers that make up an application into logical units for easy management and discovery. Kubernetes builds upon 15 years of experience of running production workloads at Google, combined with best-of-breed ideas and practices from the community.\nPlanet Scale Designed on the same principles that allow Google to run billions of containers a week, Kubernetes can scale without increasing your operations team.","container-title":"Kubernetes","language":"en","title":"Production-Grade Container Orchestration","URL":"https://kubernetes.io/","accessed":{"date-parts":[["2025",11,8]]}}}],"schema":"https://github.com/citation-style-language/schema/raw/master/csl-citation.json"} </w:instrText>
      </w:r>
      <w:r>
        <w:fldChar w:fldCharType="separate"/>
      </w:r>
      <w:r w:rsidR="00C55BF9" w:rsidRPr="00C55BF9">
        <w:t>[133]</w:t>
      </w:r>
      <w:r>
        <w:fldChar w:fldCharType="end"/>
      </w:r>
      <w:r>
        <w:t>.</w:t>
      </w:r>
    </w:p>
    <w:p w14:paraId="6D2EB2B6" w14:textId="77777777" w:rsidR="00E17CB1" w:rsidRDefault="00E17CB1" w:rsidP="00E17CB1"/>
    <w:p w14:paraId="338AE3BC" w14:textId="77777777" w:rsidR="00E17CB1" w:rsidRDefault="00E17CB1" w:rsidP="00E17CB1">
      <w:pPr>
        <w:rPr>
          <w:b/>
          <w:bCs/>
          <w:i/>
          <w:iCs/>
        </w:rPr>
      </w:pPr>
      <w:r>
        <w:rPr>
          <w:b/>
          <w:bCs/>
          <w:i/>
          <w:iCs/>
        </w:rPr>
        <w:t>ECS</w:t>
      </w:r>
    </w:p>
    <w:p w14:paraId="724F6143" w14:textId="447BD57C" w:rsidR="00E17CB1" w:rsidRDefault="00E17CB1" w:rsidP="00E17CB1">
      <w:r>
        <w:t xml:space="preserve">An Amazon product, this is a container orchestration technology that is </w:t>
      </w:r>
      <w:proofErr w:type="gramStart"/>
      <w:r>
        <w:t>actually designed</w:t>
      </w:r>
      <w:proofErr w:type="gramEnd"/>
      <w:r>
        <w:t xml:space="preserve"> to be serverless (avoiding cluster nodes like in Kubernetes). It does not provide the same level of in-depth control over your containers and is intended to be a more ‘lightweight’ solution for container orchestration </w:t>
      </w:r>
      <w:r>
        <w:fldChar w:fldCharType="begin"/>
      </w:r>
      <w:r w:rsidR="00C55BF9">
        <w:instrText xml:space="preserve"> ADDIN ZOTERO_ITEM CSL_CITATION {"citationID":"HO1YYoUs","properties":{"formattedCitation":"[134]","plainCitation":"[134]","noteIndex":0},"citationItems":[{"id":232,"uris":["http://zotero.org/users/local/qICbW6ZG/items/8NABKZXG"],"itemData":{"id":232,"type":"webpage","abstract":"Amazon Elastic Container Service (Amazon ECS) provides a fully managed container service solution that’s easy to use, scalable, secure, and reliable.","container-title":"Amazon Web Services, Inc.","language":"en-US","title":"Amazon ECS","URL":"https://aws.amazon.com/ecs/","accessed":{"date-parts":[["2025",11,8]]}}}],"schema":"https://github.com/citation-style-language/schema/raw/master/csl-citation.json"} </w:instrText>
      </w:r>
      <w:r>
        <w:fldChar w:fldCharType="separate"/>
      </w:r>
      <w:r w:rsidR="00C55BF9" w:rsidRPr="00C55BF9">
        <w:t>[134]</w:t>
      </w:r>
      <w:r>
        <w:fldChar w:fldCharType="end"/>
      </w:r>
      <w:r>
        <w:t xml:space="preserve">. Amazon provides the option to use Fargate to host ECS, where you do not need to manage the server, only focusing on application development </w:t>
      </w:r>
      <w:r>
        <w:fldChar w:fldCharType="begin"/>
      </w:r>
      <w:r w:rsidR="00C55BF9">
        <w:instrText xml:space="preserve"> ADDIN ZOTERO_ITEM CSL_CITATION {"citationID":"jT3rJOUv","properties":{"formattedCitation":"[135]","plainCitation":"[135]","noteIndex":0},"citationItems":[{"id":234,"uris":["http://zotero.org/users/local/qICbW6ZG/items/5PCJV2SW"],"itemData":{"id":234,"type":"webpage","abstract":"AWS Fargate is a serverless compute engine for containers that works with both Amazon Elastic Container Service (ECS) and Amazon Elastic Kubernetes (EKS).","container-title":"Amazon Web Services, Inc.","language":"en-US","title":"Serverless Compute - AWS Fargate - AWS","URL":"https://aws.amazon.com/fargate/","accessed":{"date-parts":[["2025",11,8]]}}}],"schema":"https://github.com/citation-style-language/schema/raw/master/csl-citation.json"} </w:instrText>
      </w:r>
      <w:r>
        <w:fldChar w:fldCharType="separate"/>
      </w:r>
      <w:r w:rsidR="00C55BF9" w:rsidRPr="00C55BF9">
        <w:t>[135]</w:t>
      </w:r>
      <w:r>
        <w:fldChar w:fldCharType="end"/>
      </w:r>
      <w:r>
        <w:t>.</w:t>
      </w:r>
    </w:p>
    <w:p w14:paraId="6A53297E" w14:textId="77777777" w:rsidR="00E17CB1" w:rsidRDefault="00E17CB1" w:rsidP="00E17CB1"/>
    <w:p w14:paraId="136BC52E" w14:textId="77777777" w:rsidR="00E17CB1" w:rsidRDefault="00E17CB1" w:rsidP="00E17CB1"/>
    <w:p w14:paraId="28783999" w14:textId="77777777" w:rsidR="00E17CB1" w:rsidRDefault="00E17CB1" w:rsidP="00E17CB1"/>
    <w:p w14:paraId="27466BCA" w14:textId="77777777" w:rsidR="00E17CB1" w:rsidRDefault="00E17CB1" w:rsidP="00E17CB1"/>
    <w:p w14:paraId="53A1E99E" w14:textId="77777777" w:rsidR="00E17CB1" w:rsidRDefault="00E17CB1" w:rsidP="00E17CB1"/>
    <w:p w14:paraId="058C25F3" w14:textId="77777777" w:rsidR="00E17CB1" w:rsidRDefault="00E17CB1" w:rsidP="00E17CB1"/>
    <w:p w14:paraId="6C987CB1" w14:textId="77777777" w:rsidR="00E17CB1" w:rsidRDefault="00E17CB1" w:rsidP="00E17CB1"/>
    <w:p w14:paraId="30F492F4" w14:textId="77777777" w:rsidR="00E17CB1" w:rsidRPr="007900A6" w:rsidRDefault="00E17CB1" w:rsidP="00E17CB1"/>
    <w:p w14:paraId="31B66FD6" w14:textId="77777777" w:rsidR="00E17CB1" w:rsidRDefault="00E17CB1" w:rsidP="00E17CB1">
      <w:pPr>
        <w:rPr>
          <w:b/>
          <w:bCs/>
        </w:rPr>
      </w:pPr>
      <w:r w:rsidRPr="007900A6">
        <w:rPr>
          <w:b/>
          <w:bCs/>
        </w:rPr>
        <w:t>Cloud Services</w:t>
      </w:r>
    </w:p>
    <w:p w14:paraId="3EED2C60" w14:textId="77777777" w:rsidR="00E17CB1" w:rsidRDefault="00E17CB1" w:rsidP="00E17CB1">
      <w:r>
        <w:t xml:space="preserve">Ran primarily by large corporations, Cloud Services provide rentable servers, storage, platforms and databases, that are accessible through the Internet. In the past, where systems would be deployed on local, on-site hardware (servers etc.), the advent of Cloud Services now allows a customer to rely on off-site rentable resources, where they can deploy what systems they want, without concerning themselves with the day-to-day maintenance of the hardware and infrastructure. </w:t>
      </w:r>
      <w:proofErr w:type="gramStart"/>
      <w:r>
        <w:t>In regard to</w:t>
      </w:r>
      <w:proofErr w:type="gramEnd"/>
      <w:r>
        <w:t xml:space="preserve"> this project, if there was a desire to deploy this system off-site, wanting to avoid the worry of hosting infrastructure on-site, while keeping the homegrown solution of Eagna, these services would provide the answer, depending on their price.</w:t>
      </w:r>
    </w:p>
    <w:p w14:paraId="2BCC2B3A" w14:textId="77777777" w:rsidR="00E17CB1" w:rsidRPr="007900A6" w:rsidRDefault="00E17CB1" w:rsidP="00E17CB1"/>
    <w:p w14:paraId="52A32D6E" w14:textId="77777777" w:rsidR="00E17CB1" w:rsidRDefault="00E17CB1" w:rsidP="00E17CB1">
      <w:pPr>
        <w:rPr>
          <w:b/>
          <w:bCs/>
          <w:i/>
          <w:iCs/>
        </w:rPr>
      </w:pPr>
      <w:r>
        <w:rPr>
          <w:b/>
          <w:bCs/>
          <w:i/>
          <w:iCs/>
        </w:rPr>
        <w:t>Amazon AWS</w:t>
      </w:r>
    </w:p>
    <w:p w14:paraId="5912BB3D" w14:textId="013271B3" w:rsidR="00E17CB1" w:rsidRDefault="00E17CB1" w:rsidP="00E17CB1">
      <w:r>
        <w:t xml:space="preserve">Provided by Amazon, the AWS platform provides a variety on-demand computing resources, storage, data storage, databases, networking, security, analytics, and tools for maintenance </w:t>
      </w:r>
      <w:r>
        <w:fldChar w:fldCharType="begin"/>
      </w:r>
      <w:r w:rsidR="00C55BF9">
        <w:instrText xml:space="preserve"> ADDIN ZOTERO_ITEM CSL_CITATION {"citationID":"1oAfxhqS","properties":{"formattedCitation":"[136]","plainCitation":"[136]","noteIndex":0},"citationItems":[{"id":236,"uris":["http://zotero.org/users/local/qICbW6ZG/items/J8KSAYTT"],"itemData":{"id":236,"type":"webpage","abstract":"Discover your cloud service options with AWS as your cloud provider with services for compute, storage, databases, networking, data lakes and analytics, machine learning and artificial intelligence, IoT, security, and much more.","container-title":"Amazon Web Services, Inc.","language":"en-US","title":"Cloud Products","URL":"https://aws.amazon.com/products/","accessed":{"date-parts":[["2025",11,8]]}}}],"schema":"https://github.com/citation-style-language/schema/raw/master/csl-citation.json"} </w:instrText>
      </w:r>
      <w:r>
        <w:fldChar w:fldCharType="separate"/>
      </w:r>
      <w:r w:rsidR="00C55BF9" w:rsidRPr="00C55BF9">
        <w:t>[136]</w:t>
      </w:r>
      <w:r>
        <w:fldChar w:fldCharType="end"/>
      </w:r>
      <w:r>
        <w:t xml:space="preserve">. The global availability of AWS is not to be understated, using over ‘nine million kilometres of fibre optic cabling’ to support its network at rapid and reliable speeds. It has 120 availability zones (locations to physically support your rented service), including three in Ireland (which form eu-west-1) </w:t>
      </w:r>
      <w:r>
        <w:fldChar w:fldCharType="begin"/>
      </w:r>
      <w:r w:rsidR="00C55BF9">
        <w:instrText xml:space="preserve"> ADDIN ZOTERO_ITEM CSL_CITATION {"citationID":"PmX0zaHX","properties":{"formattedCitation":"[137]","plainCitation":"[137]","noteIndex":0},"citationItems":[{"id":238,"uris":["http://zotero.org/users/local/qICbW6ZG/items/K7YYF3RN"],"itemData":{"id":238,"type":"webpage","container-title":"Amazon Web Services, Inc.","language":"en-US","title":"Global Infrastructure","URL":"https://aws.amazon.com/about-aws/global-infrastructure/","accessed":{"date-parts":[["2025",11,8]]}}}],"schema":"https://github.com/citation-style-language/schema/raw/master/csl-citation.json"} </w:instrText>
      </w:r>
      <w:r>
        <w:fldChar w:fldCharType="separate"/>
      </w:r>
      <w:r w:rsidR="00C55BF9" w:rsidRPr="00C55BF9">
        <w:t>[137]</w:t>
      </w:r>
      <w:r>
        <w:fldChar w:fldCharType="end"/>
      </w:r>
      <w:r>
        <w:t>.</w:t>
      </w:r>
    </w:p>
    <w:p w14:paraId="3EA5EAAD" w14:textId="77777777" w:rsidR="00E17CB1" w:rsidRDefault="00E17CB1" w:rsidP="00E17CB1"/>
    <w:p w14:paraId="7E28CEAD" w14:textId="77777777" w:rsidR="00E17CB1" w:rsidRDefault="00E17CB1" w:rsidP="00E17CB1">
      <w:pPr>
        <w:rPr>
          <w:b/>
          <w:bCs/>
          <w:i/>
          <w:iCs/>
        </w:rPr>
      </w:pPr>
      <w:r>
        <w:rPr>
          <w:b/>
          <w:bCs/>
          <w:i/>
          <w:iCs/>
        </w:rPr>
        <w:t>Microsoft Azure</w:t>
      </w:r>
    </w:p>
    <w:p w14:paraId="7E8DCF43" w14:textId="42D09A6A" w:rsidR="00E17CB1" w:rsidRDefault="00E17CB1" w:rsidP="00E17CB1">
      <w:r>
        <w:t xml:space="preserve">Provided by Microsoft, the Azure platform provides on-demand computing resources, storage, data storage, databases and networking </w:t>
      </w:r>
      <w:r>
        <w:fldChar w:fldCharType="begin"/>
      </w:r>
      <w:r w:rsidR="00C55BF9">
        <w:instrText xml:space="preserve"> ADDIN ZOTERO_ITEM CSL_CITATION {"citationID":"p1TFOnpj","properties":{"formattedCitation":"[138]","plainCitation":"[138]","noteIndex":0},"citationItems":[{"id":240,"uris":["http://zotero.org/users/local/qICbW6ZG/items/QVET3M7Y"],"itemData":{"id":240,"type":"webpage","abstract":"Invent with purpose, realize cost savings, and make your organization more efficient with Microsoft Azure’s open and flexible cloud computing platform.","language":"en-US","title":"Cloud Computing Services | Microsoft Azure","URL":"https://azure.microsoft.com/en-us","accessed":{"date-parts":[["2025",11,8]]}}}],"schema":"https://github.com/citation-style-language/schema/raw/master/csl-citation.json"} </w:instrText>
      </w:r>
      <w:r>
        <w:fldChar w:fldCharType="separate"/>
      </w:r>
      <w:r w:rsidR="00C55BF9" w:rsidRPr="00C55BF9">
        <w:t>[138]</w:t>
      </w:r>
      <w:r>
        <w:fldChar w:fldCharType="end"/>
      </w:r>
      <w:r>
        <w:t xml:space="preserve">. It has over 70 availability zones (regions) in comparison to AWS, but it also provides three in Ireland </w:t>
      </w:r>
      <w:r>
        <w:fldChar w:fldCharType="begin"/>
      </w:r>
      <w:r w:rsidR="00C55BF9">
        <w:instrText xml:space="preserve"> ADDIN ZOTERO_ITEM CSL_CITATION {"citationID":"NqlvGOOy","properties":{"formattedCitation":"[139]","plainCitation":"[139]","noteIndex":0},"citationItems":[{"id":242,"uris":["http://zotero.org/users/local/qICbW6ZG/items/BV3PAQ59"],"itemData":{"id":242,"type":"webpage","abstract":"Explore the 3D interactive globe to learn more about the physical locations of the Azure global footprint.","language":"en","title":"Explore | Azure global infrastructure experience","URL":"https://datacenters.microsoft.com/globe/explore?view=table","accessed":{"date-parts":[["2025",11,8]]}}}],"schema":"https://github.com/citation-style-language/schema/raw/master/csl-citation.json"} </w:instrText>
      </w:r>
      <w:r>
        <w:fldChar w:fldCharType="separate"/>
      </w:r>
      <w:r w:rsidR="00C55BF9" w:rsidRPr="00C55BF9">
        <w:t>[139]</w:t>
      </w:r>
      <w:r>
        <w:fldChar w:fldCharType="end"/>
      </w:r>
      <w:r>
        <w:t xml:space="preserve">. </w:t>
      </w:r>
    </w:p>
    <w:p w14:paraId="21552677" w14:textId="77777777" w:rsidR="00E17CB1" w:rsidRDefault="00E17CB1" w:rsidP="00E17CB1"/>
    <w:p w14:paraId="5AB17713" w14:textId="77777777" w:rsidR="00E17CB1" w:rsidRDefault="00E17CB1" w:rsidP="00E17CB1">
      <w:pPr>
        <w:rPr>
          <w:b/>
          <w:bCs/>
          <w:i/>
          <w:iCs/>
        </w:rPr>
      </w:pPr>
      <w:r>
        <w:rPr>
          <w:b/>
          <w:bCs/>
          <w:i/>
          <w:iCs/>
        </w:rPr>
        <w:t>Google Cloud</w:t>
      </w:r>
    </w:p>
    <w:p w14:paraId="6531F78E" w14:textId="4E9F1298" w:rsidR="00E17CB1" w:rsidRDefault="00E17CB1" w:rsidP="00E17CB1">
      <w:r>
        <w:t xml:space="preserve">Provided by Google, the Cloud platform provides virtual machines, a Kubernetes implementation (Google Kubernetes Engine), serverless containers, private networks, data storage, databases and analytics </w:t>
      </w:r>
      <w:r>
        <w:fldChar w:fldCharType="begin"/>
      </w:r>
      <w:r w:rsidR="00C55BF9">
        <w:instrText xml:space="preserve"> ADDIN ZOTERO_ITEM CSL_CITATION {"citationID":"GyalGsCK","properties":{"formattedCitation":"[140]","plainCitation":"[140]","noteIndex":0},"citationItems":[{"id":244,"uris":["http://zotero.org/users/local/qICbW6ZG/items/7M674UDF"],"itemData":{"id":244,"type":"webpage","abstract":"Start building on Google Cloud with $300 in free credits and free usage of 20+ products like Compute Engine and Cloud Storage, up to monthly limits.","container-title":"Google Cloud","language":"en","title":"Free Trial and Free Tier Services and Products","URL":"https://cloud.google.com/free","accessed":{"date-parts":[["2025",11,8]]}}}],"schema":"https://github.com/citation-style-language/schema/raw/master/csl-citation.json"} </w:instrText>
      </w:r>
      <w:r>
        <w:fldChar w:fldCharType="separate"/>
      </w:r>
      <w:r w:rsidR="00C55BF9" w:rsidRPr="00C55BF9">
        <w:t>[140]</w:t>
      </w:r>
      <w:r>
        <w:fldChar w:fldCharType="end"/>
      </w:r>
      <w:r>
        <w:t>. It has 127 availability zones, the greatest amount among the three solutions, however, it does not host directly in Ireland (other EU nations are available however, to help with easier compliance in GDPR, even if not directly in Ireland).</w:t>
      </w:r>
    </w:p>
    <w:p w14:paraId="48F2F2C1" w14:textId="77777777" w:rsidR="00E17CB1" w:rsidRDefault="00E17CB1" w:rsidP="00E17CB1"/>
    <w:p w14:paraId="2B57ACBB" w14:textId="77777777" w:rsidR="00E17CB1" w:rsidRPr="00BB7B23" w:rsidRDefault="00E17CB1" w:rsidP="00E17CB1">
      <w:pPr>
        <w:rPr>
          <w:b/>
          <w:bCs/>
        </w:rPr>
      </w:pPr>
      <w:r>
        <w:rPr>
          <w:b/>
          <w:bCs/>
        </w:rPr>
        <w:t xml:space="preserve">Potential Technologies </w:t>
      </w:r>
      <w:r w:rsidRPr="00BB7B23">
        <w:rPr>
          <w:b/>
          <w:bCs/>
        </w:rPr>
        <w:t>Conclusion</w:t>
      </w:r>
    </w:p>
    <w:p w14:paraId="5D8A5ADF" w14:textId="77777777" w:rsidR="00E17CB1" w:rsidRDefault="00E17CB1" w:rsidP="00E17CB1">
      <w:r>
        <w:t>Out of the potential technologies, for a theoretical real-time deployment, the most relevant technologies briefly researched and likely to be research further would be Redis, Kubernetes and Amazon AWS.</w:t>
      </w:r>
    </w:p>
    <w:p w14:paraId="1FCD0E28" w14:textId="77777777" w:rsidR="00E17CB1" w:rsidRDefault="00E17CB1" w:rsidP="00E17CB1">
      <w:r>
        <w:t>There are financial limitations for deployment on the Cloud Services, which make it unlikely to be implemented for the final project.</w:t>
      </w:r>
    </w:p>
    <w:p w14:paraId="4365EA2B" w14:textId="77777777" w:rsidR="00E17CB1" w:rsidRPr="00E17CB1" w:rsidRDefault="00E17CB1" w:rsidP="00E17CB1"/>
    <w:p w14:paraId="738D2CB4" w14:textId="39013D77" w:rsidR="00863ECE" w:rsidRDefault="00863ECE" w:rsidP="00787878">
      <w:pPr>
        <w:pStyle w:val="Heading2"/>
      </w:pPr>
      <w:bookmarkStart w:id="103" w:name="_Toc214723076"/>
      <w:r w:rsidRPr="00C510DF">
        <w:lastRenderedPageBreak/>
        <w:t xml:space="preserve">Appendix </w:t>
      </w:r>
      <w:r w:rsidR="00BF7231">
        <w:t>B</w:t>
      </w:r>
      <w:r w:rsidRPr="00C510DF">
        <w:t xml:space="preserve">: </w:t>
      </w:r>
      <w:r>
        <w:t>Questionnaire Feedback</w:t>
      </w:r>
      <w:bookmarkEnd w:id="103"/>
    </w:p>
    <w:p w14:paraId="2BA57FFD" w14:textId="77777777" w:rsidR="00863ECE" w:rsidRDefault="00863ECE" w:rsidP="00863ECE"/>
    <w:p w14:paraId="39368C48" w14:textId="25A3A3C8" w:rsidR="000F70BC" w:rsidRPr="000F70BC" w:rsidRDefault="000F70BC" w:rsidP="00863ECE">
      <w:pPr>
        <w:rPr>
          <w:b/>
          <w:bCs/>
        </w:rPr>
      </w:pPr>
      <w:r w:rsidRPr="000F70BC">
        <w:rPr>
          <w:b/>
          <w:bCs/>
        </w:rPr>
        <w:t>Student Feedback</w:t>
      </w:r>
    </w:p>
    <w:p w14:paraId="38D315D9" w14:textId="77777777" w:rsidR="00863ECE" w:rsidRDefault="00863ECE" w:rsidP="00863ECE"/>
    <w:p w14:paraId="7BD0B7D5" w14:textId="77777777" w:rsidR="000E33A1" w:rsidRDefault="000F70BC" w:rsidP="000E33A1">
      <w:pPr>
        <w:keepNext/>
      </w:pPr>
      <w:r>
        <w:rPr>
          <w:noProof/>
        </w:rPr>
        <w:drawing>
          <wp:inline distT="0" distB="0" distL="0" distR="0" wp14:anchorId="5541A6B6" wp14:editId="0E64942E">
            <wp:extent cx="5727700" cy="5721985"/>
            <wp:effectExtent l="0" t="0" r="6350" b="0"/>
            <wp:docPr id="3645401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540198" name="Picture 1" descr="A screenshot of a computer&#10;&#10;AI-generated content may be incorrect."/>
                    <pic:cNvPicPr/>
                  </pic:nvPicPr>
                  <pic:blipFill>
                    <a:blip r:embed="rId84"/>
                    <a:stretch>
                      <a:fillRect/>
                    </a:stretch>
                  </pic:blipFill>
                  <pic:spPr>
                    <a:xfrm>
                      <a:off x="0" y="0"/>
                      <a:ext cx="5727700" cy="5721985"/>
                    </a:xfrm>
                    <a:prstGeom prst="rect">
                      <a:avLst/>
                    </a:prstGeom>
                  </pic:spPr>
                </pic:pic>
              </a:graphicData>
            </a:graphic>
          </wp:inline>
        </w:drawing>
      </w:r>
    </w:p>
    <w:p w14:paraId="11295EB8" w14:textId="01E7D6D2" w:rsidR="000E33A1" w:rsidRDefault="000E33A1" w:rsidP="000E33A1">
      <w:pPr>
        <w:pStyle w:val="Caption"/>
      </w:pPr>
      <w:r>
        <w:t xml:space="preserve">Figure </w:t>
      </w:r>
      <w:r w:rsidR="00130E5E">
        <w:t>58</w:t>
      </w:r>
      <w:r>
        <w:t xml:space="preserve"> - Student Feedback Appendix - Part I</w:t>
      </w:r>
    </w:p>
    <w:p w14:paraId="2473F7CB" w14:textId="77777777" w:rsidR="000E33A1" w:rsidRDefault="000F70BC" w:rsidP="000E33A1">
      <w:pPr>
        <w:keepNext/>
      </w:pPr>
      <w:r>
        <w:br/>
      </w:r>
      <w:r>
        <w:rPr>
          <w:noProof/>
        </w:rPr>
        <w:drawing>
          <wp:inline distT="0" distB="0" distL="0" distR="0" wp14:anchorId="2FDD5418" wp14:editId="60145A59">
            <wp:extent cx="5727700" cy="462280"/>
            <wp:effectExtent l="0" t="0" r="6350" b="0"/>
            <wp:docPr id="579621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621909" name=""/>
                    <pic:cNvPicPr/>
                  </pic:nvPicPr>
                  <pic:blipFill>
                    <a:blip r:embed="rId85"/>
                    <a:stretch>
                      <a:fillRect/>
                    </a:stretch>
                  </pic:blipFill>
                  <pic:spPr>
                    <a:xfrm>
                      <a:off x="0" y="0"/>
                      <a:ext cx="5727700" cy="462280"/>
                    </a:xfrm>
                    <a:prstGeom prst="rect">
                      <a:avLst/>
                    </a:prstGeom>
                  </pic:spPr>
                </pic:pic>
              </a:graphicData>
            </a:graphic>
          </wp:inline>
        </w:drawing>
      </w:r>
    </w:p>
    <w:p w14:paraId="7556EA4E" w14:textId="71774932" w:rsidR="000F70BC" w:rsidRDefault="000E33A1" w:rsidP="000E33A1">
      <w:pPr>
        <w:pStyle w:val="Caption"/>
      </w:pPr>
      <w:r>
        <w:t xml:space="preserve">Figure </w:t>
      </w:r>
      <w:r w:rsidR="00130E5E">
        <w:t>59</w:t>
      </w:r>
      <w:r w:rsidRPr="00341036">
        <w:t xml:space="preserve"> - Student Feedback Appendix - Part I</w:t>
      </w:r>
      <w:r>
        <w:t>I</w:t>
      </w:r>
    </w:p>
    <w:p w14:paraId="7ED76E46" w14:textId="77777777" w:rsidR="000F70BC" w:rsidRDefault="000F70BC" w:rsidP="00863ECE"/>
    <w:p w14:paraId="2F5F0F91" w14:textId="77777777" w:rsidR="000F70BC" w:rsidRDefault="000F70BC" w:rsidP="00863ECE"/>
    <w:p w14:paraId="2873A6E7" w14:textId="77777777" w:rsidR="000E33A1" w:rsidRDefault="000F70BC" w:rsidP="000E33A1">
      <w:pPr>
        <w:keepNext/>
      </w:pPr>
      <w:r>
        <w:rPr>
          <w:noProof/>
        </w:rPr>
        <w:lastRenderedPageBreak/>
        <w:drawing>
          <wp:inline distT="0" distB="0" distL="0" distR="0" wp14:anchorId="04531DAF" wp14:editId="41C00792">
            <wp:extent cx="5727700" cy="5715635"/>
            <wp:effectExtent l="0" t="0" r="6350" b="0"/>
            <wp:docPr id="5536844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4489" name="Picture 1" descr="A screenshot of a computer&#10;&#10;AI-generated content may be incorrect."/>
                    <pic:cNvPicPr/>
                  </pic:nvPicPr>
                  <pic:blipFill>
                    <a:blip r:embed="rId86"/>
                    <a:stretch>
                      <a:fillRect/>
                    </a:stretch>
                  </pic:blipFill>
                  <pic:spPr>
                    <a:xfrm>
                      <a:off x="0" y="0"/>
                      <a:ext cx="5727700" cy="5715635"/>
                    </a:xfrm>
                    <a:prstGeom prst="rect">
                      <a:avLst/>
                    </a:prstGeom>
                  </pic:spPr>
                </pic:pic>
              </a:graphicData>
            </a:graphic>
          </wp:inline>
        </w:drawing>
      </w:r>
    </w:p>
    <w:p w14:paraId="3D7DCD38" w14:textId="53ECDDED" w:rsidR="000F70BC" w:rsidRDefault="000E33A1" w:rsidP="000E33A1">
      <w:pPr>
        <w:pStyle w:val="Caption"/>
      </w:pPr>
      <w:r>
        <w:t xml:space="preserve">Figure </w:t>
      </w:r>
      <w:r w:rsidR="00130E5E">
        <w:t>60</w:t>
      </w:r>
      <w:r w:rsidRPr="008F6BDE">
        <w:t xml:space="preserve"> - Student Feedback Appendix - Part I</w:t>
      </w:r>
      <w:r>
        <w:t>II</w:t>
      </w:r>
    </w:p>
    <w:p w14:paraId="56634487" w14:textId="77777777" w:rsidR="000E33A1" w:rsidRDefault="000E33A1" w:rsidP="000E33A1">
      <w:pPr>
        <w:keepNext/>
      </w:pPr>
      <w:r>
        <w:br/>
      </w:r>
      <w:r w:rsidR="000F70BC">
        <w:rPr>
          <w:noProof/>
        </w:rPr>
        <w:drawing>
          <wp:inline distT="0" distB="0" distL="0" distR="0" wp14:anchorId="50E1E01F" wp14:editId="1BD31697">
            <wp:extent cx="5727700" cy="443230"/>
            <wp:effectExtent l="0" t="0" r="6350" b="0"/>
            <wp:docPr id="1923015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15935" name=""/>
                    <pic:cNvPicPr/>
                  </pic:nvPicPr>
                  <pic:blipFill>
                    <a:blip r:embed="rId87"/>
                    <a:stretch>
                      <a:fillRect/>
                    </a:stretch>
                  </pic:blipFill>
                  <pic:spPr>
                    <a:xfrm>
                      <a:off x="0" y="0"/>
                      <a:ext cx="5727700" cy="443230"/>
                    </a:xfrm>
                    <a:prstGeom prst="rect">
                      <a:avLst/>
                    </a:prstGeom>
                  </pic:spPr>
                </pic:pic>
              </a:graphicData>
            </a:graphic>
          </wp:inline>
        </w:drawing>
      </w:r>
    </w:p>
    <w:p w14:paraId="52133983" w14:textId="14C3F22B" w:rsidR="000F70BC" w:rsidRDefault="000E33A1" w:rsidP="000E33A1">
      <w:pPr>
        <w:pStyle w:val="Caption"/>
      </w:pPr>
      <w:r>
        <w:t xml:space="preserve">Figure </w:t>
      </w:r>
      <w:r w:rsidR="00130E5E">
        <w:t>61</w:t>
      </w:r>
      <w:r w:rsidRPr="00565BA3">
        <w:t xml:space="preserve"> - Student Feedback Appendix - Part I</w:t>
      </w:r>
      <w:r>
        <w:t>V</w:t>
      </w:r>
    </w:p>
    <w:p w14:paraId="72896FEC" w14:textId="77777777" w:rsidR="000F70BC" w:rsidRDefault="000F70BC" w:rsidP="00863ECE"/>
    <w:p w14:paraId="5D215351" w14:textId="77777777" w:rsidR="000F70BC" w:rsidRDefault="000F70BC" w:rsidP="00863ECE"/>
    <w:p w14:paraId="4FA5B0D0" w14:textId="77777777" w:rsidR="000F70BC" w:rsidRDefault="000F70BC" w:rsidP="00863ECE"/>
    <w:p w14:paraId="30FE89A6" w14:textId="77777777" w:rsidR="000F70BC" w:rsidRDefault="000F70BC" w:rsidP="00863ECE"/>
    <w:p w14:paraId="2992B4F0" w14:textId="77777777" w:rsidR="000F70BC" w:rsidRDefault="000F70BC" w:rsidP="00863ECE"/>
    <w:p w14:paraId="75C42EAD" w14:textId="77777777" w:rsidR="000F70BC" w:rsidRDefault="000F70BC" w:rsidP="00863ECE"/>
    <w:p w14:paraId="3B14DFE9" w14:textId="77777777" w:rsidR="000F70BC" w:rsidRDefault="000F70BC" w:rsidP="00863ECE"/>
    <w:p w14:paraId="19E751AA" w14:textId="77777777" w:rsidR="000E33A1" w:rsidRDefault="000F70BC" w:rsidP="000E33A1">
      <w:pPr>
        <w:keepNext/>
      </w:pPr>
      <w:r>
        <w:rPr>
          <w:noProof/>
        </w:rPr>
        <w:lastRenderedPageBreak/>
        <w:drawing>
          <wp:inline distT="0" distB="0" distL="0" distR="0" wp14:anchorId="354C3398" wp14:editId="6A46BF22">
            <wp:extent cx="5727700" cy="5751195"/>
            <wp:effectExtent l="0" t="0" r="6350" b="1905"/>
            <wp:docPr id="4684730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473002" name="Picture 1" descr="A screenshot of a computer&#10;&#10;AI-generated content may be incorrect."/>
                    <pic:cNvPicPr/>
                  </pic:nvPicPr>
                  <pic:blipFill>
                    <a:blip r:embed="rId88"/>
                    <a:stretch>
                      <a:fillRect/>
                    </a:stretch>
                  </pic:blipFill>
                  <pic:spPr>
                    <a:xfrm>
                      <a:off x="0" y="0"/>
                      <a:ext cx="5727700" cy="5751195"/>
                    </a:xfrm>
                    <a:prstGeom prst="rect">
                      <a:avLst/>
                    </a:prstGeom>
                  </pic:spPr>
                </pic:pic>
              </a:graphicData>
            </a:graphic>
          </wp:inline>
        </w:drawing>
      </w:r>
    </w:p>
    <w:p w14:paraId="498C9988" w14:textId="59D0DDAC" w:rsidR="000F70BC" w:rsidRDefault="000E33A1" w:rsidP="000E33A1">
      <w:pPr>
        <w:pStyle w:val="Caption"/>
      </w:pPr>
      <w:r>
        <w:t xml:space="preserve">Figure </w:t>
      </w:r>
      <w:r w:rsidR="00130E5E">
        <w:t>62</w:t>
      </w:r>
      <w:r w:rsidRPr="000D4434">
        <w:t xml:space="preserve"> - Student Feedback Appendix - Part </w:t>
      </w:r>
      <w:r>
        <w:t>V</w:t>
      </w:r>
      <w:r>
        <w:br/>
      </w:r>
    </w:p>
    <w:p w14:paraId="611ACACB" w14:textId="77777777" w:rsidR="000E33A1" w:rsidRDefault="000F70BC" w:rsidP="000E33A1">
      <w:pPr>
        <w:keepNext/>
      </w:pPr>
      <w:r>
        <w:rPr>
          <w:noProof/>
        </w:rPr>
        <w:drawing>
          <wp:inline distT="0" distB="0" distL="0" distR="0" wp14:anchorId="64E115A4" wp14:editId="5DEDC8B7">
            <wp:extent cx="5727700" cy="1270635"/>
            <wp:effectExtent l="0" t="0" r="6350" b="5715"/>
            <wp:docPr id="474909036"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09036" name="Picture 1" descr="A screenshot of a phone&#10;&#10;AI-generated content may be incorrect."/>
                    <pic:cNvPicPr/>
                  </pic:nvPicPr>
                  <pic:blipFill>
                    <a:blip r:embed="rId89"/>
                    <a:stretch>
                      <a:fillRect/>
                    </a:stretch>
                  </pic:blipFill>
                  <pic:spPr>
                    <a:xfrm>
                      <a:off x="0" y="0"/>
                      <a:ext cx="5727700" cy="1270635"/>
                    </a:xfrm>
                    <a:prstGeom prst="rect">
                      <a:avLst/>
                    </a:prstGeom>
                  </pic:spPr>
                </pic:pic>
              </a:graphicData>
            </a:graphic>
          </wp:inline>
        </w:drawing>
      </w:r>
    </w:p>
    <w:p w14:paraId="7921FE51" w14:textId="4F7EB6DD" w:rsidR="000F70BC" w:rsidRDefault="000E33A1" w:rsidP="000E33A1">
      <w:pPr>
        <w:pStyle w:val="Caption"/>
      </w:pPr>
      <w:r>
        <w:t xml:space="preserve">Figure </w:t>
      </w:r>
      <w:r w:rsidR="00130E5E">
        <w:t>63</w:t>
      </w:r>
      <w:r w:rsidRPr="00AA0C21">
        <w:t xml:space="preserve"> - Student Feedback Appendix - Part </w:t>
      </w:r>
      <w:r>
        <w:t>VI</w:t>
      </w:r>
    </w:p>
    <w:p w14:paraId="65335149" w14:textId="77777777" w:rsidR="000F70BC" w:rsidRDefault="000F70BC" w:rsidP="00863ECE"/>
    <w:p w14:paraId="4322E6F6" w14:textId="77777777" w:rsidR="000F70BC" w:rsidRDefault="000F70BC" w:rsidP="00863ECE"/>
    <w:p w14:paraId="73EFB7FD" w14:textId="77777777" w:rsidR="000F70BC" w:rsidRDefault="000F70BC" w:rsidP="00863ECE"/>
    <w:p w14:paraId="3627DF34" w14:textId="77777777" w:rsidR="000F70BC" w:rsidRDefault="000F70BC" w:rsidP="00863ECE"/>
    <w:p w14:paraId="2E120AE2" w14:textId="77777777" w:rsidR="000E33A1" w:rsidRDefault="000F70BC" w:rsidP="000E33A1">
      <w:pPr>
        <w:keepNext/>
      </w:pPr>
      <w:r>
        <w:rPr>
          <w:noProof/>
        </w:rPr>
        <w:lastRenderedPageBreak/>
        <w:drawing>
          <wp:inline distT="0" distB="0" distL="0" distR="0" wp14:anchorId="024E7754" wp14:editId="0B51B4CD">
            <wp:extent cx="5727700" cy="5721985"/>
            <wp:effectExtent l="0" t="0" r="6350" b="0"/>
            <wp:docPr id="117361825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18252" name="Picture 1" descr="A screenshot of a computer&#10;&#10;AI-generated content may be incorrect."/>
                    <pic:cNvPicPr/>
                  </pic:nvPicPr>
                  <pic:blipFill>
                    <a:blip r:embed="rId90"/>
                    <a:stretch>
                      <a:fillRect/>
                    </a:stretch>
                  </pic:blipFill>
                  <pic:spPr>
                    <a:xfrm>
                      <a:off x="0" y="0"/>
                      <a:ext cx="5727700" cy="5721985"/>
                    </a:xfrm>
                    <a:prstGeom prst="rect">
                      <a:avLst/>
                    </a:prstGeom>
                  </pic:spPr>
                </pic:pic>
              </a:graphicData>
            </a:graphic>
          </wp:inline>
        </w:drawing>
      </w:r>
    </w:p>
    <w:p w14:paraId="6D1CEC5C" w14:textId="27EA5303" w:rsidR="000F70BC" w:rsidRDefault="000E33A1" w:rsidP="000E33A1">
      <w:pPr>
        <w:pStyle w:val="Caption"/>
      </w:pPr>
      <w:r>
        <w:t xml:space="preserve">Figure </w:t>
      </w:r>
      <w:r w:rsidR="00130E5E">
        <w:t>64</w:t>
      </w:r>
      <w:r w:rsidRPr="0032784B">
        <w:t xml:space="preserve"> - Student Feedback Appendix - Part </w:t>
      </w:r>
      <w:r>
        <w:t>V</w:t>
      </w:r>
      <w:r w:rsidR="00263E44">
        <w:t>I</w:t>
      </w:r>
      <w:r>
        <w:t>I</w:t>
      </w:r>
    </w:p>
    <w:p w14:paraId="566EA713" w14:textId="77777777" w:rsidR="000E33A1" w:rsidRDefault="000E33A1" w:rsidP="000E33A1">
      <w:pPr>
        <w:keepNext/>
      </w:pPr>
      <w:r>
        <w:br/>
      </w:r>
      <w:r w:rsidR="000F70BC">
        <w:rPr>
          <w:noProof/>
        </w:rPr>
        <w:drawing>
          <wp:inline distT="0" distB="0" distL="0" distR="0" wp14:anchorId="449FFA9D" wp14:editId="75DFA337">
            <wp:extent cx="5727700" cy="2058670"/>
            <wp:effectExtent l="0" t="0" r="6350" b="0"/>
            <wp:docPr id="176413331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33316" name="Picture 1" descr="A screenshot of a computer&#10;&#10;AI-generated content may be incorrect."/>
                    <pic:cNvPicPr/>
                  </pic:nvPicPr>
                  <pic:blipFill>
                    <a:blip r:embed="rId91"/>
                    <a:stretch>
                      <a:fillRect/>
                    </a:stretch>
                  </pic:blipFill>
                  <pic:spPr>
                    <a:xfrm>
                      <a:off x="0" y="0"/>
                      <a:ext cx="5727700" cy="2058670"/>
                    </a:xfrm>
                    <a:prstGeom prst="rect">
                      <a:avLst/>
                    </a:prstGeom>
                  </pic:spPr>
                </pic:pic>
              </a:graphicData>
            </a:graphic>
          </wp:inline>
        </w:drawing>
      </w:r>
    </w:p>
    <w:p w14:paraId="5E68F855" w14:textId="2C98D6C4" w:rsidR="000F70BC" w:rsidRDefault="000E33A1" w:rsidP="000E33A1">
      <w:pPr>
        <w:pStyle w:val="Caption"/>
      </w:pPr>
      <w:r>
        <w:t xml:space="preserve">Figure </w:t>
      </w:r>
      <w:r w:rsidR="00130E5E">
        <w:t>65</w:t>
      </w:r>
      <w:r w:rsidRPr="00E129C9">
        <w:t xml:space="preserve"> - Student Feedback Appendix - Part </w:t>
      </w:r>
      <w:r>
        <w:t>VII</w:t>
      </w:r>
      <w:r w:rsidR="00263E44">
        <w:t>I</w:t>
      </w:r>
    </w:p>
    <w:p w14:paraId="6B708A04" w14:textId="77777777" w:rsidR="000F70BC" w:rsidRDefault="000F70BC" w:rsidP="00863ECE"/>
    <w:p w14:paraId="595BC12D" w14:textId="77777777" w:rsidR="000F70BC" w:rsidRDefault="000F70BC" w:rsidP="00863ECE"/>
    <w:p w14:paraId="0094EEE2" w14:textId="77777777" w:rsidR="000F70BC" w:rsidRDefault="000F70BC" w:rsidP="00863ECE"/>
    <w:p w14:paraId="2411BB47" w14:textId="77777777" w:rsidR="00263E44" w:rsidRDefault="000F70BC" w:rsidP="00263E44">
      <w:pPr>
        <w:keepNext/>
      </w:pPr>
      <w:r>
        <w:rPr>
          <w:noProof/>
        </w:rPr>
        <w:drawing>
          <wp:inline distT="0" distB="0" distL="0" distR="0" wp14:anchorId="7BA12ADF" wp14:editId="442CDC5E">
            <wp:extent cx="5486400" cy="5356843"/>
            <wp:effectExtent l="0" t="0" r="0" b="0"/>
            <wp:docPr id="149886543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865431" name="Picture 1" descr="A screenshot of a computer&#10;&#10;AI-generated content may be incorrect."/>
                    <pic:cNvPicPr/>
                  </pic:nvPicPr>
                  <pic:blipFill>
                    <a:blip r:embed="rId92"/>
                    <a:stretch>
                      <a:fillRect/>
                    </a:stretch>
                  </pic:blipFill>
                  <pic:spPr>
                    <a:xfrm>
                      <a:off x="0" y="0"/>
                      <a:ext cx="5493573" cy="5363847"/>
                    </a:xfrm>
                    <a:prstGeom prst="rect">
                      <a:avLst/>
                    </a:prstGeom>
                  </pic:spPr>
                </pic:pic>
              </a:graphicData>
            </a:graphic>
          </wp:inline>
        </w:drawing>
      </w:r>
    </w:p>
    <w:p w14:paraId="655EE22C" w14:textId="7E2EDCAE" w:rsidR="000F70BC" w:rsidRDefault="00263E44" w:rsidP="00263E44">
      <w:pPr>
        <w:pStyle w:val="Caption"/>
      </w:pPr>
      <w:r>
        <w:t xml:space="preserve">Figure </w:t>
      </w:r>
      <w:r w:rsidR="00130E5E">
        <w:t>66</w:t>
      </w:r>
      <w:r w:rsidRPr="00EF7949">
        <w:t xml:space="preserve"> - Student Feedback Appendix - Part </w:t>
      </w:r>
      <w:r>
        <w:t>IX</w:t>
      </w:r>
      <w:r>
        <w:br/>
      </w:r>
      <w:r>
        <w:br/>
      </w:r>
    </w:p>
    <w:p w14:paraId="09EC288F" w14:textId="77777777" w:rsidR="00263E44" w:rsidRDefault="000F70BC" w:rsidP="00263E44">
      <w:pPr>
        <w:keepNext/>
      </w:pPr>
      <w:r>
        <w:rPr>
          <w:noProof/>
        </w:rPr>
        <w:drawing>
          <wp:inline distT="0" distB="0" distL="0" distR="0" wp14:anchorId="4E0F3984" wp14:editId="620D04BA">
            <wp:extent cx="5524500" cy="1972161"/>
            <wp:effectExtent l="0" t="0" r="0" b="9525"/>
            <wp:docPr id="832493696"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493696" name="Picture 1" descr="A screenshot of a chat&#10;&#10;AI-generated content may be incorrect."/>
                    <pic:cNvPicPr/>
                  </pic:nvPicPr>
                  <pic:blipFill>
                    <a:blip r:embed="rId93"/>
                    <a:stretch>
                      <a:fillRect/>
                    </a:stretch>
                  </pic:blipFill>
                  <pic:spPr>
                    <a:xfrm>
                      <a:off x="0" y="0"/>
                      <a:ext cx="5527400" cy="1973196"/>
                    </a:xfrm>
                    <a:prstGeom prst="rect">
                      <a:avLst/>
                    </a:prstGeom>
                  </pic:spPr>
                </pic:pic>
              </a:graphicData>
            </a:graphic>
          </wp:inline>
        </w:drawing>
      </w:r>
    </w:p>
    <w:p w14:paraId="04E23D48" w14:textId="07B0296D" w:rsidR="000F70BC" w:rsidRDefault="00263E44" w:rsidP="00263E44">
      <w:pPr>
        <w:pStyle w:val="Caption"/>
      </w:pPr>
      <w:r>
        <w:t xml:space="preserve">Figure </w:t>
      </w:r>
      <w:r w:rsidR="00130E5E">
        <w:t>67</w:t>
      </w:r>
      <w:r w:rsidRPr="003A7C62">
        <w:t xml:space="preserve"> - Student Feedback Appendix - Part </w:t>
      </w:r>
      <w:r>
        <w:t>X</w:t>
      </w:r>
    </w:p>
    <w:p w14:paraId="569D7DCA" w14:textId="77777777" w:rsidR="00263E44" w:rsidRDefault="000F70BC" w:rsidP="00263E44">
      <w:pPr>
        <w:keepNext/>
      </w:pPr>
      <w:r>
        <w:rPr>
          <w:noProof/>
        </w:rPr>
        <w:lastRenderedPageBreak/>
        <w:drawing>
          <wp:inline distT="0" distB="0" distL="0" distR="0" wp14:anchorId="3DCC59EC" wp14:editId="7647852E">
            <wp:extent cx="5727700" cy="5721985"/>
            <wp:effectExtent l="0" t="0" r="6350" b="0"/>
            <wp:docPr id="107408355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83550" name="Picture 1" descr="A screenshot of a computer&#10;&#10;AI-generated content may be incorrect."/>
                    <pic:cNvPicPr/>
                  </pic:nvPicPr>
                  <pic:blipFill>
                    <a:blip r:embed="rId94"/>
                    <a:stretch>
                      <a:fillRect/>
                    </a:stretch>
                  </pic:blipFill>
                  <pic:spPr>
                    <a:xfrm>
                      <a:off x="0" y="0"/>
                      <a:ext cx="5727700" cy="5721985"/>
                    </a:xfrm>
                    <a:prstGeom prst="rect">
                      <a:avLst/>
                    </a:prstGeom>
                  </pic:spPr>
                </pic:pic>
              </a:graphicData>
            </a:graphic>
          </wp:inline>
        </w:drawing>
      </w:r>
    </w:p>
    <w:p w14:paraId="4A2A344F" w14:textId="73D60564" w:rsidR="000F70BC" w:rsidRDefault="00263E44" w:rsidP="00263E44">
      <w:pPr>
        <w:pStyle w:val="Caption"/>
      </w:pPr>
      <w:r>
        <w:t xml:space="preserve">Figure </w:t>
      </w:r>
      <w:r w:rsidR="00130E5E">
        <w:t>68</w:t>
      </w:r>
      <w:r w:rsidRPr="00750DB8">
        <w:t xml:space="preserve"> - Student Feedback Appendix - Part </w:t>
      </w:r>
      <w:r>
        <w:t>XI</w:t>
      </w:r>
      <w:r>
        <w:br/>
      </w:r>
    </w:p>
    <w:p w14:paraId="61931BFC" w14:textId="77777777" w:rsidR="00263E44" w:rsidRDefault="000F70BC" w:rsidP="00263E44">
      <w:pPr>
        <w:keepNext/>
      </w:pPr>
      <w:r>
        <w:rPr>
          <w:noProof/>
        </w:rPr>
        <w:drawing>
          <wp:inline distT="0" distB="0" distL="0" distR="0" wp14:anchorId="65E6EC6F" wp14:editId="11181C91">
            <wp:extent cx="5727700" cy="448945"/>
            <wp:effectExtent l="0" t="0" r="6350" b="8255"/>
            <wp:docPr id="67537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378665" name=""/>
                    <pic:cNvPicPr/>
                  </pic:nvPicPr>
                  <pic:blipFill>
                    <a:blip r:embed="rId95"/>
                    <a:stretch>
                      <a:fillRect/>
                    </a:stretch>
                  </pic:blipFill>
                  <pic:spPr>
                    <a:xfrm>
                      <a:off x="0" y="0"/>
                      <a:ext cx="5727700" cy="448945"/>
                    </a:xfrm>
                    <a:prstGeom prst="rect">
                      <a:avLst/>
                    </a:prstGeom>
                  </pic:spPr>
                </pic:pic>
              </a:graphicData>
            </a:graphic>
          </wp:inline>
        </w:drawing>
      </w:r>
    </w:p>
    <w:p w14:paraId="32EF5466" w14:textId="6A1A8868" w:rsidR="000F70BC" w:rsidRDefault="00263E44" w:rsidP="00263E44">
      <w:pPr>
        <w:pStyle w:val="Caption"/>
      </w:pPr>
      <w:r>
        <w:t xml:space="preserve">Figure </w:t>
      </w:r>
      <w:r w:rsidR="00130E5E">
        <w:t>69</w:t>
      </w:r>
      <w:r w:rsidRPr="00CB19E5">
        <w:t xml:space="preserve"> - Student Feedback Appendix - Part </w:t>
      </w:r>
      <w:r>
        <w:t>XII</w:t>
      </w:r>
    </w:p>
    <w:p w14:paraId="77EB4434" w14:textId="77777777" w:rsidR="000F70BC" w:rsidRDefault="000F70BC" w:rsidP="00863ECE"/>
    <w:p w14:paraId="1A930594" w14:textId="77777777" w:rsidR="000F70BC" w:rsidRDefault="000F70BC" w:rsidP="00863ECE"/>
    <w:p w14:paraId="47B7E127" w14:textId="77777777" w:rsidR="000F70BC" w:rsidRDefault="000F70BC" w:rsidP="00863ECE"/>
    <w:p w14:paraId="25985EB9" w14:textId="77777777" w:rsidR="000F70BC" w:rsidRDefault="000F70BC" w:rsidP="00863ECE"/>
    <w:p w14:paraId="1D3691A1" w14:textId="77777777" w:rsidR="000F70BC" w:rsidRDefault="000F70BC" w:rsidP="00863ECE"/>
    <w:p w14:paraId="56AC96B2" w14:textId="77777777" w:rsidR="000F70BC" w:rsidRDefault="000F70BC" w:rsidP="00863ECE"/>
    <w:p w14:paraId="593FF887" w14:textId="77777777" w:rsidR="000F70BC" w:rsidRDefault="000F70BC" w:rsidP="00863ECE"/>
    <w:p w14:paraId="22A8DD1D" w14:textId="77777777" w:rsidR="00263E44" w:rsidRDefault="000F70BC" w:rsidP="00263E44">
      <w:pPr>
        <w:keepNext/>
      </w:pPr>
      <w:r>
        <w:rPr>
          <w:noProof/>
        </w:rPr>
        <w:lastRenderedPageBreak/>
        <w:drawing>
          <wp:inline distT="0" distB="0" distL="0" distR="0" wp14:anchorId="29EB439F" wp14:editId="7DB4E289">
            <wp:extent cx="5727700" cy="4710430"/>
            <wp:effectExtent l="0" t="0" r="6350" b="0"/>
            <wp:docPr id="9189739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73930" name="Picture 1" descr="A screenshot of a computer&#10;&#10;AI-generated content may be incorrect."/>
                    <pic:cNvPicPr/>
                  </pic:nvPicPr>
                  <pic:blipFill>
                    <a:blip r:embed="rId96"/>
                    <a:stretch>
                      <a:fillRect/>
                    </a:stretch>
                  </pic:blipFill>
                  <pic:spPr>
                    <a:xfrm>
                      <a:off x="0" y="0"/>
                      <a:ext cx="5727700" cy="4710430"/>
                    </a:xfrm>
                    <a:prstGeom prst="rect">
                      <a:avLst/>
                    </a:prstGeom>
                  </pic:spPr>
                </pic:pic>
              </a:graphicData>
            </a:graphic>
          </wp:inline>
        </w:drawing>
      </w:r>
    </w:p>
    <w:p w14:paraId="4B8EC7AF" w14:textId="7BE80995" w:rsidR="000F70BC" w:rsidRDefault="00263E44" w:rsidP="00263E44">
      <w:pPr>
        <w:pStyle w:val="Caption"/>
      </w:pPr>
      <w:r>
        <w:t xml:space="preserve">Figure </w:t>
      </w:r>
      <w:r w:rsidR="00130E5E">
        <w:t>70</w:t>
      </w:r>
      <w:r w:rsidRPr="00D00336">
        <w:t xml:space="preserve"> - Student Feedback Appendix - Part </w:t>
      </w:r>
      <w:r>
        <w:t>XIII</w:t>
      </w:r>
    </w:p>
    <w:p w14:paraId="6B0B41E4" w14:textId="77777777" w:rsidR="00263E44" w:rsidRDefault="00263E44" w:rsidP="00863ECE"/>
    <w:p w14:paraId="38948FC9" w14:textId="77777777" w:rsidR="00263E44" w:rsidRDefault="000F70BC" w:rsidP="00263E44">
      <w:pPr>
        <w:keepNext/>
      </w:pPr>
      <w:r>
        <w:rPr>
          <w:noProof/>
        </w:rPr>
        <w:drawing>
          <wp:inline distT="0" distB="0" distL="0" distR="0" wp14:anchorId="430DF3BB" wp14:editId="548849C1">
            <wp:extent cx="5727700" cy="1899920"/>
            <wp:effectExtent l="0" t="0" r="6350" b="5080"/>
            <wp:docPr id="1681820455" name="Picture 1" descr="A blue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820455" name="Picture 1" descr="A blue circle with black text&#10;&#10;AI-generated content may be incorrect."/>
                    <pic:cNvPicPr/>
                  </pic:nvPicPr>
                  <pic:blipFill>
                    <a:blip r:embed="rId97"/>
                    <a:stretch>
                      <a:fillRect/>
                    </a:stretch>
                  </pic:blipFill>
                  <pic:spPr>
                    <a:xfrm>
                      <a:off x="0" y="0"/>
                      <a:ext cx="5727700" cy="1899920"/>
                    </a:xfrm>
                    <a:prstGeom prst="rect">
                      <a:avLst/>
                    </a:prstGeom>
                  </pic:spPr>
                </pic:pic>
              </a:graphicData>
            </a:graphic>
          </wp:inline>
        </w:drawing>
      </w:r>
    </w:p>
    <w:p w14:paraId="365CE0FF" w14:textId="736E21BC" w:rsidR="00263E44" w:rsidRDefault="00263E44" w:rsidP="00263E44">
      <w:pPr>
        <w:pStyle w:val="Caption"/>
      </w:pPr>
      <w:r>
        <w:t xml:space="preserve">Figure </w:t>
      </w:r>
      <w:r w:rsidR="00130E5E">
        <w:t>71</w:t>
      </w:r>
      <w:r w:rsidRPr="0038485F">
        <w:t xml:space="preserve"> - Student Feedback Appendix - Part </w:t>
      </w:r>
      <w:r>
        <w:t>XIV</w:t>
      </w:r>
    </w:p>
    <w:p w14:paraId="73355A0B" w14:textId="58BF28FE" w:rsidR="00863ECE" w:rsidRDefault="000F70BC" w:rsidP="00863ECE">
      <w:r>
        <w:br/>
      </w:r>
    </w:p>
    <w:p w14:paraId="32B8C5D0" w14:textId="77777777" w:rsidR="000F70BC" w:rsidRDefault="000F70BC" w:rsidP="00863ECE"/>
    <w:p w14:paraId="236AC2D2" w14:textId="77777777" w:rsidR="000F70BC" w:rsidRDefault="000F70BC" w:rsidP="00863ECE"/>
    <w:p w14:paraId="4F5F0362" w14:textId="77777777" w:rsidR="000F70BC" w:rsidRDefault="000F70BC" w:rsidP="00863ECE"/>
    <w:p w14:paraId="65357FF3" w14:textId="77777777" w:rsidR="000F70BC" w:rsidRDefault="000F70BC" w:rsidP="00863ECE">
      <w:pPr>
        <w:rPr>
          <w:b/>
          <w:bCs/>
        </w:rPr>
      </w:pPr>
      <w:r w:rsidRPr="000F70BC">
        <w:rPr>
          <w:b/>
          <w:bCs/>
        </w:rPr>
        <w:lastRenderedPageBreak/>
        <w:t>Lecturer Feedback</w:t>
      </w:r>
    </w:p>
    <w:p w14:paraId="7FCD3F71" w14:textId="77777777" w:rsidR="000F70BC" w:rsidRDefault="000F70BC" w:rsidP="00863ECE">
      <w:pPr>
        <w:rPr>
          <w:b/>
          <w:bCs/>
        </w:rPr>
      </w:pPr>
    </w:p>
    <w:p w14:paraId="5B0515D4" w14:textId="77777777" w:rsidR="00263E44" w:rsidRDefault="000F70BC" w:rsidP="00263E44">
      <w:pPr>
        <w:keepNext/>
      </w:pPr>
      <w:r>
        <w:rPr>
          <w:noProof/>
        </w:rPr>
        <w:drawing>
          <wp:inline distT="0" distB="0" distL="0" distR="0" wp14:anchorId="0088230A" wp14:editId="6C12E5FE">
            <wp:extent cx="5727700" cy="1416050"/>
            <wp:effectExtent l="0" t="0" r="6350" b="0"/>
            <wp:docPr id="159707637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076375" name="Picture 1" descr="A screenshot of a computer&#10;&#10;AI-generated content may be incorrect."/>
                    <pic:cNvPicPr/>
                  </pic:nvPicPr>
                  <pic:blipFill>
                    <a:blip r:embed="rId98"/>
                    <a:stretch>
                      <a:fillRect/>
                    </a:stretch>
                  </pic:blipFill>
                  <pic:spPr>
                    <a:xfrm>
                      <a:off x="0" y="0"/>
                      <a:ext cx="5727700" cy="1416050"/>
                    </a:xfrm>
                    <a:prstGeom prst="rect">
                      <a:avLst/>
                    </a:prstGeom>
                  </pic:spPr>
                </pic:pic>
              </a:graphicData>
            </a:graphic>
          </wp:inline>
        </w:drawing>
      </w:r>
    </w:p>
    <w:p w14:paraId="36BC9C0E" w14:textId="63E7AE76" w:rsidR="000F70BC" w:rsidRDefault="00263E44" w:rsidP="00263E44">
      <w:pPr>
        <w:pStyle w:val="Caption"/>
        <w:rPr>
          <w:b/>
          <w:bCs/>
        </w:rPr>
      </w:pPr>
      <w:r>
        <w:t xml:space="preserve">Figure </w:t>
      </w:r>
      <w:r w:rsidR="00130E5E">
        <w:t>72</w:t>
      </w:r>
      <w:r w:rsidR="00EE051F">
        <w:t xml:space="preserve"> </w:t>
      </w:r>
      <w:r w:rsidRPr="00967D70">
        <w:t xml:space="preserve">- </w:t>
      </w:r>
      <w:r>
        <w:t xml:space="preserve">Lecturer </w:t>
      </w:r>
      <w:r w:rsidRPr="00967D70">
        <w:t>Feedback Appendix - Part I</w:t>
      </w:r>
    </w:p>
    <w:p w14:paraId="3DF522F3" w14:textId="77777777" w:rsidR="000F70BC" w:rsidRDefault="000F70BC" w:rsidP="00863ECE">
      <w:pPr>
        <w:rPr>
          <w:b/>
          <w:bCs/>
        </w:rPr>
      </w:pPr>
    </w:p>
    <w:p w14:paraId="6AAE3C7A" w14:textId="77777777" w:rsidR="00263E44" w:rsidRDefault="000F70BC" w:rsidP="00263E44">
      <w:pPr>
        <w:keepNext/>
      </w:pPr>
      <w:r>
        <w:rPr>
          <w:noProof/>
        </w:rPr>
        <w:drawing>
          <wp:inline distT="0" distB="0" distL="0" distR="0" wp14:anchorId="769D5756" wp14:editId="64FA0C11">
            <wp:extent cx="5727700" cy="1383030"/>
            <wp:effectExtent l="0" t="0" r="6350" b="7620"/>
            <wp:docPr id="12733440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34405" name="Picture 1" descr="A screenshot of a computer&#10;&#10;AI-generated content may be incorrect."/>
                    <pic:cNvPicPr/>
                  </pic:nvPicPr>
                  <pic:blipFill>
                    <a:blip r:embed="rId99"/>
                    <a:stretch>
                      <a:fillRect/>
                    </a:stretch>
                  </pic:blipFill>
                  <pic:spPr>
                    <a:xfrm>
                      <a:off x="0" y="0"/>
                      <a:ext cx="5727700" cy="1383030"/>
                    </a:xfrm>
                    <a:prstGeom prst="rect">
                      <a:avLst/>
                    </a:prstGeom>
                  </pic:spPr>
                </pic:pic>
              </a:graphicData>
            </a:graphic>
          </wp:inline>
        </w:drawing>
      </w:r>
    </w:p>
    <w:p w14:paraId="0FED65A5" w14:textId="29775D28" w:rsidR="000F70BC" w:rsidRDefault="00263E44" w:rsidP="00263E44">
      <w:pPr>
        <w:pStyle w:val="Caption"/>
        <w:rPr>
          <w:b/>
          <w:bCs/>
        </w:rPr>
      </w:pPr>
      <w:r>
        <w:t xml:space="preserve">Figure </w:t>
      </w:r>
      <w:r w:rsidR="00130E5E">
        <w:t>73</w:t>
      </w:r>
      <w:r w:rsidR="00EE051F">
        <w:t xml:space="preserve"> </w:t>
      </w:r>
      <w:r w:rsidRPr="00B565F7">
        <w:t>- Lecturer Feedback Appendix - Part I</w:t>
      </w:r>
      <w:r>
        <w:t>I</w:t>
      </w:r>
    </w:p>
    <w:p w14:paraId="283FE4DE" w14:textId="77777777" w:rsidR="000F70BC" w:rsidRDefault="000F70BC" w:rsidP="00863ECE">
      <w:pPr>
        <w:rPr>
          <w:b/>
          <w:bCs/>
        </w:rPr>
      </w:pPr>
    </w:p>
    <w:p w14:paraId="4C84556D" w14:textId="77777777" w:rsidR="00263E44" w:rsidRDefault="000F70BC" w:rsidP="00263E44">
      <w:pPr>
        <w:keepNext/>
      </w:pPr>
      <w:r>
        <w:rPr>
          <w:noProof/>
        </w:rPr>
        <w:drawing>
          <wp:inline distT="0" distB="0" distL="0" distR="0" wp14:anchorId="661DCB14" wp14:editId="3D5905E4">
            <wp:extent cx="5727700" cy="1515745"/>
            <wp:effectExtent l="0" t="0" r="6350" b="8255"/>
            <wp:docPr id="131639987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99879" name="Picture 1" descr="A screenshot of a computer&#10;&#10;AI-generated content may be incorrect."/>
                    <pic:cNvPicPr/>
                  </pic:nvPicPr>
                  <pic:blipFill>
                    <a:blip r:embed="rId100"/>
                    <a:stretch>
                      <a:fillRect/>
                    </a:stretch>
                  </pic:blipFill>
                  <pic:spPr>
                    <a:xfrm>
                      <a:off x="0" y="0"/>
                      <a:ext cx="5727700" cy="1515745"/>
                    </a:xfrm>
                    <a:prstGeom prst="rect">
                      <a:avLst/>
                    </a:prstGeom>
                  </pic:spPr>
                </pic:pic>
              </a:graphicData>
            </a:graphic>
          </wp:inline>
        </w:drawing>
      </w:r>
    </w:p>
    <w:p w14:paraId="08C65FE2" w14:textId="47D7695F" w:rsidR="000F70BC" w:rsidRDefault="00263E44" w:rsidP="00263E44">
      <w:pPr>
        <w:pStyle w:val="Caption"/>
        <w:rPr>
          <w:b/>
          <w:bCs/>
        </w:rPr>
      </w:pPr>
      <w:r>
        <w:t xml:space="preserve">Figure </w:t>
      </w:r>
      <w:r w:rsidR="00130E5E">
        <w:t>74</w:t>
      </w:r>
      <w:r w:rsidR="00EE051F">
        <w:t xml:space="preserve"> </w:t>
      </w:r>
      <w:r w:rsidRPr="00884785">
        <w:t>- Lecturer Feedback Appendix - Part I</w:t>
      </w:r>
      <w:r>
        <w:t>II</w:t>
      </w:r>
    </w:p>
    <w:p w14:paraId="29CBFBDF" w14:textId="77777777" w:rsidR="00D50DD4" w:rsidRDefault="00D50DD4" w:rsidP="00863ECE">
      <w:pPr>
        <w:rPr>
          <w:b/>
          <w:bCs/>
        </w:rPr>
      </w:pPr>
    </w:p>
    <w:p w14:paraId="5271C74E" w14:textId="77777777" w:rsidR="00D50DD4" w:rsidRDefault="00D50DD4" w:rsidP="00863ECE">
      <w:pPr>
        <w:rPr>
          <w:b/>
          <w:bCs/>
        </w:rPr>
      </w:pPr>
    </w:p>
    <w:p w14:paraId="4F26A993" w14:textId="77777777" w:rsidR="00D50DD4" w:rsidRDefault="00D50DD4" w:rsidP="00863ECE">
      <w:pPr>
        <w:rPr>
          <w:b/>
          <w:bCs/>
        </w:rPr>
      </w:pPr>
    </w:p>
    <w:p w14:paraId="6C94FB31" w14:textId="77777777" w:rsidR="00D50DD4" w:rsidRDefault="00D50DD4" w:rsidP="00863ECE">
      <w:pPr>
        <w:rPr>
          <w:b/>
          <w:bCs/>
        </w:rPr>
      </w:pPr>
    </w:p>
    <w:p w14:paraId="1579E683" w14:textId="77777777" w:rsidR="000F70BC" w:rsidRDefault="000F70BC" w:rsidP="00863ECE">
      <w:pPr>
        <w:rPr>
          <w:b/>
          <w:bCs/>
        </w:rPr>
      </w:pPr>
    </w:p>
    <w:p w14:paraId="22288E1E" w14:textId="77777777" w:rsidR="00263E44" w:rsidRDefault="00D50DD4" w:rsidP="00263E44">
      <w:pPr>
        <w:keepNext/>
      </w:pPr>
      <w:r>
        <w:rPr>
          <w:noProof/>
        </w:rPr>
        <w:lastRenderedPageBreak/>
        <w:drawing>
          <wp:inline distT="0" distB="0" distL="0" distR="0" wp14:anchorId="04708E63" wp14:editId="37AB6F90">
            <wp:extent cx="5727700" cy="1570990"/>
            <wp:effectExtent l="0" t="0" r="6350" b="0"/>
            <wp:docPr id="212112120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121205" name="Picture 1" descr="A screenshot of a computer&#10;&#10;AI-generated content may be incorrect."/>
                    <pic:cNvPicPr/>
                  </pic:nvPicPr>
                  <pic:blipFill>
                    <a:blip r:embed="rId101"/>
                    <a:stretch>
                      <a:fillRect/>
                    </a:stretch>
                  </pic:blipFill>
                  <pic:spPr>
                    <a:xfrm>
                      <a:off x="0" y="0"/>
                      <a:ext cx="5727700" cy="1570990"/>
                    </a:xfrm>
                    <a:prstGeom prst="rect">
                      <a:avLst/>
                    </a:prstGeom>
                  </pic:spPr>
                </pic:pic>
              </a:graphicData>
            </a:graphic>
          </wp:inline>
        </w:drawing>
      </w:r>
    </w:p>
    <w:p w14:paraId="277EE8FC" w14:textId="13B0B91B" w:rsidR="000F70BC" w:rsidRDefault="00263E44" w:rsidP="00263E44">
      <w:pPr>
        <w:pStyle w:val="Caption"/>
        <w:rPr>
          <w:b/>
          <w:bCs/>
        </w:rPr>
      </w:pPr>
      <w:r>
        <w:t xml:space="preserve">Figure </w:t>
      </w:r>
      <w:r w:rsidR="00130E5E">
        <w:t>75</w:t>
      </w:r>
      <w:r w:rsidR="00EE051F">
        <w:t xml:space="preserve"> </w:t>
      </w:r>
      <w:r w:rsidRPr="002E7A8F">
        <w:t xml:space="preserve">- Lecturer Feedback Appendix - Part </w:t>
      </w:r>
      <w:r>
        <w:t>IV</w:t>
      </w:r>
    </w:p>
    <w:p w14:paraId="4E9F710A" w14:textId="77777777" w:rsidR="00D50DD4" w:rsidRDefault="00D50DD4" w:rsidP="00863ECE">
      <w:pPr>
        <w:rPr>
          <w:b/>
          <w:bCs/>
        </w:rPr>
      </w:pPr>
    </w:p>
    <w:p w14:paraId="21C2BA76" w14:textId="77777777" w:rsidR="00263E44" w:rsidRDefault="00D50DD4" w:rsidP="00263E44">
      <w:pPr>
        <w:keepNext/>
      </w:pPr>
      <w:r>
        <w:rPr>
          <w:noProof/>
        </w:rPr>
        <w:drawing>
          <wp:inline distT="0" distB="0" distL="0" distR="0" wp14:anchorId="6BC67477" wp14:editId="2ACF991A">
            <wp:extent cx="5727700" cy="1584325"/>
            <wp:effectExtent l="0" t="0" r="6350" b="0"/>
            <wp:docPr id="7669525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952589" name="Picture 1" descr="A screenshot of a computer&#10;&#10;AI-generated content may be incorrect."/>
                    <pic:cNvPicPr/>
                  </pic:nvPicPr>
                  <pic:blipFill>
                    <a:blip r:embed="rId102"/>
                    <a:stretch>
                      <a:fillRect/>
                    </a:stretch>
                  </pic:blipFill>
                  <pic:spPr>
                    <a:xfrm>
                      <a:off x="0" y="0"/>
                      <a:ext cx="5727700" cy="1584325"/>
                    </a:xfrm>
                    <a:prstGeom prst="rect">
                      <a:avLst/>
                    </a:prstGeom>
                  </pic:spPr>
                </pic:pic>
              </a:graphicData>
            </a:graphic>
          </wp:inline>
        </w:drawing>
      </w:r>
    </w:p>
    <w:p w14:paraId="1DE73F71" w14:textId="3688C50A" w:rsidR="00D50DD4" w:rsidRDefault="00263E44" w:rsidP="00263E44">
      <w:pPr>
        <w:pStyle w:val="Caption"/>
        <w:rPr>
          <w:b/>
          <w:bCs/>
        </w:rPr>
      </w:pPr>
      <w:r>
        <w:t xml:space="preserve">Figure </w:t>
      </w:r>
      <w:r w:rsidR="00130E5E">
        <w:t>76</w:t>
      </w:r>
      <w:r w:rsidR="00EE051F">
        <w:t xml:space="preserve"> </w:t>
      </w:r>
      <w:r w:rsidRPr="00C5740D">
        <w:t xml:space="preserve">- Lecturer Feedback Appendix - Part </w:t>
      </w:r>
      <w:r>
        <w:t>V</w:t>
      </w:r>
    </w:p>
    <w:p w14:paraId="36EB536C" w14:textId="77777777" w:rsidR="00D50DD4" w:rsidRDefault="00D50DD4" w:rsidP="00863ECE">
      <w:pPr>
        <w:rPr>
          <w:b/>
          <w:bCs/>
        </w:rPr>
      </w:pPr>
    </w:p>
    <w:p w14:paraId="4A0BAC1B" w14:textId="77777777" w:rsidR="00263E44" w:rsidRDefault="00D50DD4" w:rsidP="00263E44">
      <w:pPr>
        <w:keepNext/>
      </w:pPr>
      <w:r>
        <w:rPr>
          <w:noProof/>
        </w:rPr>
        <w:drawing>
          <wp:inline distT="0" distB="0" distL="0" distR="0" wp14:anchorId="5C094F6A" wp14:editId="47A82E72">
            <wp:extent cx="5727700" cy="1394460"/>
            <wp:effectExtent l="0" t="0" r="6350" b="0"/>
            <wp:docPr id="83321291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212915" name="Picture 1" descr="A screenshot of a computer&#10;&#10;AI-generated content may be incorrect."/>
                    <pic:cNvPicPr/>
                  </pic:nvPicPr>
                  <pic:blipFill>
                    <a:blip r:embed="rId103"/>
                    <a:stretch>
                      <a:fillRect/>
                    </a:stretch>
                  </pic:blipFill>
                  <pic:spPr>
                    <a:xfrm>
                      <a:off x="0" y="0"/>
                      <a:ext cx="5727700" cy="1394460"/>
                    </a:xfrm>
                    <a:prstGeom prst="rect">
                      <a:avLst/>
                    </a:prstGeom>
                  </pic:spPr>
                </pic:pic>
              </a:graphicData>
            </a:graphic>
          </wp:inline>
        </w:drawing>
      </w:r>
    </w:p>
    <w:p w14:paraId="27D3E4DF" w14:textId="1799FFB7" w:rsidR="00D50DD4" w:rsidRDefault="00263E44" w:rsidP="00263E44">
      <w:pPr>
        <w:pStyle w:val="Caption"/>
        <w:rPr>
          <w:b/>
          <w:bCs/>
        </w:rPr>
      </w:pPr>
      <w:r>
        <w:t xml:space="preserve">Figure </w:t>
      </w:r>
      <w:r w:rsidR="00130E5E">
        <w:t>77</w:t>
      </w:r>
      <w:r w:rsidR="00EE051F">
        <w:t xml:space="preserve"> </w:t>
      </w:r>
      <w:r w:rsidRPr="00F51675">
        <w:t xml:space="preserve">- Lecturer Feedback Appendix - Part </w:t>
      </w:r>
      <w:r>
        <w:t>VI</w:t>
      </w:r>
    </w:p>
    <w:p w14:paraId="14F524D0" w14:textId="77777777" w:rsidR="00D50DD4" w:rsidRDefault="00D50DD4" w:rsidP="00863ECE">
      <w:pPr>
        <w:rPr>
          <w:b/>
          <w:bCs/>
        </w:rPr>
      </w:pPr>
    </w:p>
    <w:p w14:paraId="4D4D2874" w14:textId="77777777" w:rsidR="00D50DD4" w:rsidRDefault="00D50DD4" w:rsidP="00863ECE">
      <w:pPr>
        <w:rPr>
          <w:b/>
          <w:bCs/>
        </w:rPr>
      </w:pPr>
    </w:p>
    <w:p w14:paraId="7370B5D1" w14:textId="77777777" w:rsidR="00D50DD4" w:rsidRDefault="00D50DD4" w:rsidP="00863ECE">
      <w:pPr>
        <w:rPr>
          <w:b/>
          <w:bCs/>
        </w:rPr>
      </w:pPr>
    </w:p>
    <w:p w14:paraId="708E00B8" w14:textId="77777777" w:rsidR="00D50DD4" w:rsidRDefault="00D50DD4" w:rsidP="00863ECE">
      <w:pPr>
        <w:rPr>
          <w:b/>
          <w:bCs/>
        </w:rPr>
      </w:pPr>
    </w:p>
    <w:p w14:paraId="30D78AAB" w14:textId="77777777" w:rsidR="00D50DD4" w:rsidRDefault="00D50DD4" w:rsidP="00863ECE">
      <w:pPr>
        <w:rPr>
          <w:b/>
          <w:bCs/>
        </w:rPr>
      </w:pPr>
    </w:p>
    <w:p w14:paraId="2542A8DC" w14:textId="77777777" w:rsidR="00D50DD4" w:rsidRDefault="00D50DD4" w:rsidP="00863ECE">
      <w:pPr>
        <w:rPr>
          <w:b/>
          <w:bCs/>
        </w:rPr>
      </w:pPr>
    </w:p>
    <w:p w14:paraId="43D5259A" w14:textId="77777777" w:rsidR="00263E44" w:rsidRDefault="00D50DD4" w:rsidP="00263E44">
      <w:pPr>
        <w:keepNext/>
      </w:pPr>
      <w:r>
        <w:rPr>
          <w:noProof/>
        </w:rPr>
        <w:lastRenderedPageBreak/>
        <w:drawing>
          <wp:inline distT="0" distB="0" distL="0" distR="0" wp14:anchorId="359C7278" wp14:editId="2447E7FD">
            <wp:extent cx="5727700" cy="1491615"/>
            <wp:effectExtent l="0" t="0" r="6350" b="0"/>
            <wp:docPr id="19059942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994290" name="Picture 1" descr="A screenshot of a computer&#10;&#10;AI-generated content may be incorrect."/>
                    <pic:cNvPicPr/>
                  </pic:nvPicPr>
                  <pic:blipFill>
                    <a:blip r:embed="rId104"/>
                    <a:stretch>
                      <a:fillRect/>
                    </a:stretch>
                  </pic:blipFill>
                  <pic:spPr>
                    <a:xfrm>
                      <a:off x="0" y="0"/>
                      <a:ext cx="5727700" cy="1491615"/>
                    </a:xfrm>
                    <a:prstGeom prst="rect">
                      <a:avLst/>
                    </a:prstGeom>
                  </pic:spPr>
                </pic:pic>
              </a:graphicData>
            </a:graphic>
          </wp:inline>
        </w:drawing>
      </w:r>
    </w:p>
    <w:p w14:paraId="6CF3F6CE" w14:textId="0214577B" w:rsidR="00D50DD4" w:rsidRDefault="00263E44" w:rsidP="00263E44">
      <w:pPr>
        <w:pStyle w:val="Caption"/>
        <w:rPr>
          <w:b/>
          <w:bCs/>
        </w:rPr>
      </w:pPr>
      <w:r>
        <w:t xml:space="preserve">Figure </w:t>
      </w:r>
      <w:r w:rsidR="00130E5E">
        <w:t>78</w:t>
      </w:r>
      <w:r w:rsidR="00EE051F">
        <w:t xml:space="preserve"> </w:t>
      </w:r>
      <w:r w:rsidRPr="00F02C88">
        <w:t xml:space="preserve">- Lecturer Feedback Appendix - Part </w:t>
      </w:r>
      <w:r>
        <w:t>VII</w:t>
      </w:r>
    </w:p>
    <w:p w14:paraId="19EC4FD5" w14:textId="77777777" w:rsidR="00D50DD4" w:rsidRDefault="00D50DD4" w:rsidP="00863ECE">
      <w:pPr>
        <w:rPr>
          <w:b/>
          <w:bCs/>
        </w:rPr>
      </w:pPr>
    </w:p>
    <w:p w14:paraId="2B9F2448" w14:textId="77777777" w:rsidR="00D50DD4" w:rsidRDefault="00D50DD4" w:rsidP="00863ECE">
      <w:pPr>
        <w:rPr>
          <w:b/>
          <w:bCs/>
        </w:rPr>
      </w:pPr>
    </w:p>
    <w:p w14:paraId="3C169FF7" w14:textId="77777777" w:rsidR="00263E44" w:rsidRDefault="00D50DD4" w:rsidP="00263E44">
      <w:pPr>
        <w:keepNext/>
      </w:pPr>
      <w:r>
        <w:rPr>
          <w:noProof/>
        </w:rPr>
        <w:drawing>
          <wp:inline distT="0" distB="0" distL="0" distR="0" wp14:anchorId="52C7E0BF" wp14:editId="4329557E">
            <wp:extent cx="5727700" cy="1485900"/>
            <wp:effectExtent l="0" t="0" r="6350" b="0"/>
            <wp:docPr id="1231145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14584" name="Picture 1" descr="A screenshot of a computer&#10;&#10;AI-generated content may be incorrect."/>
                    <pic:cNvPicPr/>
                  </pic:nvPicPr>
                  <pic:blipFill>
                    <a:blip r:embed="rId105"/>
                    <a:stretch>
                      <a:fillRect/>
                    </a:stretch>
                  </pic:blipFill>
                  <pic:spPr>
                    <a:xfrm>
                      <a:off x="0" y="0"/>
                      <a:ext cx="5727700" cy="1485900"/>
                    </a:xfrm>
                    <a:prstGeom prst="rect">
                      <a:avLst/>
                    </a:prstGeom>
                  </pic:spPr>
                </pic:pic>
              </a:graphicData>
            </a:graphic>
          </wp:inline>
        </w:drawing>
      </w:r>
    </w:p>
    <w:p w14:paraId="4B101603" w14:textId="6F4DF3A1" w:rsidR="00D50DD4" w:rsidRDefault="00263E44" w:rsidP="00263E44">
      <w:pPr>
        <w:pStyle w:val="Caption"/>
        <w:rPr>
          <w:b/>
          <w:bCs/>
        </w:rPr>
      </w:pPr>
      <w:r>
        <w:t xml:space="preserve">Figure </w:t>
      </w:r>
      <w:r w:rsidR="00130E5E">
        <w:t>79</w:t>
      </w:r>
      <w:r w:rsidR="00EE051F">
        <w:t xml:space="preserve"> </w:t>
      </w:r>
      <w:r w:rsidRPr="00F364BD">
        <w:t xml:space="preserve">- Lecturer Feedback Appendix - Part </w:t>
      </w:r>
      <w:r>
        <w:t>VIII</w:t>
      </w:r>
    </w:p>
    <w:p w14:paraId="5DB0D957" w14:textId="77777777" w:rsidR="00D50DD4" w:rsidRDefault="00D50DD4" w:rsidP="00863ECE">
      <w:pPr>
        <w:rPr>
          <w:b/>
          <w:bCs/>
        </w:rPr>
      </w:pPr>
    </w:p>
    <w:p w14:paraId="57EC6A53" w14:textId="77777777" w:rsidR="00D50DD4" w:rsidRDefault="00D50DD4" w:rsidP="00863ECE">
      <w:pPr>
        <w:rPr>
          <w:b/>
          <w:bCs/>
        </w:rPr>
      </w:pPr>
    </w:p>
    <w:p w14:paraId="77AF6D86" w14:textId="77777777" w:rsidR="00263E44" w:rsidRDefault="00D50DD4" w:rsidP="00263E44">
      <w:pPr>
        <w:keepNext/>
      </w:pPr>
      <w:r>
        <w:rPr>
          <w:noProof/>
        </w:rPr>
        <w:drawing>
          <wp:inline distT="0" distB="0" distL="0" distR="0" wp14:anchorId="630619C3" wp14:editId="753B7EAB">
            <wp:extent cx="5727700" cy="1783080"/>
            <wp:effectExtent l="0" t="0" r="6350" b="7620"/>
            <wp:docPr id="1179478051" name="Picture 1" descr="A blue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78051" name="Picture 1" descr="A blue circle with black text&#10;&#10;AI-generated content may be incorrect."/>
                    <pic:cNvPicPr/>
                  </pic:nvPicPr>
                  <pic:blipFill>
                    <a:blip r:embed="rId106"/>
                    <a:stretch>
                      <a:fillRect/>
                    </a:stretch>
                  </pic:blipFill>
                  <pic:spPr>
                    <a:xfrm>
                      <a:off x="0" y="0"/>
                      <a:ext cx="5727700" cy="1783080"/>
                    </a:xfrm>
                    <a:prstGeom prst="rect">
                      <a:avLst/>
                    </a:prstGeom>
                  </pic:spPr>
                </pic:pic>
              </a:graphicData>
            </a:graphic>
          </wp:inline>
        </w:drawing>
      </w:r>
    </w:p>
    <w:p w14:paraId="522160C4" w14:textId="3A2D0C60" w:rsidR="00D50DD4" w:rsidRDefault="00263E44" w:rsidP="00263E44">
      <w:pPr>
        <w:pStyle w:val="Caption"/>
        <w:rPr>
          <w:b/>
          <w:bCs/>
        </w:rPr>
      </w:pPr>
      <w:r>
        <w:t xml:space="preserve">Figure </w:t>
      </w:r>
      <w:r w:rsidR="00130E5E">
        <w:t>80</w:t>
      </w:r>
      <w:r w:rsidR="00EE051F">
        <w:t xml:space="preserve"> </w:t>
      </w:r>
      <w:r w:rsidRPr="00347496">
        <w:t xml:space="preserve">- Lecturer Feedback Appendix - Part </w:t>
      </w:r>
      <w:r>
        <w:t>IX</w:t>
      </w:r>
    </w:p>
    <w:p w14:paraId="0025D332" w14:textId="77777777" w:rsidR="00D50DD4" w:rsidRDefault="00D50DD4" w:rsidP="00863ECE">
      <w:pPr>
        <w:rPr>
          <w:b/>
          <w:bCs/>
        </w:rPr>
      </w:pPr>
    </w:p>
    <w:p w14:paraId="1B3226FA" w14:textId="43D87B7C" w:rsidR="00D50DD4" w:rsidRPr="000F70BC" w:rsidRDefault="00D50DD4" w:rsidP="00863ECE">
      <w:pPr>
        <w:rPr>
          <w:b/>
          <w:bCs/>
        </w:rPr>
        <w:sectPr w:rsidR="00D50DD4" w:rsidRPr="000F70BC" w:rsidSect="000D017A">
          <w:footerReference w:type="default" r:id="rId107"/>
          <w:pgSz w:w="11900" w:h="16840"/>
          <w:pgMar w:top="1440" w:right="1440" w:bottom="1440" w:left="1440" w:header="708" w:footer="708" w:gutter="0"/>
          <w:pgNumType w:chapStyle="1"/>
          <w:cols w:space="708"/>
          <w:docGrid w:linePitch="360"/>
        </w:sectPr>
      </w:pPr>
    </w:p>
    <w:p w14:paraId="6E0DF945" w14:textId="325C1A46" w:rsidR="00B11639" w:rsidRPr="00C510DF" w:rsidRDefault="00B11639" w:rsidP="00787878">
      <w:pPr>
        <w:pStyle w:val="Heading2"/>
      </w:pPr>
      <w:bookmarkStart w:id="104" w:name="_Toc210040990"/>
      <w:bookmarkStart w:id="105" w:name="_Toc214723077"/>
      <w:r w:rsidRPr="00C510DF">
        <w:lastRenderedPageBreak/>
        <w:t xml:space="preserve">Appendix </w:t>
      </w:r>
      <w:r w:rsidR="00BF7231">
        <w:t>C</w:t>
      </w:r>
      <w:r w:rsidRPr="00C510DF">
        <w:t xml:space="preserve">: </w:t>
      </w:r>
      <w:bookmarkEnd w:id="100"/>
      <w:bookmarkEnd w:id="104"/>
      <w:r w:rsidR="006E3839" w:rsidRPr="00C510DF">
        <w:t>System Model and Analysis</w:t>
      </w:r>
      <w:bookmarkEnd w:id="105"/>
    </w:p>
    <w:p w14:paraId="58D2F569" w14:textId="2D00E98C" w:rsidR="00B11639" w:rsidRDefault="00B11639" w:rsidP="00195F56"/>
    <w:p w14:paraId="1205E3C3" w14:textId="77777777" w:rsidR="00C95138" w:rsidRDefault="00C95138" w:rsidP="00195F56"/>
    <w:p w14:paraId="35C4B2E3" w14:textId="77777777" w:rsidR="00263E44" w:rsidRDefault="00CF0434" w:rsidP="00263E44">
      <w:pPr>
        <w:keepNext/>
        <w:jc w:val="center"/>
      </w:pPr>
      <w:r w:rsidRPr="00D213FF">
        <w:rPr>
          <w:noProof/>
        </w:rPr>
        <w:drawing>
          <wp:inline distT="0" distB="0" distL="0" distR="0" wp14:anchorId="09534667" wp14:editId="0C9BC6A1">
            <wp:extent cx="7629210" cy="3417920"/>
            <wp:effectExtent l="0" t="8890" r="1270" b="1270"/>
            <wp:docPr id="599811942" name="Picture 1" descr="A diagram of a business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313441" name="Picture 1" descr="A diagram of a business process&#10;&#10;AI-generated content may be incorrect."/>
                    <pic:cNvPicPr/>
                  </pic:nvPicPr>
                  <pic:blipFill>
                    <a:blip r:embed="rId64"/>
                    <a:stretch>
                      <a:fillRect/>
                    </a:stretch>
                  </pic:blipFill>
                  <pic:spPr>
                    <a:xfrm rot="5400000">
                      <a:off x="0" y="0"/>
                      <a:ext cx="7648866" cy="3426726"/>
                    </a:xfrm>
                    <a:prstGeom prst="rect">
                      <a:avLst/>
                    </a:prstGeom>
                  </pic:spPr>
                </pic:pic>
              </a:graphicData>
            </a:graphic>
          </wp:inline>
        </w:drawing>
      </w:r>
    </w:p>
    <w:p w14:paraId="6B9E0B2F" w14:textId="227B9688" w:rsidR="00344D46" w:rsidRDefault="00263E44" w:rsidP="00263E44">
      <w:pPr>
        <w:pStyle w:val="Caption"/>
        <w:jc w:val="center"/>
      </w:pPr>
      <w:r>
        <w:t xml:space="preserve">Figure </w:t>
      </w:r>
      <w:r w:rsidR="00130E5E">
        <w:t>81</w:t>
      </w:r>
      <w:r>
        <w:t xml:space="preserve"> - Initial Student Use Case (Blown Up)</w:t>
      </w:r>
    </w:p>
    <w:p w14:paraId="69729FFD" w14:textId="77777777" w:rsidR="00C95138" w:rsidRDefault="00C95138" w:rsidP="00344D46">
      <w:pPr>
        <w:jc w:val="center"/>
      </w:pPr>
    </w:p>
    <w:p w14:paraId="727A526A" w14:textId="77777777" w:rsidR="00263E44" w:rsidRDefault="00C95138" w:rsidP="00263E44">
      <w:pPr>
        <w:keepNext/>
        <w:jc w:val="center"/>
      </w:pPr>
      <w:r w:rsidRPr="00D213FF">
        <w:rPr>
          <w:noProof/>
        </w:rPr>
        <w:lastRenderedPageBreak/>
        <w:drawing>
          <wp:inline distT="0" distB="0" distL="0" distR="0" wp14:anchorId="65E467EC" wp14:editId="48B1330C">
            <wp:extent cx="8189665" cy="3277681"/>
            <wp:effectExtent l="0" t="1270" r="635" b="635"/>
            <wp:docPr id="54867919" name="Picture 1" descr="A diagram of a software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7811" name="Picture 1" descr="A diagram of a software system&#10;&#10;AI-generated content may be incorrect."/>
                    <pic:cNvPicPr/>
                  </pic:nvPicPr>
                  <pic:blipFill>
                    <a:blip r:embed="rId65"/>
                    <a:stretch>
                      <a:fillRect/>
                    </a:stretch>
                  </pic:blipFill>
                  <pic:spPr>
                    <a:xfrm rot="5400000">
                      <a:off x="0" y="0"/>
                      <a:ext cx="8207900" cy="3284979"/>
                    </a:xfrm>
                    <a:prstGeom prst="rect">
                      <a:avLst/>
                    </a:prstGeom>
                  </pic:spPr>
                </pic:pic>
              </a:graphicData>
            </a:graphic>
          </wp:inline>
        </w:drawing>
      </w:r>
    </w:p>
    <w:p w14:paraId="5D2754F0" w14:textId="4F4B7CEF" w:rsidR="00B11639" w:rsidRDefault="00263E44" w:rsidP="00787878">
      <w:pPr>
        <w:pStyle w:val="Caption"/>
        <w:jc w:val="center"/>
      </w:pPr>
      <w:r>
        <w:t xml:space="preserve">Figure </w:t>
      </w:r>
      <w:r w:rsidR="00130E5E">
        <w:t>82</w:t>
      </w:r>
      <w:r>
        <w:t xml:space="preserve"> - Initial Lecturer Use Case (Blown Up)</w:t>
      </w:r>
      <w:bookmarkStart w:id="106" w:name="_Toc113992177"/>
    </w:p>
    <w:p w14:paraId="70107304" w14:textId="77777777" w:rsidR="00263E44" w:rsidRDefault="00C95138" w:rsidP="00263E44">
      <w:pPr>
        <w:keepNext/>
        <w:jc w:val="center"/>
      </w:pPr>
      <w:r w:rsidRPr="00C95138">
        <w:rPr>
          <w:noProof/>
        </w:rPr>
        <w:lastRenderedPageBreak/>
        <w:drawing>
          <wp:inline distT="0" distB="0" distL="0" distR="0" wp14:anchorId="7B9D40B9" wp14:editId="20200466">
            <wp:extent cx="8030847" cy="4765978"/>
            <wp:effectExtent l="0" t="5715" r="2540" b="2540"/>
            <wp:docPr id="254770903"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70903" name="Picture 1" descr="A diagram of a company&#10;&#10;AI-generated content may be incorrect."/>
                    <pic:cNvPicPr/>
                  </pic:nvPicPr>
                  <pic:blipFill>
                    <a:blip r:embed="rId66"/>
                    <a:stretch>
                      <a:fillRect/>
                    </a:stretch>
                  </pic:blipFill>
                  <pic:spPr>
                    <a:xfrm rot="5400000">
                      <a:off x="0" y="0"/>
                      <a:ext cx="8046098" cy="4775029"/>
                    </a:xfrm>
                    <a:prstGeom prst="rect">
                      <a:avLst/>
                    </a:prstGeom>
                  </pic:spPr>
                </pic:pic>
              </a:graphicData>
            </a:graphic>
          </wp:inline>
        </w:drawing>
      </w:r>
    </w:p>
    <w:p w14:paraId="301D91E4" w14:textId="4921D26B" w:rsidR="00C95138" w:rsidRPr="00C95138" w:rsidRDefault="00263E44" w:rsidP="00263E44">
      <w:pPr>
        <w:pStyle w:val="Caption"/>
        <w:jc w:val="center"/>
        <w:sectPr w:rsidR="00C95138" w:rsidRPr="00C95138" w:rsidSect="00C510DF">
          <w:footerReference w:type="default" r:id="rId108"/>
          <w:pgSz w:w="11900" w:h="16840"/>
          <w:pgMar w:top="1440" w:right="1440" w:bottom="1440" w:left="1440" w:header="708" w:footer="708" w:gutter="0"/>
          <w:pgNumType w:start="1" w:chapStyle="4"/>
          <w:cols w:space="708"/>
          <w:docGrid w:linePitch="360"/>
        </w:sectPr>
      </w:pPr>
      <w:r>
        <w:t xml:space="preserve">Figure </w:t>
      </w:r>
      <w:r w:rsidR="00130E5E">
        <w:t>83</w:t>
      </w:r>
      <w:r>
        <w:t xml:space="preserve"> - Expanded Use Case (Blown Up)</w:t>
      </w:r>
    </w:p>
    <w:p w14:paraId="79729C02" w14:textId="556C16DD" w:rsidR="00B11639" w:rsidRPr="006E3839" w:rsidRDefault="00B11639" w:rsidP="00787878">
      <w:pPr>
        <w:pStyle w:val="Heading2"/>
      </w:pPr>
      <w:bookmarkStart w:id="107" w:name="_Toc210040991"/>
      <w:bookmarkStart w:id="108" w:name="_Toc214723078"/>
      <w:r w:rsidRPr="006E3839">
        <w:lastRenderedPageBreak/>
        <w:t xml:space="preserve">Appendix </w:t>
      </w:r>
      <w:r w:rsidR="00BF7231">
        <w:t>D</w:t>
      </w:r>
      <w:r w:rsidRPr="006E3839">
        <w:t xml:space="preserve">: </w:t>
      </w:r>
      <w:r w:rsidR="006E3839">
        <w:t>Design</w:t>
      </w:r>
      <w:bookmarkEnd w:id="108"/>
      <w:r w:rsidR="006E3839">
        <w:t xml:space="preserve"> </w:t>
      </w:r>
      <w:bookmarkEnd w:id="106"/>
      <w:bookmarkEnd w:id="107"/>
    </w:p>
    <w:p w14:paraId="5B1EE1DB" w14:textId="11C68F5E" w:rsidR="00B11639" w:rsidRDefault="00B11639" w:rsidP="00195F56"/>
    <w:p w14:paraId="73F6EC89" w14:textId="77777777" w:rsidR="00A109F0" w:rsidRDefault="00C80E10" w:rsidP="00A109F0">
      <w:pPr>
        <w:keepNext/>
        <w:jc w:val="center"/>
      </w:pPr>
      <w:r>
        <w:rPr>
          <w:noProof/>
        </w:rPr>
        <w:drawing>
          <wp:inline distT="0" distB="0" distL="0" distR="0" wp14:anchorId="1C6F1245" wp14:editId="5FEBEDED">
            <wp:extent cx="8113153" cy="6023813"/>
            <wp:effectExtent l="0" t="3175" r="0" b="0"/>
            <wp:docPr id="215963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3467" name="Picture 1"/>
                    <pic:cNvPicPr/>
                  </pic:nvPicPr>
                  <pic:blipFill>
                    <a:blip r:embed="rId109">
                      <a:extLst>
                        <a:ext uri="{28A0092B-C50C-407E-A947-70E740481C1C}">
                          <a14:useLocalDpi xmlns:a14="http://schemas.microsoft.com/office/drawing/2010/main" val="0"/>
                        </a:ext>
                      </a:extLst>
                    </a:blip>
                    <a:stretch>
                      <a:fillRect/>
                    </a:stretch>
                  </pic:blipFill>
                  <pic:spPr>
                    <a:xfrm rot="5400000">
                      <a:off x="0" y="0"/>
                      <a:ext cx="8113153" cy="6023813"/>
                    </a:xfrm>
                    <a:prstGeom prst="rect">
                      <a:avLst/>
                    </a:prstGeom>
                  </pic:spPr>
                </pic:pic>
              </a:graphicData>
            </a:graphic>
          </wp:inline>
        </w:drawing>
      </w:r>
    </w:p>
    <w:p w14:paraId="098C1D30" w14:textId="4FBDE78C" w:rsidR="00344D46" w:rsidRDefault="00A109F0" w:rsidP="006A7763">
      <w:pPr>
        <w:pStyle w:val="Caption"/>
        <w:jc w:val="center"/>
      </w:pPr>
      <w:r>
        <w:t xml:space="preserve">Figure </w:t>
      </w:r>
      <w:r w:rsidR="00130E5E">
        <w:t>84</w:t>
      </w:r>
      <w:r>
        <w:t xml:space="preserve"> - Eagna System Deployment (Blown Up)</w:t>
      </w:r>
    </w:p>
    <w:p w14:paraId="04B3520B" w14:textId="77777777" w:rsidR="006A7763" w:rsidRDefault="006A7763" w:rsidP="00344D46">
      <w:pPr>
        <w:jc w:val="center"/>
      </w:pPr>
    </w:p>
    <w:p w14:paraId="16AFCB3B" w14:textId="77777777" w:rsidR="006A7763" w:rsidRDefault="006A7763" w:rsidP="006A7763"/>
    <w:p w14:paraId="711452E6" w14:textId="77777777" w:rsidR="006A7763" w:rsidRDefault="006A7763" w:rsidP="006A7763"/>
    <w:p w14:paraId="33BD31CC" w14:textId="77777777" w:rsidR="006A7763" w:rsidRDefault="006A7763" w:rsidP="006A7763"/>
    <w:p w14:paraId="6330C950" w14:textId="77777777" w:rsidR="007E309C" w:rsidRDefault="006A7763" w:rsidP="007E309C">
      <w:pPr>
        <w:keepNext/>
        <w:jc w:val="center"/>
      </w:pPr>
      <w:r>
        <w:rPr>
          <w:noProof/>
        </w:rPr>
        <w:drawing>
          <wp:inline distT="0" distB="0" distL="0" distR="0" wp14:anchorId="24A533E8" wp14:editId="5C208557">
            <wp:extent cx="6667294" cy="5805095"/>
            <wp:effectExtent l="0" t="6985" r="0" b="0"/>
            <wp:docPr id="1269282869"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73376" name="Picture 1" descr="A screenshot of a login screen&#10;&#10;AI-generated content may be incorrect."/>
                    <pic:cNvPicPr/>
                  </pic:nvPicPr>
                  <pic:blipFill rotWithShape="1">
                    <a:blip r:embed="rId110"/>
                    <a:srcRect l="1310" t="4803" r="1071" b="897"/>
                    <a:stretch>
                      <a:fillRect/>
                    </a:stretch>
                  </pic:blipFill>
                  <pic:spPr bwMode="auto">
                    <a:xfrm rot="5400000">
                      <a:off x="0" y="0"/>
                      <a:ext cx="6747319" cy="5874772"/>
                    </a:xfrm>
                    <a:prstGeom prst="rect">
                      <a:avLst/>
                    </a:prstGeom>
                    <a:ln>
                      <a:noFill/>
                    </a:ln>
                    <a:extLst>
                      <a:ext uri="{53640926-AAD7-44D8-BBD7-CCE9431645EC}">
                        <a14:shadowObscured xmlns:a14="http://schemas.microsoft.com/office/drawing/2010/main"/>
                      </a:ext>
                    </a:extLst>
                  </pic:spPr>
                </pic:pic>
              </a:graphicData>
            </a:graphic>
          </wp:inline>
        </w:drawing>
      </w:r>
    </w:p>
    <w:p w14:paraId="7C2C3CD7" w14:textId="11E4134A" w:rsidR="006A7763" w:rsidRDefault="007E309C" w:rsidP="007E309C">
      <w:pPr>
        <w:pStyle w:val="Caption"/>
        <w:jc w:val="center"/>
      </w:pPr>
      <w:r>
        <w:t xml:space="preserve">Figure </w:t>
      </w:r>
      <w:r w:rsidR="00130E5E">
        <w:t>85</w:t>
      </w:r>
      <w:r>
        <w:t xml:space="preserve"> - </w:t>
      </w:r>
      <w:r w:rsidRPr="00E57097">
        <w:t>Wireframes - Login System – Blown Up</w:t>
      </w:r>
    </w:p>
    <w:p w14:paraId="1D332D22" w14:textId="77777777" w:rsidR="006A7763" w:rsidRDefault="006A7763" w:rsidP="006A7763">
      <w:pPr>
        <w:rPr>
          <w:i/>
          <w:iCs/>
        </w:rPr>
      </w:pPr>
    </w:p>
    <w:p w14:paraId="4F573AA1" w14:textId="77777777" w:rsidR="006A7763" w:rsidRDefault="006A7763" w:rsidP="006A7763">
      <w:pPr>
        <w:rPr>
          <w:i/>
          <w:iCs/>
        </w:rPr>
      </w:pPr>
    </w:p>
    <w:p w14:paraId="6071250D" w14:textId="77777777" w:rsidR="006A7763" w:rsidRDefault="006A7763" w:rsidP="006A7763">
      <w:pPr>
        <w:jc w:val="center"/>
        <w:rPr>
          <w:i/>
          <w:iCs/>
        </w:rPr>
      </w:pPr>
      <w:r>
        <w:rPr>
          <w:i/>
          <w:iCs/>
        </w:rPr>
        <w:lastRenderedPageBreak/>
        <w:br/>
      </w:r>
    </w:p>
    <w:p w14:paraId="6FA75982" w14:textId="77777777" w:rsidR="006A7763" w:rsidRDefault="006A7763" w:rsidP="006A7763"/>
    <w:p w14:paraId="338C872D" w14:textId="77777777" w:rsidR="007E309C" w:rsidRDefault="006A7763" w:rsidP="007E309C">
      <w:pPr>
        <w:keepNext/>
        <w:jc w:val="center"/>
      </w:pPr>
      <w:r>
        <w:rPr>
          <w:noProof/>
        </w:rPr>
        <w:drawing>
          <wp:inline distT="0" distB="0" distL="0" distR="0" wp14:anchorId="51E99914" wp14:editId="4FDF1BBE">
            <wp:extent cx="6594251" cy="5750819"/>
            <wp:effectExtent l="2540" t="0" r="0" b="0"/>
            <wp:docPr id="545782516" name="Picture 1" descr="A screenshot of a computer dash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9966" name="Picture 1" descr="A screenshot of a computer dashboard&#10;&#10;AI-generated content may be incorrect."/>
                    <pic:cNvPicPr/>
                  </pic:nvPicPr>
                  <pic:blipFill rotWithShape="1">
                    <a:blip r:embed="rId111"/>
                    <a:srcRect t="3366" r="1441"/>
                    <a:stretch>
                      <a:fillRect/>
                    </a:stretch>
                  </pic:blipFill>
                  <pic:spPr bwMode="auto">
                    <a:xfrm rot="5400000">
                      <a:off x="0" y="0"/>
                      <a:ext cx="6618539" cy="5772000"/>
                    </a:xfrm>
                    <a:prstGeom prst="rect">
                      <a:avLst/>
                    </a:prstGeom>
                    <a:ln>
                      <a:noFill/>
                    </a:ln>
                    <a:extLst>
                      <a:ext uri="{53640926-AAD7-44D8-BBD7-CCE9431645EC}">
                        <a14:shadowObscured xmlns:a14="http://schemas.microsoft.com/office/drawing/2010/main"/>
                      </a:ext>
                    </a:extLst>
                  </pic:spPr>
                </pic:pic>
              </a:graphicData>
            </a:graphic>
          </wp:inline>
        </w:drawing>
      </w:r>
    </w:p>
    <w:p w14:paraId="0221BEC0" w14:textId="083F5883" w:rsidR="006A7763" w:rsidRDefault="007E309C" w:rsidP="007E309C">
      <w:pPr>
        <w:pStyle w:val="Caption"/>
        <w:jc w:val="center"/>
      </w:pPr>
      <w:r>
        <w:t xml:space="preserve">Figure </w:t>
      </w:r>
      <w:r w:rsidR="00130E5E">
        <w:t>86</w:t>
      </w:r>
      <w:r>
        <w:t xml:space="preserve"> - </w:t>
      </w:r>
      <w:r w:rsidRPr="003C5177">
        <w:t>Wireframes - Student Dashboard – Blown Up</w:t>
      </w:r>
    </w:p>
    <w:p w14:paraId="639F7C3A" w14:textId="6F5585E3" w:rsidR="006A7763" w:rsidRDefault="006A7763" w:rsidP="007E309C">
      <w:pPr>
        <w:pStyle w:val="Caption"/>
      </w:pPr>
    </w:p>
    <w:p w14:paraId="5E44E3BD" w14:textId="77777777" w:rsidR="007E309C" w:rsidRDefault="006A7763" w:rsidP="007E309C">
      <w:pPr>
        <w:keepNext/>
        <w:jc w:val="center"/>
      </w:pPr>
      <w:r>
        <w:lastRenderedPageBreak/>
        <w:br/>
      </w:r>
      <w:r>
        <w:rPr>
          <w:noProof/>
        </w:rPr>
        <w:drawing>
          <wp:inline distT="0" distB="0" distL="0" distR="0" wp14:anchorId="3652DFE6" wp14:editId="2B8E6153">
            <wp:extent cx="6455285" cy="5662200"/>
            <wp:effectExtent l="0" t="3492" r="0" b="0"/>
            <wp:docPr id="1701037718" name="Picture 1" descr="A screenshot of a computer dash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614819" name="Picture 1" descr="A screenshot of a computer dashboard&#10;&#10;AI-generated content may be incorrect."/>
                    <pic:cNvPicPr/>
                  </pic:nvPicPr>
                  <pic:blipFill rotWithShape="1">
                    <a:blip r:embed="rId112"/>
                    <a:srcRect l="1722" t="3965" r="1510" b="1094"/>
                    <a:stretch>
                      <a:fillRect/>
                    </a:stretch>
                  </pic:blipFill>
                  <pic:spPr bwMode="auto">
                    <a:xfrm rot="5400000">
                      <a:off x="0" y="0"/>
                      <a:ext cx="6476983" cy="5681232"/>
                    </a:xfrm>
                    <a:prstGeom prst="rect">
                      <a:avLst/>
                    </a:prstGeom>
                    <a:ln>
                      <a:noFill/>
                    </a:ln>
                    <a:extLst>
                      <a:ext uri="{53640926-AAD7-44D8-BBD7-CCE9431645EC}">
                        <a14:shadowObscured xmlns:a14="http://schemas.microsoft.com/office/drawing/2010/main"/>
                      </a:ext>
                    </a:extLst>
                  </pic:spPr>
                </pic:pic>
              </a:graphicData>
            </a:graphic>
          </wp:inline>
        </w:drawing>
      </w:r>
    </w:p>
    <w:p w14:paraId="786DAAEA" w14:textId="4C388616" w:rsidR="006A7763" w:rsidRDefault="007E309C" w:rsidP="007E309C">
      <w:pPr>
        <w:pStyle w:val="Caption"/>
        <w:jc w:val="center"/>
      </w:pPr>
      <w:r>
        <w:t xml:space="preserve">Figure </w:t>
      </w:r>
      <w:r w:rsidR="00130E5E">
        <w:t>87</w:t>
      </w:r>
      <w:r>
        <w:t xml:space="preserve"> - </w:t>
      </w:r>
      <w:r w:rsidRPr="0062198F">
        <w:t>Wireframes - Lecturer Dashboard – Blown Up</w:t>
      </w:r>
    </w:p>
    <w:p w14:paraId="2242CECB" w14:textId="3A2A1927" w:rsidR="006A7763" w:rsidRDefault="006A7763" w:rsidP="006A7763">
      <w:pPr>
        <w:pStyle w:val="Caption"/>
        <w:jc w:val="center"/>
      </w:pPr>
    </w:p>
    <w:p w14:paraId="7803F7EB" w14:textId="77777777" w:rsidR="006A7763" w:rsidRDefault="006A7763" w:rsidP="006A7763">
      <w:pPr>
        <w:keepNext/>
        <w:jc w:val="center"/>
      </w:pPr>
    </w:p>
    <w:p w14:paraId="4B4AD8B9" w14:textId="77777777" w:rsidR="006A7763" w:rsidRDefault="006A7763" w:rsidP="006A7763">
      <w:pPr>
        <w:keepNext/>
        <w:jc w:val="center"/>
      </w:pPr>
    </w:p>
    <w:p w14:paraId="11690FD8" w14:textId="77777777" w:rsidR="006A7763" w:rsidRDefault="006A7763" w:rsidP="006A7763">
      <w:pPr>
        <w:keepNext/>
        <w:jc w:val="center"/>
      </w:pPr>
    </w:p>
    <w:p w14:paraId="069194C2" w14:textId="77777777" w:rsidR="006A7763" w:rsidRDefault="006A7763" w:rsidP="006A7763">
      <w:pPr>
        <w:keepNext/>
        <w:jc w:val="center"/>
      </w:pPr>
    </w:p>
    <w:p w14:paraId="44DCB2D2" w14:textId="77777777" w:rsidR="007E309C" w:rsidRDefault="006A7763" w:rsidP="007E309C">
      <w:pPr>
        <w:keepNext/>
        <w:jc w:val="center"/>
      </w:pPr>
      <w:r>
        <w:rPr>
          <w:noProof/>
        </w:rPr>
        <w:drawing>
          <wp:inline distT="0" distB="0" distL="0" distR="0" wp14:anchorId="340166AA" wp14:editId="22E2DE8A">
            <wp:extent cx="5983837" cy="6230679"/>
            <wp:effectExtent l="0" t="0" r="0" b="0"/>
            <wp:docPr id="1933570825" name="Picture 1" descr="A blue and white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85990" name="Picture 1" descr="A blue and white web page&#10;&#10;AI-generated content may be incorrect."/>
                    <pic:cNvPicPr/>
                  </pic:nvPicPr>
                  <pic:blipFill rotWithShape="1">
                    <a:blip r:embed="rId113"/>
                    <a:srcRect l="2084" t="4273" r="1116" b="992"/>
                    <a:stretch>
                      <a:fillRect/>
                    </a:stretch>
                  </pic:blipFill>
                  <pic:spPr bwMode="auto">
                    <a:xfrm>
                      <a:off x="0" y="0"/>
                      <a:ext cx="6088197" cy="6339344"/>
                    </a:xfrm>
                    <a:prstGeom prst="rect">
                      <a:avLst/>
                    </a:prstGeom>
                    <a:ln>
                      <a:noFill/>
                    </a:ln>
                    <a:extLst>
                      <a:ext uri="{53640926-AAD7-44D8-BBD7-CCE9431645EC}">
                        <a14:shadowObscured xmlns:a14="http://schemas.microsoft.com/office/drawing/2010/main"/>
                      </a:ext>
                    </a:extLst>
                  </pic:spPr>
                </pic:pic>
              </a:graphicData>
            </a:graphic>
          </wp:inline>
        </w:drawing>
      </w:r>
    </w:p>
    <w:p w14:paraId="4A7AE64D" w14:textId="5C91BA82" w:rsidR="006A7763" w:rsidRDefault="007E309C" w:rsidP="007E309C">
      <w:pPr>
        <w:pStyle w:val="Caption"/>
        <w:jc w:val="center"/>
      </w:pPr>
      <w:r>
        <w:t xml:space="preserve">Figure </w:t>
      </w:r>
      <w:r w:rsidR="00130E5E">
        <w:t>88</w:t>
      </w:r>
      <w:r>
        <w:t xml:space="preserve"> - </w:t>
      </w:r>
      <w:r w:rsidRPr="003C7601">
        <w:t>Wireframes - Student Modules – Blown Up</w:t>
      </w:r>
    </w:p>
    <w:p w14:paraId="686EC7B7" w14:textId="77777777" w:rsidR="007E309C" w:rsidRDefault="006A7763" w:rsidP="007E309C">
      <w:pPr>
        <w:keepNext/>
        <w:jc w:val="center"/>
      </w:pPr>
      <w:r>
        <w:rPr>
          <w:noProof/>
        </w:rPr>
        <w:lastRenderedPageBreak/>
        <w:drawing>
          <wp:inline distT="0" distB="0" distL="0" distR="0" wp14:anchorId="1C98A0FC" wp14:editId="7AA7934C">
            <wp:extent cx="6045852" cy="7219507"/>
            <wp:effectExtent l="0" t="0" r="0" b="635"/>
            <wp:docPr id="1570945078" name="Picture 1" descr="A blue and white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47075" name="Picture 1" descr="A blue and white web page&#10;&#10;AI-generated content may be incorrect."/>
                    <pic:cNvPicPr/>
                  </pic:nvPicPr>
                  <pic:blipFill>
                    <a:blip r:embed="rId114"/>
                    <a:stretch>
                      <a:fillRect/>
                    </a:stretch>
                  </pic:blipFill>
                  <pic:spPr>
                    <a:xfrm>
                      <a:off x="0" y="0"/>
                      <a:ext cx="6147103" cy="7340413"/>
                    </a:xfrm>
                    <a:prstGeom prst="rect">
                      <a:avLst/>
                    </a:prstGeom>
                  </pic:spPr>
                </pic:pic>
              </a:graphicData>
            </a:graphic>
          </wp:inline>
        </w:drawing>
      </w:r>
    </w:p>
    <w:p w14:paraId="70B43514" w14:textId="4F26C17F" w:rsidR="00B168D6" w:rsidRDefault="007E309C" w:rsidP="007E309C">
      <w:pPr>
        <w:pStyle w:val="Caption"/>
        <w:jc w:val="center"/>
      </w:pPr>
      <w:r>
        <w:t xml:space="preserve">Figure </w:t>
      </w:r>
      <w:r w:rsidR="00130E5E">
        <w:t>89</w:t>
      </w:r>
      <w:r>
        <w:t xml:space="preserve"> - </w:t>
      </w:r>
      <w:r w:rsidRPr="0084501F">
        <w:t>Wireframes - Lecturer Modules – Blown U</w:t>
      </w:r>
      <w:r>
        <w:t>p</w:t>
      </w:r>
    </w:p>
    <w:p w14:paraId="6358AE0F" w14:textId="77777777" w:rsidR="00B168D6" w:rsidRDefault="00B168D6" w:rsidP="006A7763">
      <w:pPr>
        <w:keepNext/>
        <w:jc w:val="center"/>
      </w:pPr>
    </w:p>
    <w:p w14:paraId="59AD707D" w14:textId="77777777" w:rsidR="007E309C" w:rsidRDefault="006A7763" w:rsidP="007E309C">
      <w:pPr>
        <w:keepNext/>
        <w:jc w:val="center"/>
      </w:pPr>
      <w:r>
        <w:rPr>
          <w:noProof/>
        </w:rPr>
        <w:drawing>
          <wp:inline distT="0" distB="0" distL="0" distR="0" wp14:anchorId="7EDCB200" wp14:editId="6888175D">
            <wp:extent cx="5729659" cy="5528930"/>
            <wp:effectExtent l="0" t="0" r="4445" b="0"/>
            <wp:docPr id="9635256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330608" name="Picture 1" descr="A screenshot of a computer&#10;&#10;AI-generated content may be incorrect."/>
                    <pic:cNvPicPr/>
                  </pic:nvPicPr>
                  <pic:blipFill>
                    <a:blip r:embed="rId115"/>
                    <a:stretch>
                      <a:fillRect/>
                    </a:stretch>
                  </pic:blipFill>
                  <pic:spPr>
                    <a:xfrm>
                      <a:off x="0" y="0"/>
                      <a:ext cx="5761868" cy="5560010"/>
                    </a:xfrm>
                    <a:prstGeom prst="rect">
                      <a:avLst/>
                    </a:prstGeom>
                  </pic:spPr>
                </pic:pic>
              </a:graphicData>
            </a:graphic>
          </wp:inline>
        </w:drawing>
      </w:r>
    </w:p>
    <w:p w14:paraId="262B7727" w14:textId="66EBCC73" w:rsidR="006A7763" w:rsidRDefault="007E309C" w:rsidP="007E309C">
      <w:pPr>
        <w:pStyle w:val="Caption"/>
        <w:jc w:val="center"/>
      </w:pPr>
      <w:r>
        <w:t xml:space="preserve">Figure </w:t>
      </w:r>
      <w:r w:rsidR="00130E5E">
        <w:t>90</w:t>
      </w:r>
      <w:r>
        <w:t xml:space="preserve"> </w:t>
      </w:r>
      <w:r w:rsidRPr="0049433B">
        <w:t>- Wireframes - Student Assignments – Blown Up</w:t>
      </w:r>
    </w:p>
    <w:p w14:paraId="0D1D21D4" w14:textId="77777777" w:rsidR="00B168D6" w:rsidRDefault="00B168D6" w:rsidP="006A7763">
      <w:pPr>
        <w:keepNext/>
        <w:jc w:val="center"/>
      </w:pPr>
    </w:p>
    <w:p w14:paraId="02613CC8" w14:textId="77777777" w:rsidR="00B168D6" w:rsidRDefault="00B168D6" w:rsidP="006A7763">
      <w:pPr>
        <w:keepNext/>
        <w:jc w:val="center"/>
      </w:pPr>
    </w:p>
    <w:p w14:paraId="3CA44C2C" w14:textId="77777777" w:rsidR="00B168D6" w:rsidRDefault="00B168D6" w:rsidP="006A7763">
      <w:pPr>
        <w:keepNext/>
        <w:jc w:val="center"/>
      </w:pPr>
    </w:p>
    <w:p w14:paraId="6DDC8ED4" w14:textId="77777777" w:rsidR="00B168D6" w:rsidRDefault="00B168D6" w:rsidP="006A7763">
      <w:pPr>
        <w:keepNext/>
        <w:jc w:val="center"/>
      </w:pPr>
    </w:p>
    <w:p w14:paraId="23A77DFF" w14:textId="77777777" w:rsidR="00B168D6" w:rsidRDefault="00B168D6" w:rsidP="006A7763">
      <w:pPr>
        <w:keepNext/>
        <w:jc w:val="center"/>
      </w:pPr>
    </w:p>
    <w:p w14:paraId="7697545D" w14:textId="77777777" w:rsidR="00B168D6" w:rsidRDefault="00B168D6" w:rsidP="006A7763">
      <w:pPr>
        <w:keepNext/>
        <w:jc w:val="center"/>
      </w:pPr>
    </w:p>
    <w:p w14:paraId="51908A4F" w14:textId="77777777" w:rsidR="007E309C" w:rsidRDefault="006A7763" w:rsidP="007E309C">
      <w:pPr>
        <w:keepNext/>
        <w:jc w:val="center"/>
      </w:pPr>
      <w:r>
        <w:rPr>
          <w:noProof/>
        </w:rPr>
        <w:drawing>
          <wp:inline distT="0" distB="0" distL="0" distR="0" wp14:anchorId="33CA724C" wp14:editId="7D694F18">
            <wp:extent cx="5867610" cy="5465135"/>
            <wp:effectExtent l="0" t="0" r="0" b="2540"/>
            <wp:docPr id="20460962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87566" name="Picture 1" descr="A screenshot of a computer&#10;&#10;AI-generated content may be incorrect."/>
                    <pic:cNvPicPr/>
                  </pic:nvPicPr>
                  <pic:blipFill rotWithShape="1">
                    <a:blip r:embed="rId116"/>
                    <a:srcRect r="2587"/>
                    <a:stretch>
                      <a:fillRect/>
                    </a:stretch>
                  </pic:blipFill>
                  <pic:spPr bwMode="auto">
                    <a:xfrm>
                      <a:off x="0" y="0"/>
                      <a:ext cx="5892506" cy="5488323"/>
                    </a:xfrm>
                    <a:prstGeom prst="rect">
                      <a:avLst/>
                    </a:prstGeom>
                    <a:ln>
                      <a:noFill/>
                    </a:ln>
                    <a:extLst>
                      <a:ext uri="{53640926-AAD7-44D8-BBD7-CCE9431645EC}">
                        <a14:shadowObscured xmlns:a14="http://schemas.microsoft.com/office/drawing/2010/main"/>
                      </a:ext>
                    </a:extLst>
                  </pic:spPr>
                </pic:pic>
              </a:graphicData>
            </a:graphic>
          </wp:inline>
        </w:drawing>
      </w:r>
    </w:p>
    <w:p w14:paraId="6C86E476" w14:textId="4AE61559" w:rsidR="006A7763" w:rsidRDefault="007E309C" w:rsidP="007E309C">
      <w:pPr>
        <w:pStyle w:val="Caption"/>
        <w:jc w:val="center"/>
      </w:pPr>
      <w:r>
        <w:t xml:space="preserve">Figure </w:t>
      </w:r>
      <w:r w:rsidR="00130E5E">
        <w:t>91</w:t>
      </w:r>
      <w:r>
        <w:t xml:space="preserve"> -</w:t>
      </w:r>
      <w:r w:rsidRPr="0070714B">
        <w:t xml:space="preserve"> Wireframes - Lecturer Assignments – Blown Up</w:t>
      </w:r>
    </w:p>
    <w:p w14:paraId="4A3E1F2A" w14:textId="77777777" w:rsidR="00B168D6" w:rsidRDefault="00B168D6" w:rsidP="007E309C">
      <w:pPr>
        <w:keepNext/>
      </w:pPr>
    </w:p>
    <w:p w14:paraId="0EF3325D" w14:textId="77777777" w:rsidR="00B168D6" w:rsidRDefault="00B168D6" w:rsidP="006A7763">
      <w:pPr>
        <w:keepNext/>
        <w:jc w:val="center"/>
      </w:pPr>
    </w:p>
    <w:p w14:paraId="004DC3F2" w14:textId="77777777" w:rsidR="00B168D6" w:rsidRDefault="00B168D6" w:rsidP="006A7763">
      <w:pPr>
        <w:keepNext/>
        <w:jc w:val="center"/>
      </w:pPr>
    </w:p>
    <w:p w14:paraId="627AF0AC" w14:textId="77777777" w:rsidR="00B168D6" w:rsidRDefault="00B168D6" w:rsidP="006A7763">
      <w:pPr>
        <w:keepNext/>
        <w:jc w:val="center"/>
      </w:pPr>
    </w:p>
    <w:p w14:paraId="5EB696DA" w14:textId="77777777" w:rsidR="00B168D6" w:rsidRDefault="00B168D6" w:rsidP="006A7763">
      <w:pPr>
        <w:keepNext/>
        <w:jc w:val="center"/>
      </w:pPr>
    </w:p>
    <w:p w14:paraId="507501AF" w14:textId="77777777" w:rsidR="00B168D6" w:rsidRDefault="00B168D6" w:rsidP="006A7763">
      <w:pPr>
        <w:keepNext/>
        <w:jc w:val="center"/>
      </w:pPr>
    </w:p>
    <w:p w14:paraId="5FECE586" w14:textId="77777777" w:rsidR="00E50CE2" w:rsidRDefault="006A7763" w:rsidP="00E50CE2">
      <w:pPr>
        <w:keepNext/>
        <w:jc w:val="center"/>
      </w:pPr>
      <w:r>
        <w:rPr>
          <w:noProof/>
        </w:rPr>
        <w:drawing>
          <wp:inline distT="0" distB="0" distL="0" distR="0" wp14:anchorId="3737D98F" wp14:editId="218D9A1E">
            <wp:extent cx="5771817" cy="4986670"/>
            <wp:effectExtent l="0" t="0" r="635" b="4445"/>
            <wp:docPr id="14591298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892969" name="Picture 1" descr="A screenshot of a computer&#10;&#10;AI-generated content may be incorrect."/>
                    <pic:cNvPicPr/>
                  </pic:nvPicPr>
                  <pic:blipFill>
                    <a:blip r:embed="rId117"/>
                    <a:stretch>
                      <a:fillRect/>
                    </a:stretch>
                  </pic:blipFill>
                  <pic:spPr>
                    <a:xfrm>
                      <a:off x="0" y="0"/>
                      <a:ext cx="5793269" cy="5005204"/>
                    </a:xfrm>
                    <a:prstGeom prst="rect">
                      <a:avLst/>
                    </a:prstGeom>
                  </pic:spPr>
                </pic:pic>
              </a:graphicData>
            </a:graphic>
          </wp:inline>
        </w:drawing>
      </w:r>
    </w:p>
    <w:p w14:paraId="6177B36A" w14:textId="3E32D159" w:rsidR="006A7763" w:rsidRDefault="00E50CE2" w:rsidP="00E50CE2">
      <w:pPr>
        <w:pStyle w:val="Caption"/>
        <w:jc w:val="center"/>
      </w:pPr>
      <w:r>
        <w:t xml:space="preserve">Figure </w:t>
      </w:r>
      <w:r w:rsidR="00130E5E">
        <w:t>92</w:t>
      </w:r>
      <w:r w:rsidRPr="007519C0">
        <w:t xml:space="preserve"> - Wireframes - Create Assignment – Blown Up</w:t>
      </w:r>
    </w:p>
    <w:p w14:paraId="2E4273C0" w14:textId="77777777" w:rsidR="00B168D6" w:rsidRDefault="00B168D6" w:rsidP="006A7763">
      <w:pPr>
        <w:keepNext/>
        <w:jc w:val="center"/>
      </w:pPr>
    </w:p>
    <w:p w14:paraId="52B09A64" w14:textId="77777777" w:rsidR="00B168D6" w:rsidRDefault="00B168D6" w:rsidP="006A7763">
      <w:pPr>
        <w:keepNext/>
        <w:jc w:val="center"/>
      </w:pPr>
    </w:p>
    <w:p w14:paraId="4D068BFF" w14:textId="77777777" w:rsidR="00B168D6" w:rsidRDefault="00B168D6" w:rsidP="006A7763">
      <w:pPr>
        <w:keepNext/>
        <w:jc w:val="center"/>
      </w:pPr>
    </w:p>
    <w:p w14:paraId="14C28D83" w14:textId="77777777" w:rsidR="00B168D6" w:rsidRDefault="00B168D6" w:rsidP="006A7763">
      <w:pPr>
        <w:keepNext/>
        <w:jc w:val="center"/>
      </w:pPr>
    </w:p>
    <w:p w14:paraId="66AD182B" w14:textId="77777777" w:rsidR="00B168D6" w:rsidRDefault="00B168D6" w:rsidP="006A7763">
      <w:pPr>
        <w:keepNext/>
        <w:jc w:val="center"/>
      </w:pPr>
    </w:p>
    <w:p w14:paraId="24A25554" w14:textId="77777777" w:rsidR="00B168D6" w:rsidRDefault="00B168D6" w:rsidP="006A7763">
      <w:pPr>
        <w:keepNext/>
        <w:jc w:val="center"/>
      </w:pPr>
    </w:p>
    <w:p w14:paraId="3B5CE4B9" w14:textId="77777777" w:rsidR="00B168D6" w:rsidRDefault="00B168D6" w:rsidP="006A7763">
      <w:pPr>
        <w:keepNext/>
        <w:jc w:val="center"/>
      </w:pPr>
    </w:p>
    <w:p w14:paraId="58014AED" w14:textId="77777777" w:rsidR="00E50CE2" w:rsidRDefault="006A7763" w:rsidP="00E50CE2">
      <w:pPr>
        <w:keepNext/>
        <w:jc w:val="center"/>
      </w:pPr>
      <w:r>
        <w:rPr>
          <w:noProof/>
        </w:rPr>
        <w:drawing>
          <wp:inline distT="0" distB="0" distL="0" distR="0" wp14:anchorId="074BE4AF" wp14:editId="6608C217">
            <wp:extent cx="6034817" cy="5220586"/>
            <wp:effectExtent l="0" t="0" r="4445" b="0"/>
            <wp:docPr id="1537283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44118" name="Picture 1" descr="A screenshot of a computer&#10;&#10;AI-generated content may be incorrect."/>
                    <pic:cNvPicPr/>
                  </pic:nvPicPr>
                  <pic:blipFill>
                    <a:blip r:embed="rId118"/>
                    <a:stretch>
                      <a:fillRect/>
                    </a:stretch>
                  </pic:blipFill>
                  <pic:spPr>
                    <a:xfrm>
                      <a:off x="0" y="0"/>
                      <a:ext cx="6058351" cy="5240944"/>
                    </a:xfrm>
                    <a:prstGeom prst="rect">
                      <a:avLst/>
                    </a:prstGeom>
                  </pic:spPr>
                </pic:pic>
              </a:graphicData>
            </a:graphic>
          </wp:inline>
        </w:drawing>
      </w:r>
    </w:p>
    <w:p w14:paraId="2CEB0F9E" w14:textId="2C3A9B7F" w:rsidR="006A7763" w:rsidRDefault="00E50CE2" w:rsidP="00E50CE2">
      <w:pPr>
        <w:pStyle w:val="Caption"/>
        <w:jc w:val="center"/>
      </w:pPr>
      <w:r>
        <w:t xml:space="preserve">Figure </w:t>
      </w:r>
      <w:r w:rsidR="00130E5E">
        <w:t>93</w:t>
      </w:r>
      <w:r>
        <w:t xml:space="preserve"> </w:t>
      </w:r>
      <w:r w:rsidRPr="00F64BD9">
        <w:t>- Wireframes - Add / Edit Assignment Grade – Blown Up</w:t>
      </w:r>
    </w:p>
    <w:p w14:paraId="23038039" w14:textId="77777777" w:rsidR="00B168D6" w:rsidRDefault="00B168D6" w:rsidP="006A7763">
      <w:pPr>
        <w:keepNext/>
        <w:jc w:val="center"/>
      </w:pPr>
    </w:p>
    <w:p w14:paraId="319A050F" w14:textId="77777777" w:rsidR="00B168D6" w:rsidRDefault="00B168D6" w:rsidP="006A7763">
      <w:pPr>
        <w:keepNext/>
        <w:jc w:val="center"/>
      </w:pPr>
    </w:p>
    <w:p w14:paraId="0E761B3E" w14:textId="77777777" w:rsidR="00B168D6" w:rsidRDefault="00B168D6" w:rsidP="006A7763">
      <w:pPr>
        <w:keepNext/>
        <w:jc w:val="center"/>
      </w:pPr>
    </w:p>
    <w:p w14:paraId="668814C2" w14:textId="77777777" w:rsidR="00B168D6" w:rsidRDefault="00B168D6" w:rsidP="006A7763">
      <w:pPr>
        <w:keepNext/>
        <w:jc w:val="center"/>
      </w:pPr>
    </w:p>
    <w:p w14:paraId="485B2E77" w14:textId="77777777" w:rsidR="00E50CE2" w:rsidRDefault="006A7763" w:rsidP="00E50CE2">
      <w:pPr>
        <w:keepNext/>
        <w:jc w:val="center"/>
      </w:pPr>
      <w:r>
        <w:rPr>
          <w:noProof/>
        </w:rPr>
        <w:drawing>
          <wp:inline distT="0" distB="0" distL="0" distR="0" wp14:anchorId="1CD7E692" wp14:editId="183B607E">
            <wp:extent cx="5884268" cy="6337005"/>
            <wp:effectExtent l="0" t="0" r="2540" b="6985"/>
            <wp:docPr id="722773290"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8002" name="Picture 1" descr="A screenshot of a login form&#10;&#10;AI-generated content may be incorrect."/>
                    <pic:cNvPicPr/>
                  </pic:nvPicPr>
                  <pic:blipFill>
                    <a:blip r:embed="rId119"/>
                    <a:stretch>
                      <a:fillRect/>
                    </a:stretch>
                  </pic:blipFill>
                  <pic:spPr>
                    <a:xfrm>
                      <a:off x="0" y="0"/>
                      <a:ext cx="5904750" cy="6359063"/>
                    </a:xfrm>
                    <a:prstGeom prst="rect">
                      <a:avLst/>
                    </a:prstGeom>
                  </pic:spPr>
                </pic:pic>
              </a:graphicData>
            </a:graphic>
          </wp:inline>
        </w:drawing>
      </w:r>
    </w:p>
    <w:p w14:paraId="50C2DBBE" w14:textId="12819582" w:rsidR="006A7763" w:rsidRDefault="00E50CE2" w:rsidP="00E50CE2">
      <w:pPr>
        <w:pStyle w:val="Caption"/>
        <w:jc w:val="center"/>
      </w:pPr>
      <w:r>
        <w:t xml:space="preserve">Figure </w:t>
      </w:r>
      <w:r w:rsidR="00130E5E">
        <w:t>94</w:t>
      </w:r>
      <w:r>
        <w:t xml:space="preserve"> </w:t>
      </w:r>
      <w:r w:rsidRPr="00877593">
        <w:t>- Wireframes - Student Registration – Blown Up</w:t>
      </w:r>
    </w:p>
    <w:p w14:paraId="5E74DC77" w14:textId="59FF963F" w:rsidR="006A7763" w:rsidRDefault="006A7763" w:rsidP="006A7763">
      <w:pPr>
        <w:pStyle w:val="Caption"/>
        <w:jc w:val="center"/>
      </w:pPr>
    </w:p>
    <w:p w14:paraId="6E2CE955" w14:textId="77777777" w:rsidR="00E50CE2" w:rsidRDefault="006A7763" w:rsidP="00E50CE2">
      <w:pPr>
        <w:keepNext/>
        <w:jc w:val="center"/>
      </w:pPr>
      <w:r>
        <w:rPr>
          <w:noProof/>
        </w:rPr>
        <w:lastRenderedPageBreak/>
        <w:drawing>
          <wp:inline distT="0" distB="0" distL="0" distR="0" wp14:anchorId="3E9DA0BE" wp14:editId="0A093184">
            <wp:extent cx="8163936" cy="5167174"/>
            <wp:effectExtent l="0" t="6668" r="2223" b="2222"/>
            <wp:docPr id="20698167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879441" name="Picture 1" descr="A screenshot of a computer&#10;&#10;AI-generated content may be incorrect."/>
                    <pic:cNvPicPr/>
                  </pic:nvPicPr>
                  <pic:blipFill>
                    <a:blip r:embed="rId120"/>
                    <a:stretch>
                      <a:fillRect/>
                    </a:stretch>
                  </pic:blipFill>
                  <pic:spPr>
                    <a:xfrm rot="5400000">
                      <a:off x="0" y="0"/>
                      <a:ext cx="8217169" cy="5200867"/>
                    </a:xfrm>
                    <a:prstGeom prst="rect">
                      <a:avLst/>
                    </a:prstGeom>
                  </pic:spPr>
                </pic:pic>
              </a:graphicData>
            </a:graphic>
          </wp:inline>
        </w:drawing>
      </w:r>
    </w:p>
    <w:p w14:paraId="443AB645" w14:textId="053DBBE1" w:rsidR="006A7763" w:rsidRDefault="00E50CE2" w:rsidP="00E50CE2">
      <w:pPr>
        <w:pStyle w:val="Caption"/>
        <w:jc w:val="center"/>
      </w:pPr>
      <w:r>
        <w:t xml:space="preserve">Figure </w:t>
      </w:r>
      <w:r w:rsidR="00130E5E">
        <w:t>95</w:t>
      </w:r>
      <w:r>
        <w:t xml:space="preserve"> -</w:t>
      </w:r>
      <w:r w:rsidRPr="00A0313E">
        <w:t xml:space="preserve"> Wireframes - Student User Profile – Blown Up</w:t>
      </w:r>
    </w:p>
    <w:p w14:paraId="169ABE52" w14:textId="77777777" w:rsidR="006A7763" w:rsidRDefault="006A7763" w:rsidP="006A7763">
      <w:pPr>
        <w:jc w:val="center"/>
      </w:pPr>
    </w:p>
    <w:p w14:paraId="49840C8E" w14:textId="77777777" w:rsidR="006A7763" w:rsidRDefault="006A7763" w:rsidP="006A7763">
      <w:pPr>
        <w:jc w:val="center"/>
      </w:pPr>
    </w:p>
    <w:p w14:paraId="15284E14" w14:textId="77777777" w:rsidR="00E50CE2" w:rsidRDefault="006A7763" w:rsidP="00E50CE2">
      <w:pPr>
        <w:keepNext/>
        <w:jc w:val="center"/>
      </w:pPr>
      <w:r>
        <w:rPr>
          <w:noProof/>
        </w:rPr>
        <w:drawing>
          <wp:inline distT="0" distB="0" distL="0" distR="0" wp14:anchorId="05FFC5C9" wp14:editId="19650AC9">
            <wp:extent cx="8113535" cy="5337665"/>
            <wp:effectExtent l="0" t="2540" r="0" b="0"/>
            <wp:docPr id="19016574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779443" name="Picture 1" descr="A screenshot of a computer&#10;&#10;AI-generated content may be incorrect."/>
                    <pic:cNvPicPr/>
                  </pic:nvPicPr>
                  <pic:blipFill>
                    <a:blip r:embed="rId121"/>
                    <a:stretch>
                      <a:fillRect/>
                    </a:stretch>
                  </pic:blipFill>
                  <pic:spPr>
                    <a:xfrm rot="5400000">
                      <a:off x="0" y="0"/>
                      <a:ext cx="8141351" cy="5355965"/>
                    </a:xfrm>
                    <a:prstGeom prst="rect">
                      <a:avLst/>
                    </a:prstGeom>
                  </pic:spPr>
                </pic:pic>
              </a:graphicData>
            </a:graphic>
          </wp:inline>
        </w:drawing>
      </w:r>
    </w:p>
    <w:p w14:paraId="69E28956" w14:textId="02467162" w:rsidR="006A7763" w:rsidRDefault="00E50CE2" w:rsidP="00E50CE2">
      <w:pPr>
        <w:pStyle w:val="Caption"/>
        <w:jc w:val="center"/>
      </w:pPr>
      <w:r>
        <w:t xml:space="preserve">Figure </w:t>
      </w:r>
      <w:r w:rsidR="00130E5E">
        <w:t>96</w:t>
      </w:r>
      <w:r>
        <w:t xml:space="preserve"> </w:t>
      </w:r>
      <w:r w:rsidRPr="000B1C62">
        <w:t>- Wireframes - Lecturer User Profile – Blown Up</w:t>
      </w:r>
    </w:p>
    <w:p w14:paraId="32BB9BB5" w14:textId="07AA197A" w:rsidR="006A7763" w:rsidRDefault="006A7763" w:rsidP="006A7763">
      <w:pPr>
        <w:pStyle w:val="Caption"/>
        <w:jc w:val="center"/>
      </w:pPr>
    </w:p>
    <w:p w14:paraId="79F07FB6" w14:textId="77777777" w:rsidR="00E50CE2" w:rsidRDefault="006A7763" w:rsidP="00E50CE2">
      <w:pPr>
        <w:keepNext/>
        <w:jc w:val="center"/>
      </w:pPr>
      <w:r>
        <w:rPr>
          <w:noProof/>
        </w:rPr>
        <w:lastRenderedPageBreak/>
        <w:drawing>
          <wp:inline distT="0" distB="0" distL="0" distR="0" wp14:anchorId="5B70018C" wp14:editId="60F58623">
            <wp:extent cx="8004188" cy="5157465"/>
            <wp:effectExtent l="0" t="5080" r="0" b="0"/>
            <wp:docPr id="9872947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75203" name="Picture 1" descr="A screenshot of a computer&#10;&#10;AI-generated content may be incorrect."/>
                    <pic:cNvPicPr/>
                  </pic:nvPicPr>
                  <pic:blipFill>
                    <a:blip r:embed="rId122"/>
                    <a:stretch>
                      <a:fillRect/>
                    </a:stretch>
                  </pic:blipFill>
                  <pic:spPr>
                    <a:xfrm rot="5400000">
                      <a:off x="0" y="0"/>
                      <a:ext cx="8046602" cy="5184794"/>
                    </a:xfrm>
                    <a:prstGeom prst="rect">
                      <a:avLst/>
                    </a:prstGeom>
                  </pic:spPr>
                </pic:pic>
              </a:graphicData>
            </a:graphic>
          </wp:inline>
        </w:drawing>
      </w:r>
    </w:p>
    <w:p w14:paraId="62D3A6F8" w14:textId="2E520016" w:rsidR="006A7763" w:rsidRDefault="00E50CE2" w:rsidP="00E50CE2">
      <w:pPr>
        <w:pStyle w:val="Caption"/>
        <w:jc w:val="center"/>
      </w:pPr>
      <w:r>
        <w:t xml:space="preserve">Figure </w:t>
      </w:r>
      <w:r w:rsidR="00130E5E">
        <w:t>97</w:t>
      </w:r>
      <w:r>
        <w:t xml:space="preserve"> </w:t>
      </w:r>
      <w:r w:rsidRPr="00FF0B7D">
        <w:t xml:space="preserve">- Wireframes </w:t>
      </w:r>
      <w:proofErr w:type="gramStart"/>
      <w:r w:rsidRPr="00FF0B7D">
        <w:t>-  Create</w:t>
      </w:r>
      <w:proofErr w:type="gramEnd"/>
      <w:r w:rsidRPr="00FF0B7D">
        <w:t xml:space="preserve"> Announcements (Same Template for Global / Module) – Blown Up</w:t>
      </w:r>
    </w:p>
    <w:p w14:paraId="1CBFAD0B" w14:textId="1684AE9E" w:rsidR="006A7763" w:rsidRDefault="006A7763" w:rsidP="00B168D6">
      <w:pPr>
        <w:keepNext/>
        <w:jc w:val="center"/>
      </w:pPr>
    </w:p>
    <w:p w14:paraId="59A3E48B" w14:textId="77777777" w:rsidR="00E50CE2" w:rsidRDefault="006A7763" w:rsidP="00E50CE2">
      <w:pPr>
        <w:keepNext/>
        <w:jc w:val="center"/>
      </w:pPr>
      <w:r>
        <w:rPr>
          <w:noProof/>
        </w:rPr>
        <w:drawing>
          <wp:inline distT="0" distB="0" distL="0" distR="0" wp14:anchorId="661AEC47" wp14:editId="7CABF64C">
            <wp:extent cx="8123100" cy="5022453"/>
            <wp:effectExtent l="7302" t="0" r="0" b="0"/>
            <wp:docPr id="8970636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460674" name="Picture 1" descr="A screenshot of a computer&#10;&#10;AI-generated content may be incorrect."/>
                    <pic:cNvPicPr/>
                  </pic:nvPicPr>
                  <pic:blipFill>
                    <a:blip r:embed="rId123"/>
                    <a:stretch>
                      <a:fillRect/>
                    </a:stretch>
                  </pic:blipFill>
                  <pic:spPr>
                    <a:xfrm rot="5400000">
                      <a:off x="0" y="0"/>
                      <a:ext cx="8129625" cy="5026487"/>
                    </a:xfrm>
                    <a:prstGeom prst="rect">
                      <a:avLst/>
                    </a:prstGeom>
                  </pic:spPr>
                </pic:pic>
              </a:graphicData>
            </a:graphic>
          </wp:inline>
        </w:drawing>
      </w:r>
    </w:p>
    <w:p w14:paraId="005E3087" w14:textId="34D3AAE0" w:rsidR="006A7763" w:rsidRDefault="00E50CE2" w:rsidP="00E50CE2">
      <w:pPr>
        <w:pStyle w:val="Caption"/>
        <w:jc w:val="center"/>
      </w:pPr>
      <w:r>
        <w:t xml:space="preserve">Figure </w:t>
      </w:r>
      <w:r w:rsidR="00130E5E">
        <w:t>98</w:t>
      </w:r>
      <w:r>
        <w:t xml:space="preserve"> </w:t>
      </w:r>
      <w:r w:rsidRPr="001433FB">
        <w:t>- External Tools Page (Student &amp; Lecturer) – Blown Up</w:t>
      </w:r>
    </w:p>
    <w:p w14:paraId="387860FE" w14:textId="2E453B30" w:rsidR="006A7763" w:rsidRDefault="006A7763" w:rsidP="00E50CE2">
      <w:pPr>
        <w:pStyle w:val="Caption"/>
      </w:pPr>
    </w:p>
    <w:p w14:paraId="7D2DC1B8" w14:textId="77777777" w:rsidR="006A7763" w:rsidRDefault="006A7763" w:rsidP="006A7763">
      <w:r>
        <w:lastRenderedPageBreak/>
        <w:br/>
      </w:r>
    </w:p>
    <w:p w14:paraId="54F9D4C1" w14:textId="77777777" w:rsidR="00E50CE2" w:rsidRDefault="006A7763" w:rsidP="00E50CE2">
      <w:pPr>
        <w:keepNext/>
        <w:jc w:val="center"/>
      </w:pPr>
      <w:r>
        <w:rPr>
          <w:noProof/>
        </w:rPr>
        <w:drawing>
          <wp:inline distT="0" distB="0" distL="0" distR="0" wp14:anchorId="12CDDD29" wp14:editId="4965F2E7">
            <wp:extent cx="8002714" cy="5067794"/>
            <wp:effectExtent l="635" t="0" r="0" b="0"/>
            <wp:docPr id="550438641" name="Picture 1" descr="A blue and white box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103420" name="Picture 1" descr="A blue and white box with text&#10;&#10;AI-generated content may be incorrect."/>
                    <pic:cNvPicPr/>
                  </pic:nvPicPr>
                  <pic:blipFill>
                    <a:blip r:embed="rId124"/>
                    <a:stretch>
                      <a:fillRect/>
                    </a:stretch>
                  </pic:blipFill>
                  <pic:spPr>
                    <a:xfrm rot="5400000">
                      <a:off x="0" y="0"/>
                      <a:ext cx="8010077" cy="5072456"/>
                    </a:xfrm>
                    <a:prstGeom prst="rect">
                      <a:avLst/>
                    </a:prstGeom>
                  </pic:spPr>
                </pic:pic>
              </a:graphicData>
            </a:graphic>
          </wp:inline>
        </w:drawing>
      </w:r>
    </w:p>
    <w:p w14:paraId="0CFC3A36" w14:textId="0AF21ED5" w:rsidR="006A7763" w:rsidRDefault="00E50CE2" w:rsidP="00E50CE2">
      <w:pPr>
        <w:pStyle w:val="Caption"/>
        <w:jc w:val="center"/>
      </w:pPr>
      <w:r>
        <w:t xml:space="preserve">Figure </w:t>
      </w:r>
      <w:r w:rsidR="00130E5E">
        <w:t>99</w:t>
      </w:r>
      <w:r>
        <w:t xml:space="preserve"> </w:t>
      </w:r>
      <w:r w:rsidRPr="000A00A3">
        <w:t>- Wireframes - Administrator Panel – Blown Up</w:t>
      </w:r>
    </w:p>
    <w:p w14:paraId="4351EA35" w14:textId="77777777" w:rsidR="006A7763" w:rsidRDefault="006A7763" w:rsidP="006A7763">
      <w:pPr>
        <w:keepNext/>
        <w:jc w:val="center"/>
      </w:pPr>
    </w:p>
    <w:p w14:paraId="2C86388E" w14:textId="77777777" w:rsidR="00E50CE2" w:rsidRDefault="006A7763" w:rsidP="00E50CE2">
      <w:pPr>
        <w:keepNext/>
        <w:jc w:val="center"/>
      </w:pPr>
      <w:r>
        <w:rPr>
          <w:noProof/>
        </w:rPr>
        <w:drawing>
          <wp:inline distT="0" distB="0" distL="0" distR="0" wp14:anchorId="5EBB1799" wp14:editId="3C122670">
            <wp:extent cx="8309050" cy="5218489"/>
            <wp:effectExtent l="2223" t="0" r="0" b="0"/>
            <wp:docPr id="671266757" name="Picture 1" descr="A blue and white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783902" name="Picture 1" descr="A blue and white login screen&#10;&#10;AI-generated content may be incorrect."/>
                    <pic:cNvPicPr/>
                  </pic:nvPicPr>
                  <pic:blipFill>
                    <a:blip r:embed="rId125"/>
                    <a:stretch>
                      <a:fillRect/>
                    </a:stretch>
                  </pic:blipFill>
                  <pic:spPr>
                    <a:xfrm rot="5400000">
                      <a:off x="0" y="0"/>
                      <a:ext cx="8380279" cy="5263225"/>
                    </a:xfrm>
                    <a:prstGeom prst="rect">
                      <a:avLst/>
                    </a:prstGeom>
                  </pic:spPr>
                </pic:pic>
              </a:graphicData>
            </a:graphic>
          </wp:inline>
        </w:drawing>
      </w:r>
    </w:p>
    <w:p w14:paraId="7D11B0F0" w14:textId="6B1C6B35" w:rsidR="006A7763" w:rsidRDefault="00E50CE2" w:rsidP="00E50CE2">
      <w:pPr>
        <w:pStyle w:val="Caption"/>
        <w:jc w:val="center"/>
      </w:pPr>
      <w:r>
        <w:t xml:space="preserve">Figure </w:t>
      </w:r>
      <w:r w:rsidR="00130E5E">
        <w:t>100</w:t>
      </w:r>
      <w:r>
        <w:t xml:space="preserve"> </w:t>
      </w:r>
      <w:r w:rsidRPr="00DB67DE">
        <w:t>- Wireframes - Add Module (Admin) – Blown Up</w:t>
      </w:r>
    </w:p>
    <w:p w14:paraId="6B4E084F" w14:textId="77777777" w:rsidR="00E50CE2" w:rsidRDefault="006A7763" w:rsidP="00E50CE2">
      <w:pPr>
        <w:keepNext/>
        <w:jc w:val="center"/>
      </w:pPr>
      <w:r>
        <w:rPr>
          <w:noProof/>
        </w:rPr>
        <w:lastRenderedPageBreak/>
        <w:drawing>
          <wp:inline distT="0" distB="0" distL="0" distR="0" wp14:anchorId="7246C6BB" wp14:editId="37246CB9">
            <wp:extent cx="7835638" cy="4997608"/>
            <wp:effectExtent l="9208" t="0" r="3492" b="3493"/>
            <wp:docPr id="466779447" name="Picture 1" descr="A blue and white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198290" name="Picture 1" descr="A blue and white login screen&#10;&#10;AI-generated content may be incorrect."/>
                    <pic:cNvPicPr/>
                  </pic:nvPicPr>
                  <pic:blipFill>
                    <a:blip r:embed="rId126"/>
                    <a:stretch>
                      <a:fillRect/>
                    </a:stretch>
                  </pic:blipFill>
                  <pic:spPr>
                    <a:xfrm rot="5400000">
                      <a:off x="0" y="0"/>
                      <a:ext cx="7892272" cy="5033729"/>
                    </a:xfrm>
                    <a:prstGeom prst="rect">
                      <a:avLst/>
                    </a:prstGeom>
                  </pic:spPr>
                </pic:pic>
              </a:graphicData>
            </a:graphic>
          </wp:inline>
        </w:drawing>
      </w:r>
    </w:p>
    <w:p w14:paraId="5162E4A9" w14:textId="175B829E" w:rsidR="006A7763" w:rsidRDefault="00E50CE2" w:rsidP="00E50CE2">
      <w:pPr>
        <w:pStyle w:val="Caption"/>
        <w:jc w:val="center"/>
      </w:pPr>
      <w:r>
        <w:t xml:space="preserve">Figure </w:t>
      </w:r>
      <w:r w:rsidR="00130E5E">
        <w:t>101</w:t>
      </w:r>
      <w:r>
        <w:t xml:space="preserve"> </w:t>
      </w:r>
      <w:r w:rsidRPr="00570E74">
        <w:t>- Wireframes - Add Lecturer (Admin) – Blown Up</w:t>
      </w:r>
    </w:p>
    <w:p w14:paraId="0A9814F8" w14:textId="77777777" w:rsidR="00CD5E0F" w:rsidRDefault="006A7763" w:rsidP="00CD5E0F">
      <w:pPr>
        <w:keepNext/>
        <w:jc w:val="center"/>
      </w:pPr>
      <w:r>
        <w:rPr>
          <w:noProof/>
        </w:rPr>
        <w:lastRenderedPageBreak/>
        <w:drawing>
          <wp:inline distT="0" distB="0" distL="0" distR="0" wp14:anchorId="3F30276B" wp14:editId="7A558979">
            <wp:extent cx="8431676" cy="5539482"/>
            <wp:effectExtent l="0" t="1588" r="6033" b="6032"/>
            <wp:docPr id="1337497017"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0561" name="Picture 1" descr="A screenshot of a computer screen&#10;&#10;AI-generated content may be incorrect."/>
                    <pic:cNvPicPr/>
                  </pic:nvPicPr>
                  <pic:blipFill>
                    <a:blip r:embed="rId127"/>
                    <a:stretch>
                      <a:fillRect/>
                    </a:stretch>
                  </pic:blipFill>
                  <pic:spPr>
                    <a:xfrm rot="5400000">
                      <a:off x="0" y="0"/>
                      <a:ext cx="8510271" cy="5591118"/>
                    </a:xfrm>
                    <a:prstGeom prst="rect">
                      <a:avLst/>
                    </a:prstGeom>
                  </pic:spPr>
                </pic:pic>
              </a:graphicData>
            </a:graphic>
          </wp:inline>
        </w:drawing>
      </w:r>
    </w:p>
    <w:p w14:paraId="59EAFDDC" w14:textId="5F339383" w:rsidR="006A7763" w:rsidRDefault="00CD5E0F" w:rsidP="00CD5E0F">
      <w:pPr>
        <w:pStyle w:val="Caption"/>
        <w:jc w:val="center"/>
      </w:pPr>
      <w:r>
        <w:t xml:space="preserve">Figure </w:t>
      </w:r>
      <w:r w:rsidR="00130E5E">
        <w:t>102</w:t>
      </w:r>
      <w:r w:rsidRPr="00C35767">
        <w:t xml:space="preserve"> - Wireframes - Edit Enrolment (Admin) – Blown Up</w:t>
      </w:r>
    </w:p>
    <w:p w14:paraId="5F32E136" w14:textId="77777777" w:rsidR="00344D46" w:rsidRDefault="00344D46" w:rsidP="00E16C8C"/>
    <w:p w14:paraId="62A983BA" w14:textId="77777777" w:rsidR="00E16C8C" w:rsidRDefault="00E16C8C" w:rsidP="00E16C8C">
      <w:pPr>
        <w:keepNext/>
        <w:jc w:val="center"/>
      </w:pPr>
      <w:r w:rsidRPr="00E16C8C">
        <w:rPr>
          <w:noProof/>
          <w:lang w:val="en-IE"/>
        </w:rPr>
        <w:drawing>
          <wp:inline distT="0" distB="0" distL="0" distR="0" wp14:anchorId="0C2E5C79" wp14:editId="359A4E13">
            <wp:extent cx="6329337" cy="8293396"/>
            <wp:effectExtent l="0" t="0" r="0" b="0"/>
            <wp:docPr id="18172221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42921" cy="8311195"/>
                    </a:xfrm>
                    <a:prstGeom prst="rect">
                      <a:avLst/>
                    </a:prstGeom>
                    <a:noFill/>
                    <a:ln>
                      <a:noFill/>
                    </a:ln>
                  </pic:spPr>
                </pic:pic>
              </a:graphicData>
            </a:graphic>
          </wp:inline>
        </w:drawing>
      </w:r>
    </w:p>
    <w:p w14:paraId="24C963B8" w14:textId="78250E20" w:rsidR="00E16C8C" w:rsidRPr="00E16C8C" w:rsidRDefault="00E16C8C" w:rsidP="00E16C8C">
      <w:pPr>
        <w:pStyle w:val="Caption"/>
        <w:jc w:val="center"/>
        <w:rPr>
          <w:lang w:val="en-IE"/>
        </w:rPr>
      </w:pPr>
      <w:r>
        <w:t xml:space="preserve">Figure </w:t>
      </w:r>
      <w:r w:rsidR="00130E5E">
        <w:t>103</w:t>
      </w:r>
      <w:r>
        <w:t xml:space="preserve"> - Entity Relationship Diagram (Blown Up)</w:t>
      </w:r>
    </w:p>
    <w:p w14:paraId="171C1E78" w14:textId="2CC9AAF3" w:rsidR="00971534" w:rsidRDefault="005B3B67" w:rsidP="00971534">
      <w:pPr>
        <w:jc w:val="center"/>
      </w:pPr>
      <w:r>
        <w:rPr>
          <w:noProof/>
        </w:rPr>
        <w:lastRenderedPageBreak/>
        <w:drawing>
          <wp:inline distT="0" distB="0" distL="0" distR="0" wp14:anchorId="7CCEA953" wp14:editId="37CC54B6">
            <wp:extent cx="8547308" cy="3253094"/>
            <wp:effectExtent l="0" t="635" r="5715" b="5715"/>
            <wp:docPr id="223952624"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3508" name="Picture 1" descr="A diagram of a computer&#10;&#10;AI-generated content may be incorrect."/>
                    <pic:cNvPicPr/>
                  </pic:nvPicPr>
                  <pic:blipFill>
                    <a:blip r:embed="rId71"/>
                    <a:stretch>
                      <a:fillRect/>
                    </a:stretch>
                  </pic:blipFill>
                  <pic:spPr>
                    <a:xfrm rot="5400000">
                      <a:off x="0" y="0"/>
                      <a:ext cx="8574213" cy="3263334"/>
                    </a:xfrm>
                    <a:prstGeom prst="rect">
                      <a:avLst/>
                    </a:prstGeom>
                  </pic:spPr>
                </pic:pic>
              </a:graphicData>
            </a:graphic>
          </wp:inline>
        </w:drawing>
      </w:r>
    </w:p>
    <w:p w14:paraId="7EA2952A" w14:textId="77777777" w:rsidR="00B11639" w:rsidRDefault="00B11639" w:rsidP="00195F56">
      <w:pPr>
        <w:sectPr w:rsidR="00B11639" w:rsidSect="00C510DF">
          <w:footerReference w:type="default" r:id="rId128"/>
          <w:pgSz w:w="11900" w:h="16840"/>
          <w:pgMar w:top="1440" w:right="1440" w:bottom="1440" w:left="1440" w:header="708" w:footer="708" w:gutter="0"/>
          <w:pgNumType w:start="1" w:chapStyle="4"/>
          <w:cols w:space="708"/>
          <w:docGrid w:linePitch="360"/>
        </w:sectPr>
      </w:pPr>
    </w:p>
    <w:p w14:paraId="3E416F15" w14:textId="168A7179" w:rsidR="00B11639" w:rsidRPr="006E3839" w:rsidRDefault="00B11639" w:rsidP="00787878">
      <w:pPr>
        <w:pStyle w:val="Heading2"/>
      </w:pPr>
      <w:bookmarkStart w:id="109" w:name="_Toc210040992"/>
      <w:bookmarkStart w:id="110" w:name="_Toc214723079"/>
      <w:r w:rsidRPr="006E3839">
        <w:lastRenderedPageBreak/>
        <w:t xml:space="preserve">Appendix </w:t>
      </w:r>
      <w:r w:rsidR="00BF7231">
        <w:t>E</w:t>
      </w:r>
      <w:r w:rsidRPr="006E3839">
        <w:t>: Prompts Used with ChatGPT</w:t>
      </w:r>
      <w:bookmarkEnd w:id="109"/>
      <w:bookmarkEnd w:id="110"/>
    </w:p>
    <w:p w14:paraId="6F4F5829" w14:textId="221748A3" w:rsidR="00B11639" w:rsidRDefault="009C431A" w:rsidP="00195F56">
      <w:r>
        <w:br/>
      </w:r>
    </w:p>
    <w:p w14:paraId="51F60D70" w14:textId="6F1D1E4A" w:rsidR="00B11639" w:rsidRDefault="00CA44B5" w:rsidP="00CA44B5">
      <w:pPr>
        <w:pStyle w:val="ListParagraph"/>
        <w:numPr>
          <w:ilvl w:val="0"/>
          <w:numId w:val="14"/>
        </w:numPr>
      </w:pPr>
      <w:r w:rsidRPr="00CA44B5">
        <w:t>I have outlined a rough idea of my schema that would work with Django, HTMX and PostgreSQL for my VLE, are there any issues you see looking at this?</w:t>
      </w:r>
      <w:r>
        <w:t xml:space="preserve"> (Attached outline.txt)</w:t>
      </w:r>
      <w:r>
        <w:br/>
      </w:r>
    </w:p>
    <w:p w14:paraId="3B1423F9" w14:textId="1E31196F" w:rsidR="00CA44B5" w:rsidRDefault="00CA44B5" w:rsidP="00CA44B5">
      <w:pPr>
        <w:pStyle w:val="ListParagraph"/>
        <w:numPr>
          <w:ilvl w:val="0"/>
          <w:numId w:val="14"/>
        </w:numPr>
      </w:pPr>
      <w:r w:rsidRPr="00CA44B5">
        <w:t xml:space="preserve">I want to focus on creating a working prototype, so let’s break it down into individual pieces that I can implement into my working environment </w:t>
      </w:r>
      <w:r>
        <w:t xml:space="preserve">and edit to my needs </w:t>
      </w:r>
      <w:r w:rsidRPr="00CA44B5">
        <w:t xml:space="preserve">as we go. Starting off, let us create the login system (for students and lecturers only), so that they can gain access to their homepage / dashboard. I will need all relevant files for construction, html, </w:t>
      </w:r>
      <w:proofErr w:type="spellStart"/>
      <w:r w:rsidRPr="00CA44B5">
        <w:t>css</w:t>
      </w:r>
      <w:proofErr w:type="spellEnd"/>
      <w:r w:rsidRPr="00CA44B5">
        <w:t xml:space="preserve">, </w:t>
      </w:r>
      <w:proofErr w:type="spellStart"/>
      <w:r w:rsidRPr="00CA44B5">
        <w:t>js</w:t>
      </w:r>
      <w:proofErr w:type="spellEnd"/>
      <w:r w:rsidRPr="00CA44B5">
        <w:t xml:space="preserve"> (where needed), </w:t>
      </w:r>
      <w:proofErr w:type="spellStart"/>
      <w:r w:rsidRPr="00CA44B5">
        <w:t>htmx</w:t>
      </w:r>
      <w:proofErr w:type="spellEnd"/>
      <w:r w:rsidRPr="00CA44B5">
        <w:t xml:space="preserve">, </w:t>
      </w:r>
      <w:proofErr w:type="spellStart"/>
      <w:r w:rsidRPr="00CA44B5">
        <w:t>django</w:t>
      </w:r>
      <w:proofErr w:type="spellEnd"/>
      <w:r w:rsidRPr="00CA44B5">
        <w:t xml:space="preserve">. Also, give me </w:t>
      </w:r>
      <w:r>
        <w:t>assistance on initial directory placement</w:t>
      </w:r>
      <w:r w:rsidRPr="00CA44B5">
        <w:t>.</w:t>
      </w:r>
      <w:r>
        <w:br/>
      </w:r>
    </w:p>
    <w:p w14:paraId="68C1516A" w14:textId="1FFFFB54" w:rsidR="00CA44B5" w:rsidRDefault="00CA44B5" w:rsidP="00CA44B5">
      <w:pPr>
        <w:pStyle w:val="ListParagraph"/>
        <w:numPr>
          <w:ilvl w:val="0"/>
          <w:numId w:val="14"/>
        </w:numPr>
      </w:pPr>
      <w:r w:rsidRPr="00CA44B5">
        <w:t xml:space="preserve">Ok, I want to begin building the dashboard code. There will be slight differences between what is presented for students and lecturers, but I will deliver the outline. Student Dashboard: - Header (Full Width) -- Left: 'Eagna' Text -- </w:t>
      </w:r>
      <w:proofErr w:type="spellStart"/>
      <w:r w:rsidRPr="00CA44B5">
        <w:t>Center</w:t>
      </w:r>
      <w:proofErr w:type="spellEnd"/>
      <w:r w:rsidRPr="00CA44B5">
        <w:t>: Nav Menu: Dashboard | Tools | Inbox | Website -- Right: Notification Button | User (Username) - Body (Full Width with Small Padding Around Elements -- Upcoming Assignments (Show Title) --- Clickable Box Item for Each Assignment Upcoming (Title, Module, Due Date displayed) --&gt; will display a modal displaying relevant information -- Your Modules (Show Title) --- Clickable Box Item for Each Module (Title, Module Code, Lecturer displayed) --&gt; when click, will bring to module page - Footer (Full Width) -- Image --- Same Nav Menu As Header Lecturer Dashboard Differences: - Instead of Upcoming Assignments -- Clickable Box Item for each Ungraded Submissions (Title, Module, Student) --&gt; will display a modal displaying relevant information</w:t>
      </w:r>
      <w:r>
        <w:br/>
      </w:r>
    </w:p>
    <w:p w14:paraId="08B84371" w14:textId="4DC834AA" w:rsidR="00CA44B5" w:rsidRDefault="009C431A" w:rsidP="00CA44B5">
      <w:pPr>
        <w:pStyle w:val="ListParagraph"/>
        <w:numPr>
          <w:ilvl w:val="0"/>
          <w:numId w:val="14"/>
        </w:numPr>
      </w:pPr>
      <w:r w:rsidRPr="009C431A">
        <w:t>Now, I want to start working on the weekly resources in the module page. I want the sections to be split between weeks (1 - 15) by default, and the weeks should only appear when there has been a learning material file attached to them. The main title will be 'Academic Calendar', with a below subheading with the Week Number, a below small description editable by the lecturer, and then each attached file to that week below. There should be a usable upload button for the lecturer to attach files.</w:t>
      </w:r>
      <w:r>
        <w:br/>
      </w:r>
    </w:p>
    <w:p w14:paraId="138AC585" w14:textId="1DB1457A" w:rsidR="009C431A" w:rsidRDefault="009C431A" w:rsidP="00CA44B5">
      <w:pPr>
        <w:pStyle w:val="ListParagraph"/>
        <w:numPr>
          <w:ilvl w:val="0"/>
          <w:numId w:val="14"/>
        </w:numPr>
      </w:pPr>
      <w:r w:rsidRPr="009C431A">
        <w:t>the next step is to add descriptions for assignments, before adding the ability for lecturers to create assignments (and attaching files to it that the student can view)</w:t>
      </w:r>
      <w:r>
        <w:br/>
      </w:r>
    </w:p>
    <w:p w14:paraId="023A9D4D" w14:textId="24B7C3D8" w:rsidR="009C431A" w:rsidRDefault="009C431A" w:rsidP="00CA44B5">
      <w:pPr>
        <w:pStyle w:val="ListParagraph"/>
        <w:numPr>
          <w:ilvl w:val="0"/>
          <w:numId w:val="14"/>
        </w:numPr>
      </w:pPr>
      <w:r w:rsidRPr="009C431A">
        <w:t>I want students to be able to make submissions to assignments now, and for lecturers to be able to grade these submissions.</w:t>
      </w:r>
      <w:r>
        <w:br/>
      </w:r>
    </w:p>
    <w:p w14:paraId="02A50BA7" w14:textId="46557E25" w:rsidR="009C431A" w:rsidRPr="009C431A" w:rsidRDefault="009C431A" w:rsidP="009C431A">
      <w:pPr>
        <w:pStyle w:val="ListParagraph"/>
        <w:numPr>
          <w:ilvl w:val="0"/>
          <w:numId w:val="14"/>
        </w:numPr>
        <w:spacing w:after="0"/>
        <w:rPr>
          <w:lang w:val="en-IE" w:eastAsia="en-IE"/>
        </w:rPr>
      </w:pPr>
      <w:r w:rsidRPr="009C431A">
        <w:rPr>
          <w:lang w:val="en-IE" w:eastAsia="en-IE"/>
        </w:rPr>
        <w:t xml:space="preserve">I need the dashboard for lecturers / students for upcoming assignments and ungraded submissions to be clicked on and display the assignment page we have implemented. There is no need for the modals </w:t>
      </w:r>
      <w:r>
        <w:rPr>
          <w:lang w:val="en-IE" w:eastAsia="en-IE"/>
        </w:rPr>
        <w:t xml:space="preserve">we created in step 3 </w:t>
      </w:r>
      <w:r w:rsidRPr="009C431A">
        <w:rPr>
          <w:lang w:val="en-IE" w:eastAsia="en-IE"/>
        </w:rPr>
        <w:t>anymore.</w:t>
      </w:r>
    </w:p>
    <w:p w14:paraId="676E54EE" w14:textId="77777777" w:rsidR="00B11639" w:rsidRDefault="00B11639" w:rsidP="00195F56"/>
    <w:p w14:paraId="0EBD2719" w14:textId="77777777" w:rsidR="00B11639" w:rsidRDefault="00B11639" w:rsidP="00195F56"/>
    <w:p w14:paraId="0991AE7F" w14:textId="77777777" w:rsidR="00B11639" w:rsidRDefault="00B11639" w:rsidP="00195F56">
      <w:pPr>
        <w:sectPr w:rsidR="00B11639" w:rsidSect="00C510DF">
          <w:footerReference w:type="default" r:id="rId129"/>
          <w:pgSz w:w="11900" w:h="16840"/>
          <w:pgMar w:top="1440" w:right="1440" w:bottom="1440" w:left="1440" w:header="708" w:footer="708" w:gutter="0"/>
          <w:pgNumType w:start="1" w:chapStyle="4"/>
          <w:cols w:space="708"/>
          <w:docGrid w:linePitch="360"/>
        </w:sectPr>
      </w:pPr>
    </w:p>
    <w:p w14:paraId="34DFEB65" w14:textId="32A9DB3E" w:rsidR="00B11639" w:rsidRDefault="00B11639" w:rsidP="00787878">
      <w:pPr>
        <w:pStyle w:val="Heading2"/>
      </w:pPr>
      <w:bookmarkStart w:id="111" w:name="_Toc210040993"/>
      <w:bookmarkStart w:id="112" w:name="_Toc214723080"/>
      <w:r w:rsidRPr="00D83DDC">
        <w:lastRenderedPageBreak/>
        <w:t xml:space="preserve">Appendix </w:t>
      </w:r>
      <w:r w:rsidR="00BF7231">
        <w:t>F</w:t>
      </w:r>
      <w:r w:rsidRPr="00D83DDC">
        <w:t>:</w:t>
      </w:r>
      <w:bookmarkEnd w:id="111"/>
      <w:r w:rsidR="00D83DDC">
        <w:t xml:space="preserve"> </w:t>
      </w:r>
      <w:r w:rsidR="004F00C6">
        <w:t>Testing Results</w:t>
      </w:r>
      <w:bookmarkEnd w:id="112"/>
    </w:p>
    <w:p w14:paraId="4AEF11F8" w14:textId="77777777" w:rsidR="004F00C6" w:rsidRDefault="004F00C6" w:rsidP="004F00C6"/>
    <w:p w14:paraId="293E812E" w14:textId="77777777" w:rsidR="001B4014" w:rsidRPr="00F643E2" w:rsidRDefault="001B4014" w:rsidP="001B4014">
      <w:pPr>
        <w:rPr>
          <w:b/>
          <w:bCs/>
          <w:i/>
          <w:iCs/>
        </w:rPr>
      </w:pPr>
      <w:r w:rsidRPr="00F643E2">
        <w:rPr>
          <w:b/>
          <w:bCs/>
          <w:i/>
          <w:iCs/>
        </w:rPr>
        <w:t>Web Application Testing - Student User</w:t>
      </w:r>
    </w:p>
    <w:p w14:paraId="6FC3D353" w14:textId="77777777" w:rsidR="004F00C6" w:rsidRDefault="004F00C6" w:rsidP="004F00C6"/>
    <w:p w14:paraId="3ADEB777" w14:textId="03B9C8F6" w:rsidR="00F643E2" w:rsidRPr="00F643E2" w:rsidRDefault="001B4014" w:rsidP="004F00C6">
      <w:pPr>
        <w:rPr>
          <w:i/>
          <w:iCs/>
        </w:rPr>
      </w:pPr>
      <w:r w:rsidRPr="00F643E2">
        <w:rPr>
          <w:i/>
          <w:iCs/>
        </w:rPr>
        <w:t>W-S-01</w:t>
      </w:r>
      <w:r w:rsidR="00F643E2" w:rsidRPr="00F643E2">
        <w:rPr>
          <w:i/>
          <w:iCs/>
        </w:rPr>
        <w:t xml:space="preserve"> – Login</w:t>
      </w:r>
      <w:r w:rsidR="00F643E2">
        <w:rPr>
          <w:i/>
          <w:iCs/>
        </w:rPr>
        <w:br/>
      </w:r>
    </w:p>
    <w:p w14:paraId="325B6CC9" w14:textId="77777777" w:rsidR="00F643E2" w:rsidRDefault="00F643E2" w:rsidP="004F00C6">
      <w:r w:rsidRPr="00F643E2">
        <w:drawing>
          <wp:inline distT="0" distB="0" distL="0" distR="0" wp14:anchorId="0B027300" wp14:editId="5AFFE010">
            <wp:extent cx="5731510" cy="2635250"/>
            <wp:effectExtent l="0" t="0" r="2540" b="0"/>
            <wp:docPr id="25845752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57525" name="Picture 1" descr="A screenshot of a computer&#10;&#10;AI-generated content may be incorrect."/>
                    <pic:cNvPicPr/>
                  </pic:nvPicPr>
                  <pic:blipFill>
                    <a:blip r:embed="rId130"/>
                    <a:stretch>
                      <a:fillRect/>
                    </a:stretch>
                  </pic:blipFill>
                  <pic:spPr>
                    <a:xfrm>
                      <a:off x="0" y="0"/>
                      <a:ext cx="5731510" cy="2635250"/>
                    </a:xfrm>
                    <a:prstGeom prst="rect">
                      <a:avLst/>
                    </a:prstGeom>
                  </pic:spPr>
                </pic:pic>
              </a:graphicData>
            </a:graphic>
          </wp:inline>
        </w:drawing>
      </w:r>
    </w:p>
    <w:p w14:paraId="24F4E991" w14:textId="77777777" w:rsidR="00F643E2" w:rsidRDefault="00F643E2" w:rsidP="004F00C6"/>
    <w:p w14:paraId="732F9ADB" w14:textId="64B933BC" w:rsidR="00F643E2" w:rsidRDefault="00F643E2" w:rsidP="004F00C6">
      <w:r w:rsidRPr="00F643E2">
        <w:drawing>
          <wp:inline distT="0" distB="0" distL="0" distR="0" wp14:anchorId="3002941B" wp14:editId="5159F932">
            <wp:extent cx="5731510" cy="2684780"/>
            <wp:effectExtent l="0" t="0" r="2540" b="1270"/>
            <wp:docPr id="11815847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584785" name="Picture 1" descr="A screenshot of a computer&#10;&#10;AI-generated content may be incorrect."/>
                    <pic:cNvPicPr/>
                  </pic:nvPicPr>
                  <pic:blipFill>
                    <a:blip r:embed="rId131"/>
                    <a:stretch>
                      <a:fillRect/>
                    </a:stretch>
                  </pic:blipFill>
                  <pic:spPr>
                    <a:xfrm>
                      <a:off x="0" y="0"/>
                      <a:ext cx="5731510" cy="2684780"/>
                    </a:xfrm>
                    <a:prstGeom prst="rect">
                      <a:avLst/>
                    </a:prstGeom>
                  </pic:spPr>
                </pic:pic>
              </a:graphicData>
            </a:graphic>
          </wp:inline>
        </w:drawing>
      </w:r>
    </w:p>
    <w:p w14:paraId="3F32A597" w14:textId="77777777" w:rsidR="00F643E2" w:rsidRDefault="001B4014" w:rsidP="004F00C6">
      <w:r>
        <w:br/>
      </w:r>
    </w:p>
    <w:p w14:paraId="56AD5500" w14:textId="77777777" w:rsidR="00F643E2" w:rsidRDefault="00F643E2" w:rsidP="004F00C6"/>
    <w:p w14:paraId="4B9E10F8" w14:textId="77777777" w:rsidR="00F643E2" w:rsidRDefault="00F643E2" w:rsidP="004F00C6"/>
    <w:p w14:paraId="6C338CEA" w14:textId="77777777" w:rsidR="00F643E2" w:rsidRDefault="00F643E2" w:rsidP="004F00C6"/>
    <w:p w14:paraId="1093543C" w14:textId="77777777" w:rsidR="00F643E2" w:rsidRDefault="00F643E2" w:rsidP="004F00C6"/>
    <w:p w14:paraId="1D434360" w14:textId="77777777" w:rsidR="00F643E2" w:rsidRDefault="00F643E2" w:rsidP="004F00C6"/>
    <w:p w14:paraId="187627A1" w14:textId="77777777" w:rsidR="00F643E2" w:rsidRPr="00F643E2" w:rsidRDefault="001B4014" w:rsidP="004F00C6">
      <w:pPr>
        <w:rPr>
          <w:i/>
          <w:iCs/>
        </w:rPr>
      </w:pPr>
      <w:r w:rsidRPr="00F643E2">
        <w:rPr>
          <w:i/>
          <w:iCs/>
        </w:rPr>
        <w:lastRenderedPageBreak/>
        <w:t>W-S-02</w:t>
      </w:r>
      <w:r w:rsidR="00F643E2" w:rsidRPr="00F643E2">
        <w:rPr>
          <w:i/>
          <w:iCs/>
        </w:rPr>
        <w:t xml:space="preserve"> - Module Access</w:t>
      </w:r>
    </w:p>
    <w:p w14:paraId="789F0DF3" w14:textId="77777777" w:rsidR="00F643E2" w:rsidRDefault="00F643E2" w:rsidP="004F00C6"/>
    <w:p w14:paraId="253AC397" w14:textId="2727B730" w:rsidR="00F643E2" w:rsidRDefault="00F643E2" w:rsidP="004F00C6">
      <w:r w:rsidRPr="00F643E2">
        <w:drawing>
          <wp:inline distT="0" distB="0" distL="0" distR="0" wp14:anchorId="39AB6250" wp14:editId="3DF3DB3E">
            <wp:extent cx="5731510" cy="2670175"/>
            <wp:effectExtent l="0" t="0" r="2540" b="0"/>
            <wp:docPr id="41281662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816629" name="Picture 1" descr="A screenshot of a computer&#10;&#10;AI-generated content may be incorrect."/>
                    <pic:cNvPicPr/>
                  </pic:nvPicPr>
                  <pic:blipFill>
                    <a:blip r:embed="rId132"/>
                    <a:stretch>
                      <a:fillRect/>
                    </a:stretch>
                  </pic:blipFill>
                  <pic:spPr>
                    <a:xfrm>
                      <a:off x="0" y="0"/>
                      <a:ext cx="5731510" cy="2670175"/>
                    </a:xfrm>
                    <a:prstGeom prst="rect">
                      <a:avLst/>
                    </a:prstGeom>
                  </pic:spPr>
                </pic:pic>
              </a:graphicData>
            </a:graphic>
          </wp:inline>
        </w:drawing>
      </w:r>
    </w:p>
    <w:p w14:paraId="39C6009F" w14:textId="77777777" w:rsidR="00F643E2" w:rsidRDefault="00F643E2" w:rsidP="004F00C6"/>
    <w:p w14:paraId="4E1C8306" w14:textId="13B0BD3E" w:rsidR="00F643E2" w:rsidRDefault="00F643E2" w:rsidP="004F00C6">
      <w:r w:rsidRPr="00F643E2">
        <w:drawing>
          <wp:inline distT="0" distB="0" distL="0" distR="0" wp14:anchorId="7E58AE1D" wp14:editId="03F1F597">
            <wp:extent cx="5731510" cy="2679065"/>
            <wp:effectExtent l="0" t="0" r="2540" b="6985"/>
            <wp:docPr id="162499530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995304" name="Picture 1" descr="A screenshot of a computer&#10;&#10;AI-generated content may be incorrect."/>
                    <pic:cNvPicPr/>
                  </pic:nvPicPr>
                  <pic:blipFill>
                    <a:blip r:embed="rId133"/>
                    <a:stretch>
                      <a:fillRect/>
                    </a:stretch>
                  </pic:blipFill>
                  <pic:spPr>
                    <a:xfrm>
                      <a:off x="0" y="0"/>
                      <a:ext cx="5731510" cy="2679065"/>
                    </a:xfrm>
                    <a:prstGeom prst="rect">
                      <a:avLst/>
                    </a:prstGeom>
                  </pic:spPr>
                </pic:pic>
              </a:graphicData>
            </a:graphic>
          </wp:inline>
        </w:drawing>
      </w:r>
    </w:p>
    <w:p w14:paraId="7497B33C" w14:textId="77777777" w:rsidR="00F643E2" w:rsidRDefault="00F643E2" w:rsidP="004F00C6"/>
    <w:p w14:paraId="4A5A4144" w14:textId="77777777" w:rsidR="00F643E2" w:rsidRDefault="00F643E2" w:rsidP="004F00C6"/>
    <w:p w14:paraId="62D8AE82" w14:textId="77777777" w:rsidR="00F643E2" w:rsidRDefault="00F643E2" w:rsidP="004F00C6"/>
    <w:p w14:paraId="2A280FA8" w14:textId="77777777" w:rsidR="00F643E2" w:rsidRDefault="00F643E2" w:rsidP="004F00C6"/>
    <w:p w14:paraId="7A972F9C" w14:textId="77777777" w:rsidR="00F643E2" w:rsidRDefault="00F643E2" w:rsidP="004F00C6"/>
    <w:p w14:paraId="4E98D846" w14:textId="77777777" w:rsidR="00F643E2" w:rsidRDefault="00F643E2" w:rsidP="004F00C6"/>
    <w:p w14:paraId="20F224DA" w14:textId="77777777" w:rsidR="00F643E2" w:rsidRDefault="00F643E2" w:rsidP="004F00C6"/>
    <w:p w14:paraId="3522A3D7" w14:textId="77777777" w:rsidR="00F643E2" w:rsidRDefault="00F643E2" w:rsidP="004F00C6"/>
    <w:p w14:paraId="0F15C654" w14:textId="77777777" w:rsidR="00F643E2" w:rsidRDefault="00F643E2" w:rsidP="004F00C6"/>
    <w:p w14:paraId="587F0874" w14:textId="77777777" w:rsidR="00F643E2" w:rsidRDefault="00F643E2" w:rsidP="004F00C6"/>
    <w:p w14:paraId="31BCE184" w14:textId="77777777" w:rsidR="00F643E2" w:rsidRPr="00F643E2" w:rsidRDefault="001B4014" w:rsidP="004F00C6">
      <w:pPr>
        <w:rPr>
          <w:i/>
          <w:iCs/>
        </w:rPr>
      </w:pPr>
      <w:r>
        <w:lastRenderedPageBreak/>
        <w:br/>
      </w:r>
      <w:r w:rsidRPr="00F643E2">
        <w:rPr>
          <w:i/>
          <w:iCs/>
        </w:rPr>
        <w:t>W-S-03</w:t>
      </w:r>
      <w:r w:rsidR="00F643E2" w:rsidRPr="00F643E2">
        <w:rPr>
          <w:i/>
          <w:iCs/>
        </w:rPr>
        <w:t xml:space="preserve"> - Assignment Access</w:t>
      </w:r>
    </w:p>
    <w:p w14:paraId="5E4B66CB" w14:textId="77777777" w:rsidR="00F643E2" w:rsidRDefault="00F643E2" w:rsidP="004F00C6"/>
    <w:p w14:paraId="2B33107B" w14:textId="7415295E" w:rsidR="00F643E2" w:rsidRDefault="00F643E2" w:rsidP="004F00C6">
      <w:r w:rsidRPr="00F643E2">
        <w:drawing>
          <wp:inline distT="0" distB="0" distL="0" distR="0" wp14:anchorId="6AE0E2EC" wp14:editId="48611C1B">
            <wp:extent cx="5731510" cy="2658110"/>
            <wp:effectExtent l="0" t="0" r="2540" b="8890"/>
            <wp:docPr id="6849429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942960" name="Picture 1" descr="A screenshot of a computer&#10;&#10;AI-generated content may be incorrect."/>
                    <pic:cNvPicPr/>
                  </pic:nvPicPr>
                  <pic:blipFill>
                    <a:blip r:embed="rId134"/>
                    <a:stretch>
                      <a:fillRect/>
                    </a:stretch>
                  </pic:blipFill>
                  <pic:spPr>
                    <a:xfrm>
                      <a:off x="0" y="0"/>
                      <a:ext cx="5731510" cy="2658110"/>
                    </a:xfrm>
                    <a:prstGeom prst="rect">
                      <a:avLst/>
                    </a:prstGeom>
                  </pic:spPr>
                </pic:pic>
              </a:graphicData>
            </a:graphic>
          </wp:inline>
        </w:drawing>
      </w:r>
    </w:p>
    <w:p w14:paraId="3307D9C3" w14:textId="77777777" w:rsidR="00F643E2" w:rsidRDefault="00F643E2" w:rsidP="004F00C6"/>
    <w:p w14:paraId="78691330" w14:textId="70F050AE" w:rsidR="00F643E2" w:rsidRDefault="00F643E2" w:rsidP="004F00C6">
      <w:r w:rsidRPr="00F643E2">
        <w:drawing>
          <wp:inline distT="0" distB="0" distL="0" distR="0" wp14:anchorId="4E540ECF" wp14:editId="43DE9D03">
            <wp:extent cx="5731510" cy="2702560"/>
            <wp:effectExtent l="0" t="0" r="2540" b="2540"/>
            <wp:docPr id="138995597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955978" name="Picture 1" descr="A screenshot of a computer&#10;&#10;AI-generated content may be incorrect."/>
                    <pic:cNvPicPr/>
                  </pic:nvPicPr>
                  <pic:blipFill>
                    <a:blip r:embed="rId135"/>
                    <a:stretch>
                      <a:fillRect/>
                    </a:stretch>
                  </pic:blipFill>
                  <pic:spPr>
                    <a:xfrm>
                      <a:off x="0" y="0"/>
                      <a:ext cx="5731510" cy="2702560"/>
                    </a:xfrm>
                    <a:prstGeom prst="rect">
                      <a:avLst/>
                    </a:prstGeom>
                  </pic:spPr>
                </pic:pic>
              </a:graphicData>
            </a:graphic>
          </wp:inline>
        </w:drawing>
      </w:r>
    </w:p>
    <w:p w14:paraId="2F86770E" w14:textId="77777777" w:rsidR="00F643E2" w:rsidRDefault="00F643E2" w:rsidP="004F00C6"/>
    <w:p w14:paraId="069F92C8" w14:textId="77777777" w:rsidR="00F643E2" w:rsidRDefault="00F643E2" w:rsidP="004F00C6"/>
    <w:p w14:paraId="410292F2" w14:textId="77777777" w:rsidR="00F643E2" w:rsidRDefault="00F643E2" w:rsidP="004F00C6"/>
    <w:p w14:paraId="221E6B51" w14:textId="77777777" w:rsidR="00F643E2" w:rsidRDefault="00F643E2" w:rsidP="004F00C6"/>
    <w:p w14:paraId="3AB4243B" w14:textId="77777777" w:rsidR="00F643E2" w:rsidRDefault="00F643E2" w:rsidP="004F00C6"/>
    <w:p w14:paraId="1D14B6AA" w14:textId="77777777" w:rsidR="00F643E2" w:rsidRDefault="00F643E2" w:rsidP="004F00C6"/>
    <w:p w14:paraId="0D1AA4C6" w14:textId="77777777" w:rsidR="00F643E2" w:rsidRDefault="00F643E2" w:rsidP="004F00C6"/>
    <w:p w14:paraId="143512FC" w14:textId="77777777" w:rsidR="00F643E2" w:rsidRDefault="00F643E2" w:rsidP="004F00C6"/>
    <w:p w14:paraId="7CDA787F" w14:textId="77777777" w:rsidR="00F643E2" w:rsidRDefault="00F643E2" w:rsidP="004F00C6"/>
    <w:p w14:paraId="1EB86485" w14:textId="77777777" w:rsidR="00F643E2" w:rsidRDefault="001B4014" w:rsidP="004F00C6">
      <w:pPr>
        <w:rPr>
          <w:i/>
          <w:iCs/>
        </w:rPr>
      </w:pPr>
      <w:r w:rsidRPr="00F643E2">
        <w:rPr>
          <w:i/>
          <w:iCs/>
        </w:rPr>
        <w:lastRenderedPageBreak/>
        <w:t>W-S-04</w:t>
      </w:r>
      <w:r w:rsidR="00F643E2" w:rsidRPr="00F643E2">
        <w:rPr>
          <w:i/>
          <w:iCs/>
        </w:rPr>
        <w:t xml:space="preserve"> - Learning Material Access</w:t>
      </w:r>
    </w:p>
    <w:p w14:paraId="6FE169AF" w14:textId="77777777" w:rsidR="00A3607C" w:rsidRPr="00F643E2" w:rsidRDefault="00A3607C" w:rsidP="004F00C6">
      <w:pPr>
        <w:rPr>
          <w:i/>
          <w:iCs/>
        </w:rPr>
      </w:pPr>
    </w:p>
    <w:p w14:paraId="2D439EDD" w14:textId="574A9C79" w:rsidR="00F643E2" w:rsidRDefault="00A3607C" w:rsidP="004F00C6">
      <w:r w:rsidRPr="00A3607C">
        <w:drawing>
          <wp:inline distT="0" distB="0" distL="0" distR="0" wp14:anchorId="2288BD28" wp14:editId="7CBCA163">
            <wp:extent cx="5731510" cy="2675890"/>
            <wp:effectExtent l="0" t="0" r="2540" b="0"/>
            <wp:docPr id="2078723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2381" name="Picture 1" descr="A screenshot of a computer&#10;&#10;AI-generated content may be incorrect."/>
                    <pic:cNvPicPr/>
                  </pic:nvPicPr>
                  <pic:blipFill>
                    <a:blip r:embed="rId136"/>
                    <a:stretch>
                      <a:fillRect/>
                    </a:stretch>
                  </pic:blipFill>
                  <pic:spPr>
                    <a:xfrm>
                      <a:off x="0" y="0"/>
                      <a:ext cx="5731510" cy="2675890"/>
                    </a:xfrm>
                    <a:prstGeom prst="rect">
                      <a:avLst/>
                    </a:prstGeom>
                  </pic:spPr>
                </pic:pic>
              </a:graphicData>
            </a:graphic>
          </wp:inline>
        </w:drawing>
      </w:r>
      <w:r>
        <w:br/>
      </w:r>
    </w:p>
    <w:p w14:paraId="57DE0D9A" w14:textId="0155246A" w:rsidR="00A3607C" w:rsidRDefault="00A3607C" w:rsidP="004F00C6">
      <w:r w:rsidRPr="00A3607C">
        <w:drawing>
          <wp:inline distT="0" distB="0" distL="0" distR="0" wp14:anchorId="3A62A544" wp14:editId="58D01FC8">
            <wp:extent cx="5731510" cy="2376170"/>
            <wp:effectExtent l="0" t="0" r="2540" b="5080"/>
            <wp:docPr id="9288229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822955" name="Picture 1" descr="A screenshot of a computer&#10;&#10;AI-generated content may be incorrect."/>
                    <pic:cNvPicPr/>
                  </pic:nvPicPr>
                  <pic:blipFill>
                    <a:blip r:embed="rId137"/>
                    <a:stretch>
                      <a:fillRect/>
                    </a:stretch>
                  </pic:blipFill>
                  <pic:spPr>
                    <a:xfrm>
                      <a:off x="0" y="0"/>
                      <a:ext cx="5731510" cy="2376170"/>
                    </a:xfrm>
                    <a:prstGeom prst="rect">
                      <a:avLst/>
                    </a:prstGeom>
                  </pic:spPr>
                </pic:pic>
              </a:graphicData>
            </a:graphic>
          </wp:inline>
        </w:drawing>
      </w:r>
    </w:p>
    <w:p w14:paraId="5B10D92F" w14:textId="77777777" w:rsidR="00A3607C" w:rsidRDefault="00A3607C" w:rsidP="004F00C6"/>
    <w:p w14:paraId="5EBCE74B" w14:textId="77777777" w:rsidR="00A3607C" w:rsidRDefault="00A3607C" w:rsidP="004F00C6"/>
    <w:p w14:paraId="39F9C1F0" w14:textId="77777777" w:rsidR="00A3607C" w:rsidRDefault="00A3607C" w:rsidP="004F00C6"/>
    <w:p w14:paraId="220F1819" w14:textId="77777777" w:rsidR="00A3607C" w:rsidRDefault="00A3607C" w:rsidP="004F00C6"/>
    <w:p w14:paraId="2CCFF3A8" w14:textId="77777777" w:rsidR="00A3607C" w:rsidRDefault="00A3607C" w:rsidP="004F00C6"/>
    <w:p w14:paraId="1C089E4B" w14:textId="77777777" w:rsidR="00A3607C" w:rsidRDefault="00A3607C" w:rsidP="004F00C6"/>
    <w:p w14:paraId="46069949" w14:textId="77777777" w:rsidR="00A3607C" w:rsidRDefault="00A3607C" w:rsidP="004F00C6"/>
    <w:p w14:paraId="7E7EBFD4" w14:textId="77777777" w:rsidR="00A3607C" w:rsidRDefault="00A3607C" w:rsidP="004F00C6"/>
    <w:p w14:paraId="5E6C7318" w14:textId="77777777" w:rsidR="00A3607C" w:rsidRDefault="00A3607C" w:rsidP="004F00C6"/>
    <w:p w14:paraId="044347EC" w14:textId="77777777" w:rsidR="00A3607C" w:rsidRDefault="00A3607C" w:rsidP="004F00C6"/>
    <w:p w14:paraId="1D3A5F2D" w14:textId="77777777" w:rsidR="00A3607C" w:rsidRDefault="00A3607C" w:rsidP="004F00C6"/>
    <w:p w14:paraId="43894B54" w14:textId="77777777" w:rsidR="00A3607C" w:rsidRDefault="00A3607C" w:rsidP="004F00C6"/>
    <w:p w14:paraId="6AA112C6" w14:textId="77777777" w:rsidR="00A3607C" w:rsidRPr="00A3607C" w:rsidRDefault="001B4014" w:rsidP="004F00C6">
      <w:pPr>
        <w:rPr>
          <w:i/>
          <w:iCs/>
        </w:rPr>
      </w:pPr>
      <w:r w:rsidRPr="00A3607C">
        <w:rPr>
          <w:i/>
          <w:iCs/>
        </w:rPr>
        <w:lastRenderedPageBreak/>
        <w:t>W-S-05</w:t>
      </w:r>
      <w:r w:rsidR="00F643E2" w:rsidRPr="00A3607C">
        <w:rPr>
          <w:i/>
          <w:iCs/>
        </w:rPr>
        <w:t xml:space="preserve"> - Assignment Material Access</w:t>
      </w:r>
    </w:p>
    <w:p w14:paraId="5EAAD5BB" w14:textId="77777777" w:rsidR="00A3607C" w:rsidRDefault="00A3607C" w:rsidP="004F00C6"/>
    <w:p w14:paraId="64E3944A" w14:textId="77777777" w:rsidR="00A3607C" w:rsidRDefault="00A3607C" w:rsidP="004F00C6">
      <w:r w:rsidRPr="00A3607C">
        <w:drawing>
          <wp:inline distT="0" distB="0" distL="0" distR="0" wp14:anchorId="557DDD11" wp14:editId="17363C86">
            <wp:extent cx="5731510" cy="2654935"/>
            <wp:effectExtent l="0" t="0" r="2540" b="0"/>
            <wp:docPr id="1021929240" name="Picture 1" descr="A blue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929240" name="Picture 1" descr="A blue screen with white text&#10;&#10;AI-generated content may be incorrect."/>
                    <pic:cNvPicPr/>
                  </pic:nvPicPr>
                  <pic:blipFill>
                    <a:blip r:embed="rId138"/>
                    <a:stretch>
                      <a:fillRect/>
                    </a:stretch>
                  </pic:blipFill>
                  <pic:spPr>
                    <a:xfrm>
                      <a:off x="0" y="0"/>
                      <a:ext cx="5731510" cy="2654935"/>
                    </a:xfrm>
                    <a:prstGeom prst="rect">
                      <a:avLst/>
                    </a:prstGeom>
                  </pic:spPr>
                </pic:pic>
              </a:graphicData>
            </a:graphic>
          </wp:inline>
        </w:drawing>
      </w:r>
    </w:p>
    <w:p w14:paraId="2831718D" w14:textId="77777777" w:rsidR="00A3607C" w:rsidRDefault="00A3607C" w:rsidP="004F00C6"/>
    <w:p w14:paraId="0648963C" w14:textId="77777777" w:rsidR="00A3607C" w:rsidRDefault="00A3607C" w:rsidP="004F00C6">
      <w:r w:rsidRPr="00A3607C">
        <w:drawing>
          <wp:inline distT="0" distB="0" distL="0" distR="0" wp14:anchorId="224D9758" wp14:editId="29B82B61">
            <wp:extent cx="5731510" cy="2661285"/>
            <wp:effectExtent l="0" t="0" r="2540" b="5715"/>
            <wp:docPr id="342565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6592" name="Picture 1" descr="A screenshot of a computer&#10;&#10;AI-generated content may be incorrect."/>
                    <pic:cNvPicPr/>
                  </pic:nvPicPr>
                  <pic:blipFill>
                    <a:blip r:embed="rId139"/>
                    <a:stretch>
                      <a:fillRect/>
                    </a:stretch>
                  </pic:blipFill>
                  <pic:spPr>
                    <a:xfrm>
                      <a:off x="0" y="0"/>
                      <a:ext cx="5731510" cy="2661285"/>
                    </a:xfrm>
                    <a:prstGeom prst="rect">
                      <a:avLst/>
                    </a:prstGeom>
                  </pic:spPr>
                </pic:pic>
              </a:graphicData>
            </a:graphic>
          </wp:inline>
        </w:drawing>
      </w:r>
    </w:p>
    <w:p w14:paraId="4F44D685" w14:textId="77777777" w:rsidR="00A3607C" w:rsidRDefault="00A3607C" w:rsidP="004F00C6"/>
    <w:p w14:paraId="42E237EA" w14:textId="77777777" w:rsidR="00A3607C" w:rsidRDefault="00A3607C" w:rsidP="004F00C6">
      <w:r w:rsidRPr="00A3607C">
        <w:drawing>
          <wp:inline distT="0" distB="0" distL="0" distR="0" wp14:anchorId="4CBC534E" wp14:editId="6FFD2C7A">
            <wp:extent cx="5731510" cy="1743710"/>
            <wp:effectExtent l="0" t="0" r="2540" b="8890"/>
            <wp:docPr id="19123552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55272" name="Picture 1" descr="A screenshot of a computer&#10;&#10;AI-generated content may be incorrect."/>
                    <pic:cNvPicPr/>
                  </pic:nvPicPr>
                  <pic:blipFill>
                    <a:blip r:embed="rId140"/>
                    <a:stretch>
                      <a:fillRect/>
                    </a:stretch>
                  </pic:blipFill>
                  <pic:spPr>
                    <a:xfrm>
                      <a:off x="0" y="0"/>
                      <a:ext cx="5731510" cy="1743710"/>
                    </a:xfrm>
                    <a:prstGeom prst="rect">
                      <a:avLst/>
                    </a:prstGeom>
                  </pic:spPr>
                </pic:pic>
              </a:graphicData>
            </a:graphic>
          </wp:inline>
        </w:drawing>
      </w:r>
    </w:p>
    <w:p w14:paraId="25983DE1" w14:textId="77777777" w:rsidR="00A3607C" w:rsidRDefault="00A3607C" w:rsidP="004F00C6"/>
    <w:p w14:paraId="4EB1EDA1" w14:textId="77777777" w:rsidR="00A3607C" w:rsidRDefault="001B4014" w:rsidP="004F00C6">
      <w:pPr>
        <w:rPr>
          <w:i/>
          <w:iCs/>
        </w:rPr>
      </w:pPr>
      <w:r>
        <w:lastRenderedPageBreak/>
        <w:br/>
      </w:r>
      <w:r w:rsidRPr="00A3607C">
        <w:rPr>
          <w:i/>
          <w:iCs/>
        </w:rPr>
        <w:t>W-S-06</w:t>
      </w:r>
      <w:r w:rsidR="00F643E2" w:rsidRPr="00A3607C">
        <w:rPr>
          <w:i/>
          <w:iCs/>
        </w:rPr>
        <w:t xml:space="preserve"> - Navigation Menu</w:t>
      </w:r>
    </w:p>
    <w:p w14:paraId="4928834E" w14:textId="77777777" w:rsidR="00A3607C" w:rsidRPr="00A3607C" w:rsidRDefault="00A3607C" w:rsidP="004F00C6">
      <w:pPr>
        <w:rPr>
          <w:i/>
          <w:iCs/>
        </w:rPr>
      </w:pPr>
    </w:p>
    <w:p w14:paraId="6FA63449" w14:textId="3132C9DC" w:rsidR="00A3607C" w:rsidRDefault="00A3607C" w:rsidP="004F00C6">
      <w:r w:rsidRPr="00A3607C">
        <w:drawing>
          <wp:inline distT="0" distB="0" distL="0" distR="0" wp14:anchorId="0476D531" wp14:editId="0887AE0C">
            <wp:extent cx="5731510" cy="2823210"/>
            <wp:effectExtent l="0" t="0" r="2540" b="0"/>
            <wp:docPr id="15630303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30385" name="Picture 1" descr="A screenshot of a computer&#10;&#10;AI-generated content may be incorrect."/>
                    <pic:cNvPicPr/>
                  </pic:nvPicPr>
                  <pic:blipFill>
                    <a:blip r:embed="rId141"/>
                    <a:stretch>
                      <a:fillRect/>
                    </a:stretch>
                  </pic:blipFill>
                  <pic:spPr>
                    <a:xfrm>
                      <a:off x="0" y="0"/>
                      <a:ext cx="5731510" cy="2823210"/>
                    </a:xfrm>
                    <a:prstGeom prst="rect">
                      <a:avLst/>
                    </a:prstGeom>
                  </pic:spPr>
                </pic:pic>
              </a:graphicData>
            </a:graphic>
          </wp:inline>
        </w:drawing>
      </w:r>
    </w:p>
    <w:p w14:paraId="328E0F6A" w14:textId="77777777" w:rsidR="00A3607C" w:rsidRDefault="00A3607C" w:rsidP="004F00C6"/>
    <w:p w14:paraId="30CE2CB0" w14:textId="5B4714A3" w:rsidR="00A3607C" w:rsidRDefault="00A3607C" w:rsidP="004F00C6">
      <w:r w:rsidRPr="00A3607C">
        <w:drawing>
          <wp:inline distT="0" distB="0" distL="0" distR="0" wp14:anchorId="50EFA534" wp14:editId="65C2F284">
            <wp:extent cx="5731510" cy="3037205"/>
            <wp:effectExtent l="0" t="0" r="2540" b="0"/>
            <wp:docPr id="214559942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599422" name="Picture 1" descr="A screenshot of a computer&#10;&#10;AI-generated content may be incorrect."/>
                    <pic:cNvPicPr/>
                  </pic:nvPicPr>
                  <pic:blipFill>
                    <a:blip r:embed="rId142"/>
                    <a:stretch>
                      <a:fillRect/>
                    </a:stretch>
                  </pic:blipFill>
                  <pic:spPr>
                    <a:xfrm>
                      <a:off x="0" y="0"/>
                      <a:ext cx="5731510" cy="3037205"/>
                    </a:xfrm>
                    <a:prstGeom prst="rect">
                      <a:avLst/>
                    </a:prstGeom>
                  </pic:spPr>
                </pic:pic>
              </a:graphicData>
            </a:graphic>
          </wp:inline>
        </w:drawing>
      </w:r>
    </w:p>
    <w:p w14:paraId="79CAAC21" w14:textId="77777777" w:rsidR="00A3607C" w:rsidRDefault="00A3607C" w:rsidP="004F00C6"/>
    <w:p w14:paraId="2C7A63F7" w14:textId="77777777" w:rsidR="00A3607C" w:rsidRDefault="00A3607C" w:rsidP="004F00C6"/>
    <w:p w14:paraId="0496553C" w14:textId="77777777" w:rsidR="00A3607C" w:rsidRDefault="00A3607C" w:rsidP="004F00C6"/>
    <w:p w14:paraId="2E024257" w14:textId="77777777" w:rsidR="00A3607C" w:rsidRDefault="00A3607C" w:rsidP="004F00C6"/>
    <w:p w14:paraId="542FEAA7" w14:textId="77777777" w:rsidR="00A3607C" w:rsidRDefault="00A3607C" w:rsidP="004F00C6"/>
    <w:p w14:paraId="2940C758" w14:textId="77777777" w:rsidR="00A3607C" w:rsidRDefault="00A3607C" w:rsidP="004F00C6"/>
    <w:p w14:paraId="6EC287C8" w14:textId="77777777" w:rsidR="00694D54" w:rsidRDefault="00694D54" w:rsidP="004F00C6"/>
    <w:p w14:paraId="7F76A99C" w14:textId="4D451850" w:rsidR="00A3607C" w:rsidRDefault="00694D54" w:rsidP="004F00C6">
      <w:pPr>
        <w:rPr>
          <w:i/>
          <w:iCs/>
        </w:rPr>
      </w:pPr>
      <w:r>
        <w:lastRenderedPageBreak/>
        <w:br/>
      </w:r>
      <w:r w:rsidR="001B4014" w:rsidRPr="00A3607C">
        <w:rPr>
          <w:i/>
          <w:iCs/>
        </w:rPr>
        <w:t>W-S-07</w:t>
      </w:r>
      <w:r w:rsidR="00F643E2" w:rsidRPr="00A3607C">
        <w:rPr>
          <w:i/>
          <w:iCs/>
        </w:rPr>
        <w:t xml:space="preserve"> - Assignment Submission</w:t>
      </w:r>
    </w:p>
    <w:p w14:paraId="2FBBC403" w14:textId="77777777" w:rsidR="00694D54" w:rsidRPr="00A3607C" w:rsidRDefault="00694D54" w:rsidP="004F00C6">
      <w:pPr>
        <w:rPr>
          <w:i/>
          <w:iCs/>
        </w:rPr>
      </w:pPr>
    </w:p>
    <w:p w14:paraId="0CE4D986" w14:textId="7E4E59F7" w:rsidR="00A3607C" w:rsidRDefault="00694D54" w:rsidP="004F00C6">
      <w:r w:rsidRPr="00694D54">
        <w:drawing>
          <wp:inline distT="0" distB="0" distL="0" distR="0" wp14:anchorId="1EDE5723" wp14:editId="250E3791">
            <wp:extent cx="5191125" cy="2431650"/>
            <wp:effectExtent l="0" t="0" r="0" b="6985"/>
            <wp:docPr id="8444249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24960" name="Picture 1" descr="A screenshot of a computer&#10;&#10;AI-generated content may be incorrect."/>
                    <pic:cNvPicPr/>
                  </pic:nvPicPr>
                  <pic:blipFill>
                    <a:blip r:embed="rId143"/>
                    <a:stretch>
                      <a:fillRect/>
                    </a:stretch>
                  </pic:blipFill>
                  <pic:spPr>
                    <a:xfrm>
                      <a:off x="0" y="0"/>
                      <a:ext cx="5196300" cy="2434074"/>
                    </a:xfrm>
                    <a:prstGeom prst="rect">
                      <a:avLst/>
                    </a:prstGeom>
                  </pic:spPr>
                </pic:pic>
              </a:graphicData>
            </a:graphic>
          </wp:inline>
        </w:drawing>
      </w:r>
    </w:p>
    <w:p w14:paraId="0D300250" w14:textId="77777777" w:rsidR="00694D54" w:rsidRDefault="00694D54" w:rsidP="004F00C6"/>
    <w:p w14:paraId="32341631" w14:textId="6D5DAA6F" w:rsidR="00694D54" w:rsidRDefault="00694D54" w:rsidP="004F00C6">
      <w:r w:rsidRPr="00694D54">
        <w:drawing>
          <wp:inline distT="0" distB="0" distL="0" distR="0" wp14:anchorId="0CFA7D3C" wp14:editId="3690D58F">
            <wp:extent cx="5219700" cy="2447927"/>
            <wp:effectExtent l="0" t="0" r="0" b="9525"/>
            <wp:docPr id="87035795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57954" name="Picture 1" descr="A screenshot of a computer&#10;&#10;AI-generated content may be incorrect."/>
                    <pic:cNvPicPr/>
                  </pic:nvPicPr>
                  <pic:blipFill>
                    <a:blip r:embed="rId144"/>
                    <a:stretch>
                      <a:fillRect/>
                    </a:stretch>
                  </pic:blipFill>
                  <pic:spPr>
                    <a:xfrm>
                      <a:off x="0" y="0"/>
                      <a:ext cx="5236417" cy="2455767"/>
                    </a:xfrm>
                    <a:prstGeom prst="rect">
                      <a:avLst/>
                    </a:prstGeom>
                  </pic:spPr>
                </pic:pic>
              </a:graphicData>
            </a:graphic>
          </wp:inline>
        </w:drawing>
      </w:r>
      <w:r>
        <w:br/>
      </w:r>
    </w:p>
    <w:p w14:paraId="657C57CA" w14:textId="2B4D60B4" w:rsidR="00694D54" w:rsidRDefault="00694D54" w:rsidP="004F00C6">
      <w:r w:rsidRPr="00694D54">
        <w:drawing>
          <wp:inline distT="0" distB="0" distL="0" distR="0" wp14:anchorId="5283B135" wp14:editId="18ED8583">
            <wp:extent cx="5248275" cy="2446210"/>
            <wp:effectExtent l="0" t="0" r="0" b="0"/>
            <wp:docPr id="4278293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829312" name="Picture 1" descr="A screenshot of a computer&#10;&#10;AI-generated content may be incorrect."/>
                    <pic:cNvPicPr/>
                  </pic:nvPicPr>
                  <pic:blipFill>
                    <a:blip r:embed="rId145"/>
                    <a:stretch>
                      <a:fillRect/>
                    </a:stretch>
                  </pic:blipFill>
                  <pic:spPr>
                    <a:xfrm>
                      <a:off x="0" y="0"/>
                      <a:ext cx="5251436" cy="2447683"/>
                    </a:xfrm>
                    <a:prstGeom prst="rect">
                      <a:avLst/>
                    </a:prstGeom>
                  </pic:spPr>
                </pic:pic>
              </a:graphicData>
            </a:graphic>
          </wp:inline>
        </w:drawing>
      </w:r>
    </w:p>
    <w:p w14:paraId="39134B43" w14:textId="77777777" w:rsidR="00694D54" w:rsidRDefault="00694D54" w:rsidP="004F00C6"/>
    <w:p w14:paraId="1CD19948" w14:textId="61168C5A" w:rsidR="001B4014" w:rsidRPr="00694D54" w:rsidRDefault="001B4014" w:rsidP="004F00C6">
      <w:r w:rsidRPr="00A3607C">
        <w:rPr>
          <w:i/>
          <w:iCs/>
        </w:rPr>
        <w:lastRenderedPageBreak/>
        <w:t>W-S-08</w:t>
      </w:r>
      <w:r w:rsidR="00F643E2" w:rsidRPr="00A3607C">
        <w:rPr>
          <w:i/>
          <w:iCs/>
        </w:rPr>
        <w:t xml:space="preserve"> - View Grade</w:t>
      </w:r>
    </w:p>
    <w:p w14:paraId="7AE3715B" w14:textId="77777777" w:rsidR="001B4014" w:rsidRDefault="001B4014" w:rsidP="004F00C6"/>
    <w:p w14:paraId="33B4E2D2" w14:textId="348EAAF8" w:rsidR="00A879B0" w:rsidRDefault="00A879B0" w:rsidP="004F00C6">
      <w:r w:rsidRPr="00A879B0">
        <w:drawing>
          <wp:inline distT="0" distB="0" distL="0" distR="0" wp14:anchorId="1DDBF338" wp14:editId="0D6B8FDC">
            <wp:extent cx="5115464" cy="2384307"/>
            <wp:effectExtent l="0" t="0" r="0" b="0"/>
            <wp:docPr id="19306165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616501" name="Picture 1" descr="A screenshot of a computer&#10;&#10;AI-generated content may be incorrect."/>
                    <pic:cNvPicPr/>
                  </pic:nvPicPr>
                  <pic:blipFill>
                    <a:blip r:embed="rId146"/>
                    <a:stretch>
                      <a:fillRect/>
                    </a:stretch>
                  </pic:blipFill>
                  <pic:spPr>
                    <a:xfrm>
                      <a:off x="0" y="0"/>
                      <a:ext cx="5128425" cy="2390348"/>
                    </a:xfrm>
                    <a:prstGeom prst="rect">
                      <a:avLst/>
                    </a:prstGeom>
                  </pic:spPr>
                </pic:pic>
              </a:graphicData>
            </a:graphic>
          </wp:inline>
        </w:drawing>
      </w:r>
      <w:r>
        <w:br/>
      </w:r>
    </w:p>
    <w:p w14:paraId="6588BBCF" w14:textId="1E224520" w:rsidR="00A879B0" w:rsidRDefault="00A879B0" w:rsidP="004F00C6">
      <w:r w:rsidRPr="00A879B0">
        <w:drawing>
          <wp:inline distT="0" distB="0" distL="0" distR="0" wp14:anchorId="0ADE7C27" wp14:editId="55D05661">
            <wp:extent cx="5124091" cy="2400250"/>
            <wp:effectExtent l="0" t="0" r="635" b="635"/>
            <wp:docPr id="166034074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340746" name="Picture 1" descr="A screenshot of a computer&#10;&#10;AI-generated content may be incorrect."/>
                    <pic:cNvPicPr/>
                  </pic:nvPicPr>
                  <pic:blipFill>
                    <a:blip r:embed="rId147"/>
                    <a:stretch>
                      <a:fillRect/>
                    </a:stretch>
                  </pic:blipFill>
                  <pic:spPr>
                    <a:xfrm>
                      <a:off x="0" y="0"/>
                      <a:ext cx="5137424" cy="2406496"/>
                    </a:xfrm>
                    <a:prstGeom prst="rect">
                      <a:avLst/>
                    </a:prstGeom>
                  </pic:spPr>
                </pic:pic>
              </a:graphicData>
            </a:graphic>
          </wp:inline>
        </w:drawing>
      </w:r>
      <w:r>
        <w:br/>
      </w:r>
      <w:r>
        <w:br/>
      </w:r>
      <w:r w:rsidRPr="00A879B0">
        <w:drawing>
          <wp:inline distT="0" distB="0" distL="0" distR="0" wp14:anchorId="23C28C82" wp14:editId="515F5575">
            <wp:extent cx="5149970" cy="2396396"/>
            <wp:effectExtent l="0" t="0" r="0" b="4445"/>
            <wp:docPr id="17793986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98630" name="Picture 1" descr="A screenshot of a computer&#10;&#10;AI-generated content may be incorrect."/>
                    <pic:cNvPicPr/>
                  </pic:nvPicPr>
                  <pic:blipFill>
                    <a:blip r:embed="rId148"/>
                    <a:stretch>
                      <a:fillRect/>
                    </a:stretch>
                  </pic:blipFill>
                  <pic:spPr>
                    <a:xfrm>
                      <a:off x="0" y="0"/>
                      <a:ext cx="5159366" cy="2400768"/>
                    </a:xfrm>
                    <a:prstGeom prst="rect">
                      <a:avLst/>
                    </a:prstGeom>
                  </pic:spPr>
                </pic:pic>
              </a:graphicData>
            </a:graphic>
          </wp:inline>
        </w:drawing>
      </w:r>
    </w:p>
    <w:p w14:paraId="2777450E" w14:textId="77777777" w:rsidR="00A3607C" w:rsidRDefault="00A3607C" w:rsidP="001B4014">
      <w:pPr>
        <w:rPr>
          <w:i/>
          <w:iCs/>
        </w:rPr>
      </w:pPr>
    </w:p>
    <w:p w14:paraId="272667CD" w14:textId="77777777" w:rsidR="00A879B0" w:rsidRDefault="00A879B0" w:rsidP="001B4014">
      <w:pPr>
        <w:rPr>
          <w:i/>
          <w:iCs/>
        </w:rPr>
      </w:pPr>
    </w:p>
    <w:p w14:paraId="43740A7D" w14:textId="515E3BBB" w:rsidR="001B4014" w:rsidRPr="00A3607C" w:rsidRDefault="001B4014" w:rsidP="001B4014">
      <w:pPr>
        <w:rPr>
          <w:b/>
          <w:bCs/>
          <w:i/>
          <w:iCs/>
        </w:rPr>
      </w:pPr>
      <w:r w:rsidRPr="00A3607C">
        <w:rPr>
          <w:b/>
          <w:bCs/>
          <w:i/>
          <w:iCs/>
        </w:rPr>
        <w:lastRenderedPageBreak/>
        <w:t>Web Application Testing - Lecturer User</w:t>
      </w:r>
      <w:r w:rsidRPr="00A3607C">
        <w:rPr>
          <w:b/>
          <w:bCs/>
          <w:i/>
          <w:iCs/>
        </w:rPr>
        <w:br/>
      </w:r>
    </w:p>
    <w:p w14:paraId="20ACFF5C" w14:textId="089A4F30" w:rsidR="00A3607C" w:rsidRDefault="001B4014" w:rsidP="004F00C6">
      <w:pPr>
        <w:rPr>
          <w:i/>
          <w:iCs/>
        </w:rPr>
      </w:pPr>
      <w:r w:rsidRPr="00A3607C">
        <w:rPr>
          <w:i/>
          <w:iCs/>
        </w:rPr>
        <w:t>W-L-01</w:t>
      </w:r>
      <w:r w:rsidR="00F643E2" w:rsidRPr="00A3607C">
        <w:rPr>
          <w:i/>
          <w:iCs/>
        </w:rPr>
        <w:t xml:space="preserve"> </w:t>
      </w:r>
      <w:r w:rsidR="00A3607C">
        <w:rPr>
          <w:i/>
          <w:iCs/>
        </w:rPr>
        <w:t>–</w:t>
      </w:r>
      <w:r w:rsidR="00F643E2" w:rsidRPr="00A3607C">
        <w:rPr>
          <w:i/>
          <w:iCs/>
        </w:rPr>
        <w:t xml:space="preserve"> Login</w:t>
      </w:r>
    </w:p>
    <w:p w14:paraId="6A8EC0C6" w14:textId="77777777" w:rsidR="00A3607C" w:rsidRDefault="00A3607C" w:rsidP="004F00C6">
      <w:pPr>
        <w:rPr>
          <w:i/>
          <w:iCs/>
        </w:rPr>
      </w:pPr>
    </w:p>
    <w:p w14:paraId="188298FB" w14:textId="46EEBE0E" w:rsidR="00A3607C" w:rsidRDefault="00A3607C" w:rsidP="004F00C6">
      <w:pPr>
        <w:rPr>
          <w:i/>
          <w:iCs/>
        </w:rPr>
      </w:pPr>
      <w:r w:rsidRPr="00A3607C">
        <w:rPr>
          <w:i/>
          <w:iCs/>
        </w:rPr>
        <w:drawing>
          <wp:inline distT="0" distB="0" distL="0" distR="0" wp14:anchorId="4FFE06A3" wp14:editId="00DD0367">
            <wp:extent cx="5731510" cy="2663825"/>
            <wp:effectExtent l="0" t="0" r="2540" b="3175"/>
            <wp:docPr id="1727797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9794" name="Picture 1" descr="A screenshot of a computer&#10;&#10;AI-generated content may be incorrect."/>
                    <pic:cNvPicPr/>
                  </pic:nvPicPr>
                  <pic:blipFill>
                    <a:blip r:embed="rId149"/>
                    <a:stretch>
                      <a:fillRect/>
                    </a:stretch>
                  </pic:blipFill>
                  <pic:spPr>
                    <a:xfrm>
                      <a:off x="0" y="0"/>
                      <a:ext cx="5731510" cy="2663825"/>
                    </a:xfrm>
                    <a:prstGeom prst="rect">
                      <a:avLst/>
                    </a:prstGeom>
                  </pic:spPr>
                </pic:pic>
              </a:graphicData>
            </a:graphic>
          </wp:inline>
        </w:drawing>
      </w:r>
    </w:p>
    <w:p w14:paraId="35322EE3" w14:textId="77777777" w:rsidR="00A3607C" w:rsidRDefault="00A3607C" w:rsidP="004F00C6">
      <w:pPr>
        <w:rPr>
          <w:i/>
          <w:iCs/>
        </w:rPr>
      </w:pPr>
    </w:p>
    <w:p w14:paraId="0F084D32" w14:textId="23D5A757" w:rsidR="00A3607C" w:rsidRDefault="00A3607C" w:rsidP="004F00C6">
      <w:pPr>
        <w:rPr>
          <w:i/>
          <w:iCs/>
        </w:rPr>
      </w:pPr>
      <w:r w:rsidRPr="00A3607C">
        <w:rPr>
          <w:i/>
          <w:iCs/>
        </w:rPr>
        <w:drawing>
          <wp:inline distT="0" distB="0" distL="0" distR="0" wp14:anchorId="56817066" wp14:editId="6FEF9370">
            <wp:extent cx="5731510" cy="2679065"/>
            <wp:effectExtent l="0" t="0" r="2540" b="6985"/>
            <wp:docPr id="1778149389" name="Picture 1" descr="A blue and white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149389" name="Picture 1" descr="A blue and white screen with white text&#10;&#10;AI-generated content may be incorrect."/>
                    <pic:cNvPicPr/>
                  </pic:nvPicPr>
                  <pic:blipFill>
                    <a:blip r:embed="rId150"/>
                    <a:stretch>
                      <a:fillRect/>
                    </a:stretch>
                  </pic:blipFill>
                  <pic:spPr>
                    <a:xfrm>
                      <a:off x="0" y="0"/>
                      <a:ext cx="5731510" cy="2679065"/>
                    </a:xfrm>
                    <a:prstGeom prst="rect">
                      <a:avLst/>
                    </a:prstGeom>
                  </pic:spPr>
                </pic:pic>
              </a:graphicData>
            </a:graphic>
          </wp:inline>
        </w:drawing>
      </w:r>
    </w:p>
    <w:p w14:paraId="4FD39544" w14:textId="77777777" w:rsidR="00A3607C" w:rsidRDefault="00A3607C" w:rsidP="004F00C6">
      <w:pPr>
        <w:rPr>
          <w:i/>
          <w:iCs/>
        </w:rPr>
      </w:pPr>
    </w:p>
    <w:p w14:paraId="6A84EC05" w14:textId="77777777" w:rsidR="00A3607C" w:rsidRDefault="00A3607C" w:rsidP="004F00C6">
      <w:pPr>
        <w:rPr>
          <w:i/>
          <w:iCs/>
        </w:rPr>
      </w:pPr>
    </w:p>
    <w:p w14:paraId="50512992" w14:textId="77777777" w:rsidR="00A3607C" w:rsidRDefault="00A3607C" w:rsidP="004F00C6">
      <w:pPr>
        <w:rPr>
          <w:i/>
          <w:iCs/>
        </w:rPr>
      </w:pPr>
    </w:p>
    <w:p w14:paraId="31E77B15" w14:textId="77777777" w:rsidR="00A3607C" w:rsidRDefault="00A3607C" w:rsidP="004F00C6">
      <w:pPr>
        <w:rPr>
          <w:i/>
          <w:iCs/>
        </w:rPr>
      </w:pPr>
    </w:p>
    <w:p w14:paraId="27011E2B" w14:textId="77777777" w:rsidR="00A3607C" w:rsidRDefault="00A3607C" w:rsidP="004F00C6">
      <w:pPr>
        <w:rPr>
          <w:i/>
          <w:iCs/>
        </w:rPr>
      </w:pPr>
    </w:p>
    <w:p w14:paraId="1F7239C5" w14:textId="77777777" w:rsidR="00A3607C" w:rsidRDefault="00A3607C" w:rsidP="004F00C6">
      <w:pPr>
        <w:rPr>
          <w:i/>
          <w:iCs/>
        </w:rPr>
      </w:pPr>
    </w:p>
    <w:p w14:paraId="4DCC3D8F" w14:textId="77777777" w:rsidR="00A3607C" w:rsidRDefault="00A3607C" w:rsidP="004F00C6">
      <w:pPr>
        <w:rPr>
          <w:i/>
          <w:iCs/>
        </w:rPr>
      </w:pPr>
    </w:p>
    <w:p w14:paraId="6EBBC4FC" w14:textId="77777777" w:rsidR="00A3607C" w:rsidRDefault="00A3607C" w:rsidP="004F00C6">
      <w:pPr>
        <w:rPr>
          <w:i/>
          <w:iCs/>
        </w:rPr>
      </w:pPr>
    </w:p>
    <w:p w14:paraId="4E7A42DD" w14:textId="77777777" w:rsidR="00A3607C" w:rsidRDefault="001B4014" w:rsidP="004F00C6">
      <w:pPr>
        <w:rPr>
          <w:i/>
          <w:iCs/>
        </w:rPr>
      </w:pPr>
      <w:r w:rsidRPr="00A3607C">
        <w:rPr>
          <w:i/>
          <w:iCs/>
        </w:rPr>
        <w:lastRenderedPageBreak/>
        <w:br/>
        <w:t>W-L-02</w:t>
      </w:r>
      <w:r w:rsidR="00F643E2" w:rsidRPr="00A3607C">
        <w:rPr>
          <w:i/>
          <w:iCs/>
        </w:rPr>
        <w:t xml:space="preserve"> - Module Access</w:t>
      </w:r>
    </w:p>
    <w:p w14:paraId="04BC6973" w14:textId="77777777" w:rsidR="00A3607C" w:rsidRDefault="00A3607C" w:rsidP="004F00C6">
      <w:pPr>
        <w:rPr>
          <w:i/>
          <w:iCs/>
        </w:rPr>
      </w:pPr>
    </w:p>
    <w:p w14:paraId="4B2E8829" w14:textId="77777777" w:rsidR="00A3607C" w:rsidRDefault="00A3607C" w:rsidP="004F00C6">
      <w:pPr>
        <w:rPr>
          <w:i/>
          <w:iCs/>
        </w:rPr>
      </w:pPr>
      <w:r w:rsidRPr="00A3607C">
        <w:rPr>
          <w:i/>
          <w:iCs/>
        </w:rPr>
        <w:drawing>
          <wp:inline distT="0" distB="0" distL="0" distR="0" wp14:anchorId="68EE76BA" wp14:editId="4B261A3F">
            <wp:extent cx="5731510" cy="2651760"/>
            <wp:effectExtent l="0" t="0" r="2540" b="0"/>
            <wp:docPr id="19850429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042903" name="Picture 1" descr="A screenshot of a computer&#10;&#10;AI-generated content may be incorrect."/>
                    <pic:cNvPicPr/>
                  </pic:nvPicPr>
                  <pic:blipFill>
                    <a:blip r:embed="rId151"/>
                    <a:stretch>
                      <a:fillRect/>
                    </a:stretch>
                  </pic:blipFill>
                  <pic:spPr>
                    <a:xfrm>
                      <a:off x="0" y="0"/>
                      <a:ext cx="5731510" cy="2651760"/>
                    </a:xfrm>
                    <a:prstGeom prst="rect">
                      <a:avLst/>
                    </a:prstGeom>
                  </pic:spPr>
                </pic:pic>
              </a:graphicData>
            </a:graphic>
          </wp:inline>
        </w:drawing>
      </w:r>
    </w:p>
    <w:p w14:paraId="1F744C49" w14:textId="77777777" w:rsidR="00A3607C" w:rsidRDefault="00A3607C" w:rsidP="004F00C6">
      <w:pPr>
        <w:rPr>
          <w:i/>
          <w:iCs/>
        </w:rPr>
      </w:pPr>
    </w:p>
    <w:p w14:paraId="4612B55F" w14:textId="77777777" w:rsidR="00A3607C" w:rsidRDefault="00A3607C" w:rsidP="004F00C6">
      <w:pPr>
        <w:rPr>
          <w:i/>
          <w:iCs/>
        </w:rPr>
      </w:pPr>
      <w:r w:rsidRPr="00A3607C">
        <w:rPr>
          <w:i/>
          <w:iCs/>
        </w:rPr>
        <w:drawing>
          <wp:inline distT="0" distB="0" distL="0" distR="0" wp14:anchorId="3A93F341" wp14:editId="56C4DBFF">
            <wp:extent cx="5731510" cy="2687955"/>
            <wp:effectExtent l="0" t="0" r="2540" b="0"/>
            <wp:docPr id="15890229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2910" name="Picture 1" descr="A screenshot of a computer&#10;&#10;AI-generated content may be incorrect."/>
                    <pic:cNvPicPr/>
                  </pic:nvPicPr>
                  <pic:blipFill>
                    <a:blip r:embed="rId152"/>
                    <a:stretch>
                      <a:fillRect/>
                    </a:stretch>
                  </pic:blipFill>
                  <pic:spPr>
                    <a:xfrm>
                      <a:off x="0" y="0"/>
                      <a:ext cx="5731510" cy="2687955"/>
                    </a:xfrm>
                    <a:prstGeom prst="rect">
                      <a:avLst/>
                    </a:prstGeom>
                  </pic:spPr>
                </pic:pic>
              </a:graphicData>
            </a:graphic>
          </wp:inline>
        </w:drawing>
      </w:r>
    </w:p>
    <w:p w14:paraId="1B7941DF" w14:textId="77777777" w:rsidR="00694D54" w:rsidRDefault="001B4014" w:rsidP="004F00C6">
      <w:pPr>
        <w:rPr>
          <w:i/>
          <w:iCs/>
        </w:rPr>
      </w:pPr>
      <w:r w:rsidRPr="00A3607C">
        <w:rPr>
          <w:i/>
          <w:iCs/>
        </w:rPr>
        <w:br/>
      </w:r>
    </w:p>
    <w:p w14:paraId="6B5FC6BE" w14:textId="77777777" w:rsidR="00694D54" w:rsidRDefault="00694D54" w:rsidP="004F00C6">
      <w:pPr>
        <w:rPr>
          <w:i/>
          <w:iCs/>
        </w:rPr>
      </w:pPr>
    </w:p>
    <w:p w14:paraId="5A413EA6" w14:textId="77777777" w:rsidR="00694D54" w:rsidRDefault="00694D54" w:rsidP="004F00C6">
      <w:pPr>
        <w:rPr>
          <w:i/>
          <w:iCs/>
        </w:rPr>
      </w:pPr>
    </w:p>
    <w:p w14:paraId="5A854712" w14:textId="77777777" w:rsidR="00694D54" w:rsidRDefault="00694D54" w:rsidP="004F00C6">
      <w:pPr>
        <w:rPr>
          <w:i/>
          <w:iCs/>
        </w:rPr>
      </w:pPr>
    </w:p>
    <w:p w14:paraId="311744B6" w14:textId="77777777" w:rsidR="00694D54" w:rsidRDefault="00694D54" w:rsidP="004F00C6">
      <w:pPr>
        <w:rPr>
          <w:i/>
          <w:iCs/>
        </w:rPr>
      </w:pPr>
    </w:p>
    <w:p w14:paraId="601F6376" w14:textId="77777777" w:rsidR="00694D54" w:rsidRDefault="00694D54" w:rsidP="004F00C6">
      <w:pPr>
        <w:rPr>
          <w:i/>
          <w:iCs/>
        </w:rPr>
      </w:pPr>
    </w:p>
    <w:p w14:paraId="019AD85E" w14:textId="77777777" w:rsidR="00694D54" w:rsidRDefault="00694D54" w:rsidP="004F00C6">
      <w:pPr>
        <w:rPr>
          <w:i/>
          <w:iCs/>
        </w:rPr>
      </w:pPr>
    </w:p>
    <w:p w14:paraId="27E71E23" w14:textId="77777777" w:rsidR="00694D54" w:rsidRDefault="00694D54" w:rsidP="004F00C6">
      <w:pPr>
        <w:rPr>
          <w:i/>
          <w:iCs/>
        </w:rPr>
      </w:pPr>
    </w:p>
    <w:p w14:paraId="77F40E6A" w14:textId="77777777" w:rsidR="00694D54" w:rsidRDefault="00694D54" w:rsidP="004F00C6">
      <w:pPr>
        <w:rPr>
          <w:i/>
          <w:iCs/>
        </w:rPr>
      </w:pPr>
    </w:p>
    <w:p w14:paraId="0BF39DA1" w14:textId="77777777" w:rsidR="00694D54" w:rsidRDefault="001B4014" w:rsidP="004F00C6">
      <w:pPr>
        <w:rPr>
          <w:i/>
          <w:iCs/>
        </w:rPr>
      </w:pPr>
      <w:r w:rsidRPr="00A3607C">
        <w:rPr>
          <w:i/>
          <w:iCs/>
        </w:rPr>
        <w:lastRenderedPageBreak/>
        <w:t>W-L-03</w:t>
      </w:r>
      <w:r w:rsidR="00F643E2" w:rsidRPr="00A3607C">
        <w:rPr>
          <w:i/>
          <w:iCs/>
        </w:rPr>
        <w:t xml:space="preserve"> - Assignment Access</w:t>
      </w:r>
    </w:p>
    <w:p w14:paraId="51D9C175" w14:textId="77777777" w:rsidR="00694D54" w:rsidRDefault="00694D54" w:rsidP="004F00C6">
      <w:pPr>
        <w:rPr>
          <w:i/>
          <w:iCs/>
        </w:rPr>
      </w:pPr>
    </w:p>
    <w:p w14:paraId="10CD57BF" w14:textId="3B82B9BE" w:rsidR="00694D54" w:rsidRDefault="00694D54" w:rsidP="004F00C6">
      <w:pPr>
        <w:rPr>
          <w:i/>
          <w:iCs/>
        </w:rPr>
      </w:pPr>
      <w:r w:rsidRPr="00694D54">
        <w:rPr>
          <w:i/>
          <w:iCs/>
        </w:rPr>
        <w:drawing>
          <wp:inline distT="0" distB="0" distL="0" distR="0" wp14:anchorId="211C907B" wp14:editId="12232E98">
            <wp:extent cx="5731510" cy="2670175"/>
            <wp:effectExtent l="0" t="0" r="2540" b="0"/>
            <wp:docPr id="16113962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96214" name="Picture 1" descr="A screenshot of a computer&#10;&#10;AI-generated content may be incorrect."/>
                    <pic:cNvPicPr/>
                  </pic:nvPicPr>
                  <pic:blipFill>
                    <a:blip r:embed="rId153"/>
                    <a:stretch>
                      <a:fillRect/>
                    </a:stretch>
                  </pic:blipFill>
                  <pic:spPr>
                    <a:xfrm>
                      <a:off x="0" y="0"/>
                      <a:ext cx="5731510" cy="2670175"/>
                    </a:xfrm>
                    <a:prstGeom prst="rect">
                      <a:avLst/>
                    </a:prstGeom>
                  </pic:spPr>
                </pic:pic>
              </a:graphicData>
            </a:graphic>
          </wp:inline>
        </w:drawing>
      </w:r>
    </w:p>
    <w:p w14:paraId="40E394BF" w14:textId="77777777" w:rsidR="00694D54" w:rsidRDefault="00694D54" w:rsidP="004F00C6">
      <w:pPr>
        <w:rPr>
          <w:i/>
          <w:iCs/>
        </w:rPr>
      </w:pPr>
    </w:p>
    <w:p w14:paraId="4D35FB73" w14:textId="2BC47C49" w:rsidR="00694D54" w:rsidRDefault="00694D54" w:rsidP="004F00C6">
      <w:pPr>
        <w:rPr>
          <w:i/>
          <w:iCs/>
        </w:rPr>
      </w:pPr>
      <w:r w:rsidRPr="00694D54">
        <w:rPr>
          <w:i/>
          <w:iCs/>
        </w:rPr>
        <w:drawing>
          <wp:inline distT="0" distB="0" distL="0" distR="0" wp14:anchorId="2BE0BE9C" wp14:editId="56533028">
            <wp:extent cx="5731510" cy="2654935"/>
            <wp:effectExtent l="0" t="0" r="2540" b="0"/>
            <wp:docPr id="12315714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71472" name="Picture 1" descr="A screenshot of a computer&#10;&#10;AI-generated content may be incorrect."/>
                    <pic:cNvPicPr/>
                  </pic:nvPicPr>
                  <pic:blipFill>
                    <a:blip r:embed="rId154"/>
                    <a:stretch>
                      <a:fillRect/>
                    </a:stretch>
                  </pic:blipFill>
                  <pic:spPr>
                    <a:xfrm>
                      <a:off x="0" y="0"/>
                      <a:ext cx="5731510" cy="2654935"/>
                    </a:xfrm>
                    <a:prstGeom prst="rect">
                      <a:avLst/>
                    </a:prstGeom>
                  </pic:spPr>
                </pic:pic>
              </a:graphicData>
            </a:graphic>
          </wp:inline>
        </w:drawing>
      </w:r>
    </w:p>
    <w:p w14:paraId="37AD1D5C" w14:textId="77777777" w:rsidR="00694D54" w:rsidRDefault="00694D54" w:rsidP="004F00C6">
      <w:pPr>
        <w:rPr>
          <w:i/>
          <w:iCs/>
        </w:rPr>
      </w:pPr>
    </w:p>
    <w:p w14:paraId="5C63DC26" w14:textId="77777777" w:rsidR="00694D54" w:rsidRDefault="00694D54" w:rsidP="004F00C6">
      <w:pPr>
        <w:rPr>
          <w:i/>
          <w:iCs/>
        </w:rPr>
      </w:pPr>
    </w:p>
    <w:p w14:paraId="1AD6156A" w14:textId="77777777" w:rsidR="00694D54" w:rsidRDefault="00694D54" w:rsidP="004F00C6">
      <w:pPr>
        <w:rPr>
          <w:i/>
          <w:iCs/>
        </w:rPr>
      </w:pPr>
    </w:p>
    <w:p w14:paraId="015504AA" w14:textId="77777777" w:rsidR="00694D54" w:rsidRDefault="00694D54" w:rsidP="004F00C6">
      <w:pPr>
        <w:rPr>
          <w:i/>
          <w:iCs/>
        </w:rPr>
      </w:pPr>
    </w:p>
    <w:p w14:paraId="7027F784" w14:textId="77777777" w:rsidR="00694D54" w:rsidRDefault="00694D54" w:rsidP="004F00C6">
      <w:pPr>
        <w:rPr>
          <w:i/>
          <w:iCs/>
        </w:rPr>
      </w:pPr>
    </w:p>
    <w:p w14:paraId="2CBDCED6" w14:textId="77777777" w:rsidR="00694D54" w:rsidRDefault="00694D54" w:rsidP="004F00C6">
      <w:pPr>
        <w:rPr>
          <w:i/>
          <w:iCs/>
        </w:rPr>
      </w:pPr>
    </w:p>
    <w:p w14:paraId="15938F6C" w14:textId="77777777" w:rsidR="00694D54" w:rsidRDefault="00694D54" w:rsidP="004F00C6">
      <w:pPr>
        <w:rPr>
          <w:i/>
          <w:iCs/>
        </w:rPr>
      </w:pPr>
    </w:p>
    <w:p w14:paraId="50E8558E" w14:textId="77777777" w:rsidR="00694D54" w:rsidRDefault="00694D54" w:rsidP="004F00C6">
      <w:pPr>
        <w:rPr>
          <w:i/>
          <w:iCs/>
        </w:rPr>
      </w:pPr>
    </w:p>
    <w:p w14:paraId="01526D3A" w14:textId="77777777" w:rsidR="00694D54" w:rsidRDefault="00694D54" w:rsidP="004F00C6">
      <w:pPr>
        <w:rPr>
          <w:i/>
          <w:iCs/>
        </w:rPr>
      </w:pPr>
    </w:p>
    <w:p w14:paraId="57E3DF07" w14:textId="77777777" w:rsidR="00694D54" w:rsidRDefault="00694D54" w:rsidP="004F00C6">
      <w:pPr>
        <w:rPr>
          <w:i/>
          <w:iCs/>
        </w:rPr>
      </w:pPr>
    </w:p>
    <w:p w14:paraId="595A8D64" w14:textId="52350A95" w:rsidR="00A3607C" w:rsidRDefault="001B4014" w:rsidP="004F00C6">
      <w:pPr>
        <w:rPr>
          <w:i/>
          <w:iCs/>
        </w:rPr>
      </w:pPr>
      <w:r w:rsidRPr="00A3607C">
        <w:rPr>
          <w:i/>
          <w:iCs/>
        </w:rPr>
        <w:lastRenderedPageBreak/>
        <w:br/>
        <w:t>W-L-04</w:t>
      </w:r>
      <w:r w:rsidR="00F643E2" w:rsidRPr="00A3607C">
        <w:rPr>
          <w:i/>
          <w:iCs/>
        </w:rPr>
        <w:t xml:space="preserve"> - Academic Calendar Editing</w:t>
      </w:r>
    </w:p>
    <w:p w14:paraId="4D95913B" w14:textId="43F61349" w:rsidR="00A3607C" w:rsidRDefault="00694D54" w:rsidP="004F00C6">
      <w:pPr>
        <w:rPr>
          <w:i/>
          <w:iCs/>
        </w:rPr>
      </w:pPr>
      <w:r w:rsidRPr="00694D54">
        <w:rPr>
          <w:i/>
          <w:iCs/>
        </w:rPr>
        <w:drawing>
          <wp:inline distT="0" distB="0" distL="0" distR="0" wp14:anchorId="7CF6EA4E" wp14:editId="19D964A0">
            <wp:extent cx="5322498" cy="2473729"/>
            <wp:effectExtent l="0" t="0" r="0" b="3175"/>
            <wp:docPr id="112051551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515511" name="Picture 1" descr="A screenshot of a computer&#10;&#10;AI-generated content may be incorrect."/>
                    <pic:cNvPicPr/>
                  </pic:nvPicPr>
                  <pic:blipFill>
                    <a:blip r:embed="rId155"/>
                    <a:stretch>
                      <a:fillRect/>
                    </a:stretch>
                  </pic:blipFill>
                  <pic:spPr>
                    <a:xfrm>
                      <a:off x="0" y="0"/>
                      <a:ext cx="5332967" cy="2478595"/>
                    </a:xfrm>
                    <a:prstGeom prst="rect">
                      <a:avLst/>
                    </a:prstGeom>
                  </pic:spPr>
                </pic:pic>
              </a:graphicData>
            </a:graphic>
          </wp:inline>
        </w:drawing>
      </w:r>
      <w:r>
        <w:rPr>
          <w:i/>
          <w:iCs/>
        </w:rPr>
        <w:br/>
      </w:r>
    </w:p>
    <w:p w14:paraId="4A14EDBB" w14:textId="7B2C061E" w:rsidR="00694D54" w:rsidRDefault="00694D54" w:rsidP="004F00C6">
      <w:pPr>
        <w:rPr>
          <w:i/>
          <w:iCs/>
        </w:rPr>
      </w:pPr>
      <w:r w:rsidRPr="00694D54">
        <w:rPr>
          <w:i/>
          <w:iCs/>
        </w:rPr>
        <w:drawing>
          <wp:inline distT="0" distB="0" distL="0" distR="0" wp14:anchorId="093B1F41" wp14:editId="3D49EA8D">
            <wp:extent cx="5382883" cy="2501794"/>
            <wp:effectExtent l="0" t="0" r="8890" b="0"/>
            <wp:docPr id="209694610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946104" name="Picture 1" descr="A screenshot of a computer&#10;&#10;AI-generated content may be incorrect."/>
                    <pic:cNvPicPr/>
                  </pic:nvPicPr>
                  <pic:blipFill>
                    <a:blip r:embed="rId156"/>
                    <a:stretch>
                      <a:fillRect/>
                    </a:stretch>
                  </pic:blipFill>
                  <pic:spPr>
                    <a:xfrm>
                      <a:off x="0" y="0"/>
                      <a:ext cx="5392488" cy="2506258"/>
                    </a:xfrm>
                    <a:prstGeom prst="rect">
                      <a:avLst/>
                    </a:prstGeom>
                  </pic:spPr>
                </pic:pic>
              </a:graphicData>
            </a:graphic>
          </wp:inline>
        </w:drawing>
      </w:r>
      <w:r w:rsidR="009B6554">
        <w:rPr>
          <w:i/>
          <w:iCs/>
        </w:rPr>
        <w:br/>
      </w:r>
    </w:p>
    <w:p w14:paraId="43A8E5AB" w14:textId="278DC99F" w:rsidR="00694D54" w:rsidRDefault="009B6554" w:rsidP="004F00C6">
      <w:pPr>
        <w:rPr>
          <w:i/>
          <w:iCs/>
        </w:rPr>
      </w:pPr>
      <w:r w:rsidRPr="009B6554">
        <w:rPr>
          <w:i/>
          <w:iCs/>
        </w:rPr>
        <w:drawing>
          <wp:inline distT="0" distB="0" distL="0" distR="0" wp14:anchorId="320AA290" wp14:editId="7D247867">
            <wp:extent cx="5391509" cy="2497441"/>
            <wp:effectExtent l="0" t="0" r="0" b="0"/>
            <wp:docPr id="24845093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0937" name="Picture 1" descr="A screenshot of a computer&#10;&#10;AI-generated content may be incorrect."/>
                    <pic:cNvPicPr/>
                  </pic:nvPicPr>
                  <pic:blipFill>
                    <a:blip r:embed="rId157"/>
                    <a:stretch>
                      <a:fillRect/>
                    </a:stretch>
                  </pic:blipFill>
                  <pic:spPr>
                    <a:xfrm>
                      <a:off x="0" y="0"/>
                      <a:ext cx="5400144" cy="2501441"/>
                    </a:xfrm>
                    <a:prstGeom prst="rect">
                      <a:avLst/>
                    </a:prstGeom>
                  </pic:spPr>
                </pic:pic>
              </a:graphicData>
            </a:graphic>
          </wp:inline>
        </w:drawing>
      </w:r>
    </w:p>
    <w:p w14:paraId="1A7DDF66" w14:textId="77777777" w:rsidR="009B6554" w:rsidRDefault="009B6554" w:rsidP="004F00C6">
      <w:pPr>
        <w:rPr>
          <w:i/>
          <w:iCs/>
        </w:rPr>
      </w:pPr>
    </w:p>
    <w:p w14:paraId="6C92B9C2" w14:textId="61E5B04A" w:rsidR="00A3607C" w:rsidRDefault="001B4014" w:rsidP="004F00C6">
      <w:pPr>
        <w:rPr>
          <w:i/>
          <w:iCs/>
        </w:rPr>
      </w:pPr>
      <w:r w:rsidRPr="00A3607C">
        <w:rPr>
          <w:i/>
          <w:iCs/>
        </w:rPr>
        <w:lastRenderedPageBreak/>
        <w:t>W-L-05</w:t>
      </w:r>
      <w:r w:rsidR="00F643E2" w:rsidRPr="00A3607C">
        <w:rPr>
          <w:i/>
          <w:iCs/>
        </w:rPr>
        <w:t xml:space="preserve"> - Create Assignment</w:t>
      </w:r>
    </w:p>
    <w:p w14:paraId="1A716463" w14:textId="77777777" w:rsidR="00A3607C" w:rsidRDefault="00A3607C" w:rsidP="004F00C6">
      <w:pPr>
        <w:rPr>
          <w:i/>
          <w:iCs/>
        </w:rPr>
      </w:pPr>
    </w:p>
    <w:p w14:paraId="4CE17E34" w14:textId="4711BED9" w:rsidR="00A3607C" w:rsidRDefault="00A3607C" w:rsidP="004F00C6">
      <w:pPr>
        <w:rPr>
          <w:i/>
          <w:iCs/>
        </w:rPr>
      </w:pPr>
      <w:r w:rsidRPr="00A3607C">
        <w:rPr>
          <w:i/>
          <w:iCs/>
        </w:rPr>
        <w:drawing>
          <wp:inline distT="0" distB="0" distL="0" distR="0" wp14:anchorId="0ED36F17" wp14:editId="3D9DDD94">
            <wp:extent cx="5434642" cy="2548730"/>
            <wp:effectExtent l="0" t="0" r="0" b="4445"/>
            <wp:docPr id="17267128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12848" name="Picture 1" descr="A screenshot of a computer&#10;&#10;AI-generated content may be incorrect."/>
                    <pic:cNvPicPr/>
                  </pic:nvPicPr>
                  <pic:blipFill>
                    <a:blip r:embed="rId158"/>
                    <a:stretch>
                      <a:fillRect/>
                    </a:stretch>
                  </pic:blipFill>
                  <pic:spPr>
                    <a:xfrm>
                      <a:off x="0" y="0"/>
                      <a:ext cx="5446591" cy="2554334"/>
                    </a:xfrm>
                    <a:prstGeom prst="rect">
                      <a:avLst/>
                    </a:prstGeom>
                  </pic:spPr>
                </pic:pic>
              </a:graphicData>
            </a:graphic>
          </wp:inline>
        </w:drawing>
      </w:r>
    </w:p>
    <w:p w14:paraId="238BE47B" w14:textId="66087828" w:rsidR="00A3607C" w:rsidRDefault="00694D54" w:rsidP="004F00C6">
      <w:pPr>
        <w:rPr>
          <w:i/>
          <w:iCs/>
        </w:rPr>
      </w:pPr>
      <w:r w:rsidRPr="00694D54">
        <w:rPr>
          <w:i/>
          <w:iCs/>
        </w:rPr>
        <w:drawing>
          <wp:inline distT="0" distB="0" distL="0" distR="0" wp14:anchorId="6DF679E2" wp14:editId="76708E32">
            <wp:extent cx="5434330" cy="2540155"/>
            <wp:effectExtent l="0" t="0" r="0" b="0"/>
            <wp:docPr id="20438743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874319" name="Picture 1" descr="A screenshot of a computer&#10;&#10;AI-generated content may be incorrect."/>
                    <pic:cNvPicPr/>
                  </pic:nvPicPr>
                  <pic:blipFill>
                    <a:blip r:embed="rId159"/>
                    <a:stretch>
                      <a:fillRect/>
                    </a:stretch>
                  </pic:blipFill>
                  <pic:spPr>
                    <a:xfrm>
                      <a:off x="0" y="0"/>
                      <a:ext cx="5443588" cy="2544482"/>
                    </a:xfrm>
                    <a:prstGeom prst="rect">
                      <a:avLst/>
                    </a:prstGeom>
                  </pic:spPr>
                </pic:pic>
              </a:graphicData>
            </a:graphic>
          </wp:inline>
        </w:drawing>
      </w:r>
    </w:p>
    <w:p w14:paraId="5781C257" w14:textId="55405E48" w:rsidR="00694D54" w:rsidRDefault="00694D54" w:rsidP="004F00C6">
      <w:pPr>
        <w:rPr>
          <w:i/>
          <w:iCs/>
        </w:rPr>
      </w:pPr>
      <w:r w:rsidRPr="00694D54">
        <w:rPr>
          <w:i/>
          <w:iCs/>
        </w:rPr>
        <w:drawing>
          <wp:inline distT="0" distB="0" distL="0" distR="0" wp14:anchorId="216DD71C" wp14:editId="69268854">
            <wp:extent cx="5451894" cy="2556821"/>
            <wp:effectExtent l="0" t="0" r="0" b="0"/>
            <wp:docPr id="114440493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404932" name="Picture 1" descr="A screenshot of a computer&#10;&#10;AI-generated content may be incorrect."/>
                    <pic:cNvPicPr/>
                  </pic:nvPicPr>
                  <pic:blipFill>
                    <a:blip r:embed="rId160"/>
                    <a:stretch>
                      <a:fillRect/>
                    </a:stretch>
                  </pic:blipFill>
                  <pic:spPr>
                    <a:xfrm>
                      <a:off x="0" y="0"/>
                      <a:ext cx="5457831" cy="2559605"/>
                    </a:xfrm>
                    <a:prstGeom prst="rect">
                      <a:avLst/>
                    </a:prstGeom>
                  </pic:spPr>
                </pic:pic>
              </a:graphicData>
            </a:graphic>
          </wp:inline>
        </w:drawing>
      </w:r>
    </w:p>
    <w:p w14:paraId="367B0BE2" w14:textId="77777777" w:rsidR="00A879B0" w:rsidRDefault="00A879B0" w:rsidP="004F00C6">
      <w:pPr>
        <w:rPr>
          <w:i/>
          <w:iCs/>
        </w:rPr>
      </w:pPr>
    </w:p>
    <w:p w14:paraId="3B5920E1" w14:textId="77777777" w:rsidR="00A879B0" w:rsidRDefault="00A879B0" w:rsidP="004F00C6">
      <w:pPr>
        <w:rPr>
          <w:i/>
          <w:iCs/>
        </w:rPr>
      </w:pPr>
    </w:p>
    <w:p w14:paraId="5883DFE9" w14:textId="77777777" w:rsidR="00694D54" w:rsidRDefault="001B4014" w:rsidP="004F00C6">
      <w:pPr>
        <w:rPr>
          <w:i/>
          <w:iCs/>
        </w:rPr>
      </w:pPr>
      <w:r w:rsidRPr="00A3607C">
        <w:rPr>
          <w:i/>
          <w:iCs/>
        </w:rPr>
        <w:lastRenderedPageBreak/>
        <w:t>W-L-06</w:t>
      </w:r>
      <w:r w:rsidR="00F643E2" w:rsidRPr="00A3607C">
        <w:rPr>
          <w:i/>
          <w:iCs/>
        </w:rPr>
        <w:t xml:space="preserve"> - Add Grade</w:t>
      </w:r>
    </w:p>
    <w:p w14:paraId="50B5BB16" w14:textId="77777777" w:rsidR="00694D54" w:rsidRDefault="00694D54" w:rsidP="004F00C6">
      <w:pPr>
        <w:rPr>
          <w:i/>
          <w:iCs/>
        </w:rPr>
      </w:pPr>
    </w:p>
    <w:p w14:paraId="502CFE1A" w14:textId="77777777" w:rsidR="00694D54" w:rsidRDefault="00694D54" w:rsidP="004F00C6">
      <w:pPr>
        <w:rPr>
          <w:i/>
          <w:iCs/>
        </w:rPr>
      </w:pPr>
      <w:r w:rsidRPr="00694D54">
        <w:rPr>
          <w:i/>
          <w:iCs/>
        </w:rPr>
        <w:drawing>
          <wp:inline distT="0" distB="0" distL="0" distR="0" wp14:anchorId="21B172CC" wp14:editId="0ACEE761">
            <wp:extent cx="4925683" cy="2287119"/>
            <wp:effectExtent l="0" t="0" r="8890" b="0"/>
            <wp:docPr id="14336939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693912" name="Picture 1" descr="A screenshot of a computer&#10;&#10;AI-generated content may be incorrect."/>
                    <pic:cNvPicPr/>
                  </pic:nvPicPr>
                  <pic:blipFill>
                    <a:blip r:embed="rId161"/>
                    <a:stretch>
                      <a:fillRect/>
                    </a:stretch>
                  </pic:blipFill>
                  <pic:spPr>
                    <a:xfrm>
                      <a:off x="0" y="0"/>
                      <a:ext cx="4931381" cy="2289765"/>
                    </a:xfrm>
                    <a:prstGeom prst="rect">
                      <a:avLst/>
                    </a:prstGeom>
                  </pic:spPr>
                </pic:pic>
              </a:graphicData>
            </a:graphic>
          </wp:inline>
        </w:drawing>
      </w:r>
    </w:p>
    <w:p w14:paraId="58EF9F0B" w14:textId="77777777" w:rsidR="001123E7" w:rsidRDefault="001123E7" w:rsidP="004F00C6">
      <w:pPr>
        <w:rPr>
          <w:i/>
          <w:iCs/>
        </w:rPr>
      </w:pPr>
    </w:p>
    <w:p w14:paraId="166078BB" w14:textId="07FD2F2E" w:rsidR="00694D54" w:rsidRDefault="00694D54" w:rsidP="004F00C6">
      <w:pPr>
        <w:rPr>
          <w:i/>
          <w:iCs/>
        </w:rPr>
      </w:pPr>
      <w:r w:rsidRPr="00694D54">
        <w:rPr>
          <w:i/>
          <w:iCs/>
        </w:rPr>
        <w:drawing>
          <wp:inline distT="0" distB="0" distL="0" distR="0" wp14:anchorId="1707A6D8" wp14:editId="048632F3">
            <wp:extent cx="4942936" cy="2304988"/>
            <wp:effectExtent l="0" t="0" r="0" b="635"/>
            <wp:docPr id="26627857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78570" name="Picture 1" descr="A screenshot of a computer&#10;&#10;AI-generated content may be incorrect."/>
                    <pic:cNvPicPr/>
                  </pic:nvPicPr>
                  <pic:blipFill>
                    <a:blip r:embed="rId162"/>
                    <a:stretch>
                      <a:fillRect/>
                    </a:stretch>
                  </pic:blipFill>
                  <pic:spPr>
                    <a:xfrm>
                      <a:off x="0" y="0"/>
                      <a:ext cx="4954894" cy="2310564"/>
                    </a:xfrm>
                    <a:prstGeom prst="rect">
                      <a:avLst/>
                    </a:prstGeom>
                  </pic:spPr>
                </pic:pic>
              </a:graphicData>
            </a:graphic>
          </wp:inline>
        </w:drawing>
      </w:r>
    </w:p>
    <w:p w14:paraId="78248B9F" w14:textId="77777777" w:rsidR="001123E7" w:rsidRDefault="001123E7" w:rsidP="004F00C6">
      <w:pPr>
        <w:rPr>
          <w:i/>
          <w:iCs/>
        </w:rPr>
      </w:pPr>
    </w:p>
    <w:p w14:paraId="711837CA" w14:textId="476967AE" w:rsidR="001123E7" w:rsidRDefault="001123E7" w:rsidP="004F00C6">
      <w:pPr>
        <w:rPr>
          <w:i/>
          <w:iCs/>
        </w:rPr>
      </w:pPr>
      <w:r w:rsidRPr="001123E7">
        <w:rPr>
          <w:i/>
          <w:iCs/>
        </w:rPr>
        <w:drawing>
          <wp:inline distT="0" distB="0" distL="0" distR="0" wp14:anchorId="31BB65EA" wp14:editId="05A5C49B">
            <wp:extent cx="4968815" cy="2340727"/>
            <wp:effectExtent l="0" t="0" r="3810" b="2540"/>
            <wp:docPr id="376984094" name="Picture 1" descr="A computer screen shot of a blue and white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84094" name="Picture 1" descr="A computer screen shot of a blue and white computer&#10;&#10;AI-generated content may be incorrect."/>
                    <pic:cNvPicPr/>
                  </pic:nvPicPr>
                  <pic:blipFill>
                    <a:blip r:embed="rId163"/>
                    <a:stretch>
                      <a:fillRect/>
                    </a:stretch>
                  </pic:blipFill>
                  <pic:spPr>
                    <a:xfrm>
                      <a:off x="0" y="0"/>
                      <a:ext cx="4981256" cy="2346588"/>
                    </a:xfrm>
                    <a:prstGeom prst="rect">
                      <a:avLst/>
                    </a:prstGeom>
                  </pic:spPr>
                </pic:pic>
              </a:graphicData>
            </a:graphic>
          </wp:inline>
        </w:drawing>
      </w:r>
    </w:p>
    <w:p w14:paraId="581BBAE2" w14:textId="77777777" w:rsidR="001123E7" w:rsidRDefault="001123E7" w:rsidP="004F00C6">
      <w:pPr>
        <w:rPr>
          <w:i/>
          <w:iCs/>
        </w:rPr>
      </w:pPr>
    </w:p>
    <w:p w14:paraId="2DBA5157" w14:textId="43741A24" w:rsidR="00E61C77" w:rsidRPr="00A3607C" w:rsidRDefault="001B4014" w:rsidP="004F00C6">
      <w:pPr>
        <w:rPr>
          <w:i/>
          <w:iCs/>
        </w:rPr>
      </w:pPr>
      <w:r w:rsidRPr="00A3607C">
        <w:rPr>
          <w:i/>
          <w:iCs/>
        </w:rPr>
        <w:br/>
      </w:r>
    </w:p>
    <w:p w14:paraId="1F96D3BB" w14:textId="77777777" w:rsidR="001B4014" w:rsidRPr="00A3607C" w:rsidRDefault="001B4014" w:rsidP="001B4014">
      <w:pPr>
        <w:rPr>
          <w:b/>
          <w:bCs/>
          <w:i/>
          <w:iCs/>
        </w:rPr>
      </w:pPr>
      <w:r w:rsidRPr="00A3607C">
        <w:rPr>
          <w:b/>
          <w:bCs/>
          <w:i/>
          <w:iCs/>
        </w:rPr>
        <w:lastRenderedPageBreak/>
        <w:t>Database Testing</w:t>
      </w:r>
    </w:p>
    <w:p w14:paraId="2FB8524D" w14:textId="77777777" w:rsidR="00E61C77" w:rsidRDefault="00E61C77" w:rsidP="004F00C6"/>
    <w:p w14:paraId="435BDBFD" w14:textId="77777777" w:rsidR="00ED4D09" w:rsidRDefault="001B4014" w:rsidP="004F00C6">
      <w:pPr>
        <w:rPr>
          <w:i/>
          <w:iCs/>
        </w:rPr>
      </w:pPr>
      <w:r w:rsidRPr="00A3607C">
        <w:rPr>
          <w:i/>
          <w:iCs/>
        </w:rPr>
        <w:t>D-A-01</w:t>
      </w:r>
      <w:r w:rsidR="00F643E2" w:rsidRPr="00A3607C">
        <w:rPr>
          <w:i/>
          <w:iCs/>
        </w:rPr>
        <w:t xml:space="preserve"> - Django Migration</w:t>
      </w:r>
    </w:p>
    <w:p w14:paraId="7CAED61A" w14:textId="54E5F6C5" w:rsidR="00ED4D09" w:rsidRDefault="00ED4D09" w:rsidP="004F00C6">
      <w:pPr>
        <w:rPr>
          <w:i/>
          <w:iCs/>
        </w:rPr>
      </w:pPr>
      <w:r>
        <w:rPr>
          <w:i/>
          <w:iCs/>
        </w:rPr>
        <w:br/>
      </w:r>
      <w:r w:rsidRPr="00ED4D09">
        <w:rPr>
          <w:i/>
          <w:iCs/>
        </w:rPr>
        <w:drawing>
          <wp:inline distT="0" distB="0" distL="0" distR="0" wp14:anchorId="1538C2CE" wp14:editId="751E9479">
            <wp:extent cx="5731510" cy="2733040"/>
            <wp:effectExtent l="0" t="0" r="2540" b="0"/>
            <wp:docPr id="1563238653"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238653" name="Picture 1" descr="A screenshot of a computer program&#10;&#10;AI-generated content may be incorrect."/>
                    <pic:cNvPicPr/>
                  </pic:nvPicPr>
                  <pic:blipFill>
                    <a:blip r:embed="rId164"/>
                    <a:stretch>
                      <a:fillRect/>
                    </a:stretch>
                  </pic:blipFill>
                  <pic:spPr>
                    <a:xfrm>
                      <a:off x="0" y="0"/>
                      <a:ext cx="5731510" cy="2733040"/>
                    </a:xfrm>
                    <a:prstGeom prst="rect">
                      <a:avLst/>
                    </a:prstGeom>
                  </pic:spPr>
                </pic:pic>
              </a:graphicData>
            </a:graphic>
          </wp:inline>
        </w:drawing>
      </w:r>
    </w:p>
    <w:p w14:paraId="00B9DB4C" w14:textId="387E5426" w:rsidR="00ED4D09" w:rsidRDefault="00ED4D09" w:rsidP="004F00C6">
      <w:pPr>
        <w:rPr>
          <w:i/>
          <w:iCs/>
        </w:rPr>
      </w:pPr>
      <w:r w:rsidRPr="00ED4D09">
        <w:rPr>
          <w:i/>
          <w:iCs/>
        </w:rPr>
        <w:drawing>
          <wp:inline distT="0" distB="0" distL="0" distR="0" wp14:anchorId="616EFCFC" wp14:editId="2D05771C">
            <wp:extent cx="5731510" cy="1763395"/>
            <wp:effectExtent l="0" t="0" r="2540" b="8255"/>
            <wp:docPr id="54480486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04861" name="Picture 1" descr="A screenshot of a computer&#10;&#10;AI-generated content may be incorrect."/>
                    <pic:cNvPicPr/>
                  </pic:nvPicPr>
                  <pic:blipFill>
                    <a:blip r:embed="rId165"/>
                    <a:stretch>
                      <a:fillRect/>
                    </a:stretch>
                  </pic:blipFill>
                  <pic:spPr>
                    <a:xfrm>
                      <a:off x="0" y="0"/>
                      <a:ext cx="5731510" cy="1763395"/>
                    </a:xfrm>
                    <a:prstGeom prst="rect">
                      <a:avLst/>
                    </a:prstGeom>
                  </pic:spPr>
                </pic:pic>
              </a:graphicData>
            </a:graphic>
          </wp:inline>
        </w:drawing>
      </w:r>
    </w:p>
    <w:p w14:paraId="4CB3E92E" w14:textId="41C2379C" w:rsidR="00ED4D09" w:rsidRDefault="00ED4D09" w:rsidP="004F00C6">
      <w:pPr>
        <w:rPr>
          <w:i/>
          <w:iCs/>
        </w:rPr>
      </w:pPr>
      <w:r w:rsidRPr="00ED4D09">
        <w:rPr>
          <w:i/>
          <w:iCs/>
        </w:rPr>
        <w:drawing>
          <wp:inline distT="0" distB="0" distL="0" distR="0" wp14:anchorId="52DC2D91" wp14:editId="366D420C">
            <wp:extent cx="4744528" cy="3131305"/>
            <wp:effectExtent l="0" t="0" r="0" b="0"/>
            <wp:docPr id="212687133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871337" name="Picture 1" descr="A screenshot of a computer&#10;&#10;AI-generated content may be incorrect."/>
                    <pic:cNvPicPr/>
                  </pic:nvPicPr>
                  <pic:blipFill>
                    <a:blip r:embed="rId166"/>
                    <a:stretch>
                      <a:fillRect/>
                    </a:stretch>
                  </pic:blipFill>
                  <pic:spPr>
                    <a:xfrm>
                      <a:off x="0" y="0"/>
                      <a:ext cx="4761007" cy="3142181"/>
                    </a:xfrm>
                    <a:prstGeom prst="rect">
                      <a:avLst/>
                    </a:prstGeom>
                  </pic:spPr>
                </pic:pic>
              </a:graphicData>
            </a:graphic>
          </wp:inline>
        </w:drawing>
      </w:r>
    </w:p>
    <w:p w14:paraId="5BE64A4E" w14:textId="3613518D" w:rsidR="001B4014" w:rsidRDefault="001B4014" w:rsidP="004F00C6">
      <w:pPr>
        <w:rPr>
          <w:i/>
          <w:iCs/>
        </w:rPr>
      </w:pPr>
      <w:r w:rsidRPr="00A3607C">
        <w:rPr>
          <w:i/>
          <w:iCs/>
        </w:rPr>
        <w:lastRenderedPageBreak/>
        <w:br/>
        <w:t>D-A-02</w:t>
      </w:r>
      <w:r w:rsidR="00F643E2" w:rsidRPr="00A3607C">
        <w:rPr>
          <w:i/>
          <w:iCs/>
        </w:rPr>
        <w:t xml:space="preserve"> - Data Injection</w:t>
      </w:r>
    </w:p>
    <w:p w14:paraId="16206254" w14:textId="77777777" w:rsidR="00ED4D09" w:rsidRPr="00A3607C" w:rsidRDefault="00ED4D09" w:rsidP="004F00C6">
      <w:pPr>
        <w:rPr>
          <w:i/>
          <w:iCs/>
        </w:rPr>
      </w:pPr>
    </w:p>
    <w:p w14:paraId="4C107554" w14:textId="68A4465D" w:rsidR="00E61C77" w:rsidRDefault="00ED4D09" w:rsidP="004F00C6">
      <w:r w:rsidRPr="00694D54">
        <w:rPr>
          <w:i/>
          <w:iCs/>
        </w:rPr>
        <w:drawing>
          <wp:inline distT="0" distB="0" distL="0" distR="0" wp14:anchorId="012C56CA" wp14:editId="1D0A34FD">
            <wp:extent cx="5434330" cy="2540155"/>
            <wp:effectExtent l="0" t="0" r="0" b="0"/>
            <wp:docPr id="19889747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874319" name="Picture 1" descr="A screenshot of a computer&#10;&#10;AI-generated content may be incorrect."/>
                    <pic:cNvPicPr/>
                  </pic:nvPicPr>
                  <pic:blipFill>
                    <a:blip r:embed="rId159"/>
                    <a:stretch>
                      <a:fillRect/>
                    </a:stretch>
                  </pic:blipFill>
                  <pic:spPr>
                    <a:xfrm>
                      <a:off x="0" y="0"/>
                      <a:ext cx="5443588" cy="2544482"/>
                    </a:xfrm>
                    <a:prstGeom prst="rect">
                      <a:avLst/>
                    </a:prstGeom>
                  </pic:spPr>
                </pic:pic>
              </a:graphicData>
            </a:graphic>
          </wp:inline>
        </w:drawing>
      </w:r>
    </w:p>
    <w:p w14:paraId="53E2EFE7" w14:textId="77777777" w:rsidR="00ED4D09" w:rsidRDefault="00ED4D09" w:rsidP="004F00C6"/>
    <w:p w14:paraId="65A0D214" w14:textId="5FF5B218" w:rsidR="00E61C77" w:rsidRDefault="00ED4D09" w:rsidP="004F00C6">
      <w:r w:rsidRPr="00ED4D09">
        <w:drawing>
          <wp:inline distT="0" distB="0" distL="0" distR="0" wp14:anchorId="6FBE2ED6" wp14:editId="44708CD1">
            <wp:extent cx="5443268" cy="2462919"/>
            <wp:effectExtent l="0" t="0" r="5080" b="0"/>
            <wp:docPr id="1980979505"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79505" name="Picture 1" descr="A screenshot of a computer program&#10;&#10;AI-generated content may be incorrect."/>
                    <pic:cNvPicPr/>
                  </pic:nvPicPr>
                  <pic:blipFill>
                    <a:blip r:embed="rId167"/>
                    <a:stretch>
                      <a:fillRect/>
                    </a:stretch>
                  </pic:blipFill>
                  <pic:spPr>
                    <a:xfrm>
                      <a:off x="0" y="0"/>
                      <a:ext cx="5454842" cy="2468156"/>
                    </a:xfrm>
                    <a:prstGeom prst="rect">
                      <a:avLst/>
                    </a:prstGeom>
                  </pic:spPr>
                </pic:pic>
              </a:graphicData>
            </a:graphic>
          </wp:inline>
        </w:drawing>
      </w:r>
    </w:p>
    <w:p w14:paraId="0408F2EB" w14:textId="77777777" w:rsidR="00E61C77" w:rsidRDefault="00E61C77" w:rsidP="004F00C6"/>
    <w:p w14:paraId="6946D9EE" w14:textId="77777777" w:rsidR="00E61C77" w:rsidRDefault="00E61C77" w:rsidP="004F00C6"/>
    <w:p w14:paraId="0DACCA92" w14:textId="77777777" w:rsidR="00E61C77" w:rsidRDefault="00E61C77" w:rsidP="004F00C6"/>
    <w:p w14:paraId="1C1BDBA3" w14:textId="77777777" w:rsidR="00E61C77" w:rsidRDefault="00E61C77" w:rsidP="004F00C6"/>
    <w:p w14:paraId="03C675E6" w14:textId="77777777" w:rsidR="00E61C77" w:rsidRDefault="00E61C77" w:rsidP="004F00C6"/>
    <w:p w14:paraId="3EC8E2FB" w14:textId="77777777" w:rsidR="00E61C77" w:rsidRDefault="00E61C77" w:rsidP="004F00C6"/>
    <w:p w14:paraId="301C81D2" w14:textId="77777777" w:rsidR="00E61C77" w:rsidRDefault="00E61C77" w:rsidP="004F00C6"/>
    <w:p w14:paraId="1F40934D" w14:textId="77777777" w:rsidR="00E61C77" w:rsidRDefault="00E61C77" w:rsidP="004F00C6"/>
    <w:p w14:paraId="70541484" w14:textId="77777777" w:rsidR="00E61C77" w:rsidRDefault="00E61C77" w:rsidP="004F00C6"/>
    <w:p w14:paraId="001D9E34" w14:textId="77777777" w:rsidR="00E61C77" w:rsidRDefault="00E61C77" w:rsidP="004F00C6"/>
    <w:p w14:paraId="4A68D4F2" w14:textId="7229DDDD" w:rsidR="008A58DD" w:rsidRDefault="008A58DD" w:rsidP="00195F56"/>
    <w:p w14:paraId="22843EF8" w14:textId="70AFFE91" w:rsidR="004F00C6" w:rsidRPr="00D83DDC" w:rsidRDefault="004F00C6" w:rsidP="004F00C6">
      <w:pPr>
        <w:pStyle w:val="Heading2"/>
      </w:pPr>
      <w:bookmarkStart w:id="113" w:name="_Toc214723081"/>
      <w:r w:rsidRPr="00D83DDC">
        <w:lastRenderedPageBreak/>
        <w:t xml:space="preserve">Appendix </w:t>
      </w:r>
      <w:r>
        <w:t>G</w:t>
      </w:r>
      <w:r w:rsidRPr="00D83DDC">
        <w:t>:</w:t>
      </w:r>
      <w:r>
        <w:t xml:space="preserve"> Additional Code Samples</w:t>
      </w:r>
      <w:bookmarkEnd w:id="113"/>
    </w:p>
    <w:p w14:paraId="410B7BC7" w14:textId="77777777" w:rsidR="002B5AAA" w:rsidRDefault="002B5AAA" w:rsidP="00195F56"/>
    <w:p w14:paraId="1CC5BACC" w14:textId="77777777" w:rsidR="00787878" w:rsidRDefault="00787878" w:rsidP="00195F56"/>
    <w:p w14:paraId="423692CA" w14:textId="77777777" w:rsidR="00787878" w:rsidRDefault="00787878" w:rsidP="00195F56"/>
    <w:p w14:paraId="5EE42575" w14:textId="77777777" w:rsidR="00787878" w:rsidRDefault="00787878" w:rsidP="00195F56"/>
    <w:p w14:paraId="3073CB77" w14:textId="77777777" w:rsidR="00787878" w:rsidRDefault="00787878" w:rsidP="00195F56"/>
    <w:p w14:paraId="14E5F6C3" w14:textId="77777777" w:rsidR="00787878" w:rsidRDefault="00787878" w:rsidP="00195F56"/>
    <w:p w14:paraId="097E9AE1" w14:textId="77777777" w:rsidR="00787878" w:rsidRDefault="00787878" w:rsidP="00195F56"/>
    <w:p w14:paraId="54C44B38" w14:textId="77777777" w:rsidR="00787878" w:rsidRDefault="00787878" w:rsidP="00195F56"/>
    <w:p w14:paraId="21732670" w14:textId="77777777" w:rsidR="00787878" w:rsidRDefault="00787878" w:rsidP="00195F56"/>
    <w:p w14:paraId="59E04C67" w14:textId="77777777" w:rsidR="00787878" w:rsidRDefault="00787878" w:rsidP="00195F56"/>
    <w:p w14:paraId="50EE975E" w14:textId="77777777" w:rsidR="00787878" w:rsidRDefault="00787878" w:rsidP="00195F56"/>
    <w:p w14:paraId="46E6746E" w14:textId="77777777" w:rsidR="00787878" w:rsidRDefault="00787878" w:rsidP="00195F56"/>
    <w:p w14:paraId="51DB13F5" w14:textId="77777777" w:rsidR="00787878" w:rsidRDefault="00787878" w:rsidP="00195F56"/>
    <w:p w14:paraId="720B6768" w14:textId="77777777" w:rsidR="00787878" w:rsidRDefault="00787878" w:rsidP="00195F56"/>
    <w:p w14:paraId="4C70BBD0" w14:textId="77777777" w:rsidR="00787878" w:rsidRDefault="00787878" w:rsidP="00195F56"/>
    <w:p w14:paraId="3CF31BF9" w14:textId="77777777" w:rsidR="00787878" w:rsidRDefault="00787878" w:rsidP="00195F56"/>
    <w:p w14:paraId="7E973E7F" w14:textId="77777777" w:rsidR="00787878" w:rsidRDefault="00787878" w:rsidP="00195F56"/>
    <w:p w14:paraId="19B12C17" w14:textId="77777777" w:rsidR="00787878" w:rsidRDefault="00787878" w:rsidP="00195F56"/>
    <w:p w14:paraId="77269DA5" w14:textId="77777777" w:rsidR="00787878" w:rsidRDefault="00787878" w:rsidP="00195F56"/>
    <w:p w14:paraId="5861EBD4" w14:textId="77777777" w:rsidR="00787878" w:rsidRDefault="00787878" w:rsidP="00195F56"/>
    <w:p w14:paraId="334D87CF" w14:textId="77777777" w:rsidR="00787878" w:rsidRDefault="00787878" w:rsidP="00787878"/>
    <w:p w14:paraId="32C1BF26" w14:textId="77777777" w:rsidR="001B4014" w:rsidRDefault="001B4014" w:rsidP="00787878"/>
    <w:p w14:paraId="1624A770" w14:textId="77777777" w:rsidR="001B4014" w:rsidRDefault="001B4014" w:rsidP="00787878"/>
    <w:p w14:paraId="360EE1DA" w14:textId="77777777" w:rsidR="001B4014" w:rsidRDefault="001B4014" w:rsidP="00787878"/>
    <w:p w14:paraId="4B627178" w14:textId="77777777" w:rsidR="001B4014" w:rsidRDefault="001B4014" w:rsidP="00787878"/>
    <w:p w14:paraId="71164D34" w14:textId="77777777" w:rsidR="001B4014" w:rsidRDefault="001B4014" w:rsidP="00787878"/>
    <w:p w14:paraId="717735D2" w14:textId="77777777" w:rsidR="001B4014" w:rsidRDefault="001B4014" w:rsidP="00787878"/>
    <w:p w14:paraId="25166A95" w14:textId="77777777" w:rsidR="001B4014" w:rsidRDefault="001B4014" w:rsidP="00787878"/>
    <w:p w14:paraId="3D70D94C" w14:textId="77777777" w:rsidR="001B4014" w:rsidRDefault="001B4014" w:rsidP="00787878"/>
    <w:p w14:paraId="0390E1B2" w14:textId="77777777" w:rsidR="001B4014" w:rsidRDefault="001B4014" w:rsidP="00787878"/>
    <w:p w14:paraId="2137641A" w14:textId="77777777" w:rsidR="001B4014" w:rsidRDefault="001B4014" w:rsidP="00787878"/>
    <w:p w14:paraId="07BE83DB" w14:textId="77777777" w:rsidR="001B4014" w:rsidRDefault="001B4014" w:rsidP="00787878"/>
    <w:p w14:paraId="09B68087" w14:textId="77777777" w:rsidR="001B4014" w:rsidRDefault="001B4014" w:rsidP="00787878"/>
    <w:p w14:paraId="37B9B0E7" w14:textId="324F83C9" w:rsidR="00787878" w:rsidRDefault="00787878" w:rsidP="00787878">
      <w:pPr>
        <w:pStyle w:val="Heading1"/>
      </w:pPr>
      <w:bookmarkStart w:id="114" w:name="_Toc214723082"/>
      <w:r>
        <w:lastRenderedPageBreak/>
        <w:t>9. References</w:t>
      </w:r>
      <w:bookmarkEnd w:id="114"/>
    </w:p>
    <w:p w14:paraId="2AC83D73" w14:textId="77777777" w:rsidR="00787878" w:rsidRDefault="00787878" w:rsidP="00787878"/>
    <w:p w14:paraId="3F2187E3" w14:textId="77777777" w:rsidR="00C55BF9" w:rsidRDefault="00787878" w:rsidP="00C55BF9">
      <w:pPr>
        <w:pStyle w:val="Bibliography"/>
      </w:pPr>
      <w:r>
        <w:fldChar w:fldCharType="begin"/>
      </w:r>
      <w:r>
        <w:instrText xml:space="preserve"> ADDIN ZOTERO_BIBL {"uncited":[],"omitted":[],"custom":[]} CSL_BIBLIOGRAPHY </w:instrText>
      </w:r>
      <w:r>
        <w:fldChar w:fldCharType="separate"/>
      </w:r>
      <w:r w:rsidR="00C55BF9">
        <w:t>[1]</w:t>
      </w:r>
      <w:r w:rsidR="00C55BF9">
        <w:tab/>
        <w:t>J. Nielsen, ‘Jakob’s Law of the Internet User Experience’, UX Tigers. Accessed: Oct. 29, 2025. [Online]. Available: https://www.uxtigers.com/post/jakobs-law</w:t>
      </w:r>
    </w:p>
    <w:p w14:paraId="0466D261" w14:textId="77777777" w:rsidR="00C55BF9" w:rsidRDefault="00C55BF9" w:rsidP="00C55BF9">
      <w:pPr>
        <w:pStyle w:val="Bibliography"/>
      </w:pPr>
      <w:r>
        <w:t>[2]</w:t>
      </w:r>
      <w:r>
        <w:tab/>
        <w:t>‘End of Web Design’, Nielsen Norman Group. Accessed: Oct. 29, 2025. [Online]. Available: https://www.nngroup.com/articles/end-of-web-design/</w:t>
      </w:r>
    </w:p>
    <w:p w14:paraId="77A18E94" w14:textId="77777777" w:rsidR="00C55BF9" w:rsidRDefault="00C55BF9" w:rsidP="00C55BF9">
      <w:pPr>
        <w:pStyle w:val="Bibliography"/>
      </w:pPr>
      <w:r>
        <w:t>[3]</w:t>
      </w:r>
      <w:r>
        <w:tab/>
        <w:t>T. U. Dublin, ‘Connect | VLE - Brightspace | TU Dublin’. Accessed: Oct. 12, 2025. [Online]. Available: https://www.tudublin.ie/connect/vle/</w:t>
      </w:r>
    </w:p>
    <w:p w14:paraId="0BE7BE94" w14:textId="77777777" w:rsidR="00C55BF9" w:rsidRDefault="00C55BF9" w:rsidP="00C55BF9">
      <w:pPr>
        <w:pStyle w:val="Bibliography"/>
      </w:pPr>
      <w:r>
        <w:t>[4]</w:t>
      </w:r>
      <w:r>
        <w:tab/>
        <w:t>‘The Current and Future State of LMSs’. Accessed: Nov. 05, 2025. [Online]. Available: https://ikee.lib.auth.gr/record/306354/files/GRI-2019-25105.pdf</w:t>
      </w:r>
    </w:p>
    <w:p w14:paraId="5486DC27" w14:textId="77777777" w:rsidR="00C55BF9" w:rsidRDefault="00C55BF9" w:rsidP="00C55BF9">
      <w:pPr>
        <w:pStyle w:val="Bibliography"/>
      </w:pPr>
      <w:r>
        <w:t>[5]</w:t>
      </w:r>
      <w:r>
        <w:tab/>
        <w:t>‘Adopting D2L Brightspace for a consistent user experience’, D2L. Accessed: Nov. 05, 2025. [Online]. Available: https://www.d2l.com/en-mea/why-d2l/customers/tu-dublin/</w:t>
      </w:r>
    </w:p>
    <w:p w14:paraId="54B89A56" w14:textId="77777777" w:rsidR="00C55BF9" w:rsidRDefault="00C55BF9" w:rsidP="00C55BF9">
      <w:pPr>
        <w:pStyle w:val="Bibliography"/>
      </w:pPr>
      <w:r>
        <w:t>[6]</w:t>
      </w:r>
      <w:r>
        <w:tab/>
        <w:t>‘Changes to the Virtual Learning Environment Standards - UCD IT Services’. Accessed: Oct. 12, 2025. [Online]. Available: https://www.ucd.ie/itservices/ourservices/educationaltechnologies/digitallearning-instructors/changestothevirtuallearningenvironmentstandards/</w:t>
      </w:r>
    </w:p>
    <w:p w14:paraId="4905AABC" w14:textId="77777777" w:rsidR="00C55BF9" w:rsidRDefault="00C55BF9" w:rsidP="00C55BF9">
      <w:pPr>
        <w:pStyle w:val="Bibliography"/>
      </w:pPr>
      <w:r>
        <w:t>[7]</w:t>
      </w:r>
      <w:r>
        <w:tab/>
        <w:t>‘Standard Operation Procedures for the VLE Structure - University of Limerick’. Accessed: Nov. 05, 2025. [Online]. Available: https://www.ul.ie/media/58117/download?inline</w:t>
      </w:r>
    </w:p>
    <w:p w14:paraId="7973D1CC" w14:textId="77777777" w:rsidR="00C55BF9" w:rsidRDefault="00C55BF9" w:rsidP="00C55BF9">
      <w:pPr>
        <w:pStyle w:val="Bibliography"/>
      </w:pPr>
      <w:r>
        <w:t>[8]</w:t>
      </w:r>
      <w:r>
        <w:tab/>
        <w:t>‘Canvas | University of Oxford’. Accessed: Oct. 12, 2025. [Online]. Available: https://www.ox.ac.uk/students/academic/guidance/canvas</w:t>
      </w:r>
    </w:p>
    <w:p w14:paraId="6B4487B4" w14:textId="77777777" w:rsidR="00C55BF9" w:rsidRDefault="00C55BF9" w:rsidP="00C55BF9">
      <w:pPr>
        <w:pStyle w:val="Bibliography"/>
      </w:pPr>
      <w:r>
        <w:t>[9]</w:t>
      </w:r>
      <w:r>
        <w:tab/>
        <w:t>‘UCD Connect’. Accessed: Oct. 12, 2025. [Online]. Available: https://www.ucd.ie/connect/</w:t>
      </w:r>
    </w:p>
    <w:p w14:paraId="3F16E353" w14:textId="77777777" w:rsidR="00C55BF9" w:rsidRDefault="00C55BF9" w:rsidP="00C55BF9">
      <w:pPr>
        <w:pStyle w:val="Bibliography"/>
      </w:pPr>
      <w:r>
        <w:t>[10]</w:t>
      </w:r>
      <w:r>
        <w:tab/>
        <w:t>‘About Loop | DCU’. Accessed: Oct. 12, 2025. [Online]. Available: https://www.dcu.ie/teu/loop</w:t>
      </w:r>
    </w:p>
    <w:p w14:paraId="6C1BC662" w14:textId="77777777" w:rsidR="00C55BF9" w:rsidRDefault="00C55BF9" w:rsidP="00C55BF9">
      <w:pPr>
        <w:pStyle w:val="Bibliography"/>
      </w:pPr>
      <w:r>
        <w:t>[11]</w:t>
      </w:r>
      <w:r>
        <w:tab/>
        <w:t>‘Moodle | DCU’. Accessed: Oct. 12, 2025. [Online]. Available: https://www.dcu.ie/students/moodle</w:t>
      </w:r>
    </w:p>
    <w:p w14:paraId="009698A3" w14:textId="77777777" w:rsidR="00C55BF9" w:rsidRDefault="00C55BF9" w:rsidP="00C55BF9">
      <w:pPr>
        <w:pStyle w:val="Bibliography"/>
      </w:pPr>
      <w:r>
        <w:t>[12]</w:t>
      </w:r>
      <w:r>
        <w:tab/>
        <w:t>‘Moodle | Maynooth University’. Accessed: Oct. 12, 2025. [Online]. Available: https://www.maynoothuniversity.ie/centre-teaching-and-learning/technology-enhanced-learning/moodle</w:t>
      </w:r>
    </w:p>
    <w:p w14:paraId="2C6A6295" w14:textId="77777777" w:rsidR="00C55BF9" w:rsidRDefault="00C55BF9" w:rsidP="00C55BF9">
      <w:pPr>
        <w:pStyle w:val="Bibliography"/>
      </w:pPr>
      <w:r>
        <w:t>[13]</w:t>
      </w:r>
      <w:r>
        <w:tab/>
        <w:t>T. C. Dublin, ‘Blackboard Learn VLE - IT Services | Trinity College Dublin’. Accessed: Oct. 12, 2025. [Online]. Available: https://www.tcd.ie/itservices/our-services/blackboard-learn-vle/</w:t>
      </w:r>
    </w:p>
    <w:p w14:paraId="0854BEE8" w14:textId="77777777" w:rsidR="00C55BF9" w:rsidRDefault="00C55BF9" w:rsidP="00C55BF9">
      <w:pPr>
        <w:pStyle w:val="Bibliography"/>
      </w:pPr>
      <w:r>
        <w:t>[14]</w:t>
      </w:r>
      <w:r>
        <w:tab/>
        <w:t>‘Login - Elearning - Western Michigan University’. Accessed: Nov. 05, 2025. [Online]. Available: https://elearning.wmich.edu/d2l/login?noRedirect=1</w:t>
      </w:r>
    </w:p>
    <w:p w14:paraId="362C81EB" w14:textId="77777777" w:rsidR="00C55BF9" w:rsidRDefault="00C55BF9" w:rsidP="00C55BF9">
      <w:pPr>
        <w:pStyle w:val="Bibliography"/>
      </w:pPr>
      <w:r>
        <w:t>[15]</w:t>
      </w:r>
      <w:r>
        <w:tab/>
        <w:t>‘Welcome to the Higher Education Instructor Knowledge Base’, Brightspace. Accessed: Nov. 05, 2025. [Online]. Available: https://community.d2l.com/brightspace/kb/articles/25590-welcome-to-the-higher-education-instructor-knowledge-base</w:t>
      </w:r>
    </w:p>
    <w:p w14:paraId="6480D5F8" w14:textId="77777777" w:rsidR="00C55BF9" w:rsidRDefault="00C55BF9" w:rsidP="00C55BF9">
      <w:pPr>
        <w:pStyle w:val="Bibliography"/>
      </w:pPr>
      <w:r>
        <w:t>[16]</w:t>
      </w:r>
      <w:r>
        <w:tab/>
        <w:t>‘Create discussion forums and topics’, Brightspace. Accessed: Nov. 05, 2025. [Online]. Available: https://community.d2l.com/brightspace/kb/articles/3454-create-discussion-forums-and-topics</w:t>
      </w:r>
    </w:p>
    <w:p w14:paraId="3D9D7917" w14:textId="77777777" w:rsidR="00C55BF9" w:rsidRDefault="00C55BF9" w:rsidP="00C55BF9">
      <w:pPr>
        <w:pStyle w:val="Bibliography"/>
      </w:pPr>
      <w:r>
        <w:t>[17]</w:t>
      </w:r>
      <w:r>
        <w:tab/>
        <w:t>‘About Class Progress’, Brightspace. Accessed: Nov. 05, 2025. [Online]. Available: https://community.d2l.com/brightspace/kb/articles/3314-about-class-progress</w:t>
      </w:r>
    </w:p>
    <w:p w14:paraId="5D3B33B5" w14:textId="77777777" w:rsidR="00C55BF9" w:rsidRDefault="00C55BF9" w:rsidP="00C55BF9">
      <w:pPr>
        <w:pStyle w:val="Bibliography"/>
      </w:pPr>
      <w:r>
        <w:t>[18]</w:t>
      </w:r>
      <w:r>
        <w:tab/>
        <w:t>‘About Portfolio’, Brightspace. Accessed: Nov. 05, 2025. [Online]. Available: https://community.d2l.com/brightspace/kb/articles/5477-about-portfolio</w:t>
      </w:r>
    </w:p>
    <w:p w14:paraId="433B841D" w14:textId="77777777" w:rsidR="00C55BF9" w:rsidRDefault="00C55BF9" w:rsidP="00C55BF9">
      <w:pPr>
        <w:pStyle w:val="Bibliography"/>
      </w:pPr>
      <w:r>
        <w:t>[19]</w:t>
      </w:r>
      <w:r>
        <w:tab/>
        <w:t>‘Resources’, Brightspace. Accessed: Nov. 05, 2025. [Online]. Available: https://community.d2l.com/brightspace/categories/resources</w:t>
      </w:r>
    </w:p>
    <w:p w14:paraId="5D4832D0" w14:textId="77777777" w:rsidR="00C55BF9" w:rsidRDefault="00C55BF9" w:rsidP="00C55BF9">
      <w:pPr>
        <w:pStyle w:val="Bibliography"/>
      </w:pPr>
      <w:r>
        <w:lastRenderedPageBreak/>
        <w:t>[20]</w:t>
      </w:r>
      <w:r>
        <w:tab/>
        <w:t>bentleyc, ‘Adding and Using Forums in Moodle’, Technology Help. Accessed: Nov. 05, 2025. [Online]. Available: https://help.lafayette.edu/adding-and-using-forums-in-moodle/</w:t>
      </w:r>
    </w:p>
    <w:p w14:paraId="35D22D14" w14:textId="77777777" w:rsidR="00C55BF9" w:rsidRDefault="00C55BF9" w:rsidP="00C55BF9">
      <w:pPr>
        <w:pStyle w:val="Bibliography"/>
      </w:pPr>
      <w:r>
        <w:t>[21]</w:t>
      </w:r>
      <w:r>
        <w:tab/>
        <w:t>‘Features - MoodleDocs’. Accessed: Nov. 05, 2025. [Online]. Available: https://docs.moodle.org/501/en/Features</w:t>
      </w:r>
    </w:p>
    <w:p w14:paraId="5B183819" w14:textId="77777777" w:rsidR="00C55BF9" w:rsidRDefault="00C55BF9" w:rsidP="00C55BF9">
      <w:pPr>
        <w:pStyle w:val="Bibliography"/>
      </w:pPr>
      <w:r>
        <w:t>[22]</w:t>
      </w:r>
      <w:r>
        <w:tab/>
        <w:t>‘Moodle Plugins directory | Moodle.org’. Accessed: Nov. 05, 2025. [Online]. Available: https://moodle.org/plugins/index.php</w:t>
      </w:r>
    </w:p>
    <w:p w14:paraId="4B2CFD22" w14:textId="77777777" w:rsidR="00C55BF9" w:rsidRDefault="00C55BF9" w:rsidP="00C55BF9">
      <w:pPr>
        <w:pStyle w:val="Bibliography"/>
      </w:pPr>
      <w:r>
        <w:t>[23]</w:t>
      </w:r>
      <w:r>
        <w:tab/>
        <w:t>‘Technology solutions for the global education community | Turnitin’. Accessed: Nov. 05, 2025. [Online]. Available: https://www.turnitin.com/</w:t>
      </w:r>
    </w:p>
    <w:p w14:paraId="17F7EA54" w14:textId="77777777" w:rsidR="00C55BF9" w:rsidRDefault="00C55BF9" w:rsidP="00C55BF9">
      <w:pPr>
        <w:pStyle w:val="Bibliography"/>
      </w:pPr>
      <w:r>
        <w:t>[24]</w:t>
      </w:r>
      <w:r>
        <w:tab/>
        <w:t>T. C. Dublin, ‘Panopto Lecture Capture - IT Services | Trinity College Dublin’. Accessed: Nov. 05, 2025. [Online]. Available: https://www.tcd.ie/itservices/our-services/panopto-lecture-capture/</w:t>
      </w:r>
    </w:p>
    <w:p w14:paraId="1CE55E5A" w14:textId="77777777" w:rsidR="00C55BF9" w:rsidRDefault="00C55BF9" w:rsidP="00C55BF9">
      <w:pPr>
        <w:pStyle w:val="Bibliography"/>
      </w:pPr>
      <w:r>
        <w:t>[25]</w:t>
      </w:r>
      <w:r>
        <w:tab/>
        <w:t>‘Class Collaborate (formerly Blackboard Collaborate)’, Class. Accessed: Nov. 05, 2025. [Online]. Available: https://www.class.com/collaborate/</w:t>
      </w:r>
    </w:p>
    <w:p w14:paraId="26616143" w14:textId="77777777" w:rsidR="00C55BF9" w:rsidRDefault="00C55BF9" w:rsidP="00C55BF9">
      <w:pPr>
        <w:pStyle w:val="Bibliography"/>
      </w:pPr>
      <w:r>
        <w:t>[26]</w:t>
      </w:r>
      <w:r>
        <w:tab/>
        <w:t>‘Why Choose Blackboard’, Anthology. Accessed: Nov. 05, 2025. [Online]. Available: https://www.anthology.com/why-choose-blackboard</w:t>
      </w:r>
    </w:p>
    <w:p w14:paraId="00DD1485" w14:textId="77777777" w:rsidR="00C55BF9" w:rsidRDefault="00C55BF9" w:rsidP="00C55BF9">
      <w:pPr>
        <w:pStyle w:val="Bibliography"/>
      </w:pPr>
      <w:r>
        <w:t>[27]</w:t>
      </w:r>
      <w:r>
        <w:tab/>
        <w:t>‘AI Design Assistant’. Accessed: Nov. 05, 2025. [Online]. Available: https://help.blackboard.com/Learn/Instructor/Ultra/Course_Content/Create_Content/AI_Design_Assistant</w:t>
      </w:r>
    </w:p>
    <w:p w14:paraId="3C68E93D" w14:textId="77777777" w:rsidR="00C55BF9" w:rsidRDefault="00C55BF9" w:rsidP="00C55BF9">
      <w:pPr>
        <w:pStyle w:val="Bibliography"/>
      </w:pPr>
      <w:r>
        <w:t>[28]</w:t>
      </w:r>
      <w:r>
        <w:tab/>
        <w:t>‘Content Designer: Enhanced Documents – 3900.98 | Blackboard Help’. Accessed: Nov. 05, 2025. [Online]. Available: https://help.blackboard.com/node/48536</w:t>
      </w:r>
    </w:p>
    <w:p w14:paraId="1FC8A879" w14:textId="77777777" w:rsidR="00C55BF9" w:rsidRDefault="00C55BF9" w:rsidP="00C55BF9">
      <w:pPr>
        <w:pStyle w:val="Bibliography"/>
      </w:pPr>
      <w:r>
        <w:t>[29]</w:t>
      </w:r>
      <w:r>
        <w:tab/>
        <w:t>‘Anthology Digital Assistant’, Anthology. Accessed: Nov. 05, 2025. [Online]. Available: https://www.anthology.com/products/lifecycle-engagement/enrollment-and-retention/anthology-digital-assistance</w:t>
      </w:r>
    </w:p>
    <w:p w14:paraId="6FF3EAB1" w14:textId="77777777" w:rsidR="00C55BF9" w:rsidRDefault="00C55BF9" w:rsidP="00C55BF9">
      <w:pPr>
        <w:pStyle w:val="Bibliography"/>
      </w:pPr>
      <w:r>
        <w:t>[30]</w:t>
      </w:r>
      <w:r>
        <w:tab/>
        <w:t>‘Students - University of Galway’. Accessed: Nov. 05, 2025. [Online]. Available: https://www.universityofgalway.ie/information-solutions-services/services-for-students/canvas/students/</w:t>
      </w:r>
    </w:p>
    <w:p w14:paraId="7B7F861A" w14:textId="77777777" w:rsidR="00C55BF9" w:rsidRDefault="00C55BF9" w:rsidP="00C55BF9">
      <w:pPr>
        <w:pStyle w:val="Bibliography"/>
      </w:pPr>
      <w:r>
        <w:t>[31]</w:t>
      </w:r>
      <w:r>
        <w:tab/>
        <w:t>‘Canvas’, Queen’s DigiHub. Accessed: Nov. 05, 2025. [Online]. Available: https://blogs.qub.ac.uk/digitallearning/staff/digital-teaching/qub-digital-tools/canvas/</w:t>
      </w:r>
    </w:p>
    <w:p w14:paraId="664892BF" w14:textId="77777777" w:rsidR="00C55BF9" w:rsidRDefault="00C55BF9" w:rsidP="00C55BF9">
      <w:pPr>
        <w:pStyle w:val="Bibliography"/>
      </w:pPr>
      <w:r>
        <w:t>[32]</w:t>
      </w:r>
      <w:r>
        <w:tab/>
        <w:t>‘Canvas by Instructure: World Leading LMS for Teaching &amp; Learning’, Instructure. Accessed: Nov. 05, 2025. [Online]. Available: https://www.instructure.com/canvas</w:t>
      </w:r>
    </w:p>
    <w:p w14:paraId="09329A9B" w14:textId="77777777" w:rsidR="00C55BF9" w:rsidRDefault="00C55BF9" w:rsidP="00C55BF9">
      <w:pPr>
        <w:pStyle w:val="Bibliography"/>
      </w:pPr>
      <w:r>
        <w:t>[33]</w:t>
      </w:r>
      <w:r>
        <w:tab/>
        <w:t>‘Loop | Teaching Enhancement Unit’. Accessed: Nov. 05, 2025. [Online]. Available: https://www.dcu.ie/teu/loop-teaching-enhancement-unit</w:t>
      </w:r>
    </w:p>
    <w:p w14:paraId="7561F164" w14:textId="77777777" w:rsidR="00C55BF9" w:rsidRDefault="00C55BF9" w:rsidP="00C55BF9">
      <w:pPr>
        <w:pStyle w:val="Bibliography"/>
      </w:pPr>
      <w:r>
        <w:t>[34]</w:t>
      </w:r>
      <w:r>
        <w:tab/>
        <w:t>‘One platform to connect’, Zoom. Accessed: Nov. 05, 2025. [Online]. Available: https://www.zoom.com</w:t>
      </w:r>
    </w:p>
    <w:p w14:paraId="4976754D" w14:textId="77777777" w:rsidR="00C55BF9" w:rsidRDefault="00C55BF9" w:rsidP="00C55BF9">
      <w:pPr>
        <w:pStyle w:val="Bibliography"/>
      </w:pPr>
      <w:r>
        <w:t>[35]</w:t>
      </w:r>
      <w:r>
        <w:tab/>
        <w:t>‘Ouriginal: Text-matching solution - Plagiarism prevention’. Accessed: Nov. 05, 2025. [Online]. Available: https://ouriginal.com/</w:t>
      </w:r>
    </w:p>
    <w:p w14:paraId="607EDB12" w14:textId="77777777" w:rsidR="00C55BF9" w:rsidRDefault="00C55BF9" w:rsidP="00C55BF9">
      <w:pPr>
        <w:pStyle w:val="Bibliography"/>
      </w:pPr>
      <w:r>
        <w:t>[36]</w:t>
      </w:r>
      <w:r>
        <w:tab/>
        <w:t>‘Home - Mahara ePortfolio System’. Accessed: Nov. 05, 2025. [Online]. Available: https://mahara.org/</w:t>
      </w:r>
    </w:p>
    <w:p w14:paraId="7DA7220B" w14:textId="77777777" w:rsidR="00C55BF9" w:rsidRDefault="00C55BF9" w:rsidP="00C55BF9">
      <w:pPr>
        <w:pStyle w:val="Bibliography"/>
      </w:pPr>
      <w:r>
        <w:t>[37]</w:t>
      </w:r>
      <w:r>
        <w:tab/>
        <w:t>‘D2L Pricing’. Accessed: Nov. 06, 2025. [Online]. Available: https://assets.applytosupply.digitalmarketplace.service.gov.uk/g-cloud-14/documents/93450/655121115446377-pricing-document-2024-05-06-1950.pdf</w:t>
      </w:r>
    </w:p>
    <w:p w14:paraId="0FD1FE67" w14:textId="77777777" w:rsidR="00C55BF9" w:rsidRDefault="00C55BF9" w:rsidP="00C55BF9">
      <w:pPr>
        <w:pStyle w:val="Bibliography"/>
      </w:pPr>
      <w:r>
        <w:t>[38]</w:t>
      </w:r>
      <w:r>
        <w:tab/>
        <w:t>B. Warwick, ‘Blackboard Pricing’.</w:t>
      </w:r>
    </w:p>
    <w:p w14:paraId="06197962" w14:textId="77777777" w:rsidR="00C55BF9" w:rsidRDefault="00C55BF9" w:rsidP="00C55BF9">
      <w:pPr>
        <w:pStyle w:val="Bibliography"/>
      </w:pPr>
      <w:r>
        <w:t>[39]</w:t>
      </w:r>
      <w:r>
        <w:tab/>
        <w:t>‘Canvas Pricing’. Accessed: Nov. 06, 2025. [Online]. Available: https://assets.applytosupply.digitalmarketplace.service.gov.uk/g-cloud-14/documents/709019/173463782527186-pricing-document-2024-05-01-1108.pdf</w:t>
      </w:r>
    </w:p>
    <w:p w14:paraId="1A524E6A" w14:textId="77777777" w:rsidR="00C55BF9" w:rsidRDefault="00C55BF9" w:rsidP="00C55BF9">
      <w:pPr>
        <w:pStyle w:val="Bibliography"/>
      </w:pPr>
      <w:r>
        <w:t>[40]</w:t>
      </w:r>
      <w:r>
        <w:tab/>
        <w:t>‘Moodle Pricing’, MoodleCloud. Accessed: Nov. 06, 2025. [Online]. Available: https://www.moodlecloud.com/pricing/</w:t>
      </w:r>
    </w:p>
    <w:p w14:paraId="6296F99E" w14:textId="77777777" w:rsidR="00C55BF9" w:rsidRDefault="00C55BF9" w:rsidP="00C55BF9">
      <w:pPr>
        <w:pStyle w:val="Bibliography"/>
      </w:pPr>
      <w:r>
        <w:lastRenderedPageBreak/>
        <w:t>[41]</w:t>
      </w:r>
      <w:r>
        <w:tab/>
        <w:t>T. U. Dublin, ‘Welcome to TU Dublin | Student Life | TU Dublin’. Accessed: Nov. 06, 2025. [Online]. Available: https://www.tudublin.ie/for-students/starting-at-tu-dublin/student-life/</w:t>
      </w:r>
    </w:p>
    <w:p w14:paraId="54F31CAE" w14:textId="77777777" w:rsidR="00C55BF9" w:rsidRDefault="00C55BF9" w:rsidP="00C55BF9">
      <w:pPr>
        <w:pStyle w:val="Bibliography"/>
      </w:pPr>
      <w:r>
        <w:t>[42]</w:t>
      </w:r>
      <w:r>
        <w:tab/>
        <w:t xml:space="preserve">R. Larsen, </w:t>
      </w:r>
      <w:r>
        <w:rPr>
          <w:i/>
          <w:iCs/>
        </w:rPr>
        <w:t>Beginning HTML and CSS</w:t>
      </w:r>
      <w:r>
        <w:t>. John Wiley &amp; Sons, 2013.</w:t>
      </w:r>
    </w:p>
    <w:p w14:paraId="0DA029D6" w14:textId="77777777" w:rsidR="00C55BF9" w:rsidRDefault="00C55BF9" w:rsidP="00C55BF9">
      <w:pPr>
        <w:pStyle w:val="Bibliography"/>
      </w:pPr>
      <w:r>
        <w:t>[43]</w:t>
      </w:r>
      <w:r>
        <w:tab/>
        <w:t>‘HTML Standard’. Accessed: Nov. 05, 2025. [Online]. Available: https://html.spec.whatwg.org/multipage/</w:t>
      </w:r>
    </w:p>
    <w:p w14:paraId="5471BC6D" w14:textId="77777777" w:rsidR="00C55BF9" w:rsidRDefault="00C55BF9" w:rsidP="00C55BF9">
      <w:pPr>
        <w:pStyle w:val="Bibliography"/>
      </w:pPr>
      <w:r>
        <w:t>[44]</w:t>
      </w:r>
      <w:r>
        <w:tab/>
        <w:t>‘Usage Statistics and Market Share of HTML for Websites, November 2025’. Accessed: Nov. 06, 2025. [Online]. Available: https://w3techs.com/technologies/details/ml-html_any</w:t>
      </w:r>
    </w:p>
    <w:p w14:paraId="2A567897" w14:textId="77777777" w:rsidR="00C55BF9" w:rsidRDefault="00C55BF9" w:rsidP="00C55BF9">
      <w:pPr>
        <w:pStyle w:val="Bibliography"/>
      </w:pPr>
      <w:r>
        <w:t>[45]</w:t>
      </w:r>
      <w:r>
        <w:tab/>
        <w:t>‘Cascading Style Sheets’. Accessed: Nov. 06, 2025. [Online]. Available: https://www.w3.org/Style/CSS/Overview.en.html</w:t>
      </w:r>
    </w:p>
    <w:p w14:paraId="525D0E46" w14:textId="77777777" w:rsidR="00C55BF9" w:rsidRDefault="00C55BF9" w:rsidP="00C55BF9">
      <w:pPr>
        <w:pStyle w:val="Bibliography"/>
      </w:pPr>
      <w:r>
        <w:t>[46]</w:t>
      </w:r>
      <w:r>
        <w:tab/>
        <w:t>‘Usage Statistics of CSS for Websites, November 2025’. Accessed: Nov. 06, 2025. [Online]. Available: https://w3techs.com/technologies/details/ce-css</w:t>
      </w:r>
    </w:p>
    <w:p w14:paraId="56F96FF7" w14:textId="77777777" w:rsidR="00C55BF9" w:rsidRDefault="00C55BF9" w:rsidP="00C55BF9">
      <w:pPr>
        <w:pStyle w:val="Bibliography"/>
      </w:pPr>
      <w:r>
        <w:t>[47]</w:t>
      </w:r>
      <w:r>
        <w:tab/>
        <w:t>‘Usage Statistics of JavaScript as Client-side Programming Language on Websites, November 2025’. Accessed: Nov. 06, 2025. [Online]. Available: https://w3techs.com/technologies/details/cp-javascript</w:t>
      </w:r>
    </w:p>
    <w:p w14:paraId="3A493D15" w14:textId="77777777" w:rsidR="00C55BF9" w:rsidRDefault="00C55BF9" w:rsidP="00C55BF9">
      <w:pPr>
        <w:pStyle w:val="Bibliography"/>
      </w:pPr>
      <w:r>
        <w:t>[48]</w:t>
      </w:r>
      <w:r>
        <w:tab/>
        <w:t>‘Usage Statistics and Market Share of JavaScript Libraries for Websites, November 2025’. Accessed: Nov. 06, 2025. [Online]. Available: https://w3techs.com/technologies/overview/javascript_library</w:t>
      </w:r>
    </w:p>
    <w:p w14:paraId="26B92D1E" w14:textId="77777777" w:rsidR="00C55BF9" w:rsidRDefault="00C55BF9" w:rsidP="00C55BF9">
      <w:pPr>
        <w:pStyle w:val="Bibliography"/>
      </w:pPr>
      <w:r>
        <w:t>[49]</w:t>
      </w:r>
      <w:r>
        <w:tab/>
        <w:t>‘&lt;/&gt; htmx ~ Documentation’. Accessed: Nov. 06, 2025. [Online]. Available: https://htmx.org/docs/</w:t>
      </w:r>
    </w:p>
    <w:p w14:paraId="29048D40" w14:textId="77777777" w:rsidR="00C55BF9" w:rsidRDefault="00C55BF9" w:rsidP="00C55BF9">
      <w:pPr>
        <w:pStyle w:val="Bibliography"/>
      </w:pPr>
      <w:r>
        <w:t>[50]</w:t>
      </w:r>
      <w:r>
        <w:tab/>
        <w:t>‘Creating a React App – React’. Accessed: Nov. 06, 2025. [Online]. Available: https://react.dev/learn/creating-a-react-app</w:t>
      </w:r>
    </w:p>
    <w:p w14:paraId="2EAB9051" w14:textId="77777777" w:rsidR="00C55BF9" w:rsidRDefault="00C55BF9" w:rsidP="00C55BF9">
      <w:pPr>
        <w:pStyle w:val="Bibliography"/>
      </w:pPr>
      <w:r>
        <w:t>[51]</w:t>
      </w:r>
      <w:r>
        <w:tab/>
        <w:t>‘Quick Start – React’. Accessed: Nov. 06, 2025. [Online]. Available: https://react.dev/learn</w:t>
      </w:r>
    </w:p>
    <w:p w14:paraId="06CC3285" w14:textId="77777777" w:rsidR="00C55BF9" w:rsidRDefault="00C55BF9" w:rsidP="00C55BF9">
      <w:pPr>
        <w:pStyle w:val="Bibliography"/>
      </w:pPr>
      <w:r>
        <w:t>[52]</w:t>
      </w:r>
      <w:r>
        <w:tab/>
        <w:t>‘React Reference Overview – React’. Accessed: Nov. 06, 2025. [Online]. Available: https://react.dev/reference/react</w:t>
      </w:r>
    </w:p>
    <w:p w14:paraId="62BAC98B" w14:textId="77777777" w:rsidR="00C55BF9" w:rsidRDefault="00C55BF9" w:rsidP="00C55BF9">
      <w:pPr>
        <w:pStyle w:val="Bibliography"/>
      </w:pPr>
      <w:r>
        <w:t>[53]</w:t>
      </w:r>
      <w:r>
        <w:tab/>
        <w:t>V. Gowda and S. Rangaswamy, ‘Addressing the Limitations of React JS’, vol. 07, no. 04, 2020.</w:t>
      </w:r>
    </w:p>
    <w:p w14:paraId="32D2C04D" w14:textId="77777777" w:rsidR="00C55BF9" w:rsidRDefault="00C55BF9" w:rsidP="00C55BF9">
      <w:pPr>
        <w:pStyle w:val="Bibliography"/>
      </w:pPr>
      <w:r>
        <w:t>[54]</w:t>
      </w:r>
      <w:r>
        <w:tab/>
        <w:t>‘Django overview’, Django Project. Accessed: Nov. 06, 2025. [Online]. Available: https://www.djangoproject.com/start/overview/</w:t>
      </w:r>
    </w:p>
    <w:p w14:paraId="5A28058A" w14:textId="77777777" w:rsidR="00C55BF9" w:rsidRDefault="00C55BF9" w:rsidP="00C55BF9">
      <w:pPr>
        <w:pStyle w:val="Bibliography"/>
      </w:pPr>
      <w:r>
        <w:t>[55]</w:t>
      </w:r>
      <w:r>
        <w:tab/>
        <w:t>‘Django 2.0 release notes | Django documentation’, Django Project. Accessed: Nov. 06, 2025. [Online]. Available: https://docs.djangoproject.com/en/5.2/releases/2.0/</w:t>
      </w:r>
    </w:p>
    <w:p w14:paraId="4C69687B" w14:textId="77777777" w:rsidR="00C55BF9" w:rsidRDefault="00C55BF9" w:rsidP="00C55BF9">
      <w:pPr>
        <w:pStyle w:val="Bibliography"/>
      </w:pPr>
      <w:r>
        <w:t>[56]</w:t>
      </w:r>
      <w:r>
        <w:tab/>
        <w:t>‘User authentication in Django | Django documentation’, Django Project. Accessed: Nov. 06, 2025. [Online]. Available: https://docs.djangoproject.com/en/5.2/topics/auth/</w:t>
      </w:r>
    </w:p>
    <w:p w14:paraId="02DA1F5D" w14:textId="77777777" w:rsidR="00C55BF9" w:rsidRDefault="00C55BF9" w:rsidP="00C55BF9">
      <w:pPr>
        <w:pStyle w:val="Bibliography"/>
      </w:pPr>
      <w:r>
        <w:t>[57]</w:t>
      </w:r>
      <w:r>
        <w:tab/>
        <w:t xml:space="preserve">S. Dhadil </w:t>
      </w:r>
      <w:r>
        <w:rPr>
          <w:i/>
          <w:iCs/>
        </w:rPr>
        <w:t>et al.</w:t>
      </w:r>
      <w:r>
        <w:t xml:space="preserve">, ‘Django Unleashed: A Deep Dive into the Features and Advantages of the Django Framework’, </w:t>
      </w:r>
      <w:r>
        <w:rPr>
          <w:i/>
          <w:iCs/>
        </w:rPr>
        <w:t>rjps</w:t>
      </w:r>
      <w:r>
        <w:t>, vol. 14, no. 3, 2024, doi: 10.26463/rjps.14_3_7.</w:t>
      </w:r>
    </w:p>
    <w:p w14:paraId="04F1DCC0" w14:textId="77777777" w:rsidR="00C55BF9" w:rsidRDefault="00C55BF9" w:rsidP="00C55BF9">
      <w:pPr>
        <w:pStyle w:val="Bibliography"/>
      </w:pPr>
      <w:r>
        <w:t>[58]</w:t>
      </w:r>
      <w:r>
        <w:tab/>
        <w:t>‘Design Decisions in Flask — Flask Documentation (3.1.x)’. Accessed: Nov. 06, 2025. [Online]. Available: https://flask.palletsprojects.com/en/stable/design/</w:t>
      </w:r>
    </w:p>
    <w:p w14:paraId="4DAE5A70" w14:textId="77777777" w:rsidR="00C55BF9" w:rsidRDefault="00C55BF9" w:rsidP="00C55BF9">
      <w:pPr>
        <w:pStyle w:val="Bibliography"/>
      </w:pPr>
      <w:r>
        <w:t>[59]</w:t>
      </w:r>
      <w:r>
        <w:tab/>
        <w:t>D. Ghimire, ‘Comparative study on Python web frameworks: Flask and Django’.</w:t>
      </w:r>
    </w:p>
    <w:p w14:paraId="34D05D5C" w14:textId="77777777" w:rsidR="00C55BF9" w:rsidRDefault="00C55BF9" w:rsidP="00C55BF9">
      <w:pPr>
        <w:pStyle w:val="Bibliography"/>
      </w:pPr>
      <w:r>
        <w:t>[60]</w:t>
      </w:r>
      <w:r>
        <w:tab/>
        <w:t>‘Rails Routing from the Outside In’, Ruby on Rails Guides. Accessed: Nov. 06, 2025. [Online]. Available: https://guides.rubyonrails.org/routing.html</w:t>
      </w:r>
    </w:p>
    <w:p w14:paraId="389A6571" w14:textId="77777777" w:rsidR="00C55BF9" w:rsidRDefault="00C55BF9" w:rsidP="00C55BF9">
      <w:pPr>
        <w:pStyle w:val="Bibliography"/>
      </w:pPr>
      <w:r>
        <w:t>[61]</w:t>
      </w:r>
      <w:r>
        <w:tab/>
        <w:t>‘Active Record Basics’, Ruby on Rails Guides. Accessed: Nov. 06, 2025. [Online]. Available: https://guides.rubyonrails.org/active_record_basics.html</w:t>
      </w:r>
    </w:p>
    <w:p w14:paraId="163283C9" w14:textId="77777777" w:rsidR="00C55BF9" w:rsidRDefault="00C55BF9" w:rsidP="00C55BF9">
      <w:pPr>
        <w:pStyle w:val="Bibliography"/>
      </w:pPr>
      <w:r>
        <w:t>[62]</w:t>
      </w:r>
      <w:r>
        <w:tab/>
        <w:t>‘Securing Rails Applications’, Ruby on Rails Guides. Accessed: Nov. 06, 2025. [Online]. Available: https://guides.rubyonrails.org/security.html</w:t>
      </w:r>
    </w:p>
    <w:p w14:paraId="2AF6606E" w14:textId="77777777" w:rsidR="00C55BF9" w:rsidRDefault="00C55BF9" w:rsidP="00C55BF9">
      <w:pPr>
        <w:pStyle w:val="Bibliography"/>
      </w:pPr>
      <w:r>
        <w:t>[63]</w:t>
      </w:r>
      <w:r>
        <w:tab/>
        <w:t>C. Scott and B. Lewis, ‘Advancements in Web Application Development: An Analytical Review of Ruby on Rails, Python Frameworks, and Cloud-Centric Solutions’, Accessed: Nov. 07, 2025. [Online]. Available: https://www.researchgate.net/profile/Olatunji-</w:t>
      </w:r>
      <w:r>
        <w:lastRenderedPageBreak/>
        <w:t>Isreal/publication/394759430_Advancements_in_Web_Application_Development_An_Analytical_Review_of_Ruby_on_Rails_Python_Frameworks_and_Cloud-Centric_Solutions/links/68a5f7836327cf7b63d842b4/Advancements-in-Web-Application-Development-An-Analytical-Review-of-Ruby-on-Rails-Python-Frameworks-and-Cloud-Centric-Solutions.pdf</w:t>
      </w:r>
    </w:p>
    <w:p w14:paraId="48DE2E75" w14:textId="77777777" w:rsidR="00C55BF9" w:rsidRDefault="00C55BF9" w:rsidP="00C55BF9">
      <w:pPr>
        <w:pStyle w:val="Bibliography"/>
      </w:pPr>
      <w:r>
        <w:t>[64]</w:t>
      </w:r>
      <w:r>
        <w:tab/>
        <w:t xml:space="preserve">W. Khan, T. Kumar, C. Zhang, K. Raj, A. M. Roy, and B. Luo, ‘SQL and NoSQL Database Software Architecture Performance Analysis and Assessments—A Systematic Literature Review’, </w:t>
      </w:r>
      <w:r>
        <w:rPr>
          <w:i/>
          <w:iCs/>
        </w:rPr>
        <w:t>Big Data and Cognitive Computing</w:t>
      </w:r>
      <w:r>
        <w:t>, vol. 7, no. 2, p. 97, June 2023, doi: 10.3390/bdcc7020097.</w:t>
      </w:r>
    </w:p>
    <w:p w14:paraId="0EA917D2" w14:textId="77777777" w:rsidR="00C55BF9" w:rsidRDefault="00C55BF9" w:rsidP="00C55BF9">
      <w:pPr>
        <w:pStyle w:val="Bibliography"/>
      </w:pPr>
      <w:r>
        <w:t>[65]</w:t>
      </w:r>
      <w:r>
        <w:tab/>
        <w:t>P. G. D. Group, ‘PostgreSQL’, PostgreSQL. Accessed: Nov. 07, 2025. [Online]. Available: https://www.postgresql.org/</w:t>
      </w:r>
    </w:p>
    <w:p w14:paraId="08039A8D" w14:textId="77777777" w:rsidR="00C55BF9" w:rsidRDefault="00C55BF9" w:rsidP="00C55BF9">
      <w:pPr>
        <w:pStyle w:val="Bibliography"/>
      </w:pPr>
      <w:r>
        <w:t>[66]</w:t>
      </w:r>
      <w:r>
        <w:tab/>
        <w:t>‘PostgreSQL: About’. Accessed: Nov. 07, 2025. [Online]. Available: https://www.postgresql.org/about/</w:t>
      </w:r>
    </w:p>
    <w:p w14:paraId="0D4CBCBD" w14:textId="77777777" w:rsidR="00C55BF9" w:rsidRDefault="00C55BF9" w:rsidP="00C55BF9">
      <w:pPr>
        <w:pStyle w:val="Bibliography"/>
      </w:pPr>
      <w:r>
        <w:t>[67]</w:t>
      </w:r>
      <w:r>
        <w:tab/>
        <w:t xml:space="preserve">S. V. Salunke and A. Ouda, ‘A Performance Benchmark for the PostgreSQL and MySQL Databases’, </w:t>
      </w:r>
      <w:r>
        <w:rPr>
          <w:i/>
          <w:iCs/>
        </w:rPr>
        <w:t>Future Internet</w:t>
      </w:r>
      <w:r>
        <w:t>, vol. 16, no. 10, p. 382, Oct. 2024, doi: 10.3390/fi16100382.</w:t>
      </w:r>
    </w:p>
    <w:p w14:paraId="53F143E6" w14:textId="77777777" w:rsidR="00C55BF9" w:rsidRDefault="00C55BF9" w:rsidP="00C55BF9">
      <w:pPr>
        <w:pStyle w:val="Bibliography"/>
      </w:pPr>
      <w:r>
        <w:t>[68]</w:t>
      </w:r>
      <w:r>
        <w:tab/>
        <w:t>‘MySQL’. Accessed: Nov. 07, 2025. [Online]. Available: https://www.mysql.com/</w:t>
      </w:r>
    </w:p>
    <w:p w14:paraId="69C6B2F5" w14:textId="77777777" w:rsidR="00C55BF9" w:rsidRDefault="00C55BF9" w:rsidP="00C55BF9">
      <w:pPr>
        <w:pStyle w:val="Bibliography"/>
      </w:pPr>
      <w:r>
        <w:t>[69]</w:t>
      </w:r>
      <w:r>
        <w:tab/>
        <w:t>‘MySQL :: MySQL Documentation’. Accessed: Nov. 07, 2025. [Online]. Available: https://dev.mysql.com/doc/</w:t>
      </w:r>
    </w:p>
    <w:p w14:paraId="06CC4A22" w14:textId="77777777" w:rsidR="00C55BF9" w:rsidRDefault="00C55BF9" w:rsidP="00C55BF9">
      <w:pPr>
        <w:pStyle w:val="Bibliography"/>
      </w:pPr>
      <w:r>
        <w:t>[70]</w:t>
      </w:r>
      <w:r>
        <w:tab/>
        <w:t>‘MongoDB: The World’s Leading Modern Database’, MongoDB. Accessed: Nov. 07, 2025. [Online]. Available: https://www.mongodb.com/</w:t>
      </w:r>
    </w:p>
    <w:p w14:paraId="6644A7C2" w14:textId="77777777" w:rsidR="00C55BF9" w:rsidRDefault="00C55BF9" w:rsidP="00C55BF9">
      <w:pPr>
        <w:pStyle w:val="Bibliography"/>
      </w:pPr>
      <w:r>
        <w:t>[71]</w:t>
      </w:r>
      <w:r>
        <w:tab/>
        <w:t>‘Apache Cassandra | Apache Cassandra Documentation’, Apache Cassandra. Accessed: Nov. 07, 2025. [Online]. Available: https://cassandra.apache.org/</w:t>
      </w:r>
    </w:p>
    <w:p w14:paraId="72E49A29" w14:textId="77777777" w:rsidR="00C55BF9" w:rsidRDefault="00C55BF9" w:rsidP="00C55BF9">
      <w:pPr>
        <w:pStyle w:val="Bibliography"/>
      </w:pPr>
      <w:r>
        <w:t>[72]</w:t>
      </w:r>
      <w:r>
        <w:tab/>
        <w:t xml:space="preserve">A. Chebotko, A. Kashlev, and S. Lu, ‘A Big Data Modeling Methodology for Apache Cassandra’, in </w:t>
      </w:r>
      <w:r>
        <w:rPr>
          <w:i/>
          <w:iCs/>
        </w:rPr>
        <w:t>2015 IEEE International Congress on Big Data</w:t>
      </w:r>
      <w:r>
        <w:t>, June 2015, pp. 238–245. doi: 10.1109/BigDataCongress.2015.41.</w:t>
      </w:r>
    </w:p>
    <w:p w14:paraId="46FB0B2F" w14:textId="77777777" w:rsidR="00C55BF9" w:rsidRDefault="00C55BF9" w:rsidP="00C55BF9">
      <w:pPr>
        <w:pStyle w:val="Bibliography"/>
      </w:pPr>
      <w:r>
        <w:t>[73]</w:t>
      </w:r>
      <w:r>
        <w:tab/>
        <w:t>‘Home’, KDM. Accessed: Nov. 07, 2025. [Online]. Available: https://kdm89225124.wordpress.com/home/</w:t>
      </w:r>
    </w:p>
    <w:p w14:paraId="27E8E052" w14:textId="77777777" w:rsidR="00C55BF9" w:rsidRDefault="00C55BF9" w:rsidP="00C55BF9">
      <w:pPr>
        <w:pStyle w:val="Bibliography"/>
      </w:pPr>
      <w:r>
        <w:t>[74]</w:t>
      </w:r>
      <w:r>
        <w:tab/>
        <w:t>‘Prometheus - Monitoring system &amp; time series database’. Accessed: Nov. 07, 2025. [Online]. Available: https://prometheus.io/</w:t>
      </w:r>
    </w:p>
    <w:p w14:paraId="2BF25FE4" w14:textId="77777777" w:rsidR="00C55BF9" w:rsidRDefault="00C55BF9" w:rsidP="00C55BF9">
      <w:pPr>
        <w:pStyle w:val="Bibliography"/>
      </w:pPr>
      <w:r>
        <w:t>[75]</w:t>
      </w:r>
      <w:r>
        <w:tab/>
        <w:t>M. Holopainen, ‘Monitoring Container Environment with Prometheus and Grafana’.</w:t>
      </w:r>
    </w:p>
    <w:p w14:paraId="0C5566DA" w14:textId="77777777" w:rsidR="00C55BF9" w:rsidRDefault="00C55BF9" w:rsidP="00C55BF9">
      <w:pPr>
        <w:pStyle w:val="Bibliography"/>
      </w:pPr>
      <w:r>
        <w:t>[76]</w:t>
      </w:r>
      <w:r>
        <w:tab/>
        <w:t>‘Grafana: The open and composable observability platform’, Grafana Labs. Accessed: Nov. 07, 2025. [Online]. Available: https://grafana.com/</w:t>
      </w:r>
    </w:p>
    <w:p w14:paraId="43577570" w14:textId="77777777" w:rsidR="00C55BF9" w:rsidRDefault="00C55BF9" w:rsidP="00C55BF9">
      <w:pPr>
        <w:pStyle w:val="Bibliography"/>
      </w:pPr>
      <w:r>
        <w:t>[77]</w:t>
      </w:r>
      <w:r>
        <w:tab/>
        <w:t>‘Grafana | Query, visualize, alerting observability platform’, Grafana Labs. Accessed: Nov. 07, 2025. [Online]. Available: https://grafana.com/grafana/</w:t>
      </w:r>
    </w:p>
    <w:p w14:paraId="0D412507" w14:textId="77777777" w:rsidR="00C55BF9" w:rsidRDefault="00C55BF9" w:rsidP="00C55BF9">
      <w:pPr>
        <w:pStyle w:val="Bibliography"/>
      </w:pPr>
      <w:r>
        <w:t>[78]</w:t>
      </w:r>
      <w:r>
        <w:tab/>
        <w:t>‘Zabbix: The enterprise-class open source observability solution’. Accessed: Nov. 07, 2025. [Online]. Available: https://www.zabbix.com/</w:t>
      </w:r>
    </w:p>
    <w:p w14:paraId="17364122" w14:textId="77777777" w:rsidR="00C55BF9" w:rsidRDefault="00C55BF9" w:rsidP="00C55BF9">
      <w:pPr>
        <w:pStyle w:val="Bibliography"/>
      </w:pPr>
      <w:r>
        <w:t>[79]</w:t>
      </w:r>
      <w:r>
        <w:tab/>
        <w:t xml:space="preserve">P. Uytterhoeven and R. Olups, </w:t>
      </w:r>
      <w:r>
        <w:rPr>
          <w:i/>
          <w:iCs/>
        </w:rPr>
        <w:t>Zabbix 4 Network Monitoring: Monitor the performance of your network devices and applications using the all-new Zabbix 4.0, 3rd Edition</w:t>
      </w:r>
      <w:r>
        <w:t>. Packt Publishing Ltd, 2019.</w:t>
      </w:r>
    </w:p>
    <w:p w14:paraId="176D62B0" w14:textId="77777777" w:rsidR="00C55BF9" w:rsidRDefault="00C55BF9" w:rsidP="00C55BF9">
      <w:pPr>
        <w:pStyle w:val="Bibliography"/>
      </w:pPr>
      <w:r>
        <w:t>[80]</w:t>
      </w:r>
      <w:r>
        <w:tab/>
        <w:t>Datadog, ‘Cloud Monitoring as a Service’, Datadog. Accessed: Nov. 07, 2025. [Online]. Available: https://www.datadoghq.com/</w:t>
      </w:r>
    </w:p>
    <w:p w14:paraId="5A6FA94A" w14:textId="77777777" w:rsidR="00C55BF9" w:rsidRDefault="00C55BF9" w:rsidP="00C55BF9">
      <w:pPr>
        <w:pStyle w:val="Bibliography"/>
      </w:pPr>
      <w:r>
        <w:t>[81]</w:t>
      </w:r>
      <w:r>
        <w:tab/>
        <w:t>Datadog, ‘Infrastructure &amp; Application Monitoring as a Service’, Datadog. Accessed: Nov. 07, 2025. [Online]. Available: https://www.datadoghq.com/product/</w:t>
      </w:r>
    </w:p>
    <w:p w14:paraId="08BE744C" w14:textId="77777777" w:rsidR="00C55BF9" w:rsidRDefault="00C55BF9" w:rsidP="00C55BF9">
      <w:pPr>
        <w:pStyle w:val="Bibliography"/>
      </w:pPr>
      <w:r>
        <w:t>[82]</w:t>
      </w:r>
      <w:r>
        <w:tab/>
        <w:t>‘Pricing | Datadog’. Accessed: Nov. 07, 2025. [Online]. Available: https://www.datadoghq.com/pricing/</w:t>
      </w:r>
    </w:p>
    <w:p w14:paraId="0D80371E" w14:textId="77777777" w:rsidR="00C55BF9" w:rsidRDefault="00C55BF9" w:rsidP="00C55BF9">
      <w:pPr>
        <w:pStyle w:val="Bibliography"/>
      </w:pPr>
      <w:r>
        <w:t>[83]</w:t>
      </w:r>
      <w:r>
        <w:tab/>
        <w:t xml:space="preserve">D. T. Vojnak, B. S. Ðor\djević, V. V. Timčenko, and S. M. Štrbac, ‘Performance Comparison of the type-2 hypervisor VirtualBox and VMWare Workstation’, in </w:t>
      </w:r>
      <w:r>
        <w:rPr>
          <w:i/>
          <w:iCs/>
        </w:rPr>
        <w:t>2019 27th Telecommunications Forum (℡FOR)</w:t>
      </w:r>
      <w:r>
        <w:t>, IEEE, 2019, pp. 1–4. Accessed: Nov. 07, 2025. [Online]. Available: https://ieeexplore.ieee.org/abstract/document/8971213/</w:t>
      </w:r>
    </w:p>
    <w:p w14:paraId="0ACF3386" w14:textId="77777777" w:rsidR="00C55BF9" w:rsidRDefault="00C55BF9" w:rsidP="00C55BF9">
      <w:pPr>
        <w:pStyle w:val="Bibliography"/>
      </w:pPr>
      <w:r>
        <w:lastRenderedPageBreak/>
        <w:t>[84]</w:t>
      </w:r>
      <w:r>
        <w:tab/>
        <w:t>‘Oracle VirtualBox’. Accessed: Nov. 07, 2025. [Online]. Available: https://www.virtualbox.org/</w:t>
      </w:r>
    </w:p>
    <w:p w14:paraId="49F842F1" w14:textId="77777777" w:rsidR="00C55BF9" w:rsidRDefault="00C55BF9" w:rsidP="00C55BF9">
      <w:pPr>
        <w:pStyle w:val="Bibliography"/>
      </w:pPr>
      <w:r>
        <w:t>[85]</w:t>
      </w:r>
      <w:r>
        <w:tab/>
        <w:t xml:space="preserve">B. Djordjević, V. Timčenko, N. Kraljević, I. Jovičić, and N. Davidović, ‘Comparison of VMware Workstation, VirtualBox and MS Hyper-V hypervisor performance with MS Windows OS based guests’, in </w:t>
      </w:r>
      <w:r>
        <w:rPr>
          <w:i/>
          <w:iCs/>
        </w:rPr>
        <w:t>2023 22nd International Symposium INFOTEH-JAHORINA (INFOTEH)</w:t>
      </w:r>
      <w:r>
        <w:t>, Mar. 2023, pp. 1–5. doi: 10.1109/INFOTEH57020.2023.10094080.</w:t>
      </w:r>
    </w:p>
    <w:p w14:paraId="542CF848" w14:textId="77777777" w:rsidR="00C55BF9" w:rsidRDefault="00C55BF9" w:rsidP="00C55BF9">
      <w:pPr>
        <w:pStyle w:val="Bibliography"/>
      </w:pPr>
      <w:r>
        <w:t>[86]</w:t>
      </w:r>
      <w:r>
        <w:tab/>
        <w:t>‘VMware by Broadcom - Cloud Computing for the Enterprise’. Accessed: Nov. 07, 2025. [Online]. Available: https://www.vmware.com</w:t>
      </w:r>
    </w:p>
    <w:p w14:paraId="5C3DCF1A" w14:textId="77777777" w:rsidR="00C55BF9" w:rsidRDefault="00C55BF9" w:rsidP="00C55BF9">
      <w:pPr>
        <w:pStyle w:val="Bibliography"/>
      </w:pPr>
      <w:r>
        <w:t>[87]</w:t>
      </w:r>
      <w:r>
        <w:tab/>
        <w:t>‘&lt;/&gt; htmx ~ A Real World React -&gt; htmx Port’. Accessed: Nov. 05, 2025. [Online]. Available: https://htmx.org/essays/a-real-world-react-to-htmx-port/</w:t>
      </w:r>
    </w:p>
    <w:p w14:paraId="4A3EF655" w14:textId="77777777" w:rsidR="00C55BF9" w:rsidRDefault="00C55BF9" w:rsidP="00C55BF9">
      <w:pPr>
        <w:pStyle w:val="Bibliography"/>
      </w:pPr>
      <w:r>
        <w:t>[88]</w:t>
      </w:r>
      <w:r>
        <w:tab/>
        <w:t>‘django-htmx 1.26.0 documentation’. Accessed: Nov. 07, 2025. [Online]. Available: https://django-htmx.readthedocs.io/en/latest/index.html</w:t>
      </w:r>
    </w:p>
    <w:p w14:paraId="6C7CE535" w14:textId="77777777" w:rsidR="00C55BF9" w:rsidRDefault="00C55BF9" w:rsidP="00C55BF9">
      <w:pPr>
        <w:pStyle w:val="Bibliography"/>
      </w:pPr>
      <w:r>
        <w:t>[89]</w:t>
      </w:r>
      <w:r>
        <w:tab/>
        <w:t xml:space="preserve">A. Carzaniga, A. Mattavelli, and M. Pezzè, ‘Measuring Software Redundancy’, in </w:t>
      </w:r>
      <w:r>
        <w:rPr>
          <w:i/>
          <w:iCs/>
        </w:rPr>
        <w:t>2015 IEEE/ACM 37th IEEE International Conference on Software Engineering</w:t>
      </w:r>
      <w:r>
        <w:t>, May 2015, pp. 156–166. doi: 10.1109/ICSE.2015.37.</w:t>
      </w:r>
    </w:p>
    <w:p w14:paraId="0E72034A" w14:textId="77777777" w:rsidR="00C55BF9" w:rsidRDefault="00C55BF9" w:rsidP="00C55BF9">
      <w:pPr>
        <w:pStyle w:val="Bibliography"/>
      </w:pPr>
      <w:r>
        <w:t>[90]</w:t>
      </w:r>
      <w:r>
        <w:tab/>
        <w:t xml:space="preserve">C. Majors, L. Fong-Jones, and G. Miranda, </w:t>
      </w:r>
      <w:r>
        <w:rPr>
          <w:i/>
          <w:iCs/>
        </w:rPr>
        <w:t>Observability Engineering</w:t>
      </w:r>
      <w:r>
        <w:t>. O’Reilly Media, Inc., 2022.</w:t>
      </w:r>
    </w:p>
    <w:p w14:paraId="46F4EA0D" w14:textId="77777777" w:rsidR="00C55BF9" w:rsidRDefault="00C55BF9" w:rsidP="00C55BF9">
      <w:pPr>
        <w:pStyle w:val="Bibliography"/>
      </w:pPr>
      <w:r>
        <w:t>[91]</w:t>
      </w:r>
      <w:r>
        <w:tab/>
        <w:t xml:space="preserve">J. Garcia, I. Ivkovic, and N. Medvidovic, ‘A comparative analysis of software architecture recovery techniques’, in </w:t>
      </w:r>
      <w:r>
        <w:rPr>
          <w:i/>
          <w:iCs/>
        </w:rPr>
        <w:t>2013 28th IEEE/ACM International Conference on Automated Software Engineering (ASE)</w:t>
      </w:r>
      <w:r>
        <w:t>, Nov. 2013, pp. 486–496. doi: 10.1109/ASE.2013.6693106.</w:t>
      </w:r>
    </w:p>
    <w:p w14:paraId="3CC3C918" w14:textId="77777777" w:rsidR="00C55BF9" w:rsidRDefault="00C55BF9" w:rsidP="00C55BF9">
      <w:pPr>
        <w:pStyle w:val="Bibliography"/>
      </w:pPr>
      <w:r>
        <w:t>[92]</w:t>
      </w:r>
      <w:r>
        <w:tab/>
        <w:t xml:space="preserve">D. Wessels, </w:t>
      </w:r>
      <w:r>
        <w:rPr>
          <w:i/>
          <w:iCs/>
        </w:rPr>
        <w:t>Web Caching</w:t>
      </w:r>
      <w:r>
        <w:t>. O’Reilly Media, Inc., 2001.</w:t>
      </w:r>
    </w:p>
    <w:p w14:paraId="3E06656D" w14:textId="77777777" w:rsidR="00C55BF9" w:rsidRDefault="00C55BF9" w:rsidP="00C55BF9">
      <w:pPr>
        <w:pStyle w:val="Bibliography"/>
      </w:pPr>
      <w:r>
        <w:t>[93]</w:t>
      </w:r>
      <w:r>
        <w:tab/>
        <w:t>‘Django’s cache framework | Django documentation’, Django Project. Accessed: Nov. 18, 2025. [Online]. Available: https://docs.djangoproject.com/en/5.2/topics/cache/</w:t>
      </w:r>
    </w:p>
    <w:p w14:paraId="166DD9EC" w14:textId="77777777" w:rsidR="00C55BF9" w:rsidRDefault="00C55BF9" w:rsidP="00C55BF9">
      <w:pPr>
        <w:pStyle w:val="Bibliography"/>
      </w:pPr>
      <w:r>
        <w:t>[94]</w:t>
      </w:r>
      <w:r>
        <w:tab/>
        <w:t>E. Inersjö, ‘Comparing database optimisation techniques in PostgreSQL’.</w:t>
      </w:r>
    </w:p>
    <w:p w14:paraId="0F4DE59D" w14:textId="77777777" w:rsidR="00C55BF9" w:rsidRDefault="00C55BF9" w:rsidP="00C55BF9">
      <w:pPr>
        <w:pStyle w:val="Bibliography"/>
      </w:pPr>
      <w:r>
        <w:t>[95]</w:t>
      </w:r>
      <w:r>
        <w:tab/>
        <w:t xml:space="preserve">D. Byrne, </w:t>
      </w:r>
      <w:r>
        <w:rPr>
          <w:i/>
          <w:iCs/>
        </w:rPr>
        <w:t>Full Stack Python Security: Cryptography, TLS, and attack resistance</w:t>
      </w:r>
      <w:r>
        <w:t>. Simon and Schuster, 2021.</w:t>
      </w:r>
    </w:p>
    <w:p w14:paraId="3A6E7853" w14:textId="77777777" w:rsidR="00C55BF9" w:rsidRDefault="00C55BF9" w:rsidP="00C55BF9">
      <w:pPr>
        <w:pStyle w:val="Bibliography"/>
      </w:pPr>
      <w:r>
        <w:t>[96]</w:t>
      </w:r>
      <w:r>
        <w:tab/>
        <w:t xml:space="preserve">S. Chen, S. Ahmmed, K. Lal, and C. Deming, ‘Django Web Development Framework: Powering the Modern Web’, </w:t>
      </w:r>
      <w:r>
        <w:rPr>
          <w:i/>
          <w:iCs/>
        </w:rPr>
        <w:t>Am. j. trade policy</w:t>
      </w:r>
      <w:r>
        <w:t>, vol. 7, no. 3, pp. 99–106, Dec. 2020, doi: 10.18034/ajtp.v7i3.675.</w:t>
      </w:r>
    </w:p>
    <w:p w14:paraId="3B0ADC26" w14:textId="77777777" w:rsidR="00C55BF9" w:rsidRDefault="00C55BF9" w:rsidP="00C55BF9">
      <w:pPr>
        <w:pStyle w:val="Bibliography"/>
      </w:pPr>
      <w:r>
        <w:t>[97]</w:t>
      </w:r>
      <w:r>
        <w:tab/>
        <w:t>‘General Data Protection Regulation (GDPR) – Legal Text’, General Data Protection Regulation (GDPR). Accessed: Nov. 13, 2025. [Online]. Available: https://gdpr-info.eu/</w:t>
      </w:r>
    </w:p>
    <w:p w14:paraId="2AAC6909" w14:textId="77777777" w:rsidR="00C55BF9" w:rsidRDefault="00C55BF9" w:rsidP="00C55BF9">
      <w:pPr>
        <w:pStyle w:val="Bibliography"/>
      </w:pPr>
      <w:r>
        <w:t>[98]</w:t>
      </w:r>
      <w:r>
        <w:tab/>
        <w:t>‘Art. 5 GDPR – Principles relating to processing of personal data’, General Data Protection Regulation (GDPR). Accessed: Nov. 13, 2025. [Online]. Available: https://gdpr-info.eu/art-5-gdpr/</w:t>
      </w:r>
    </w:p>
    <w:p w14:paraId="33463FD5" w14:textId="77777777" w:rsidR="00C55BF9" w:rsidRDefault="00C55BF9" w:rsidP="00C55BF9">
      <w:pPr>
        <w:pStyle w:val="Bibliography"/>
      </w:pPr>
      <w:r>
        <w:t>[99]</w:t>
      </w:r>
      <w:r>
        <w:tab/>
        <w:t>‘Art. 33 GDPR – Notification of a personal data breach to the supervisory authority’, General Data Protection Regulation (GDPR). Accessed: Nov. 13, 2025. [Online]. Available: https://gdpr-info.eu/art-33-gdpr/</w:t>
      </w:r>
    </w:p>
    <w:p w14:paraId="290BA5BF" w14:textId="77777777" w:rsidR="00C55BF9" w:rsidRDefault="00C55BF9" w:rsidP="00C55BF9">
      <w:pPr>
        <w:pStyle w:val="Bibliography"/>
      </w:pPr>
      <w:r>
        <w:t>[100]</w:t>
      </w:r>
      <w:r>
        <w:tab/>
        <w:t>‘EU-US data transfers - European Commission’. Accessed: Nov. 13, 2025. [Online]. Available: https://commission.europa.eu/law/law-topic/data-protection/international-dimension-data-protection/eu-us-data-transfers_en</w:t>
      </w:r>
    </w:p>
    <w:p w14:paraId="3EE26249" w14:textId="77777777" w:rsidR="00C55BF9" w:rsidRDefault="00C55BF9" w:rsidP="00C55BF9">
      <w:pPr>
        <w:pStyle w:val="Bibliography"/>
      </w:pPr>
      <w:r>
        <w:t>[101]</w:t>
      </w:r>
      <w:r>
        <w:tab/>
        <w:t>‘Art. 35 GDPR – Data protection impact assessment’, General Data Protection Regulation (GDPR). Accessed: Nov. 13, 2025. [Online]. Available: https://gdpr-info.eu/art-35-gdpr/</w:t>
      </w:r>
    </w:p>
    <w:p w14:paraId="0DE15274" w14:textId="77777777" w:rsidR="00C55BF9" w:rsidRDefault="00C55BF9" w:rsidP="00C55BF9">
      <w:pPr>
        <w:pStyle w:val="Bibliography"/>
      </w:pPr>
      <w:r>
        <w:t>[102]</w:t>
      </w:r>
      <w:r>
        <w:tab/>
        <w:t>‘Art. 37 GDPR – Designation of the data protection officer’, General Data Protection Regulation (GDPR). Accessed: Nov. 13, 2025. [Online]. Available: https://gdpr-info.eu/art-37-gdpr/</w:t>
      </w:r>
    </w:p>
    <w:p w14:paraId="1824EE01" w14:textId="77777777" w:rsidR="00C55BF9" w:rsidRDefault="00C55BF9" w:rsidP="00C55BF9">
      <w:pPr>
        <w:pStyle w:val="Bibliography"/>
      </w:pPr>
      <w:r>
        <w:t>[103]</w:t>
      </w:r>
      <w:r>
        <w:tab/>
        <w:t>‘Vision impairment and blindness’. Accessed: Nov. 13, 2025. [Online]. Available: https://www.who.int/news-room/fact-sheets/detail/blindness-and-visual-impairment</w:t>
      </w:r>
    </w:p>
    <w:p w14:paraId="5BCB693D" w14:textId="77777777" w:rsidR="00C55BF9" w:rsidRDefault="00C55BF9" w:rsidP="00C55BF9">
      <w:pPr>
        <w:pStyle w:val="Bibliography"/>
      </w:pPr>
      <w:r>
        <w:lastRenderedPageBreak/>
        <w:t>[104]</w:t>
      </w:r>
      <w:r>
        <w:tab/>
        <w:t>‘Deafness and hearing loss’. Accessed: Nov. 13, 2025. [Online]. Available: https://www.who.int/news-room/fact-sheets/detail/deafness-and-hearing-loss</w:t>
      </w:r>
    </w:p>
    <w:p w14:paraId="259130F0" w14:textId="77777777" w:rsidR="00C55BF9" w:rsidRDefault="00C55BF9" w:rsidP="00C55BF9">
      <w:pPr>
        <w:pStyle w:val="Bibliography"/>
      </w:pPr>
      <w:r>
        <w:t>[105]</w:t>
      </w:r>
      <w:r>
        <w:tab/>
        <w:t>T. U. Dublin, ‘Student Wellbeing | Disability Support Service | TU Dublin’. Accessed: Nov. 13, 2025. [Online]. Available: https://www.tudublin.ie/for-students/student-services-and-support/student-wellbeing/disability-support-service/</w:t>
      </w:r>
    </w:p>
    <w:p w14:paraId="4E0F309E" w14:textId="77777777" w:rsidR="00C55BF9" w:rsidRDefault="00C55BF9" w:rsidP="00C55BF9">
      <w:pPr>
        <w:pStyle w:val="Bibliography"/>
      </w:pPr>
      <w:r>
        <w:t>[106]</w:t>
      </w:r>
      <w:r>
        <w:tab/>
        <w:t>‘Speech Sound Impairment.pdf’. Accessed: Nov. 13, 2025. [Online]. Available: https://enableireland.ie/sites/default/files/publication/Speech%20Sound%20Impairment.pdf</w:t>
      </w:r>
    </w:p>
    <w:p w14:paraId="37C8F78A" w14:textId="77777777" w:rsidR="00C55BF9" w:rsidRDefault="00C55BF9" w:rsidP="00C55BF9">
      <w:pPr>
        <w:pStyle w:val="Bibliography"/>
      </w:pPr>
      <w:r>
        <w:t>[107]</w:t>
      </w:r>
      <w:r>
        <w:tab/>
        <w:t>‘Learning Disability-R4 final NE.pdf’. Accessed: Nov. 13, 2025. [Online]. Available: https://enableireland.ie/sites/default/files/publication/Learning%20Disability-R4%20final%20NE.pdf</w:t>
      </w:r>
    </w:p>
    <w:p w14:paraId="33CD3051" w14:textId="77777777" w:rsidR="00C55BF9" w:rsidRDefault="00C55BF9" w:rsidP="00C55BF9">
      <w:pPr>
        <w:pStyle w:val="Bibliography"/>
      </w:pPr>
      <w:r>
        <w:t>[108]</w:t>
      </w:r>
      <w:r>
        <w:tab/>
        <w:t xml:space="preserve">J. den Houting, ‘Neurodiversity: An insider’s perspective’, </w:t>
      </w:r>
      <w:r>
        <w:rPr>
          <w:i/>
          <w:iCs/>
        </w:rPr>
        <w:t>Autism</w:t>
      </w:r>
      <w:r>
        <w:t>, vol. 23, no. 2, pp. 271–273, Feb. 2019, doi: 10.1177/1362361318820762.</w:t>
      </w:r>
    </w:p>
    <w:p w14:paraId="61C35C54" w14:textId="77777777" w:rsidR="00C55BF9" w:rsidRDefault="00C55BF9" w:rsidP="00C55BF9">
      <w:pPr>
        <w:pStyle w:val="Bibliography"/>
      </w:pPr>
      <w:r>
        <w:t>[109]</w:t>
      </w:r>
      <w:r>
        <w:tab/>
        <w:t>‘Noncommunicable diseases’. Accessed: Nov. 13, 2025. [Online]. Available: https://www.who.int/news-room/fact-sheets/detail/noncommunicable-diseases</w:t>
      </w:r>
    </w:p>
    <w:p w14:paraId="1EB9F89B" w14:textId="77777777" w:rsidR="00C55BF9" w:rsidRDefault="00C55BF9" w:rsidP="00C55BF9">
      <w:pPr>
        <w:pStyle w:val="Bibliography"/>
      </w:pPr>
      <w:r>
        <w:t>[110]</w:t>
      </w:r>
      <w:r>
        <w:tab/>
        <w:t>‘Mental disorders’. Accessed: Nov. 13, 2025. [Online]. Available: https://www.who.int/news-room/fact-sheets/detail/mental-disorders</w:t>
      </w:r>
    </w:p>
    <w:p w14:paraId="5F830FF9" w14:textId="77777777" w:rsidR="00C55BF9" w:rsidRDefault="00C55BF9" w:rsidP="00C55BF9">
      <w:pPr>
        <w:pStyle w:val="Bibliography"/>
      </w:pPr>
      <w:r>
        <w:t>[111]</w:t>
      </w:r>
      <w:r>
        <w:tab/>
        <w:t>‘Disability in Ireland - Factsheet 2024’, Disability Federation of Ireland. Accessed: Nov. 13, 2025. [Online]. Available: https://www.disability-federation.ie/publications/disability-in-ireland-factsheet-2024/</w:t>
      </w:r>
    </w:p>
    <w:p w14:paraId="4208B01A" w14:textId="77777777" w:rsidR="00C55BF9" w:rsidRDefault="00C55BF9" w:rsidP="00C55BF9">
      <w:pPr>
        <w:pStyle w:val="Bibliography"/>
      </w:pPr>
      <w:r>
        <w:t>[112]</w:t>
      </w:r>
      <w:r>
        <w:tab/>
        <w:t>B. McCormack and D. Lawless, ‘Suaimhneas: A responsive web application for anxiety management and wellbeing Final Project Report’, TU Dublin, Dublin, 2023.</w:t>
      </w:r>
    </w:p>
    <w:p w14:paraId="6258BDD2" w14:textId="77777777" w:rsidR="00C55BF9" w:rsidRDefault="00C55BF9" w:rsidP="00C55BF9">
      <w:pPr>
        <w:pStyle w:val="Bibliography"/>
      </w:pPr>
      <w:r>
        <w:t>[113]</w:t>
      </w:r>
      <w:r>
        <w:tab/>
        <w:t>D. Hogan and P. Bourke, ‘An eLearning system for anonymous feedback session with built-in polling using node.js’, DIT, Dublin, 2014.</w:t>
      </w:r>
    </w:p>
    <w:p w14:paraId="0176FC1B" w14:textId="77777777" w:rsidR="00C55BF9" w:rsidRDefault="00C55BF9" w:rsidP="00C55BF9">
      <w:pPr>
        <w:pStyle w:val="Bibliography"/>
      </w:pPr>
      <w:r>
        <w:t>[114]</w:t>
      </w:r>
      <w:r>
        <w:tab/>
        <w:t>J. Nielsen, ‘Enhancing the Explanatory Power of Usability Heuristics’.</w:t>
      </w:r>
    </w:p>
    <w:p w14:paraId="4CB250FA" w14:textId="77777777" w:rsidR="00C55BF9" w:rsidRDefault="00C55BF9" w:rsidP="00C55BF9">
      <w:pPr>
        <w:pStyle w:val="Bibliography"/>
      </w:pPr>
      <w:r>
        <w:t>[115]</w:t>
      </w:r>
      <w:r>
        <w:tab/>
        <w:t>J. Nielsen, ‘How I Developed the 10 Usability Heuristics’, UX Tigers. Accessed: Nov. 13, 2025. [Online]. Available: https://www.uxtigers.com/post/usability-heuristics-history</w:t>
      </w:r>
    </w:p>
    <w:p w14:paraId="6FD9775C" w14:textId="77777777" w:rsidR="00C55BF9" w:rsidRDefault="00C55BF9" w:rsidP="00C55BF9">
      <w:pPr>
        <w:pStyle w:val="Bibliography"/>
      </w:pPr>
      <w:r>
        <w:t>[116]</w:t>
      </w:r>
      <w:r>
        <w:tab/>
        <w:t>‘Database access optimization | Django documentation’, Django Project. Accessed: Nov. 18, 2025. [Online]. Available: https://docs.djangoproject.com/en/5.2/topics/db/optimization/</w:t>
      </w:r>
    </w:p>
    <w:p w14:paraId="04C50959" w14:textId="77777777" w:rsidR="00C55BF9" w:rsidRDefault="00C55BF9" w:rsidP="00C55BF9">
      <w:pPr>
        <w:pStyle w:val="Bibliography"/>
      </w:pPr>
      <w:r>
        <w:t>[117]</w:t>
      </w:r>
      <w:r>
        <w:tab/>
        <w:t>‘https://ukhomeoffice.github.io/accessibility-posters/posters/accessibility-posters.pdf’. Accessed: Nov. 18, 2025. [Online]. Available: https://ukhomeoffice.github.io/accessibility-posters/posters/accessibility-posters.pdf</w:t>
      </w:r>
    </w:p>
    <w:p w14:paraId="160457CD" w14:textId="77777777" w:rsidR="00C55BF9" w:rsidRDefault="00C55BF9" w:rsidP="00C55BF9">
      <w:pPr>
        <w:pStyle w:val="Bibliography"/>
      </w:pPr>
      <w:r>
        <w:t>[118]</w:t>
      </w:r>
      <w:r>
        <w:tab/>
        <w:t>‘Why (and How) You Should Use Feature-Driven Development’, Lucidchart. Accessed: Nov. 13, 2025. [Online]. Available: https://www.lucidchart.com/blog/why-use-feature-driven-development</w:t>
      </w:r>
    </w:p>
    <w:p w14:paraId="3FA91D5A" w14:textId="77777777" w:rsidR="00C55BF9" w:rsidRDefault="00C55BF9" w:rsidP="00C55BF9">
      <w:pPr>
        <w:pStyle w:val="Bibliography"/>
      </w:pPr>
      <w:r>
        <w:t>[119]</w:t>
      </w:r>
      <w:r>
        <w:tab/>
        <w:t>‘What is FDD in Agile?’, Planview. Accessed: Nov. 13, 2025. [Online]. Available: https://www.planview.com/resources/articles/fdd-agile/</w:t>
      </w:r>
    </w:p>
    <w:p w14:paraId="55D7E348" w14:textId="77777777" w:rsidR="00C55BF9" w:rsidRDefault="00C55BF9" w:rsidP="00C55BF9">
      <w:pPr>
        <w:pStyle w:val="Bibliography"/>
      </w:pPr>
      <w:r>
        <w:t>[120]</w:t>
      </w:r>
      <w:r>
        <w:tab/>
        <w:t xml:space="preserve">A. Firdaus, I. Ghani, and N. I. M. Yasin, ‘Developing secure websites using feature driven development (FDD): a case study’, </w:t>
      </w:r>
      <w:r>
        <w:rPr>
          <w:i/>
          <w:iCs/>
        </w:rPr>
        <w:t>Journal of Clean Energy Technologies</w:t>
      </w:r>
      <w:r>
        <w:t>, vol. 1, no. 4, pp. 322–326, 2013.</w:t>
      </w:r>
    </w:p>
    <w:p w14:paraId="563715F9" w14:textId="77777777" w:rsidR="00C55BF9" w:rsidRDefault="00C55BF9" w:rsidP="00C55BF9">
      <w:pPr>
        <w:pStyle w:val="Bibliography"/>
      </w:pPr>
      <w:r>
        <w:t>[121]</w:t>
      </w:r>
      <w:r>
        <w:tab/>
        <w:t xml:space="preserve">S. Romano, D. Fucci, G. Scanniello, B. Turhan, and N. Juristo, ‘Findings from a multi-method study on test-driven development’, </w:t>
      </w:r>
      <w:r>
        <w:rPr>
          <w:i/>
          <w:iCs/>
        </w:rPr>
        <w:t>Information and Software Technology</w:t>
      </w:r>
      <w:r>
        <w:t>, vol. 89, pp. 64–77, 2017.</w:t>
      </w:r>
    </w:p>
    <w:p w14:paraId="1A52E2FA" w14:textId="77777777" w:rsidR="00C55BF9" w:rsidRDefault="00C55BF9" w:rsidP="00C55BF9">
      <w:pPr>
        <w:pStyle w:val="Bibliography"/>
      </w:pPr>
      <w:r>
        <w:t>[122]</w:t>
      </w:r>
      <w:r>
        <w:tab/>
        <w:t xml:space="preserve">H. Berger and P. Beynon‐Davies, ‘The utility of rapid application development in large‐scale, complex projects’, </w:t>
      </w:r>
      <w:r>
        <w:rPr>
          <w:i/>
          <w:iCs/>
        </w:rPr>
        <w:t>Information Systems Journal</w:t>
      </w:r>
      <w:r>
        <w:t>, vol. 19, no. 6, pp. 549–570, Nov. 2009, doi: 10.1111/j.1365-2575.2009.00329.x.</w:t>
      </w:r>
    </w:p>
    <w:p w14:paraId="78DA4B69" w14:textId="77777777" w:rsidR="00C55BF9" w:rsidRDefault="00C55BF9" w:rsidP="00C55BF9">
      <w:pPr>
        <w:pStyle w:val="Bibliography"/>
      </w:pPr>
      <w:r>
        <w:lastRenderedPageBreak/>
        <w:t>[123]</w:t>
      </w:r>
      <w:r>
        <w:tab/>
        <w:t>‘Accessible colour palettes’. Accessed: Nov. 20, 2025. [Online]. Available: https://data.europa.eu/apps/data-visualisation-guide/accessible-colour-palettes?utm_source=chatgpt.com</w:t>
      </w:r>
    </w:p>
    <w:p w14:paraId="698BFCFE" w14:textId="77777777" w:rsidR="00C55BF9" w:rsidRDefault="00C55BF9" w:rsidP="00C55BF9">
      <w:pPr>
        <w:pStyle w:val="Bibliography"/>
      </w:pPr>
      <w:r>
        <w:t>[124]</w:t>
      </w:r>
      <w:r>
        <w:tab/>
        <w:t>‘Using the Django authentication system | Django documentation’, Django Project. Accessed: Nov. 20, 2025. [Online]. Available: https://docs.djangoproject.com/en/5.2/topics/auth/default/</w:t>
      </w:r>
    </w:p>
    <w:p w14:paraId="3A75943C" w14:textId="77777777" w:rsidR="00C55BF9" w:rsidRDefault="00C55BF9" w:rsidP="00C55BF9">
      <w:pPr>
        <w:pStyle w:val="Bibliography"/>
      </w:pPr>
      <w:r>
        <w:t>[125]</w:t>
      </w:r>
      <w:r>
        <w:tab/>
        <w:t>‘View decorators | Django documentation’, Django Project. Accessed: Nov. 20, 2025. [Online]. Available: https://docs.djangoproject.com/en/5.2/topics/http/decorators/</w:t>
      </w:r>
    </w:p>
    <w:p w14:paraId="4BC49438" w14:textId="77777777" w:rsidR="00C55BF9" w:rsidRDefault="00C55BF9" w:rsidP="00C55BF9">
      <w:pPr>
        <w:pStyle w:val="Bibliography"/>
      </w:pPr>
      <w:r>
        <w:t>[126]</w:t>
      </w:r>
      <w:r>
        <w:tab/>
        <w:t>‘django.contrib.auth | Django documentation’, Django Project. Accessed: Nov. 20, 2025. [Online]. Available: https://docs.djangoproject.com/en/5.2/ref/contrib/auth/</w:t>
      </w:r>
    </w:p>
    <w:p w14:paraId="4F76FAB0" w14:textId="77777777" w:rsidR="00C55BF9" w:rsidRDefault="00C55BF9" w:rsidP="00C55BF9">
      <w:pPr>
        <w:pStyle w:val="Bibliography"/>
      </w:pPr>
      <w:r>
        <w:t>[127]</w:t>
      </w:r>
      <w:r>
        <w:tab/>
        <w:t>‘Django settings | Django documentation’, Django Project. Accessed: Nov. 20, 2025. [Online]. Available: https://docs.djangoproject.com/en/5.2/topics/settings/</w:t>
      </w:r>
    </w:p>
    <w:p w14:paraId="227C23AE" w14:textId="77777777" w:rsidR="00C55BF9" w:rsidRDefault="00C55BF9" w:rsidP="00C55BF9">
      <w:pPr>
        <w:pStyle w:val="Bibliography"/>
      </w:pPr>
      <w:r>
        <w:t>[128]</w:t>
      </w:r>
      <w:r>
        <w:tab/>
        <w:t>‘Google SRE monitoring ditributed system - sre golden signals’. Accessed: Nov. 22, 2025. [Online]. Available: https://sre.google/sre-book/monitoring-distributed-systems/#xref_monitoring_golden-signals</w:t>
      </w:r>
    </w:p>
    <w:p w14:paraId="0F7199B7" w14:textId="77777777" w:rsidR="00C55BF9" w:rsidRDefault="00C55BF9" w:rsidP="00C55BF9">
      <w:pPr>
        <w:pStyle w:val="Bibliography"/>
      </w:pPr>
      <w:r>
        <w:t>[129]</w:t>
      </w:r>
      <w:r>
        <w:tab/>
        <w:t>Redis, ‘Redis - The Real-time Data Platform’, Redis. Accessed: Nov. 08, 2025. [Online]. Available: https://redis.io/</w:t>
      </w:r>
    </w:p>
    <w:p w14:paraId="1422AA3F" w14:textId="77777777" w:rsidR="00C55BF9" w:rsidRDefault="00C55BF9" w:rsidP="00C55BF9">
      <w:pPr>
        <w:pStyle w:val="Bibliography"/>
      </w:pPr>
      <w:r>
        <w:t>[130]</w:t>
      </w:r>
      <w:r>
        <w:tab/>
        <w:t>‘Valkey’. Accessed: Nov. 08, 2025. [Online]. Available: https://valkey.io/</w:t>
      </w:r>
    </w:p>
    <w:p w14:paraId="10E9DF2C" w14:textId="77777777" w:rsidR="00C55BF9" w:rsidRDefault="00C55BF9" w:rsidP="00C55BF9">
      <w:pPr>
        <w:pStyle w:val="Bibliography"/>
      </w:pPr>
      <w:r>
        <w:t>[131]</w:t>
      </w:r>
      <w:r>
        <w:tab/>
        <w:t>‘Dragonfly | An In-Memory Data Store without Limits’, Dragonfly. Accessed: Nov. 08, 2025. [Online]. Available: https://www.dragonflydb.io</w:t>
      </w:r>
    </w:p>
    <w:p w14:paraId="77235BDF" w14:textId="77777777" w:rsidR="00C55BF9" w:rsidRDefault="00C55BF9" w:rsidP="00C55BF9">
      <w:pPr>
        <w:pStyle w:val="Bibliography"/>
      </w:pPr>
      <w:r>
        <w:t>[132]</w:t>
      </w:r>
      <w:r>
        <w:tab/>
        <w:t>‘Docker: Accelerated Container Application Development’. Accessed: Nov. 08, 2025. [Online]. Available: https://www.docker.com/</w:t>
      </w:r>
    </w:p>
    <w:p w14:paraId="22885F64" w14:textId="77777777" w:rsidR="00C55BF9" w:rsidRDefault="00C55BF9" w:rsidP="00C55BF9">
      <w:pPr>
        <w:pStyle w:val="Bibliography"/>
      </w:pPr>
      <w:r>
        <w:t>[133]</w:t>
      </w:r>
      <w:r>
        <w:tab/>
        <w:t>‘Production-Grade Container Orchestration’, Kubernetes. Accessed: Nov. 08, 2025. [Online]. Available: https://kubernetes.io/</w:t>
      </w:r>
    </w:p>
    <w:p w14:paraId="64C05006" w14:textId="77777777" w:rsidR="00C55BF9" w:rsidRDefault="00C55BF9" w:rsidP="00C55BF9">
      <w:pPr>
        <w:pStyle w:val="Bibliography"/>
      </w:pPr>
      <w:r>
        <w:t>[134]</w:t>
      </w:r>
      <w:r>
        <w:tab/>
        <w:t>‘Amazon ECS’, Amazon Web Services, Inc. Accessed: Nov. 08, 2025. [Online]. Available: https://aws.amazon.com/ecs/</w:t>
      </w:r>
    </w:p>
    <w:p w14:paraId="40CAE812" w14:textId="77777777" w:rsidR="00C55BF9" w:rsidRDefault="00C55BF9" w:rsidP="00C55BF9">
      <w:pPr>
        <w:pStyle w:val="Bibliography"/>
      </w:pPr>
      <w:r>
        <w:t>[135]</w:t>
      </w:r>
      <w:r>
        <w:tab/>
        <w:t>‘Serverless Compute - AWS Fargate - AWS’, Amazon Web Services, Inc. Accessed: Nov. 08, 2025. [Online]. Available: https://aws.amazon.com/fargate/</w:t>
      </w:r>
    </w:p>
    <w:p w14:paraId="4335D7FA" w14:textId="77777777" w:rsidR="00C55BF9" w:rsidRDefault="00C55BF9" w:rsidP="00C55BF9">
      <w:pPr>
        <w:pStyle w:val="Bibliography"/>
      </w:pPr>
      <w:r>
        <w:t>[136]</w:t>
      </w:r>
      <w:r>
        <w:tab/>
        <w:t>‘Cloud Products’, Amazon Web Services, Inc. Accessed: Nov. 08, 2025. [Online]. Available: https://aws.amazon.com/products/</w:t>
      </w:r>
    </w:p>
    <w:p w14:paraId="03AB58B5" w14:textId="77777777" w:rsidR="00C55BF9" w:rsidRDefault="00C55BF9" w:rsidP="00C55BF9">
      <w:pPr>
        <w:pStyle w:val="Bibliography"/>
      </w:pPr>
      <w:r>
        <w:t>[137]</w:t>
      </w:r>
      <w:r>
        <w:tab/>
        <w:t>‘Global Infrastructure’, Amazon Web Services, Inc. Accessed: Nov. 08, 2025. [Online]. Available: https://aws.amazon.com/about-aws/global-infrastructure/</w:t>
      </w:r>
    </w:p>
    <w:p w14:paraId="5F76C4C9" w14:textId="77777777" w:rsidR="00C55BF9" w:rsidRDefault="00C55BF9" w:rsidP="00C55BF9">
      <w:pPr>
        <w:pStyle w:val="Bibliography"/>
      </w:pPr>
      <w:r>
        <w:t>[138]</w:t>
      </w:r>
      <w:r>
        <w:tab/>
        <w:t>‘Cloud Computing Services | Microsoft Azure’. Accessed: Nov. 08, 2025. [Online]. Available: https://azure.microsoft.com/en-us</w:t>
      </w:r>
    </w:p>
    <w:p w14:paraId="6A68333A" w14:textId="77777777" w:rsidR="00C55BF9" w:rsidRDefault="00C55BF9" w:rsidP="00C55BF9">
      <w:pPr>
        <w:pStyle w:val="Bibliography"/>
      </w:pPr>
      <w:r>
        <w:t>[139]</w:t>
      </w:r>
      <w:r>
        <w:tab/>
        <w:t>‘Explore | Azure global infrastructure experience’. Accessed: Nov. 08, 2025. [Online]. Available: https://datacenters.microsoft.com/globe/explore?view=table</w:t>
      </w:r>
    </w:p>
    <w:p w14:paraId="3A821A9A" w14:textId="77777777" w:rsidR="00C55BF9" w:rsidRDefault="00C55BF9" w:rsidP="00C55BF9">
      <w:pPr>
        <w:pStyle w:val="Bibliography"/>
      </w:pPr>
      <w:r>
        <w:t>[140]</w:t>
      </w:r>
      <w:r>
        <w:tab/>
        <w:t>‘Free Trial and Free Tier Services and Products’, Google Cloud. Accessed: Nov. 08, 2025. [Online]. Available: https://cloud.google.com/free</w:t>
      </w:r>
    </w:p>
    <w:p w14:paraId="4D26FD36" w14:textId="4654F4AC" w:rsidR="00787878" w:rsidRDefault="00787878" w:rsidP="00787878">
      <w:r>
        <w:fldChar w:fldCharType="end"/>
      </w:r>
    </w:p>
    <w:p w14:paraId="6BCCD9C8" w14:textId="77777777" w:rsidR="00787878" w:rsidRDefault="00787878" w:rsidP="00787878"/>
    <w:p w14:paraId="53641C55" w14:textId="77777777" w:rsidR="00787878" w:rsidRDefault="00787878">
      <w:pPr>
        <w:spacing w:after="160" w:line="259" w:lineRule="auto"/>
        <w:rPr>
          <w:rFonts w:asciiTheme="minorHAnsi" w:eastAsiaTheme="minorHAnsi" w:hAnsiTheme="minorHAnsi" w:cstheme="minorBidi"/>
          <w:sz w:val="22"/>
          <w:szCs w:val="22"/>
          <w:lang w:val="en-IE"/>
        </w:rPr>
      </w:pPr>
    </w:p>
    <w:sectPr w:rsidR="00787878" w:rsidSect="00C510DF">
      <w:footerReference w:type="default" r:id="rId168"/>
      <w:pgSz w:w="11906" w:h="16838"/>
      <w:pgMar w:top="1440" w:right="1440" w:bottom="1440" w:left="1440" w:header="708" w:footer="708" w:gutter="0"/>
      <w:pgNumType w:start="1" w:chapStyle="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365AB2" w14:textId="77777777" w:rsidR="005A3CEF" w:rsidRDefault="005A3CEF" w:rsidP="00195F56">
      <w:r>
        <w:separator/>
      </w:r>
    </w:p>
  </w:endnote>
  <w:endnote w:type="continuationSeparator" w:id="0">
    <w:p w14:paraId="75D06ACF" w14:textId="77777777" w:rsidR="005A3CEF" w:rsidRDefault="005A3CEF" w:rsidP="00195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ladimir Script">
    <w:panose1 w:val="03050402040407070305"/>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0B3F2" w14:textId="77777777" w:rsidR="00604B8B" w:rsidRDefault="00604B8B" w:rsidP="00195F5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rsidP="00195F5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8524717"/>
      <w:docPartObj>
        <w:docPartGallery w:val="Page Numbers (Bottom of Page)"/>
        <w:docPartUnique/>
      </w:docPartObj>
    </w:sdtPr>
    <w:sdtEndPr>
      <w:rPr>
        <w:noProof/>
      </w:rPr>
    </w:sdtEndPr>
    <w:sdtContent>
      <w:p w14:paraId="14389F56" w14:textId="72D68FF2" w:rsidR="00C510DF" w:rsidRDefault="00C510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5A8C56" w14:textId="03A2B64F" w:rsidR="00262631" w:rsidRDefault="00262631" w:rsidP="00195F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05A2A" w14:textId="77777777" w:rsidR="00604B8B" w:rsidRDefault="00604B8B" w:rsidP="00195F56">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rsidP="00195F56">
    <w:pPr>
      <w:pStyle w:val="Footer"/>
      <w:rPr>
        <w:rStyle w:val="PageNumber"/>
      </w:rPr>
    </w:pPr>
  </w:p>
  <w:p w14:paraId="2DFCEAFB" w14:textId="77777777" w:rsidR="00604B8B" w:rsidRDefault="00604B8B" w:rsidP="00195F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F5EDD" w14:textId="07586BD1" w:rsidR="00B11639" w:rsidRDefault="00B11639" w:rsidP="00195F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0063549"/>
      <w:docPartObj>
        <w:docPartGallery w:val="Page Numbers (Bottom of Page)"/>
        <w:docPartUnique/>
      </w:docPartObj>
    </w:sdtPr>
    <w:sdtEndPr>
      <w:rPr>
        <w:noProof/>
      </w:rPr>
    </w:sdtEndPr>
    <w:sdtContent>
      <w:p w14:paraId="437AEF48" w14:textId="11FE37F4" w:rsidR="004A03BF" w:rsidRDefault="004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8BA0C5" w14:textId="77777777" w:rsidR="00436D97" w:rsidRDefault="00436D97" w:rsidP="00195F5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9162085"/>
      <w:docPartObj>
        <w:docPartGallery w:val="Page Numbers (Bottom of Page)"/>
        <w:docPartUnique/>
      </w:docPartObj>
    </w:sdtPr>
    <w:sdtEndPr>
      <w:rPr>
        <w:noProof/>
      </w:rPr>
    </w:sdtEndPr>
    <w:sdtContent>
      <w:p w14:paraId="2527885C" w14:textId="725D9FD8" w:rsidR="004A03BF" w:rsidRDefault="004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525C6A" w14:textId="77777777" w:rsidR="00436D97" w:rsidRDefault="00436D97" w:rsidP="00195F5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1156544"/>
      <w:docPartObj>
        <w:docPartGallery w:val="Page Numbers (Bottom of Page)"/>
        <w:docPartUnique/>
      </w:docPartObj>
    </w:sdtPr>
    <w:sdtEndPr>
      <w:rPr>
        <w:noProof/>
      </w:rPr>
    </w:sdtEndPr>
    <w:sdtContent>
      <w:p w14:paraId="52E381C1" w14:textId="5262197E" w:rsidR="004A03BF" w:rsidRDefault="004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708ED9" w14:textId="0635A40F" w:rsidR="00B11639" w:rsidRDefault="00B11639" w:rsidP="00195F5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4589320"/>
      <w:docPartObj>
        <w:docPartGallery w:val="Page Numbers (Bottom of Page)"/>
        <w:docPartUnique/>
      </w:docPartObj>
    </w:sdtPr>
    <w:sdtEndPr>
      <w:rPr>
        <w:noProof/>
      </w:rPr>
    </w:sdtEndPr>
    <w:sdtContent>
      <w:p w14:paraId="2A47E716" w14:textId="0B5A5DC1" w:rsidR="00C510DF" w:rsidRDefault="00C510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E266A2" w14:textId="388A3CB6" w:rsidR="00B11639" w:rsidRDefault="00B11639" w:rsidP="00195F5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9573823"/>
      <w:docPartObj>
        <w:docPartGallery w:val="Page Numbers (Bottom of Page)"/>
        <w:docPartUnique/>
      </w:docPartObj>
    </w:sdtPr>
    <w:sdtEndPr>
      <w:rPr>
        <w:noProof/>
      </w:rPr>
    </w:sdtEndPr>
    <w:sdtContent>
      <w:p w14:paraId="36683EA4" w14:textId="77777777" w:rsidR="00C510DF" w:rsidRDefault="00C510DF" w:rsidP="00C510DF">
        <w:pPr>
          <w:pStyle w:val="Footer"/>
          <w:jc w:val="center"/>
        </w:pPr>
        <w:r>
          <w:fldChar w:fldCharType="begin"/>
        </w:r>
        <w:r>
          <w:instrText xml:space="preserve"> PAGE   \* MERGEFORMAT </w:instrText>
        </w:r>
        <w:r>
          <w:fldChar w:fldCharType="separate"/>
        </w:r>
        <w:r>
          <w:t>A-1</w:t>
        </w:r>
        <w:r>
          <w:rPr>
            <w:noProof/>
          </w:rPr>
          <w:fldChar w:fldCharType="end"/>
        </w:r>
      </w:p>
    </w:sdtContent>
  </w:sdt>
  <w:p w14:paraId="52AB0289" w14:textId="6E4B5240" w:rsidR="00B11639" w:rsidRDefault="00B11639" w:rsidP="00195F56">
    <w:pPr>
      <w:pStyle w:val="Footer"/>
    </w:pPr>
    <w:r>
      <w:rPr>
        <w:noProof/>
        <w:lang w:val="en-US"/>
      </w:rPr>
      <mc:AlternateContent>
        <mc:Choice Requires="wps">
          <w:drawing>
            <wp:anchor distT="0" distB="0" distL="0" distR="0" simplePos="0" relativeHeight="251665408" behindDoc="0" locked="0" layoutInCell="1" allowOverlap="1" wp14:anchorId="373FE437" wp14:editId="3E3C789C">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496570" cy="320040"/>
              <wp:effectExtent l="0" t="0" r="0" b="0"/>
              <wp:wrapSquare wrapText="bothSides"/>
              <wp:docPr id="17273626" name="Rectangle 17273626"/>
              <wp:cNvGraphicFramePr/>
              <a:graphic xmlns:a="http://schemas.openxmlformats.org/drawingml/2006/main">
                <a:graphicData uri="http://schemas.microsoft.com/office/word/2010/wordprocessingShape">
                  <wps:wsp>
                    <wps:cNvSpPr/>
                    <wps:spPr>
                      <a:xfrm>
                        <a:off x="0" y="0"/>
                        <a:ext cx="496956" cy="320040"/>
                      </a:xfrm>
                      <a:prstGeom prst="rect">
                        <a:avLst/>
                      </a:prstGeom>
                      <a:no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E6450F" w14:textId="30EBCEC4" w:rsidR="00B11639" w:rsidRPr="009E3C5C" w:rsidRDefault="00B11639" w:rsidP="00195F56">
                          <w:r w:rsidRPr="009E3C5C">
                            <w:t>B</w:t>
                          </w:r>
                          <w:r w:rsidR="009E3C5C"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FE437" id="Rectangle 17273626" o:spid="_x0000_s1026" style="position:absolute;margin-left:0;margin-top:0;width:39.1pt;height:25.2pt;z-index:251665408;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" filled="f" stroked="f" strokeweight="3pt">
              <v:textbox>
                <w:txbxContent>
                  <w:p w14:paraId="73E6450F" w14:textId="30EBCEC4" w:rsidR="00B11639" w:rsidRPr="009E3C5C" w:rsidRDefault="00B11639" w:rsidP="00195F56">
                    <w:r w:rsidRPr="009E3C5C">
                      <w:t>B</w:t>
                    </w:r>
                    <w:r w:rsidR="009E3C5C"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v:textbox>
              <w10:wrap type="square"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307643"/>
      <w:docPartObj>
        <w:docPartGallery w:val="Page Numbers (Bottom of Page)"/>
        <w:docPartUnique/>
      </w:docPartObj>
    </w:sdtPr>
    <w:sdtEndPr>
      <w:rPr>
        <w:noProof/>
      </w:rPr>
    </w:sdtEndPr>
    <w:sdtContent>
      <w:p w14:paraId="7CC279BE" w14:textId="77777777" w:rsidR="00C510DF" w:rsidRDefault="00C510DF" w:rsidP="00C510DF">
        <w:pPr>
          <w:pStyle w:val="Footer"/>
          <w:jc w:val="center"/>
        </w:pPr>
        <w:r>
          <w:fldChar w:fldCharType="begin"/>
        </w:r>
        <w:r>
          <w:instrText xml:space="preserve"> PAGE   \* MERGEFORMAT </w:instrText>
        </w:r>
        <w:r>
          <w:fldChar w:fldCharType="separate"/>
        </w:r>
        <w:r>
          <w:t>A-1</w:t>
        </w:r>
        <w:r>
          <w:rPr>
            <w:noProof/>
          </w:rPr>
          <w:fldChar w:fldCharType="end"/>
        </w:r>
      </w:p>
    </w:sdtContent>
  </w:sdt>
  <w:p w14:paraId="11CD9CD2" w14:textId="4AF29172" w:rsidR="00B11639" w:rsidRDefault="00B11639" w:rsidP="00195F56">
    <w:pPr>
      <w:pStyle w:val="Footer"/>
    </w:pPr>
    <w:r>
      <w:rPr>
        <w:noProof/>
        <w:lang w:val="en-US"/>
      </w:rPr>
      <mc:AlternateContent>
        <mc:Choice Requires="wps">
          <w:drawing>
            <wp:anchor distT="0" distB="0" distL="0" distR="0" simplePos="0" relativeHeight="251667456" behindDoc="0" locked="0" layoutInCell="1" allowOverlap="1" wp14:anchorId="742CBC86" wp14:editId="6C427493">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531495" cy="320040"/>
              <wp:effectExtent l="0" t="0" r="0" b="0"/>
              <wp:wrapSquare wrapText="bothSides"/>
              <wp:docPr id="2115543711" name="Rectangle 2115543711"/>
              <wp:cNvGraphicFramePr/>
              <a:graphic xmlns:a="http://schemas.openxmlformats.org/drawingml/2006/main">
                <a:graphicData uri="http://schemas.microsoft.com/office/word/2010/wordprocessingShape">
                  <wps:wsp>
                    <wps:cNvSpPr/>
                    <wps:spPr>
                      <a:xfrm>
                        <a:off x="0" y="0"/>
                        <a:ext cx="531743" cy="320040"/>
                      </a:xfrm>
                      <a:prstGeom prst="rect">
                        <a:avLst/>
                      </a:prstGeom>
                      <a:no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8652BF" w14:textId="4C7F10C8" w:rsidR="00B11639" w:rsidRPr="009E3C5C" w:rsidRDefault="00B11639" w:rsidP="00195F56">
                          <w:r w:rsidRPr="009E3C5C">
                            <w:t>C</w:t>
                          </w:r>
                          <w:r w:rsidR="00262631"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CBC86" id="Rectangle 2115543711" o:spid="_x0000_s1027" style="position:absolute;margin-left:0;margin-top:0;width:41.85pt;height:25.2pt;z-index:251667456;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" filled="f" stroked="f" strokeweight="3pt">
              <v:textbox>
                <w:txbxContent>
                  <w:p w14:paraId="048652BF" w14:textId="4C7F10C8" w:rsidR="00B11639" w:rsidRPr="009E3C5C" w:rsidRDefault="00B11639" w:rsidP="00195F56">
                    <w:r w:rsidRPr="009E3C5C">
                      <w:t>C</w:t>
                    </w:r>
                    <w:r w:rsidR="00262631"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2B5E52" w14:textId="77777777" w:rsidR="005A3CEF" w:rsidRDefault="005A3CEF" w:rsidP="00195F56">
      <w:r>
        <w:separator/>
      </w:r>
    </w:p>
  </w:footnote>
  <w:footnote w:type="continuationSeparator" w:id="0">
    <w:p w14:paraId="00F6741E" w14:textId="77777777" w:rsidR="005A3CEF" w:rsidRDefault="005A3CEF" w:rsidP="00195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854FA" w14:textId="77777777" w:rsidR="00B11639" w:rsidRDefault="00B11639" w:rsidP="00195F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45E83"/>
    <w:multiLevelType w:val="hybridMultilevel"/>
    <w:tmpl w:val="3C18D78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63A1F48"/>
    <w:multiLevelType w:val="hybridMultilevel"/>
    <w:tmpl w:val="91FCF89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9EF4A65"/>
    <w:multiLevelType w:val="multilevel"/>
    <w:tmpl w:val="7536F3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EE0160"/>
    <w:multiLevelType w:val="hybridMultilevel"/>
    <w:tmpl w:val="DF626440"/>
    <w:lvl w:ilvl="0" w:tplc="9468D84E">
      <w:start w:val="8"/>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10635ECF"/>
    <w:multiLevelType w:val="multilevel"/>
    <w:tmpl w:val="B126959E"/>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55E6E2C"/>
    <w:multiLevelType w:val="hybridMultilevel"/>
    <w:tmpl w:val="1456A12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17E97259"/>
    <w:multiLevelType w:val="hybridMultilevel"/>
    <w:tmpl w:val="FBCE9D12"/>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C0E00E8"/>
    <w:multiLevelType w:val="hybridMultilevel"/>
    <w:tmpl w:val="920EAD2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1D5A3033"/>
    <w:multiLevelType w:val="hybridMultilevel"/>
    <w:tmpl w:val="A762F664"/>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3E37A5E"/>
    <w:multiLevelType w:val="multilevel"/>
    <w:tmpl w:val="9170F2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5862D57"/>
    <w:multiLevelType w:val="hybridMultilevel"/>
    <w:tmpl w:val="3538056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A1A6B60"/>
    <w:multiLevelType w:val="multilevel"/>
    <w:tmpl w:val="4002DA2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22852FF"/>
    <w:multiLevelType w:val="multilevel"/>
    <w:tmpl w:val="AD424DD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442A8E"/>
    <w:multiLevelType w:val="hybridMultilevel"/>
    <w:tmpl w:val="F37A40E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62025F7"/>
    <w:multiLevelType w:val="hybridMultilevel"/>
    <w:tmpl w:val="3A2E630C"/>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75C72BB"/>
    <w:multiLevelType w:val="hybridMultilevel"/>
    <w:tmpl w:val="9808E670"/>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C5430EF"/>
    <w:multiLevelType w:val="hybridMultilevel"/>
    <w:tmpl w:val="0B5046DA"/>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3F3D526D"/>
    <w:multiLevelType w:val="hybridMultilevel"/>
    <w:tmpl w:val="F1B6711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AA13C84"/>
    <w:multiLevelType w:val="hybridMultilevel"/>
    <w:tmpl w:val="409069C6"/>
    <w:lvl w:ilvl="0" w:tplc="BD5C05A8">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0" w15:restartNumberingAfterBreak="0">
    <w:nsid w:val="50A21852"/>
    <w:multiLevelType w:val="hybridMultilevel"/>
    <w:tmpl w:val="6E24B8F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19A3749"/>
    <w:multiLevelType w:val="hybridMultilevel"/>
    <w:tmpl w:val="CBDC461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3FD5E79"/>
    <w:multiLevelType w:val="multilevel"/>
    <w:tmpl w:val="32A8D904"/>
    <w:lvl w:ilvl="0">
      <w:start w:val="1"/>
      <w:numFmt w:val="upperLetter"/>
      <w:pStyle w:val="Heading4"/>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upp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0CE0DF1"/>
    <w:multiLevelType w:val="hybridMultilevel"/>
    <w:tmpl w:val="DC58B660"/>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46301B5"/>
    <w:multiLevelType w:val="hybridMultilevel"/>
    <w:tmpl w:val="A09AA34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DB04891"/>
    <w:multiLevelType w:val="hybridMultilevel"/>
    <w:tmpl w:val="EEC80246"/>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E091F33"/>
    <w:multiLevelType w:val="hybridMultilevel"/>
    <w:tmpl w:val="7736F62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725622BE"/>
    <w:multiLevelType w:val="hybridMultilevel"/>
    <w:tmpl w:val="40DC978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574424B"/>
    <w:multiLevelType w:val="multilevel"/>
    <w:tmpl w:val="FB9075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BBE7456"/>
    <w:multiLevelType w:val="hybridMultilevel"/>
    <w:tmpl w:val="447A7A52"/>
    <w:lvl w:ilvl="0" w:tplc="9410D328">
      <w:start w:val="1"/>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7E68412E"/>
    <w:multiLevelType w:val="hybridMultilevel"/>
    <w:tmpl w:val="61B85990"/>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19705612">
    <w:abstractNumId w:val="23"/>
  </w:num>
  <w:num w:numId="2" w16cid:durableId="1361665836">
    <w:abstractNumId w:val="2"/>
  </w:num>
  <w:num w:numId="3" w16cid:durableId="791629332">
    <w:abstractNumId w:val="4"/>
  </w:num>
  <w:num w:numId="4" w16cid:durableId="329449934">
    <w:abstractNumId w:val="29"/>
  </w:num>
  <w:num w:numId="5" w16cid:durableId="1390616826">
    <w:abstractNumId w:val="13"/>
  </w:num>
  <w:num w:numId="6" w16cid:durableId="217060179">
    <w:abstractNumId w:val="3"/>
  </w:num>
  <w:num w:numId="7" w16cid:durableId="327825572">
    <w:abstractNumId w:val="12"/>
  </w:num>
  <w:num w:numId="8" w16cid:durableId="571040401">
    <w:abstractNumId w:val="10"/>
  </w:num>
  <w:num w:numId="9" w16cid:durableId="941184846">
    <w:abstractNumId w:val="5"/>
  </w:num>
  <w:num w:numId="10" w16cid:durableId="941568048">
    <w:abstractNumId w:val="22"/>
  </w:num>
  <w:num w:numId="11" w16cid:durableId="382490416">
    <w:abstractNumId w:val="24"/>
  </w:num>
  <w:num w:numId="12" w16cid:durableId="349766307">
    <w:abstractNumId w:val="30"/>
  </w:num>
  <w:num w:numId="13" w16cid:durableId="1136723051">
    <w:abstractNumId w:val="11"/>
  </w:num>
  <w:num w:numId="14" w16cid:durableId="1491410146">
    <w:abstractNumId w:val="18"/>
  </w:num>
  <w:num w:numId="15" w16cid:durableId="1950089637">
    <w:abstractNumId w:val="21"/>
  </w:num>
  <w:num w:numId="16" w16cid:durableId="974606024">
    <w:abstractNumId w:val="0"/>
  </w:num>
  <w:num w:numId="17" w16cid:durableId="207760435">
    <w:abstractNumId w:val="8"/>
  </w:num>
  <w:num w:numId="18" w16cid:durableId="1623343443">
    <w:abstractNumId w:val="19"/>
  </w:num>
  <w:num w:numId="19" w16cid:durableId="1125345740">
    <w:abstractNumId w:val="6"/>
  </w:num>
  <w:num w:numId="20" w16cid:durableId="1691447720">
    <w:abstractNumId w:val="14"/>
  </w:num>
  <w:num w:numId="21" w16cid:durableId="240337879">
    <w:abstractNumId w:val="25"/>
  </w:num>
  <w:num w:numId="22" w16cid:durableId="1368526435">
    <w:abstractNumId w:val="28"/>
  </w:num>
  <w:num w:numId="23" w16cid:durableId="2146509977">
    <w:abstractNumId w:val="1"/>
  </w:num>
  <w:num w:numId="24" w16cid:durableId="2094626127">
    <w:abstractNumId w:val="27"/>
  </w:num>
  <w:num w:numId="25" w16cid:durableId="1739858486">
    <w:abstractNumId w:val="9"/>
  </w:num>
  <w:num w:numId="26" w16cid:durableId="391121956">
    <w:abstractNumId w:val="26"/>
  </w:num>
  <w:num w:numId="27" w16cid:durableId="601494185">
    <w:abstractNumId w:val="31"/>
  </w:num>
  <w:num w:numId="28" w16cid:durableId="1103694606">
    <w:abstractNumId w:val="16"/>
  </w:num>
  <w:num w:numId="29" w16cid:durableId="2123917273">
    <w:abstractNumId w:val="15"/>
  </w:num>
  <w:num w:numId="30" w16cid:durableId="158085210">
    <w:abstractNumId w:val="7"/>
  </w:num>
  <w:num w:numId="31" w16cid:durableId="1052853821">
    <w:abstractNumId w:val="20"/>
  </w:num>
  <w:num w:numId="32" w16cid:durableId="1414282875">
    <w:abstractNumId w:val="17"/>
  </w:num>
  <w:num w:numId="33" w16cid:durableId="159659140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9"/>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12BA"/>
    <w:rsid w:val="000133C5"/>
    <w:rsid w:val="00020113"/>
    <w:rsid w:val="00033090"/>
    <w:rsid w:val="00040711"/>
    <w:rsid w:val="0004636A"/>
    <w:rsid w:val="00046FBD"/>
    <w:rsid w:val="00051C76"/>
    <w:rsid w:val="0005338C"/>
    <w:rsid w:val="000620F2"/>
    <w:rsid w:val="00067DE3"/>
    <w:rsid w:val="0007721D"/>
    <w:rsid w:val="00081053"/>
    <w:rsid w:val="0008538B"/>
    <w:rsid w:val="00096FF4"/>
    <w:rsid w:val="00097678"/>
    <w:rsid w:val="000A4C8C"/>
    <w:rsid w:val="000A6F30"/>
    <w:rsid w:val="000B3845"/>
    <w:rsid w:val="000C0A34"/>
    <w:rsid w:val="000D017A"/>
    <w:rsid w:val="000D03E0"/>
    <w:rsid w:val="000D0658"/>
    <w:rsid w:val="000D0EF5"/>
    <w:rsid w:val="000D7A3A"/>
    <w:rsid w:val="000E301D"/>
    <w:rsid w:val="000E33A1"/>
    <w:rsid w:val="000E6B4E"/>
    <w:rsid w:val="000F1B1C"/>
    <w:rsid w:val="000F3EB0"/>
    <w:rsid w:val="000F462D"/>
    <w:rsid w:val="000F58F9"/>
    <w:rsid w:val="000F70BC"/>
    <w:rsid w:val="001014D1"/>
    <w:rsid w:val="00105CF7"/>
    <w:rsid w:val="00107867"/>
    <w:rsid w:val="001123E7"/>
    <w:rsid w:val="0011311A"/>
    <w:rsid w:val="00113550"/>
    <w:rsid w:val="001138BD"/>
    <w:rsid w:val="00116C95"/>
    <w:rsid w:val="00116E01"/>
    <w:rsid w:val="00130E5E"/>
    <w:rsid w:val="00131D19"/>
    <w:rsid w:val="0013231F"/>
    <w:rsid w:val="001432A7"/>
    <w:rsid w:val="00151300"/>
    <w:rsid w:val="0016460A"/>
    <w:rsid w:val="00174808"/>
    <w:rsid w:val="0017679D"/>
    <w:rsid w:val="0018554D"/>
    <w:rsid w:val="00187B63"/>
    <w:rsid w:val="00190F1B"/>
    <w:rsid w:val="00195F56"/>
    <w:rsid w:val="001A0CD8"/>
    <w:rsid w:val="001A5C9D"/>
    <w:rsid w:val="001B4014"/>
    <w:rsid w:val="001C7502"/>
    <w:rsid w:val="001D5521"/>
    <w:rsid w:val="001E0654"/>
    <w:rsid w:val="001F461B"/>
    <w:rsid w:val="001F65B5"/>
    <w:rsid w:val="00202FB6"/>
    <w:rsid w:val="00205A98"/>
    <w:rsid w:val="00210C39"/>
    <w:rsid w:val="002159FA"/>
    <w:rsid w:val="00215A3F"/>
    <w:rsid w:val="00222F30"/>
    <w:rsid w:val="0023132F"/>
    <w:rsid w:val="002336A2"/>
    <w:rsid w:val="0024249C"/>
    <w:rsid w:val="00243B4C"/>
    <w:rsid w:val="00252398"/>
    <w:rsid w:val="00253720"/>
    <w:rsid w:val="00262631"/>
    <w:rsid w:val="00263E44"/>
    <w:rsid w:val="00264463"/>
    <w:rsid w:val="0026725F"/>
    <w:rsid w:val="00267B2E"/>
    <w:rsid w:val="00270216"/>
    <w:rsid w:val="002732F3"/>
    <w:rsid w:val="00273A56"/>
    <w:rsid w:val="00280A09"/>
    <w:rsid w:val="0028200D"/>
    <w:rsid w:val="00286608"/>
    <w:rsid w:val="002A097B"/>
    <w:rsid w:val="002A173A"/>
    <w:rsid w:val="002A2F7E"/>
    <w:rsid w:val="002B0846"/>
    <w:rsid w:val="002B4C3D"/>
    <w:rsid w:val="002B5AAA"/>
    <w:rsid w:val="002B69A8"/>
    <w:rsid w:val="002B76E8"/>
    <w:rsid w:val="002C4BDC"/>
    <w:rsid w:val="002D25AD"/>
    <w:rsid w:val="002D4589"/>
    <w:rsid w:val="002D50B5"/>
    <w:rsid w:val="002F019E"/>
    <w:rsid w:val="002F2084"/>
    <w:rsid w:val="00301FED"/>
    <w:rsid w:val="00302EE4"/>
    <w:rsid w:val="00306F7C"/>
    <w:rsid w:val="0031028F"/>
    <w:rsid w:val="003108FB"/>
    <w:rsid w:val="003110B9"/>
    <w:rsid w:val="00311412"/>
    <w:rsid w:val="00314373"/>
    <w:rsid w:val="003154CC"/>
    <w:rsid w:val="00315965"/>
    <w:rsid w:val="00316A58"/>
    <w:rsid w:val="003240C1"/>
    <w:rsid w:val="003249C1"/>
    <w:rsid w:val="00324FBC"/>
    <w:rsid w:val="00325A53"/>
    <w:rsid w:val="003308CA"/>
    <w:rsid w:val="00333C73"/>
    <w:rsid w:val="00344D46"/>
    <w:rsid w:val="00345C28"/>
    <w:rsid w:val="00345E37"/>
    <w:rsid w:val="00345F19"/>
    <w:rsid w:val="003463F5"/>
    <w:rsid w:val="003515DB"/>
    <w:rsid w:val="0035680A"/>
    <w:rsid w:val="003578CB"/>
    <w:rsid w:val="00357E93"/>
    <w:rsid w:val="00365678"/>
    <w:rsid w:val="00372015"/>
    <w:rsid w:val="00377488"/>
    <w:rsid w:val="0038029A"/>
    <w:rsid w:val="003810DF"/>
    <w:rsid w:val="00383415"/>
    <w:rsid w:val="00386DAC"/>
    <w:rsid w:val="00391F0F"/>
    <w:rsid w:val="003A121B"/>
    <w:rsid w:val="003A1CB9"/>
    <w:rsid w:val="003A1CE3"/>
    <w:rsid w:val="003A3822"/>
    <w:rsid w:val="003A42CA"/>
    <w:rsid w:val="003A4BBC"/>
    <w:rsid w:val="003A4FB8"/>
    <w:rsid w:val="003B1C71"/>
    <w:rsid w:val="003B297B"/>
    <w:rsid w:val="003B356D"/>
    <w:rsid w:val="003B5BF0"/>
    <w:rsid w:val="003C6F49"/>
    <w:rsid w:val="003C7E9E"/>
    <w:rsid w:val="003D1BF9"/>
    <w:rsid w:val="003D4EE2"/>
    <w:rsid w:val="003E2843"/>
    <w:rsid w:val="003E5F88"/>
    <w:rsid w:val="003E6A61"/>
    <w:rsid w:val="003E78C3"/>
    <w:rsid w:val="003E7925"/>
    <w:rsid w:val="003F5A30"/>
    <w:rsid w:val="003F6BB4"/>
    <w:rsid w:val="00412BEC"/>
    <w:rsid w:val="00413DD3"/>
    <w:rsid w:val="00415C30"/>
    <w:rsid w:val="004202CA"/>
    <w:rsid w:val="00420FBD"/>
    <w:rsid w:val="00433981"/>
    <w:rsid w:val="00436D97"/>
    <w:rsid w:val="00441424"/>
    <w:rsid w:val="00442885"/>
    <w:rsid w:val="00445603"/>
    <w:rsid w:val="00445E3A"/>
    <w:rsid w:val="0045512F"/>
    <w:rsid w:val="00455B94"/>
    <w:rsid w:val="0045624A"/>
    <w:rsid w:val="0046171C"/>
    <w:rsid w:val="00467520"/>
    <w:rsid w:val="00474C97"/>
    <w:rsid w:val="00480166"/>
    <w:rsid w:val="0048113B"/>
    <w:rsid w:val="00481589"/>
    <w:rsid w:val="004815E4"/>
    <w:rsid w:val="00484F33"/>
    <w:rsid w:val="00490043"/>
    <w:rsid w:val="004913F3"/>
    <w:rsid w:val="00491D32"/>
    <w:rsid w:val="00491DD9"/>
    <w:rsid w:val="00496052"/>
    <w:rsid w:val="004A03BF"/>
    <w:rsid w:val="004A18C6"/>
    <w:rsid w:val="004A3F84"/>
    <w:rsid w:val="004B09C5"/>
    <w:rsid w:val="004B267F"/>
    <w:rsid w:val="004B30F0"/>
    <w:rsid w:val="004B4D4F"/>
    <w:rsid w:val="004B7561"/>
    <w:rsid w:val="004B7987"/>
    <w:rsid w:val="004C0F29"/>
    <w:rsid w:val="004C1AA1"/>
    <w:rsid w:val="004D31F0"/>
    <w:rsid w:val="004E23E6"/>
    <w:rsid w:val="004E5B03"/>
    <w:rsid w:val="004F00C6"/>
    <w:rsid w:val="004F6956"/>
    <w:rsid w:val="004F6F04"/>
    <w:rsid w:val="004F76B0"/>
    <w:rsid w:val="00501155"/>
    <w:rsid w:val="00501ED4"/>
    <w:rsid w:val="00504E86"/>
    <w:rsid w:val="00506877"/>
    <w:rsid w:val="00515713"/>
    <w:rsid w:val="00516A81"/>
    <w:rsid w:val="00516DBA"/>
    <w:rsid w:val="00516E61"/>
    <w:rsid w:val="005248BA"/>
    <w:rsid w:val="00532F05"/>
    <w:rsid w:val="00533D3A"/>
    <w:rsid w:val="00534B7B"/>
    <w:rsid w:val="0053679F"/>
    <w:rsid w:val="00536DA2"/>
    <w:rsid w:val="00544B41"/>
    <w:rsid w:val="00554FA8"/>
    <w:rsid w:val="00557A7E"/>
    <w:rsid w:val="00563C94"/>
    <w:rsid w:val="005649D0"/>
    <w:rsid w:val="0056618C"/>
    <w:rsid w:val="00583483"/>
    <w:rsid w:val="00587E8D"/>
    <w:rsid w:val="0059607E"/>
    <w:rsid w:val="0059749E"/>
    <w:rsid w:val="005A2203"/>
    <w:rsid w:val="005A3CEF"/>
    <w:rsid w:val="005A4EE7"/>
    <w:rsid w:val="005A5582"/>
    <w:rsid w:val="005B37D3"/>
    <w:rsid w:val="005B3B67"/>
    <w:rsid w:val="005B6A09"/>
    <w:rsid w:val="005C58D1"/>
    <w:rsid w:val="005C673C"/>
    <w:rsid w:val="005D29C0"/>
    <w:rsid w:val="005D4DEE"/>
    <w:rsid w:val="005E468B"/>
    <w:rsid w:val="005E67AF"/>
    <w:rsid w:val="005E74F2"/>
    <w:rsid w:val="005F062A"/>
    <w:rsid w:val="005F1214"/>
    <w:rsid w:val="005F1DA5"/>
    <w:rsid w:val="005F3E4E"/>
    <w:rsid w:val="006024B0"/>
    <w:rsid w:val="00604B8B"/>
    <w:rsid w:val="0060528D"/>
    <w:rsid w:val="006138A9"/>
    <w:rsid w:val="006158A7"/>
    <w:rsid w:val="006170C5"/>
    <w:rsid w:val="00620088"/>
    <w:rsid w:val="00631583"/>
    <w:rsid w:val="006360E2"/>
    <w:rsid w:val="00636314"/>
    <w:rsid w:val="00640249"/>
    <w:rsid w:val="006430BD"/>
    <w:rsid w:val="006439F2"/>
    <w:rsid w:val="0064556D"/>
    <w:rsid w:val="00652575"/>
    <w:rsid w:val="00665340"/>
    <w:rsid w:val="006708BB"/>
    <w:rsid w:val="0067128D"/>
    <w:rsid w:val="00671B2F"/>
    <w:rsid w:val="0067256E"/>
    <w:rsid w:val="00673568"/>
    <w:rsid w:val="0067395E"/>
    <w:rsid w:val="00684159"/>
    <w:rsid w:val="00685BD5"/>
    <w:rsid w:val="006901A4"/>
    <w:rsid w:val="00691FDB"/>
    <w:rsid w:val="00692F56"/>
    <w:rsid w:val="00694D54"/>
    <w:rsid w:val="006956D2"/>
    <w:rsid w:val="006A2C2A"/>
    <w:rsid w:val="006A349D"/>
    <w:rsid w:val="006A6B2F"/>
    <w:rsid w:val="006A7763"/>
    <w:rsid w:val="006B1533"/>
    <w:rsid w:val="006B3868"/>
    <w:rsid w:val="006C0381"/>
    <w:rsid w:val="006C0597"/>
    <w:rsid w:val="006C262B"/>
    <w:rsid w:val="006C3163"/>
    <w:rsid w:val="006C6916"/>
    <w:rsid w:val="006D0069"/>
    <w:rsid w:val="006D2A55"/>
    <w:rsid w:val="006D4823"/>
    <w:rsid w:val="006E00CF"/>
    <w:rsid w:val="006E3839"/>
    <w:rsid w:val="006E47C6"/>
    <w:rsid w:val="006F19AE"/>
    <w:rsid w:val="006F718A"/>
    <w:rsid w:val="00702684"/>
    <w:rsid w:val="007036C0"/>
    <w:rsid w:val="00707F4C"/>
    <w:rsid w:val="00712E79"/>
    <w:rsid w:val="00720216"/>
    <w:rsid w:val="007438AA"/>
    <w:rsid w:val="00745571"/>
    <w:rsid w:val="00746934"/>
    <w:rsid w:val="00747528"/>
    <w:rsid w:val="00751D26"/>
    <w:rsid w:val="007525E6"/>
    <w:rsid w:val="00764B30"/>
    <w:rsid w:val="00765D59"/>
    <w:rsid w:val="007722C9"/>
    <w:rsid w:val="00780326"/>
    <w:rsid w:val="0078070F"/>
    <w:rsid w:val="007827C7"/>
    <w:rsid w:val="00783F70"/>
    <w:rsid w:val="00786938"/>
    <w:rsid w:val="00786CC3"/>
    <w:rsid w:val="00787878"/>
    <w:rsid w:val="007900A6"/>
    <w:rsid w:val="00794365"/>
    <w:rsid w:val="007944D8"/>
    <w:rsid w:val="007A2330"/>
    <w:rsid w:val="007A2A18"/>
    <w:rsid w:val="007A5176"/>
    <w:rsid w:val="007B01AD"/>
    <w:rsid w:val="007B445D"/>
    <w:rsid w:val="007B63DE"/>
    <w:rsid w:val="007C45DC"/>
    <w:rsid w:val="007C4B2B"/>
    <w:rsid w:val="007C6228"/>
    <w:rsid w:val="007D057D"/>
    <w:rsid w:val="007D11D0"/>
    <w:rsid w:val="007D14F6"/>
    <w:rsid w:val="007D3602"/>
    <w:rsid w:val="007D785F"/>
    <w:rsid w:val="007E309C"/>
    <w:rsid w:val="007E669C"/>
    <w:rsid w:val="007E7EB2"/>
    <w:rsid w:val="007F3450"/>
    <w:rsid w:val="007F5FA0"/>
    <w:rsid w:val="007F6D06"/>
    <w:rsid w:val="00800F86"/>
    <w:rsid w:val="0080760E"/>
    <w:rsid w:val="0081124F"/>
    <w:rsid w:val="00826FBE"/>
    <w:rsid w:val="00832744"/>
    <w:rsid w:val="0083669C"/>
    <w:rsid w:val="00843821"/>
    <w:rsid w:val="008448B0"/>
    <w:rsid w:val="00844ADD"/>
    <w:rsid w:val="00850A33"/>
    <w:rsid w:val="00851C41"/>
    <w:rsid w:val="00851D7A"/>
    <w:rsid w:val="00852304"/>
    <w:rsid w:val="00857684"/>
    <w:rsid w:val="00860D9A"/>
    <w:rsid w:val="00861447"/>
    <w:rsid w:val="00863ECE"/>
    <w:rsid w:val="00866214"/>
    <w:rsid w:val="0087010E"/>
    <w:rsid w:val="0087092E"/>
    <w:rsid w:val="00870B7F"/>
    <w:rsid w:val="00871F44"/>
    <w:rsid w:val="008734F9"/>
    <w:rsid w:val="00884D2D"/>
    <w:rsid w:val="00890E30"/>
    <w:rsid w:val="00891FEF"/>
    <w:rsid w:val="00895EBD"/>
    <w:rsid w:val="0089711D"/>
    <w:rsid w:val="008A0DD7"/>
    <w:rsid w:val="008A3894"/>
    <w:rsid w:val="008A57CE"/>
    <w:rsid w:val="008A58DD"/>
    <w:rsid w:val="008C30E0"/>
    <w:rsid w:val="008C415F"/>
    <w:rsid w:val="008E04D7"/>
    <w:rsid w:val="008E3227"/>
    <w:rsid w:val="008E3BDB"/>
    <w:rsid w:val="008F271D"/>
    <w:rsid w:val="008F4DFD"/>
    <w:rsid w:val="0090369B"/>
    <w:rsid w:val="00905D17"/>
    <w:rsid w:val="00913589"/>
    <w:rsid w:val="0093103D"/>
    <w:rsid w:val="0093690E"/>
    <w:rsid w:val="00937695"/>
    <w:rsid w:val="009406D8"/>
    <w:rsid w:val="00940FC5"/>
    <w:rsid w:val="00950150"/>
    <w:rsid w:val="00951467"/>
    <w:rsid w:val="00951CBD"/>
    <w:rsid w:val="0095364F"/>
    <w:rsid w:val="00954165"/>
    <w:rsid w:val="009552AE"/>
    <w:rsid w:val="0096581B"/>
    <w:rsid w:val="00971534"/>
    <w:rsid w:val="009756CB"/>
    <w:rsid w:val="00975C83"/>
    <w:rsid w:val="00980A06"/>
    <w:rsid w:val="00986B57"/>
    <w:rsid w:val="009900D7"/>
    <w:rsid w:val="00994C62"/>
    <w:rsid w:val="00995171"/>
    <w:rsid w:val="0099582A"/>
    <w:rsid w:val="009A03C3"/>
    <w:rsid w:val="009A119E"/>
    <w:rsid w:val="009A136C"/>
    <w:rsid w:val="009A1BA4"/>
    <w:rsid w:val="009A2B71"/>
    <w:rsid w:val="009B2E91"/>
    <w:rsid w:val="009B5F9C"/>
    <w:rsid w:val="009B6554"/>
    <w:rsid w:val="009B68B8"/>
    <w:rsid w:val="009B697E"/>
    <w:rsid w:val="009C431A"/>
    <w:rsid w:val="009D1526"/>
    <w:rsid w:val="009D3407"/>
    <w:rsid w:val="009D5B23"/>
    <w:rsid w:val="009D621C"/>
    <w:rsid w:val="009E1684"/>
    <w:rsid w:val="009E2085"/>
    <w:rsid w:val="009E3C5C"/>
    <w:rsid w:val="009E6350"/>
    <w:rsid w:val="009F0379"/>
    <w:rsid w:val="009F0678"/>
    <w:rsid w:val="009F1219"/>
    <w:rsid w:val="009F64DD"/>
    <w:rsid w:val="00A0255D"/>
    <w:rsid w:val="00A06253"/>
    <w:rsid w:val="00A109F0"/>
    <w:rsid w:val="00A145CE"/>
    <w:rsid w:val="00A1603D"/>
    <w:rsid w:val="00A2587B"/>
    <w:rsid w:val="00A273E6"/>
    <w:rsid w:val="00A31781"/>
    <w:rsid w:val="00A331DC"/>
    <w:rsid w:val="00A345F8"/>
    <w:rsid w:val="00A3607C"/>
    <w:rsid w:val="00A37340"/>
    <w:rsid w:val="00A52C02"/>
    <w:rsid w:val="00A57265"/>
    <w:rsid w:val="00A627BF"/>
    <w:rsid w:val="00A75F20"/>
    <w:rsid w:val="00A80B69"/>
    <w:rsid w:val="00A879B0"/>
    <w:rsid w:val="00A94803"/>
    <w:rsid w:val="00A975AA"/>
    <w:rsid w:val="00A97D1C"/>
    <w:rsid w:val="00AA0B81"/>
    <w:rsid w:val="00AA3A95"/>
    <w:rsid w:val="00AA6AE1"/>
    <w:rsid w:val="00AB5284"/>
    <w:rsid w:val="00AB774B"/>
    <w:rsid w:val="00AC0D0F"/>
    <w:rsid w:val="00AC1A51"/>
    <w:rsid w:val="00AC1DD4"/>
    <w:rsid w:val="00AC2FFB"/>
    <w:rsid w:val="00AC30A5"/>
    <w:rsid w:val="00AC7316"/>
    <w:rsid w:val="00AD2503"/>
    <w:rsid w:val="00AD4C31"/>
    <w:rsid w:val="00AD5795"/>
    <w:rsid w:val="00AE2D27"/>
    <w:rsid w:val="00AE47A5"/>
    <w:rsid w:val="00AE4A3F"/>
    <w:rsid w:val="00AF21B9"/>
    <w:rsid w:val="00B00FF8"/>
    <w:rsid w:val="00B0346A"/>
    <w:rsid w:val="00B05BC2"/>
    <w:rsid w:val="00B05DF4"/>
    <w:rsid w:val="00B06562"/>
    <w:rsid w:val="00B1011C"/>
    <w:rsid w:val="00B1149A"/>
    <w:rsid w:val="00B11639"/>
    <w:rsid w:val="00B13773"/>
    <w:rsid w:val="00B154BE"/>
    <w:rsid w:val="00B168D6"/>
    <w:rsid w:val="00B21575"/>
    <w:rsid w:val="00B22D85"/>
    <w:rsid w:val="00B23190"/>
    <w:rsid w:val="00B27350"/>
    <w:rsid w:val="00B303AD"/>
    <w:rsid w:val="00B30E3A"/>
    <w:rsid w:val="00B33849"/>
    <w:rsid w:val="00B348CB"/>
    <w:rsid w:val="00B4085C"/>
    <w:rsid w:val="00B47B31"/>
    <w:rsid w:val="00B60CF2"/>
    <w:rsid w:val="00B60D2A"/>
    <w:rsid w:val="00B62ECE"/>
    <w:rsid w:val="00B666D5"/>
    <w:rsid w:val="00B81D74"/>
    <w:rsid w:val="00B85BE8"/>
    <w:rsid w:val="00B8751B"/>
    <w:rsid w:val="00BA307D"/>
    <w:rsid w:val="00BB2CAC"/>
    <w:rsid w:val="00BB7B23"/>
    <w:rsid w:val="00BC03B0"/>
    <w:rsid w:val="00BC0C22"/>
    <w:rsid w:val="00BC1AF8"/>
    <w:rsid w:val="00BC4B65"/>
    <w:rsid w:val="00BC7EFB"/>
    <w:rsid w:val="00BD0D91"/>
    <w:rsid w:val="00BD1308"/>
    <w:rsid w:val="00BE24FF"/>
    <w:rsid w:val="00BF313E"/>
    <w:rsid w:val="00BF7231"/>
    <w:rsid w:val="00C02EE8"/>
    <w:rsid w:val="00C05431"/>
    <w:rsid w:val="00C06776"/>
    <w:rsid w:val="00C141EE"/>
    <w:rsid w:val="00C14287"/>
    <w:rsid w:val="00C21FE4"/>
    <w:rsid w:val="00C31615"/>
    <w:rsid w:val="00C32B37"/>
    <w:rsid w:val="00C36F37"/>
    <w:rsid w:val="00C5047D"/>
    <w:rsid w:val="00C510DF"/>
    <w:rsid w:val="00C53F02"/>
    <w:rsid w:val="00C55BF9"/>
    <w:rsid w:val="00C70EA0"/>
    <w:rsid w:val="00C73A22"/>
    <w:rsid w:val="00C75465"/>
    <w:rsid w:val="00C764C9"/>
    <w:rsid w:val="00C80E10"/>
    <w:rsid w:val="00C864F7"/>
    <w:rsid w:val="00C916E6"/>
    <w:rsid w:val="00C95138"/>
    <w:rsid w:val="00C97825"/>
    <w:rsid w:val="00CA17CC"/>
    <w:rsid w:val="00CA44B5"/>
    <w:rsid w:val="00CA6CB1"/>
    <w:rsid w:val="00CA7B17"/>
    <w:rsid w:val="00CC2AEE"/>
    <w:rsid w:val="00CC37E0"/>
    <w:rsid w:val="00CD0343"/>
    <w:rsid w:val="00CD1ABA"/>
    <w:rsid w:val="00CD3C12"/>
    <w:rsid w:val="00CD4DA6"/>
    <w:rsid w:val="00CD5E0F"/>
    <w:rsid w:val="00CE5CBB"/>
    <w:rsid w:val="00CE6968"/>
    <w:rsid w:val="00CF0434"/>
    <w:rsid w:val="00D06495"/>
    <w:rsid w:val="00D10E43"/>
    <w:rsid w:val="00D134B9"/>
    <w:rsid w:val="00D21014"/>
    <w:rsid w:val="00D213FF"/>
    <w:rsid w:val="00D25DB8"/>
    <w:rsid w:val="00D30684"/>
    <w:rsid w:val="00D352F1"/>
    <w:rsid w:val="00D43A7A"/>
    <w:rsid w:val="00D443B0"/>
    <w:rsid w:val="00D475D4"/>
    <w:rsid w:val="00D501FB"/>
    <w:rsid w:val="00D50382"/>
    <w:rsid w:val="00D50DD4"/>
    <w:rsid w:val="00D5102C"/>
    <w:rsid w:val="00D5114F"/>
    <w:rsid w:val="00D54C95"/>
    <w:rsid w:val="00D55449"/>
    <w:rsid w:val="00D61371"/>
    <w:rsid w:val="00D65FB9"/>
    <w:rsid w:val="00D80898"/>
    <w:rsid w:val="00D81766"/>
    <w:rsid w:val="00D82A6F"/>
    <w:rsid w:val="00D83DDC"/>
    <w:rsid w:val="00D85A15"/>
    <w:rsid w:val="00D85A84"/>
    <w:rsid w:val="00D85CBE"/>
    <w:rsid w:val="00D85DBB"/>
    <w:rsid w:val="00D9003C"/>
    <w:rsid w:val="00DA09F4"/>
    <w:rsid w:val="00DA0E1B"/>
    <w:rsid w:val="00DA5044"/>
    <w:rsid w:val="00DA51FA"/>
    <w:rsid w:val="00DB3FD0"/>
    <w:rsid w:val="00DB4919"/>
    <w:rsid w:val="00DB77C1"/>
    <w:rsid w:val="00DC4030"/>
    <w:rsid w:val="00DC5936"/>
    <w:rsid w:val="00DD0776"/>
    <w:rsid w:val="00DD0EB7"/>
    <w:rsid w:val="00DD15B0"/>
    <w:rsid w:val="00DD54C4"/>
    <w:rsid w:val="00DD6299"/>
    <w:rsid w:val="00DE0DD5"/>
    <w:rsid w:val="00DE296A"/>
    <w:rsid w:val="00DF19B4"/>
    <w:rsid w:val="00E019B3"/>
    <w:rsid w:val="00E02D76"/>
    <w:rsid w:val="00E03AFD"/>
    <w:rsid w:val="00E04257"/>
    <w:rsid w:val="00E07C02"/>
    <w:rsid w:val="00E10FA0"/>
    <w:rsid w:val="00E11AFC"/>
    <w:rsid w:val="00E123E5"/>
    <w:rsid w:val="00E16C8C"/>
    <w:rsid w:val="00E17CB1"/>
    <w:rsid w:val="00E26FFB"/>
    <w:rsid w:val="00E327EE"/>
    <w:rsid w:val="00E345DB"/>
    <w:rsid w:val="00E50CE2"/>
    <w:rsid w:val="00E57546"/>
    <w:rsid w:val="00E5783A"/>
    <w:rsid w:val="00E60E21"/>
    <w:rsid w:val="00E61C77"/>
    <w:rsid w:val="00E63798"/>
    <w:rsid w:val="00E67929"/>
    <w:rsid w:val="00E742E9"/>
    <w:rsid w:val="00E80F97"/>
    <w:rsid w:val="00E81BCE"/>
    <w:rsid w:val="00E9193B"/>
    <w:rsid w:val="00E91F77"/>
    <w:rsid w:val="00E970FB"/>
    <w:rsid w:val="00EA3031"/>
    <w:rsid w:val="00EA566A"/>
    <w:rsid w:val="00EA7480"/>
    <w:rsid w:val="00EB6E2D"/>
    <w:rsid w:val="00EC1325"/>
    <w:rsid w:val="00ED4D09"/>
    <w:rsid w:val="00EE051F"/>
    <w:rsid w:val="00EE1114"/>
    <w:rsid w:val="00EF0158"/>
    <w:rsid w:val="00EF0F72"/>
    <w:rsid w:val="00EF1839"/>
    <w:rsid w:val="00EF4498"/>
    <w:rsid w:val="00EF53B8"/>
    <w:rsid w:val="00EF5F5E"/>
    <w:rsid w:val="00F008E8"/>
    <w:rsid w:val="00F069DD"/>
    <w:rsid w:val="00F10273"/>
    <w:rsid w:val="00F11FFB"/>
    <w:rsid w:val="00F12A36"/>
    <w:rsid w:val="00F1397D"/>
    <w:rsid w:val="00F229D3"/>
    <w:rsid w:val="00F36B75"/>
    <w:rsid w:val="00F4105F"/>
    <w:rsid w:val="00F474E3"/>
    <w:rsid w:val="00F55ED4"/>
    <w:rsid w:val="00F56690"/>
    <w:rsid w:val="00F60F2B"/>
    <w:rsid w:val="00F643E2"/>
    <w:rsid w:val="00F71EF5"/>
    <w:rsid w:val="00F77FE7"/>
    <w:rsid w:val="00F82A5E"/>
    <w:rsid w:val="00F83223"/>
    <w:rsid w:val="00F8476E"/>
    <w:rsid w:val="00F912E0"/>
    <w:rsid w:val="00F93724"/>
    <w:rsid w:val="00F951D8"/>
    <w:rsid w:val="00F9716A"/>
    <w:rsid w:val="00F97800"/>
    <w:rsid w:val="00FA35EC"/>
    <w:rsid w:val="00FA4660"/>
    <w:rsid w:val="00FB0370"/>
    <w:rsid w:val="00FB4B0F"/>
    <w:rsid w:val="00FC6341"/>
    <w:rsid w:val="00FD4956"/>
    <w:rsid w:val="00FE3462"/>
    <w:rsid w:val="00FF2C0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014"/>
    <w:pPr>
      <w:spacing w:after="12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C510DF"/>
    <w:pPr>
      <w:keepNext/>
      <w:keepLines/>
      <w:numPr>
        <w:numId w:val="10"/>
      </w:numPr>
      <w:spacing w:before="40" w:after="0"/>
      <w:outlineLvl w:val="3"/>
    </w:pPr>
    <w:rPr>
      <w:rFonts w:asciiTheme="majorHAnsi" w:eastAsiaTheme="majorEastAsia" w:hAnsiTheme="majorHAnsi" w:cstheme="majorBidi"/>
      <w:iCs/>
      <w:color w:val="2E74B5" w:themeColor="accent1" w:themeShade="B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pPr>
    <w:rPr>
      <w:b/>
      <w:bCs/>
      <w:sz w:val="40"/>
    </w:rPr>
  </w:style>
  <w:style w:type="paragraph" w:styleId="BodyText">
    <w:name w:val="Body Text"/>
    <w:basedOn w:val="Normal"/>
    <w:link w:val="BodyTextChar"/>
    <w:semiHidden/>
    <w:rsid w:val="00151300"/>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uiPriority w:val="99"/>
    <w:rsid w:val="00151300"/>
    <w:pPr>
      <w:tabs>
        <w:tab w:val="center" w:pos="4153"/>
        <w:tab w:val="right" w:pos="8306"/>
      </w:tabs>
      <w:spacing w:after="0"/>
    </w:pPr>
  </w:style>
  <w:style w:type="character" w:customStyle="1" w:styleId="FooterChar">
    <w:name w:val="Footer Char"/>
    <w:basedOn w:val="DefaultParagraphFont"/>
    <w:link w:val="Footer"/>
    <w:uiPriority w:val="99"/>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Header">
    <w:name w:val="header"/>
    <w:basedOn w:val="Normal"/>
    <w:link w:val="HeaderChar"/>
    <w:uiPriority w:val="99"/>
    <w:unhideWhenUsed/>
    <w:rsid w:val="00B11639"/>
    <w:pPr>
      <w:tabs>
        <w:tab w:val="center" w:pos="4513"/>
        <w:tab w:val="right" w:pos="9026"/>
      </w:tabs>
      <w:spacing w:after="0"/>
    </w:pPr>
  </w:style>
  <w:style w:type="character" w:customStyle="1" w:styleId="HeaderChar">
    <w:name w:val="Header Char"/>
    <w:basedOn w:val="DefaultParagraphFont"/>
    <w:link w:val="Header"/>
    <w:uiPriority w:val="99"/>
    <w:rsid w:val="00B11639"/>
    <w:rPr>
      <w:sz w:val="24"/>
      <w:szCs w:val="24"/>
      <w:lang w:val="en-GB"/>
    </w:rPr>
  </w:style>
  <w:style w:type="character" w:customStyle="1" w:styleId="Heading4Char">
    <w:name w:val="Heading 4 Char"/>
    <w:basedOn w:val="DefaultParagraphFont"/>
    <w:link w:val="Heading4"/>
    <w:uiPriority w:val="9"/>
    <w:rsid w:val="00C510DF"/>
    <w:rPr>
      <w:rFonts w:asciiTheme="majorHAnsi" w:eastAsiaTheme="majorEastAsia" w:hAnsiTheme="majorHAnsi" w:cstheme="majorBidi"/>
      <w:iCs/>
      <w:color w:val="2E74B5" w:themeColor="accent1" w:themeShade="BF"/>
      <w:sz w:val="28"/>
      <w:szCs w:val="24"/>
      <w:lang w:val="en-GB"/>
    </w:rPr>
  </w:style>
  <w:style w:type="paragraph" w:styleId="TOC4">
    <w:name w:val="toc 4"/>
    <w:basedOn w:val="Normal"/>
    <w:next w:val="Normal"/>
    <w:autoRedefine/>
    <w:uiPriority w:val="39"/>
    <w:unhideWhenUsed/>
    <w:rsid w:val="00C510DF"/>
    <w:pPr>
      <w:spacing w:after="100"/>
      <w:ind w:left="720"/>
    </w:pPr>
  </w:style>
  <w:style w:type="paragraph" w:styleId="Bibliography">
    <w:name w:val="Bibliography"/>
    <w:basedOn w:val="Normal"/>
    <w:next w:val="Normal"/>
    <w:uiPriority w:val="37"/>
    <w:unhideWhenUsed/>
    <w:rsid w:val="00B23190"/>
    <w:pPr>
      <w:tabs>
        <w:tab w:val="left" w:pos="384"/>
      </w:tabs>
      <w:spacing w:after="0"/>
      <w:ind w:left="384" w:hanging="384"/>
    </w:pPr>
  </w:style>
  <w:style w:type="paragraph" w:styleId="NoSpacing">
    <w:name w:val="No Spacing"/>
    <w:uiPriority w:val="1"/>
    <w:qFormat/>
    <w:rsid w:val="00DA51FA"/>
    <w:pPr>
      <w:spacing w:after="0" w:line="240" w:lineRule="auto"/>
    </w:pPr>
    <w:rPr>
      <w:rFonts w:ascii="Times New Roman" w:eastAsia="Times New Roman" w:hAnsi="Times New Roman" w:cs="Times New Roman"/>
      <w:sz w:val="24"/>
      <w:szCs w:val="24"/>
      <w:lang w:val="en-GB"/>
    </w:rPr>
  </w:style>
  <w:style w:type="character" w:styleId="UnresolvedMention">
    <w:name w:val="Unresolved Mention"/>
    <w:basedOn w:val="DefaultParagraphFont"/>
    <w:uiPriority w:val="99"/>
    <w:semiHidden/>
    <w:unhideWhenUsed/>
    <w:rsid w:val="00B62ECE"/>
    <w:rPr>
      <w:color w:val="605E5C"/>
      <w:shd w:val="clear" w:color="auto" w:fill="E1DFDD"/>
    </w:rPr>
  </w:style>
  <w:style w:type="character" w:styleId="FollowedHyperlink">
    <w:name w:val="FollowedHyperlink"/>
    <w:basedOn w:val="DefaultParagraphFont"/>
    <w:uiPriority w:val="99"/>
    <w:semiHidden/>
    <w:unhideWhenUsed/>
    <w:rsid w:val="003B1C71"/>
    <w:rPr>
      <w:color w:val="954F72" w:themeColor="followedHyperlink"/>
      <w:u w:val="single"/>
    </w:rPr>
  </w:style>
  <w:style w:type="table" w:styleId="TableGrid">
    <w:name w:val="Table Grid"/>
    <w:basedOn w:val="TableNormal"/>
    <w:uiPriority w:val="39"/>
    <w:rsid w:val="00273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0.png"/><Relationship Id="rId138" Type="http://schemas.openxmlformats.org/officeDocument/2006/relationships/image" Target="media/image120.png"/><Relationship Id="rId159" Type="http://schemas.openxmlformats.org/officeDocument/2006/relationships/image" Target="media/image141.png"/><Relationship Id="rId170" Type="http://schemas.openxmlformats.org/officeDocument/2006/relationships/theme" Target="theme/theme1.xml"/><Relationship Id="rId107" Type="http://schemas.openxmlformats.org/officeDocument/2006/relationships/footer" Target="footer6.xml"/><Relationship Id="rId11" Type="http://schemas.openxmlformats.org/officeDocument/2006/relationships/hyperlink" Target="https://github.com/cdavis471/Eagna-FYP-TU856"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footer" Target="footer8.xml"/><Relationship Id="rId149" Type="http://schemas.openxmlformats.org/officeDocument/2006/relationships/image" Target="media/image131.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2.png"/><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png"/><Relationship Id="rId139" Type="http://schemas.openxmlformats.org/officeDocument/2006/relationships/image" Target="media/image121.png"/><Relationship Id="rId85" Type="http://schemas.openxmlformats.org/officeDocument/2006/relationships/image" Target="media/image71.png"/><Relationship Id="rId150" Type="http://schemas.openxmlformats.org/officeDocument/2006/relationships/image" Target="media/image132.png"/><Relationship Id="rId12" Type="http://schemas.openxmlformats.org/officeDocument/2006/relationships/header" Target="header1.xml"/><Relationship Id="rId33" Type="http://schemas.openxmlformats.org/officeDocument/2006/relationships/image" Target="media/image20.png"/><Relationship Id="rId108" Type="http://schemas.openxmlformats.org/officeDocument/2006/relationships/footer" Target="footer7.xml"/><Relationship Id="rId129" Type="http://schemas.openxmlformats.org/officeDocument/2006/relationships/footer" Target="footer9.xml"/><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2.png"/><Relationship Id="rId145" Type="http://schemas.openxmlformats.org/officeDocument/2006/relationships/image" Target="media/image127.png"/><Relationship Id="rId161" Type="http://schemas.openxmlformats.org/officeDocument/2006/relationships/image" Target="media/image143.png"/><Relationship Id="rId166" Type="http://schemas.openxmlformats.org/officeDocument/2006/relationships/image" Target="media/image14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2.png"/><Relationship Id="rId130" Type="http://schemas.openxmlformats.org/officeDocument/2006/relationships/image" Target="media/image112.png"/><Relationship Id="rId135" Type="http://schemas.openxmlformats.org/officeDocument/2006/relationships/image" Target="media/image117.png"/><Relationship Id="rId151" Type="http://schemas.openxmlformats.org/officeDocument/2006/relationships/image" Target="media/image133.png"/><Relationship Id="rId156" Type="http://schemas.openxmlformats.org/officeDocument/2006/relationships/image" Target="media/image138.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3.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3.png"/><Relationship Id="rId146" Type="http://schemas.openxmlformats.org/officeDocument/2006/relationships/image" Target="media/image128.png"/><Relationship Id="rId167" Type="http://schemas.openxmlformats.org/officeDocument/2006/relationships/image" Target="media/image149.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8.png"/><Relationship Id="rId162"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3.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3.png"/><Relationship Id="rId136" Type="http://schemas.openxmlformats.org/officeDocument/2006/relationships/image" Target="media/image118.png"/><Relationship Id="rId157" Type="http://schemas.openxmlformats.org/officeDocument/2006/relationships/image" Target="media/image139.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4.png"/><Relationship Id="rId19" Type="http://schemas.openxmlformats.org/officeDocument/2006/relationships/image" Target="media/image6.png"/><Relationship Id="rId14" Type="http://schemas.openxmlformats.org/officeDocument/2006/relationships/footer" Target="footer4.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0.png"/><Relationship Id="rId147" Type="http://schemas.openxmlformats.org/officeDocument/2006/relationships/image" Target="media/image129.png"/><Relationship Id="rId168" Type="http://schemas.openxmlformats.org/officeDocument/2006/relationships/footer" Target="footer10.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5.png"/><Relationship Id="rId142" Type="http://schemas.openxmlformats.org/officeDocument/2006/relationships/image" Target="media/image124.png"/><Relationship Id="rId163" Type="http://schemas.openxmlformats.org/officeDocument/2006/relationships/image" Target="media/image145.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0.png"/><Relationship Id="rId137" Type="http://schemas.openxmlformats.org/officeDocument/2006/relationships/image" Target="media/image119.png"/><Relationship Id="rId158" Type="http://schemas.openxmlformats.org/officeDocument/2006/relationships/image" Target="media/image140.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footer" Target="footer5.xml"/><Relationship Id="rId88" Type="http://schemas.openxmlformats.org/officeDocument/2006/relationships/image" Target="media/image74.png"/><Relationship Id="rId111" Type="http://schemas.openxmlformats.org/officeDocument/2006/relationships/image" Target="media/image95.png"/><Relationship Id="rId132" Type="http://schemas.openxmlformats.org/officeDocument/2006/relationships/image" Target="media/image114.png"/><Relationship Id="rId153" Type="http://schemas.openxmlformats.org/officeDocument/2006/relationships/image" Target="media/image135.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2.png"/><Relationship Id="rId127" Type="http://schemas.openxmlformats.org/officeDocument/2006/relationships/image" Target="media/image111.png"/><Relationship Id="rId10" Type="http://schemas.openxmlformats.org/officeDocument/2006/relationships/footer" Target="footer2.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6.png"/><Relationship Id="rId143" Type="http://schemas.openxmlformats.org/officeDocument/2006/relationships/image" Target="media/image125.png"/><Relationship Id="rId148" Type="http://schemas.openxmlformats.org/officeDocument/2006/relationships/image" Target="media/image130.png"/><Relationship Id="rId164" Type="http://schemas.openxmlformats.org/officeDocument/2006/relationships/image" Target="media/image146.png"/><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5.png"/><Relationship Id="rId112" Type="http://schemas.openxmlformats.org/officeDocument/2006/relationships/image" Target="media/image96.png"/><Relationship Id="rId133" Type="http://schemas.openxmlformats.org/officeDocument/2006/relationships/image" Target="media/image115.png"/><Relationship Id="rId154" Type="http://schemas.openxmlformats.org/officeDocument/2006/relationships/image" Target="media/image136.png"/><Relationship Id="rId16" Type="http://schemas.openxmlformats.org/officeDocument/2006/relationships/image" Target="media/image3.pn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8.png"/><Relationship Id="rId123" Type="http://schemas.openxmlformats.org/officeDocument/2006/relationships/image" Target="media/image107.png"/><Relationship Id="rId144" Type="http://schemas.openxmlformats.org/officeDocument/2006/relationships/image" Target="media/image126.png"/><Relationship Id="rId90" Type="http://schemas.openxmlformats.org/officeDocument/2006/relationships/image" Target="media/image76.png"/><Relationship Id="rId165" Type="http://schemas.openxmlformats.org/officeDocument/2006/relationships/image" Target="media/image147.png"/><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6.png"/><Relationship Id="rId80" Type="http://schemas.openxmlformats.org/officeDocument/2006/relationships/image" Target="media/image67.png"/><Relationship Id="rId155" Type="http://schemas.openxmlformats.org/officeDocument/2006/relationships/image" Target="media/image137.png"/><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9.png"/><Relationship Id="rId124" Type="http://schemas.openxmlformats.org/officeDocument/2006/relationships/image" Target="media/image10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60</Pages>
  <Words>55672</Words>
  <Characters>317336</Characters>
  <Application>Microsoft Office Word</Application>
  <DocSecurity>0</DocSecurity>
  <Lines>2644</Lines>
  <Paragraphs>744</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37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20441826 Conor Davis</dc:creator>
  <cp:keywords/>
  <dc:description/>
  <cp:lastModifiedBy>C20441826 Conor Davis</cp:lastModifiedBy>
  <cp:revision>7</cp:revision>
  <dcterms:created xsi:type="dcterms:W3CDTF">2025-11-22T16:56:00Z</dcterms:created>
  <dcterms:modified xsi:type="dcterms:W3CDTF">2025-11-22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BHKOJ1Rb"/&gt;&lt;style id="http://www.zotero.org/styles/ieee" locale="en-GB" hasBibliography="1" bibliographyStyleHasBeenSet="1"/&gt;&lt;prefs&gt;&lt;pref name="fieldType" value="Field"/&gt;&lt;/prefs&gt;&lt;/data&gt;</vt:lpwstr>
  </property>
</Properties>
</file>